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CDB6A6" w14:textId="46978D7F" w:rsidR="00943AC8" w:rsidRPr="0002571A" w:rsidRDefault="00943AC8" w:rsidP="00964A65">
      <w:pPr>
        <w:jc w:val="center"/>
        <w:rPr>
          <w:sz w:val="48"/>
          <w:szCs w:val="48"/>
        </w:rPr>
      </w:pPr>
      <w:r w:rsidRPr="0002571A">
        <w:rPr>
          <w:sz w:val="48"/>
          <w:szCs w:val="48"/>
        </w:rPr>
        <w:t>UNIVERZA NA PRIMORSKEM</w:t>
      </w:r>
    </w:p>
    <w:p w14:paraId="341B7C4E" w14:textId="400C0F28" w:rsidR="00943AC8" w:rsidRPr="0002571A" w:rsidRDefault="00943AC8" w:rsidP="00964A65">
      <w:pPr>
        <w:jc w:val="center"/>
        <w:rPr>
          <w:sz w:val="48"/>
          <w:szCs w:val="48"/>
        </w:rPr>
      </w:pPr>
      <w:r w:rsidRPr="0002571A">
        <w:rPr>
          <w:sz w:val="48"/>
          <w:szCs w:val="48"/>
        </w:rPr>
        <w:t>PEDAGOŠKA FAKULTETA</w:t>
      </w:r>
    </w:p>
    <w:p w14:paraId="1C43E792" w14:textId="77777777" w:rsidR="00943AC8" w:rsidRPr="0002571A" w:rsidRDefault="00943AC8" w:rsidP="00964A65">
      <w:pPr>
        <w:jc w:val="center"/>
        <w:rPr>
          <w:sz w:val="48"/>
          <w:szCs w:val="48"/>
        </w:rPr>
      </w:pPr>
    </w:p>
    <w:p w14:paraId="617D2F5E" w14:textId="77777777" w:rsidR="00964A65" w:rsidRPr="0002571A" w:rsidRDefault="00964A65" w:rsidP="00964A65">
      <w:pPr>
        <w:jc w:val="center"/>
        <w:rPr>
          <w:sz w:val="48"/>
          <w:szCs w:val="48"/>
        </w:rPr>
      </w:pPr>
    </w:p>
    <w:p w14:paraId="7C8C28E8" w14:textId="77777777" w:rsidR="00964A65" w:rsidRPr="0002571A" w:rsidRDefault="00964A65" w:rsidP="00964A65">
      <w:pPr>
        <w:jc w:val="center"/>
        <w:rPr>
          <w:sz w:val="48"/>
          <w:szCs w:val="48"/>
        </w:rPr>
      </w:pPr>
    </w:p>
    <w:p w14:paraId="2B0BA67D" w14:textId="77777777" w:rsidR="00964A65" w:rsidRPr="0002571A" w:rsidRDefault="00964A65" w:rsidP="00964A65">
      <w:pPr>
        <w:jc w:val="center"/>
        <w:rPr>
          <w:sz w:val="48"/>
          <w:szCs w:val="48"/>
        </w:rPr>
      </w:pPr>
    </w:p>
    <w:p w14:paraId="43F40317" w14:textId="5F7127E6" w:rsidR="00943AC8" w:rsidRPr="0002571A" w:rsidRDefault="00943AC8" w:rsidP="00964A65">
      <w:pPr>
        <w:jc w:val="center"/>
        <w:rPr>
          <w:sz w:val="48"/>
          <w:szCs w:val="48"/>
        </w:rPr>
      </w:pPr>
      <w:r w:rsidRPr="0002571A">
        <w:rPr>
          <w:sz w:val="48"/>
          <w:szCs w:val="48"/>
        </w:rPr>
        <w:t>DOKTORSKA DISERTACIJA</w:t>
      </w:r>
    </w:p>
    <w:p w14:paraId="6FBB68DC" w14:textId="7D40F97B" w:rsidR="00964A65" w:rsidRPr="0002571A" w:rsidRDefault="00943AC8" w:rsidP="00E447BA">
      <w:pPr>
        <w:jc w:val="center"/>
        <w:rPr>
          <w:sz w:val="48"/>
          <w:szCs w:val="48"/>
        </w:rPr>
      </w:pPr>
      <w:r w:rsidRPr="0002571A">
        <w:rPr>
          <w:sz w:val="48"/>
          <w:szCs w:val="48"/>
        </w:rPr>
        <w:t>BOR BREGANT</w:t>
      </w:r>
    </w:p>
    <w:p w14:paraId="7BDD593B" w14:textId="77777777" w:rsidR="00964A65" w:rsidRPr="0002571A" w:rsidRDefault="00964A65" w:rsidP="00964A65">
      <w:pPr>
        <w:jc w:val="center"/>
        <w:rPr>
          <w:sz w:val="48"/>
          <w:szCs w:val="48"/>
        </w:rPr>
      </w:pPr>
    </w:p>
    <w:p w14:paraId="40F46CC1" w14:textId="77777777" w:rsidR="00964A65" w:rsidRPr="0002571A" w:rsidRDefault="00964A65" w:rsidP="00964A65">
      <w:pPr>
        <w:jc w:val="center"/>
        <w:rPr>
          <w:sz w:val="48"/>
          <w:szCs w:val="48"/>
        </w:rPr>
      </w:pPr>
    </w:p>
    <w:p w14:paraId="6E81EC67" w14:textId="77777777" w:rsidR="00964A65" w:rsidRPr="0002571A" w:rsidRDefault="00964A65" w:rsidP="00E447BA">
      <w:pPr>
        <w:rPr>
          <w:sz w:val="48"/>
          <w:szCs w:val="48"/>
        </w:rPr>
      </w:pPr>
    </w:p>
    <w:p w14:paraId="01D40CFB" w14:textId="77777777" w:rsidR="00943AC8" w:rsidRPr="0002571A" w:rsidRDefault="00943AC8" w:rsidP="00F02E01"/>
    <w:p w14:paraId="65AF152B" w14:textId="669C31EA" w:rsidR="00943AC8" w:rsidRPr="0002571A" w:rsidRDefault="00943AC8" w:rsidP="00964A65">
      <w:pPr>
        <w:jc w:val="center"/>
        <w:rPr>
          <w:sz w:val="48"/>
          <w:szCs w:val="48"/>
        </w:rPr>
      </w:pPr>
      <w:r w:rsidRPr="0002571A">
        <w:rPr>
          <w:sz w:val="48"/>
          <w:szCs w:val="48"/>
        </w:rPr>
        <w:t>KOPER 202X</w:t>
      </w:r>
    </w:p>
    <w:p w14:paraId="0B374DF1" w14:textId="63B5DB2F" w:rsidR="00943AC8" w:rsidRPr="0002571A" w:rsidRDefault="00943AC8">
      <w:pPr>
        <w:jc w:val="left"/>
      </w:pPr>
      <w:r w:rsidRPr="0002571A">
        <w:br w:type="page"/>
      </w:r>
    </w:p>
    <w:p w14:paraId="52A68299" w14:textId="715F07E3" w:rsidR="00943AC8" w:rsidRPr="0002571A" w:rsidRDefault="00943AC8" w:rsidP="00964A65">
      <w:pPr>
        <w:jc w:val="center"/>
        <w:rPr>
          <w:sz w:val="32"/>
          <w:szCs w:val="32"/>
        </w:rPr>
      </w:pPr>
      <w:r w:rsidRPr="0002571A">
        <w:rPr>
          <w:sz w:val="32"/>
          <w:szCs w:val="32"/>
        </w:rPr>
        <w:lastRenderedPageBreak/>
        <w:t>UNIVERZA NA PRIMORSKEM</w:t>
      </w:r>
    </w:p>
    <w:p w14:paraId="57EE43A5" w14:textId="76098C34" w:rsidR="00943AC8" w:rsidRPr="0002571A" w:rsidRDefault="00943AC8" w:rsidP="00964A65">
      <w:pPr>
        <w:jc w:val="center"/>
        <w:rPr>
          <w:sz w:val="32"/>
          <w:szCs w:val="32"/>
        </w:rPr>
      </w:pPr>
      <w:r w:rsidRPr="0002571A">
        <w:rPr>
          <w:sz w:val="32"/>
          <w:szCs w:val="32"/>
        </w:rPr>
        <w:t>PEDAGOŠKA FAKULTETA</w:t>
      </w:r>
    </w:p>
    <w:p w14:paraId="33760E18" w14:textId="696DD86E" w:rsidR="00943AC8" w:rsidRPr="0002571A" w:rsidRDefault="00943AC8" w:rsidP="00964A65">
      <w:pPr>
        <w:jc w:val="center"/>
        <w:rPr>
          <w:sz w:val="32"/>
          <w:szCs w:val="32"/>
        </w:rPr>
      </w:pPr>
      <w:r w:rsidRPr="0002571A">
        <w:rPr>
          <w:sz w:val="32"/>
          <w:szCs w:val="32"/>
        </w:rPr>
        <w:t>Doktorski študijski program tretje stopnje</w:t>
      </w:r>
    </w:p>
    <w:p w14:paraId="5CE7C0EE" w14:textId="4319D538" w:rsidR="00943AC8" w:rsidRPr="0002571A" w:rsidRDefault="00943AC8" w:rsidP="00964A65">
      <w:pPr>
        <w:jc w:val="center"/>
        <w:rPr>
          <w:sz w:val="32"/>
          <w:szCs w:val="32"/>
        </w:rPr>
      </w:pPr>
      <w:r w:rsidRPr="0002571A">
        <w:rPr>
          <w:sz w:val="32"/>
          <w:szCs w:val="32"/>
        </w:rPr>
        <w:t>Edukacijske vede</w:t>
      </w:r>
    </w:p>
    <w:p w14:paraId="4623D8C3" w14:textId="77777777" w:rsidR="00943AC8" w:rsidRPr="0002571A" w:rsidRDefault="00943AC8" w:rsidP="00964A65">
      <w:pPr>
        <w:jc w:val="center"/>
        <w:rPr>
          <w:sz w:val="32"/>
          <w:szCs w:val="32"/>
        </w:rPr>
      </w:pPr>
    </w:p>
    <w:p w14:paraId="69CBFA77" w14:textId="77777777" w:rsidR="00943AC8" w:rsidRPr="0002571A" w:rsidRDefault="00943AC8" w:rsidP="00964A65">
      <w:pPr>
        <w:jc w:val="center"/>
        <w:rPr>
          <w:sz w:val="32"/>
          <w:szCs w:val="32"/>
        </w:rPr>
      </w:pPr>
    </w:p>
    <w:p w14:paraId="35CAF477" w14:textId="4CF5EBC9" w:rsidR="00943AC8" w:rsidRPr="0002571A" w:rsidRDefault="00943AC8" w:rsidP="00964A65">
      <w:pPr>
        <w:jc w:val="center"/>
        <w:rPr>
          <w:sz w:val="32"/>
          <w:szCs w:val="32"/>
        </w:rPr>
      </w:pPr>
      <w:r w:rsidRPr="0002571A">
        <w:rPr>
          <w:sz w:val="32"/>
          <w:szCs w:val="32"/>
        </w:rPr>
        <w:t>Doktorska disertacija</w:t>
      </w:r>
    </w:p>
    <w:p w14:paraId="2DAC87E3" w14:textId="2650A5AB" w:rsidR="00943AC8" w:rsidRPr="0002571A" w:rsidRDefault="00943AC8" w:rsidP="00964A65">
      <w:pPr>
        <w:jc w:val="center"/>
        <w:rPr>
          <w:sz w:val="32"/>
          <w:szCs w:val="32"/>
        </w:rPr>
      </w:pPr>
      <w:r w:rsidRPr="0002571A">
        <w:rPr>
          <w:sz w:val="32"/>
          <w:szCs w:val="32"/>
        </w:rPr>
        <w:t>ALGORITMI STROJNEGA UČENJA ZA IZBIRO UČNE METODE TANDEMSKEGA UČENJA NA PODROČJU DIDAKTIKE MATEMATIKE</w:t>
      </w:r>
    </w:p>
    <w:p w14:paraId="6387279D" w14:textId="5E664EB8" w:rsidR="00943AC8" w:rsidRPr="0002571A" w:rsidRDefault="00943AC8" w:rsidP="00964A65">
      <w:pPr>
        <w:jc w:val="center"/>
        <w:rPr>
          <w:sz w:val="32"/>
          <w:szCs w:val="32"/>
        </w:rPr>
      </w:pPr>
      <w:r w:rsidRPr="0002571A">
        <w:rPr>
          <w:sz w:val="32"/>
          <w:szCs w:val="32"/>
        </w:rPr>
        <w:t>Bor Bregant</w:t>
      </w:r>
    </w:p>
    <w:p w14:paraId="50CD44FD" w14:textId="77777777" w:rsidR="00943AC8" w:rsidRPr="0002571A" w:rsidRDefault="00943AC8" w:rsidP="00964A65">
      <w:pPr>
        <w:jc w:val="center"/>
        <w:rPr>
          <w:sz w:val="32"/>
          <w:szCs w:val="32"/>
        </w:rPr>
      </w:pPr>
    </w:p>
    <w:p w14:paraId="660B941F" w14:textId="40AFD38D" w:rsidR="00964A65" w:rsidRPr="0002571A" w:rsidRDefault="00943AC8" w:rsidP="00E447BA">
      <w:pPr>
        <w:jc w:val="center"/>
        <w:rPr>
          <w:sz w:val="32"/>
          <w:szCs w:val="32"/>
        </w:rPr>
      </w:pPr>
      <w:r w:rsidRPr="0002571A">
        <w:rPr>
          <w:sz w:val="32"/>
          <w:szCs w:val="32"/>
        </w:rPr>
        <w:t>Koper 202x</w:t>
      </w:r>
    </w:p>
    <w:p w14:paraId="2535D95B" w14:textId="77777777" w:rsidR="00964A65" w:rsidRPr="0002571A" w:rsidRDefault="00964A65" w:rsidP="00431CE2"/>
    <w:p w14:paraId="3CDEADD6" w14:textId="77777777" w:rsidR="00964A65" w:rsidRPr="0002571A" w:rsidRDefault="00964A65" w:rsidP="00431CE2"/>
    <w:p w14:paraId="07D23450" w14:textId="5D848F90" w:rsidR="00943AC8" w:rsidRPr="0002571A" w:rsidRDefault="00943AC8" w:rsidP="00964A65">
      <w:pPr>
        <w:ind w:left="5040"/>
      </w:pPr>
      <w:r w:rsidRPr="0002571A">
        <w:t>Mentor:</w:t>
      </w:r>
    </w:p>
    <w:p w14:paraId="10F14B6D" w14:textId="062106AB" w:rsidR="00943AC8" w:rsidRPr="0002571A" w:rsidRDefault="000B77D2" w:rsidP="00964A65">
      <w:pPr>
        <w:ind w:left="5040"/>
      </w:pPr>
      <w:r w:rsidRPr="0002571A">
        <w:t>doc. dr. Daniel Doz</w:t>
      </w:r>
    </w:p>
    <w:p w14:paraId="4CDA643B" w14:textId="39E2B2C6" w:rsidR="00943AC8" w:rsidRPr="0002571A" w:rsidRDefault="00943AC8" w:rsidP="00964A65">
      <w:pPr>
        <w:ind w:left="5040"/>
      </w:pPr>
      <w:proofErr w:type="spellStart"/>
      <w:r w:rsidRPr="0002571A">
        <w:t>Somentor</w:t>
      </w:r>
      <w:proofErr w:type="spellEnd"/>
      <w:r w:rsidRPr="0002571A">
        <w:t>:</w:t>
      </w:r>
    </w:p>
    <w:p w14:paraId="67131220" w14:textId="683E7A32" w:rsidR="00943AC8" w:rsidRPr="0002571A" w:rsidRDefault="000B77D2" w:rsidP="00964A65">
      <w:pPr>
        <w:ind w:left="5040"/>
      </w:pPr>
      <w:r w:rsidRPr="0002571A">
        <w:t xml:space="preserve">prof. dr. Darjo </w:t>
      </w:r>
      <w:proofErr w:type="spellStart"/>
      <w:r w:rsidRPr="0002571A">
        <w:t>Felda</w:t>
      </w:r>
      <w:proofErr w:type="spellEnd"/>
    </w:p>
    <w:p w14:paraId="799E244A" w14:textId="417D6F7D" w:rsidR="00943AC8" w:rsidRPr="0002571A" w:rsidRDefault="00943AC8">
      <w:pPr>
        <w:jc w:val="left"/>
      </w:pPr>
      <w:r w:rsidRPr="0002571A">
        <w:br w:type="page"/>
      </w:r>
    </w:p>
    <w:p w14:paraId="225F0E1A" w14:textId="33ACC5C6" w:rsidR="00943AC8" w:rsidRPr="0002571A" w:rsidRDefault="00943AC8">
      <w:pPr>
        <w:jc w:val="left"/>
      </w:pPr>
      <w:r w:rsidRPr="0002571A">
        <w:lastRenderedPageBreak/>
        <w:br w:type="page"/>
      </w:r>
    </w:p>
    <w:p w14:paraId="062C1DF7" w14:textId="0BF5AF30" w:rsidR="00943AC8" w:rsidRPr="0002571A" w:rsidRDefault="00943AC8" w:rsidP="00431CE2">
      <w:pPr>
        <w:rPr>
          <w:sz w:val="40"/>
          <w:szCs w:val="40"/>
        </w:rPr>
      </w:pPr>
      <w:r w:rsidRPr="0002571A">
        <w:rPr>
          <w:sz w:val="40"/>
          <w:szCs w:val="40"/>
        </w:rPr>
        <w:lastRenderedPageBreak/>
        <w:t>ZAHVALA</w:t>
      </w:r>
    </w:p>
    <w:p w14:paraId="3B578577" w14:textId="0A682B26" w:rsidR="006717ED" w:rsidRPr="0002571A" w:rsidRDefault="006717ED" w:rsidP="006717ED">
      <w:pPr>
        <w:jc w:val="left"/>
      </w:pPr>
      <w:r w:rsidRPr="0002571A">
        <w:t xml:space="preserve">Želim izraziti iskreno zahvalo vsem, ki so neposredno ali posredno prispevali k uspešnemu zaključku te doktorske disertacije. Najprej bi se rad zahvalil mentorju </w:t>
      </w:r>
      <w:r w:rsidR="00A0207F" w:rsidRPr="0002571A">
        <w:t xml:space="preserve">doc. dr. Danielu </w:t>
      </w:r>
      <w:proofErr w:type="spellStart"/>
      <w:r w:rsidR="00A0207F" w:rsidRPr="0002571A">
        <w:t>Dozu</w:t>
      </w:r>
      <w:proofErr w:type="spellEnd"/>
      <w:r w:rsidR="00A0207F" w:rsidRPr="0002571A">
        <w:t xml:space="preserve"> za njegovo stalno vodstvo in mentorstvo od samega začetka mojega študija</w:t>
      </w:r>
      <w:r w:rsidRPr="0002571A">
        <w:t>.</w:t>
      </w:r>
      <w:r w:rsidR="00A00E98" w:rsidRPr="0002571A">
        <w:t xml:space="preserve"> </w:t>
      </w:r>
      <w:r w:rsidRPr="0002571A">
        <w:t xml:space="preserve">Prav tako bi se rad zahvalil </w:t>
      </w:r>
      <w:proofErr w:type="spellStart"/>
      <w:r w:rsidRPr="0002571A">
        <w:t>somentorju</w:t>
      </w:r>
      <w:proofErr w:type="spellEnd"/>
      <w:r w:rsidRPr="0002571A">
        <w:t xml:space="preserve">  </w:t>
      </w:r>
      <w:r w:rsidR="00A0207F" w:rsidRPr="0002571A">
        <w:t xml:space="preserve">prof. dr. Darju </w:t>
      </w:r>
      <w:proofErr w:type="spellStart"/>
      <w:r w:rsidR="00A0207F" w:rsidRPr="0002571A">
        <w:t>Feldi</w:t>
      </w:r>
      <w:proofErr w:type="spellEnd"/>
      <w:r w:rsidR="00A0207F" w:rsidRPr="0002571A">
        <w:t xml:space="preserve"> za  brezmejno podporo, strokovno usmerjanje in nesebično mentorstvo</w:t>
      </w:r>
      <w:r w:rsidRPr="0002571A">
        <w:t>. Vaše usmerjanje in podpora sta močno prispevala k mojemu razumevanju raziskovalnega procesa in vključitvi v raziskovalno sfero.</w:t>
      </w:r>
      <w:r w:rsidR="00A00E98" w:rsidRPr="0002571A">
        <w:t xml:space="preserve"> Zahvala gre pravzaprav celotni UP PEF, ki ste me spremljali na tem delu moje poti.</w:t>
      </w:r>
    </w:p>
    <w:p w14:paraId="27A803F8" w14:textId="77777777" w:rsidR="006717ED" w:rsidRPr="0002571A" w:rsidRDefault="006717ED" w:rsidP="006717ED">
      <w:pPr>
        <w:jc w:val="left"/>
      </w:pPr>
      <w:r w:rsidRPr="0002571A">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F5AFCA4" w14:textId="77777777" w:rsidR="009B1892" w:rsidRPr="0002571A" w:rsidRDefault="009B1892" w:rsidP="006717ED">
      <w:pPr>
        <w:jc w:val="left"/>
      </w:pPr>
    </w:p>
    <w:p w14:paraId="7293643B" w14:textId="77777777" w:rsidR="009B1892" w:rsidRPr="0002571A" w:rsidRDefault="009B1892" w:rsidP="006717ED">
      <w:pPr>
        <w:jc w:val="left"/>
      </w:pPr>
    </w:p>
    <w:p w14:paraId="138E9253" w14:textId="77777777" w:rsidR="009B1892" w:rsidRPr="0002571A" w:rsidRDefault="009B1892" w:rsidP="006717ED">
      <w:pPr>
        <w:jc w:val="left"/>
      </w:pPr>
    </w:p>
    <w:p w14:paraId="3C1609ED" w14:textId="77777777" w:rsidR="009B1892" w:rsidRPr="0002571A" w:rsidRDefault="009B1892" w:rsidP="006717ED">
      <w:pPr>
        <w:jc w:val="left"/>
      </w:pPr>
    </w:p>
    <w:p w14:paraId="4EF36BDB" w14:textId="77777777" w:rsidR="009B1892" w:rsidRPr="0002571A" w:rsidRDefault="009B1892" w:rsidP="006717ED">
      <w:pPr>
        <w:jc w:val="left"/>
      </w:pPr>
    </w:p>
    <w:p w14:paraId="4A6F9A03" w14:textId="77777777" w:rsidR="009B1892" w:rsidRPr="0002571A" w:rsidRDefault="009B1892" w:rsidP="006717ED">
      <w:pPr>
        <w:jc w:val="left"/>
      </w:pPr>
    </w:p>
    <w:p w14:paraId="231813B9" w14:textId="77777777" w:rsidR="009B1892" w:rsidRPr="0002571A" w:rsidRDefault="009B1892" w:rsidP="006717ED">
      <w:pPr>
        <w:jc w:val="left"/>
      </w:pPr>
    </w:p>
    <w:p w14:paraId="7D3BCAAB" w14:textId="77777777" w:rsidR="009B1892" w:rsidRPr="0002571A" w:rsidRDefault="009B1892" w:rsidP="006717ED">
      <w:pPr>
        <w:jc w:val="left"/>
      </w:pPr>
    </w:p>
    <w:p w14:paraId="62A17423" w14:textId="77777777" w:rsidR="009B1892" w:rsidRPr="0002571A" w:rsidRDefault="009B1892" w:rsidP="006717ED">
      <w:pPr>
        <w:jc w:val="left"/>
      </w:pPr>
    </w:p>
    <w:p w14:paraId="53DA3526" w14:textId="77777777" w:rsidR="009B1892" w:rsidRPr="0002571A" w:rsidRDefault="009B1892" w:rsidP="006717ED">
      <w:pPr>
        <w:jc w:val="left"/>
      </w:pPr>
    </w:p>
    <w:p w14:paraId="3E4685A9" w14:textId="77777777" w:rsidR="009B1892" w:rsidRPr="0002571A" w:rsidRDefault="009B1892" w:rsidP="006717ED">
      <w:pPr>
        <w:jc w:val="left"/>
      </w:pPr>
    </w:p>
    <w:p w14:paraId="750D4884" w14:textId="0D7AD8F4" w:rsidR="00F22D5F" w:rsidRPr="0002571A" w:rsidRDefault="00F22D5F" w:rsidP="006717ED">
      <w:pPr>
        <w:jc w:val="left"/>
      </w:pPr>
      <w:r w:rsidRPr="0002571A">
        <w:t xml:space="preserve">Le za vas, sinove nauka in učenosti, smo napisali to delo. Temeljito ga preučite, zlijte se z namero, ki smo jo zasejali in postavili na več mestih; kar smo prikrili na enem mestu, smo razkrili na drugem, da bi vaša modrost lahko doumela (Heinrich </w:t>
      </w:r>
      <w:proofErr w:type="spellStart"/>
      <w:r w:rsidRPr="0002571A">
        <w:t>Cornelius</w:t>
      </w:r>
      <w:proofErr w:type="spellEnd"/>
      <w:r w:rsidRPr="0002571A">
        <w:t xml:space="preserve"> </w:t>
      </w:r>
      <w:proofErr w:type="spellStart"/>
      <w:r w:rsidRPr="0002571A">
        <w:t>Agrippa</w:t>
      </w:r>
      <w:proofErr w:type="spellEnd"/>
      <w:r w:rsidRPr="0002571A">
        <w:t xml:space="preserve"> v</w:t>
      </w:r>
      <w:r w:rsidR="009B1892" w:rsidRPr="0002571A">
        <w:t>o</w:t>
      </w:r>
      <w:r w:rsidRPr="0002571A">
        <w:t xml:space="preserve">n </w:t>
      </w:r>
      <w:proofErr w:type="spellStart"/>
      <w:r w:rsidRPr="0002571A">
        <w:t>Nettesheim</w:t>
      </w:r>
      <w:proofErr w:type="spellEnd"/>
      <w:r w:rsidRPr="0002571A">
        <w:t xml:space="preserve">, De </w:t>
      </w:r>
      <w:proofErr w:type="spellStart"/>
      <w:r w:rsidRPr="0002571A">
        <w:t>o</w:t>
      </w:r>
      <w:r w:rsidR="009B1892" w:rsidRPr="0002571A">
        <w:t>c</w:t>
      </w:r>
      <w:r w:rsidRPr="0002571A">
        <w:t>culta</w:t>
      </w:r>
      <w:proofErr w:type="spellEnd"/>
      <w:r w:rsidRPr="0002571A">
        <w:t xml:space="preserve"> </w:t>
      </w:r>
      <w:proofErr w:type="spellStart"/>
      <w:r w:rsidRPr="0002571A">
        <w:t>philosophia</w:t>
      </w:r>
      <w:proofErr w:type="spellEnd"/>
      <w:r w:rsidRPr="0002571A">
        <w:t>, 3, 65)</w:t>
      </w:r>
    </w:p>
    <w:p w14:paraId="7739F003" w14:textId="3678161D" w:rsidR="00F22D5F" w:rsidRPr="0002571A" w:rsidRDefault="00F22D5F" w:rsidP="009B1892">
      <w:pPr>
        <w:jc w:val="center"/>
        <w:rPr>
          <w:i/>
          <w:iCs/>
        </w:rPr>
      </w:pPr>
      <w:proofErr w:type="spellStart"/>
      <w:r w:rsidRPr="0002571A">
        <w:rPr>
          <w:i/>
          <w:iCs/>
        </w:rPr>
        <w:t>Sapere</w:t>
      </w:r>
      <w:proofErr w:type="spellEnd"/>
      <w:r w:rsidRPr="0002571A">
        <w:rPr>
          <w:i/>
          <w:iCs/>
        </w:rPr>
        <w:t xml:space="preserve"> </w:t>
      </w:r>
      <w:proofErr w:type="spellStart"/>
      <w:r w:rsidRPr="0002571A">
        <w:rPr>
          <w:i/>
          <w:iCs/>
        </w:rPr>
        <w:t>aude</w:t>
      </w:r>
      <w:proofErr w:type="spellEnd"/>
    </w:p>
    <w:p w14:paraId="38E15A3A" w14:textId="77777777" w:rsidR="00943AC8" w:rsidRPr="0002571A" w:rsidRDefault="00943AC8">
      <w:pPr>
        <w:jc w:val="left"/>
      </w:pPr>
      <w:r w:rsidRPr="0002571A">
        <w:lastRenderedPageBreak/>
        <w:br w:type="page"/>
      </w:r>
    </w:p>
    <w:p w14:paraId="51D869E6" w14:textId="77777777" w:rsidR="008569FD" w:rsidRPr="0002571A" w:rsidRDefault="008569FD" w:rsidP="00432974">
      <w:pPr>
        <w:spacing w:before="240" w:after="120"/>
        <w:jc w:val="center"/>
        <w:rPr>
          <w:rFonts w:ascii="Arial" w:hAnsi="Arial" w:cs="Arial"/>
          <w:b/>
        </w:rPr>
      </w:pPr>
      <w:r w:rsidRPr="0002571A">
        <w:rPr>
          <w:rFonts w:ascii="Arial" w:hAnsi="Arial" w:cs="Arial"/>
          <w:b/>
        </w:rPr>
        <w:lastRenderedPageBreak/>
        <w:t>IZJAVA O AVTORSTVU</w:t>
      </w:r>
    </w:p>
    <w:p w14:paraId="76637A49" w14:textId="77777777" w:rsidR="008569FD" w:rsidRPr="0002571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rsidRPr="0002571A" w14:paraId="5B6CB3CA" w14:textId="77777777" w:rsidTr="0034732A">
        <w:trPr>
          <w:trHeight w:val="280"/>
          <w:jc w:val="center"/>
        </w:trPr>
        <w:tc>
          <w:tcPr>
            <w:tcW w:w="1366" w:type="dxa"/>
            <w:shd w:val="clear" w:color="auto" w:fill="auto"/>
          </w:tcPr>
          <w:p w14:paraId="61574BA3" w14:textId="77777777" w:rsidR="008569FD" w:rsidRPr="0002571A" w:rsidRDefault="008569FD" w:rsidP="0034732A">
            <w:pPr>
              <w:spacing w:before="60"/>
              <w:rPr>
                <w:rFonts w:ascii="Arial" w:hAnsi="Arial" w:cs="Arial"/>
              </w:rPr>
            </w:pPr>
            <w:permStart w:id="639246471" w:edGrp="everyone" w:colFirst="1" w:colLast="1"/>
            <w:permStart w:id="167010373" w:edGrp="everyone" w:colFirst="3" w:colLast="3"/>
            <w:r w:rsidRPr="0002571A">
              <w:rPr>
                <w:rFonts w:ascii="Arial" w:hAnsi="Arial" w:cs="Arial"/>
              </w:rPr>
              <w:t>Podpi</w:t>
            </w:r>
            <w:permStart w:id="1704729040" w:edGrp="everyone"/>
            <w:permEnd w:id="1704729040"/>
            <w:r w:rsidRPr="0002571A">
              <w:rPr>
                <w:rFonts w:ascii="Arial" w:hAnsi="Arial" w:cs="Arial"/>
              </w:rPr>
              <w:t>sani/a</w:t>
            </w:r>
          </w:p>
        </w:tc>
        <w:tc>
          <w:tcPr>
            <w:tcW w:w="3624" w:type="dxa"/>
            <w:gridSpan w:val="2"/>
            <w:tcBorders>
              <w:bottom w:val="single" w:sz="8" w:space="0" w:color="auto"/>
            </w:tcBorders>
            <w:shd w:val="clear" w:color="auto" w:fill="auto"/>
            <w:vAlign w:val="bottom"/>
          </w:tcPr>
          <w:p w14:paraId="6CFD95A3" w14:textId="77777777" w:rsidR="008569FD" w:rsidRPr="0002571A" w:rsidRDefault="008569FD" w:rsidP="0034732A">
            <w:pPr>
              <w:spacing w:before="60"/>
              <w:rPr>
                <w:rFonts w:ascii="Arial" w:hAnsi="Arial" w:cs="Arial"/>
              </w:rPr>
            </w:pPr>
            <w:r w:rsidRPr="0002571A">
              <w:rPr>
                <w:rFonts w:ascii="Arial" w:hAnsi="Arial" w:cs="Arial"/>
              </w:rPr>
              <w:t>Bor Bregant</w:t>
            </w:r>
          </w:p>
        </w:tc>
        <w:tc>
          <w:tcPr>
            <w:tcW w:w="1758" w:type="dxa"/>
            <w:gridSpan w:val="2"/>
            <w:shd w:val="clear" w:color="auto" w:fill="auto"/>
          </w:tcPr>
          <w:p w14:paraId="57627DDB" w14:textId="77777777" w:rsidR="008569FD" w:rsidRPr="0002571A" w:rsidRDefault="008569FD" w:rsidP="0034732A">
            <w:pPr>
              <w:spacing w:before="60"/>
              <w:rPr>
                <w:rFonts w:ascii="Arial" w:hAnsi="Arial" w:cs="Arial"/>
              </w:rPr>
            </w:pPr>
            <w:r w:rsidRPr="0002571A">
              <w:rPr>
                <w:rFonts w:ascii="Arial" w:hAnsi="Arial" w:cs="Arial"/>
              </w:rPr>
              <w:t>vpisna številka</w:t>
            </w:r>
          </w:p>
        </w:tc>
        <w:tc>
          <w:tcPr>
            <w:tcW w:w="2378" w:type="dxa"/>
            <w:gridSpan w:val="2"/>
            <w:tcBorders>
              <w:bottom w:val="single" w:sz="8" w:space="0" w:color="auto"/>
            </w:tcBorders>
            <w:shd w:val="clear" w:color="auto" w:fill="auto"/>
            <w:vAlign w:val="bottom"/>
          </w:tcPr>
          <w:p w14:paraId="78832D45" w14:textId="77777777" w:rsidR="008569FD" w:rsidRPr="0002571A" w:rsidRDefault="008569FD" w:rsidP="0034732A">
            <w:pPr>
              <w:spacing w:before="60"/>
              <w:rPr>
                <w:rFonts w:ascii="Arial" w:hAnsi="Arial" w:cs="Arial"/>
              </w:rPr>
            </w:pPr>
            <w:r w:rsidRPr="0002571A">
              <w:rPr>
                <w:rFonts w:ascii="Arial" w:hAnsi="Arial" w:cs="Arial"/>
              </w:rPr>
              <w:t>98233001</w:t>
            </w:r>
          </w:p>
        </w:tc>
      </w:tr>
      <w:tr w:rsidR="008569FD" w:rsidRPr="0002571A" w14:paraId="0571226A" w14:textId="77777777" w:rsidTr="0034732A">
        <w:trPr>
          <w:trHeight w:val="280"/>
          <w:jc w:val="center"/>
        </w:trPr>
        <w:tc>
          <w:tcPr>
            <w:tcW w:w="4990" w:type="dxa"/>
            <w:gridSpan w:val="3"/>
            <w:shd w:val="clear" w:color="auto" w:fill="auto"/>
          </w:tcPr>
          <w:p w14:paraId="743A32CF" w14:textId="77777777" w:rsidR="008569FD" w:rsidRPr="0002571A" w:rsidRDefault="008569FD" w:rsidP="0034732A">
            <w:pPr>
              <w:spacing w:before="60"/>
              <w:rPr>
                <w:rFonts w:ascii="Arial" w:hAnsi="Arial" w:cs="Arial"/>
              </w:rPr>
            </w:pPr>
            <w:permStart w:id="390031997" w:edGrp="everyone" w:colFirst="1" w:colLast="1"/>
            <w:permEnd w:id="639246471"/>
            <w:permEnd w:id="167010373"/>
            <w:r w:rsidRPr="0002571A">
              <w:rPr>
                <w:rFonts w:ascii="Arial" w:hAnsi="Arial" w:cs="Arial"/>
              </w:rPr>
              <w:t>izjavljam, da je doktorska disertacija z naslovom</w:t>
            </w:r>
          </w:p>
        </w:tc>
        <w:tc>
          <w:tcPr>
            <w:tcW w:w="4136" w:type="dxa"/>
            <w:gridSpan w:val="4"/>
            <w:tcBorders>
              <w:bottom w:val="single" w:sz="8" w:space="0" w:color="auto"/>
            </w:tcBorders>
            <w:shd w:val="clear" w:color="auto" w:fill="auto"/>
            <w:vAlign w:val="bottom"/>
          </w:tcPr>
          <w:p w14:paraId="77BC14A6" w14:textId="77777777" w:rsidR="008569FD" w:rsidRPr="0002571A" w:rsidRDefault="008569FD" w:rsidP="0034732A">
            <w:pPr>
              <w:spacing w:before="60"/>
              <w:rPr>
                <w:rFonts w:ascii="Arial" w:hAnsi="Arial" w:cs="Arial"/>
              </w:rPr>
            </w:pPr>
            <w:r w:rsidRPr="0002571A">
              <w:rPr>
                <w:rFonts w:ascii="Arial" w:hAnsi="Arial" w:cs="Arial"/>
              </w:rPr>
              <w:t>Algoritmi strojnega učenja za izbiro</w:t>
            </w:r>
          </w:p>
        </w:tc>
      </w:tr>
      <w:tr w:rsidR="008569FD" w:rsidRPr="0002571A"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02571A" w:rsidRDefault="008569FD" w:rsidP="0034732A">
            <w:pPr>
              <w:spacing w:before="60"/>
              <w:rPr>
                <w:rFonts w:ascii="Arial" w:hAnsi="Arial" w:cs="Arial"/>
              </w:rPr>
            </w:pPr>
            <w:permStart w:id="220664099" w:edGrp="everyone" w:colFirst="0" w:colLast="0"/>
            <w:permEnd w:id="390031997"/>
            <w:r w:rsidRPr="0002571A">
              <w:rPr>
                <w:rFonts w:ascii="Arial" w:hAnsi="Arial" w:cs="Arial"/>
              </w:rPr>
              <w:t>učne metode tandemskega učenja na področju didaktike matematike,</w:t>
            </w:r>
          </w:p>
        </w:tc>
      </w:tr>
      <w:tr w:rsidR="008569FD" w:rsidRPr="0002571A"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02571A" w:rsidRDefault="008569FD" w:rsidP="0034732A">
            <w:pPr>
              <w:spacing w:before="60"/>
              <w:rPr>
                <w:rFonts w:ascii="Arial" w:hAnsi="Arial" w:cs="Arial"/>
              </w:rPr>
            </w:pPr>
            <w:permStart w:id="566112269" w:edGrp="everyone" w:colFirst="1" w:colLast="1"/>
            <w:permStart w:id="1359294295" w:edGrp="everyone" w:colFirst="3" w:colLast="3"/>
            <w:permEnd w:id="220664099"/>
            <w:r w:rsidRPr="0002571A">
              <w:rPr>
                <w:rFonts w:ascii="Arial" w:hAnsi="Arial" w:cs="Arial"/>
              </w:rPr>
              <w:t>pod mentorstvom</w:t>
            </w:r>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02571A" w:rsidRDefault="008569FD" w:rsidP="0034732A">
            <w:pPr>
              <w:spacing w:before="60"/>
              <w:rPr>
                <w:rFonts w:ascii="Arial" w:hAnsi="Arial" w:cs="Arial"/>
              </w:rPr>
            </w:pPr>
            <w:r w:rsidRPr="0002571A">
              <w:rPr>
                <w:rFonts w:ascii="Arial" w:hAnsi="Arial" w:cs="Arial"/>
              </w:rPr>
              <w:t xml:space="preserve">prof. dr. </w:t>
            </w:r>
            <w:proofErr w:type="spellStart"/>
            <w:r w:rsidRPr="0002571A">
              <w:rPr>
                <w:rFonts w:ascii="Arial" w:hAnsi="Arial" w:cs="Arial"/>
              </w:rPr>
              <w:t>Dario</w:t>
            </w:r>
            <w:proofErr w:type="spellEnd"/>
            <w:r w:rsidRPr="0002571A">
              <w:rPr>
                <w:rFonts w:ascii="Arial" w:hAnsi="Arial" w:cs="Arial"/>
              </w:rPr>
              <w:t xml:space="preserve"> </w:t>
            </w:r>
            <w:proofErr w:type="spellStart"/>
            <w:r w:rsidRPr="0002571A">
              <w:rPr>
                <w:rFonts w:ascii="Arial" w:hAnsi="Arial" w:cs="Arial"/>
              </w:rPr>
              <w:t>Felda</w:t>
            </w:r>
            <w:proofErr w:type="spellEnd"/>
          </w:p>
        </w:tc>
        <w:tc>
          <w:tcPr>
            <w:tcW w:w="1984" w:type="dxa"/>
            <w:gridSpan w:val="2"/>
            <w:tcBorders>
              <w:top w:val="single" w:sz="8" w:space="0" w:color="auto"/>
              <w:bottom w:val="single" w:sz="8" w:space="0" w:color="auto"/>
            </w:tcBorders>
            <w:shd w:val="clear" w:color="auto" w:fill="auto"/>
          </w:tcPr>
          <w:p w14:paraId="71FFCB6C" w14:textId="77777777" w:rsidR="008569FD" w:rsidRPr="0002571A" w:rsidRDefault="008569FD" w:rsidP="0034732A">
            <w:pPr>
              <w:spacing w:before="60"/>
              <w:rPr>
                <w:rFonts w:ascii="Arial" w:hAnsi="Arial" w:cs="Arial"/>
              </w:rPr>
            </w:pPr>
            <w:r w:rsidRPr="0002571A">
              <w:rPr>
                <w:rFonts w:ascii="Arial" w:hAnsi="Arial" w:cs="Arial"/>
              </w:rPr>
              <w:t xml:space="preserve">in </w:t>
            </w:r>
            <w:proofErr w:type="spellStart"/>
            <w:r w:rsidRPr="0002571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02571A" w:rsidRDefault="008569FD" w:rsidP="0034732A">
            <w:pPr>
              <w:spacing w:before="60"/>
              <w:rPr>
                <w:rFonts w:ascii="Arial" w:hAnsi="Arial" w:cs="Arial"/>
              </w:rPr>
            </w:pPr>
            <w:r w:rsidRPr="0002571A">
              <w:rPr>
                <w:rFonts w:ascii="Arial" w:hAnsi="Arial" w:cs="Arial"/>
              </w:rPr>
              <w:t>dr. Daniel Doz</w:t>
            </w:r>
          </w:p>
        </w:tc>
      </w:tr>
    </w:tbl>
    <w:permEnd w:id="566112269"/>
    <w:permEnd w:id="1359294295"/>
    <w:p w14:paraId="090187EB" w14:textId="77777777" w:rsidR="008569FD" w:rsidRPr="0002571A" w:rsidRDefault="008569FD" w:rsidP="008569FD">
      <w:pPr>
        <w:pStyle w:val="ListParagraph"/>
        <w:numPr>
          <w:ilvl w:val="0"/>
          <w:numId w:val="7"/>
        </w:numPr>
        <w:spacing w:before="240" w:after="0" w:line="280" w:lineRule="exact"/>
        <w:ind w:left="714" w:hanging="357"/>
        <w:jc w:val="left"/>
        <w:rPr>
          <w:rFonts w:ascii="Arial" w:hAnsi="Arial" w:cs="Arial"/>
        </w:rPr>
      </w:pPr>
      <w:r w:rsidRPr="0002571A">
        <w:rPr>
          <w:rFonts w:ascii="Arial" w:hAnsi="Arial" w:cs="Arial"/>
        </w:rPr>
        <w:t xml:space="preserve">rezultat lastnega raziskovalnega dela,  </w:t>
      </w:r>
    </w:p>
    <w:p w14:paraId="1AC7F852" w14:textId="77777777" w:rsidR="008569FD" w:rsidRPr="0002571A" w:rsidRDefault="008569FD" w:rsidP="008569FD">
      <w:pPr>
        <w:pStyle w:val="ListParagraph"/>
        <w:numPr>
          <w:ilvl w:val="0"/>
          <w:numId w:val="7"/>
        </w:numPr>
        <w:spacing w:after="0" w:line="280" w:lineRule="exact"/>
        <w:jc w:val="left"/>
        <w:rPr>
          <w:rFonts w:ascii="Arial" w:hAnsi="Arial" w:cs="Arial"/>
        </w:rPr>
      </w:pPr>
      <w:r w:rsidRPr="0002571A">
        <w:rPr>
          <w:rFonts w:ascii="Arial" w:hAnsi="Arial" w:cs="Arial"/>
        </w:rPr>
        <w:t xml:space="preserve">da so rezultati korektno navedeni,  </w:t>
      </w:r>
    </w:p>
    <w:p w14:paraId="048E333D" w14:textId="77777777" w:rsidR="008569FD" w:rsidRPr="0002571A" w:rsidRDefault="008569FD" w:rsidP="008569FD">
      <w:pPr>
        <w:pStyle w:val="ListParagraph"/>
        <w:numPr>
          <w:ilvl w:val="0"/>
          <w:numId w:val="7"/>
        </w:numPr>
        <w:spacing w:after="0" w:line="280" w:lineRule="exact"/>
        <w:jc w:val="left"/>
        <w:rPr>
          <w:rFonts w:ascii="Arial" w:hAnsi="Arial" w:cs="Arial"/>
        </w:rPr>
      </w:pPr>
      <w:r w:rsidRPr="0002571A">
        <w:rPr>
          <w:rFonts w:ascii="Arial" w:hAnsi="Arial" w:cs="Arial"/>
        </w:rPr>
        <w:t>da nisem kršil/a avtorskih pravic in intelektualne lastnine drugih in</w:t>
      </w:r>
    </w:p>
    <w:p w14:paraId="5E506FA5" w14:textId="77777777" w:rsidR="008569FD" w:rsidRPr="0002571A" w:rsidRDefault="008569FD" w:rsidP="008569FD">
      <w:pPr>
        <w:pStyle w:val="ListParagraph"/>
        <w:numPr>
          <w:ilvl w:val="0"/>
          <w:numId w:val="7"/>
        </w:numPr>
        <w:spacing w:after="0" w:line="280" w:lineRule="exact"/>
        <w:jc w:val="left"/>
        <w:rPr>
          <w:rFonts w:ascii="Arial" w:hAnsi="Arial" w:cs="Arial"/>
        </w:rPr>
      </w:pPr>
      <w:r w:rsidRPr="0002571A">
        <w:rPr>
          <w:rFonts w:ascii="Arial" w:hAnsi="Arial" w:cs="Arial"/>
        </w:rPr>
        <w:t xml:space="preserve">da </w:t>
      </w:r>
      <w:r w:rsidRPr="0002571A">
        <w:rPr>
          <w:rFonts w:ascii="Arial" w:hAnsi="Arial" w:cs="Arial"/>
          <w:color w:val="000000"/>
        </w:rPr>
        <w:t>je elektronska različica, ki sem jo oddal/a, istovetna tiskani različici.</w:t>
      </w:r>
      <w:r w:rsidRPr="0002571A">
        <w:rPr>
          <w:rFonts w:ascii="Arial" w:hAnsi="Arial" w:cs="Arial"/>
        </w:rPr>
        <w:t xml:space="preserve">   </w:t>
      </w:r>
    </w:p>
    <w:p w14:paraId="4ED7E787" w14:textId="77777777" w:rsidR="008569FD" w:rsidRPr="0002571A" w:rsidRDefault="008569FD" w:rsidP="004C04C7">
      <w:pPr>
        <w:autoSpaceDE w:val="0"/>
        <w:autoSpaceDN w:val="0"/>
        <w:adjustRightInd w:val="0"/>
        <w:spacing w:before="240" w:after="240" w:line="280" w:lineRule="exact"/>
        <w:rPr>
          <w:rFonts w:ascii="Arial" w:hAnsi="Arial" w:cs="Arial"/>
        </w:rPr>
      </w:pPr>
      <w:r w:rsidRPr="0002571A">
        <w:rPr>
          <w:rFonts w:ascii="Arial" w:hAnsi="Arial" w:cs="Arial"/>
          <w:color w:val="000000"/>
        </w:rPr>
        <w:t xml:space="preserve">Izjavljam, da za potrebe arhiviranja </w:t>
      </w:r>
      <w:permStart w:id="331821282" w:edGrp="everyone"/>
      <w:r w:rsidRPr="0002571A">
        <w:rPr>
          <w:rFonts w:ascii="Arial" w:hAnsi="Arial" w:cs="Arial"/>
          <w:color w:val="000000"/>
        </w:rPr>
        <w:t xml:space="preserve">dovoljujem / ne dovoljujem </w:t>
      </w:r>
      <w:permEnd w:id="331821282"/>
      <w:r w:rsidRPr="0002571A">
        <w:rPr>
          <w:rFonts w:ascii="Arial" w:hAnsi="Arial" w:cs="Arial"/>
          <w:color w:val="000000"/>
          <w:sz w:val="18"/>
          <w:szCs w:val="18"/>
        </w:rPr>
        <w:t>(ustrezno obkrožite)</w:t>
      </w:r>
      <w:r w:rsidRPr="0002571A">
        <w:rPr>
          <w:rFonts w:ascii="Arial" w:hAnsi="Arial" w:cs="Arial"/>
          <w:color w:val="000000"/>
        </w:rPr>
        <w:t xml:space="preserve"> objavo elektronske različice v </w:t>
      </w:r>
      <w:proofErr w:type="spellStart"/>
      <w:r w:rsidRPr="0002571A">
        <w:rPr>
          <w:rFonts w:ascii="Arial" w:hAnsi="Arial" w:cs="Arial"/>
          <w:color w:val="000000"/>
        </w:rPr>
        <w:t>repozitoriju</w:t>
      </w:r>
      <w:proofErr w:type="spellEnd"/>
      <w:r w:rsidRPr="0002571A">
        <w:rPr>
          <w:rFonts w:ascii="Arial" w:hAnsi="Arial" w:cs="Arial"/>
          <w:color w:val="000000"/>
        </w:rPr>
        <w:t xml:space="preserve"> </w:t>
      </w:r>
      <w:proofErr w:type="spellStart"/>
      <w:r w:rsidRPr="0002571A">
        <w:rPr>
          <w:rFonts w:ascii="Arial" w:hAnsi="Arial" w:cs="Arial"/>
        </w:rPr>
        <w:t>Dissertations</w:t>
      </w:r>
      <w:proofErr w:type="spellEnd"/>
      <w:r w:rsidRPr="0002571A">
        <w:rPr>
          <w:rFonts w:ascii="Arial" w:hAnsi="Arial" w:cs="Arial"/>
        </w:rPr>
        <w:t xml:space="preserve"> </w:t>
      </w:r>
      <w:proofErr w:type="spellStart"/>
      <w:r w:rsidRPr="0002571A">
        <w:rPr>
          <w:rFonts w:ascii="Arial" w:hAnsi="Arial" w:cs="Arial"/>
        </w:rPr>
        <w:t>and</w:t>
      </w:r>
      <w:proofErr w:type="spellEnd"/>
      <w:r w:rsidRPr="0002571A">
        <w:rPr>
          <w:rFonts w:ascii="Arial" w:hAnsi="Arial" w:cs="Arial"/>
        </w:rPr>
        <w:t xml:space="preserve"> </w:t>
      </w:r>
      <w:proofErr w:type="spellStart"/>
      <w:r w:rsidRPr="0002571A">
        <w:rPr>
          <w:rFonts w:ascii="Arial" w:hAnsi="Arial" w:cs="Arial"/>
        </w:rPr>
        <w:t>Thesis</w:t>
      </w:r>
      <w:proofErr w:type="spellEnd"/>
      <w:r w:rsidRPr="0002571A">
        <w:rPr>
          <w:rFonts w:ascii="Arial" w:hAnsi="Arial" w:cs="Arial"/>
        </w:rPr>
        <w:t xml:space="preserve"> (</w:t>
      </w:r>
      <w:proofErr w:type="spellStart"/>
      <w:r w:rsidRPr="0002571A">
        <w:rPr>
          <w:rFonts w:ascii="Arial" w:hAnsi="Arial" w:cs="Arial"/>
        </w:rPr>
        <w:t>Proquest</w:t>
      </w:r>
      <w:proofErr w:type="spellEnd"/>
      <w:r w:rsidRPr="0002571A">
        <w:rPr>
          <w:rFonts w:ascii="Arial" w:hAnsi="Arial" w:cs="Arial"/>
        </w:rPr>
        <w:t xml:space="preserve">) in dLib.si (NUK). V skladu s 1. odstavkom 21. člena Zakona o avtorski in sorodnih pravicah (Uradni list RS, št. 16/2007 – ZASP–UPB3, 68/2008) </w:t>
      </w:r>
      <w:permStart w:id="1298037813" w:edGrp="everyone"/>
      <w:r w:rsidRPr="0002571A">
        <w:rPr>
          <w:rFonts w:ascii="Arial" w:hAnsi="Arial" w:cs="Arial"/>
        </w:rPr>
        <w:t xml:space="preserve">dovoljujem / ne dovoljujem </w:t>
      </w:r>
      <w:permEnd w:id="1298037813"/>
      <w:r w:rsidRPr="0002571A">
        <w:rPr>
          <w:rFonts w:ascii="Arial" w:hAnsi="Arial" w:cs="Arial"/>
          <w:color w:val="000000"/>
          <w:sz w:val="18"/>
          <w:szCs w:val="18"/>
        </w:rPr>
        <w:t>(ustrezno obkrožite)</w:t>
      </w:r>
      <w:r w:rsidRPr="0002571A">
        <w:rPr>
          <w:rFonts w:ascii="Arial" w:hAnsi="Arial" w:cs="Arial"/>
        </w:rPr>
        <w:t>, da se zgoraj navedena doktorska disertacija objavi v</w:t>
      </w:r>
      <w:r w:rsidRPr="0002571A">
        <w:rPr>
          <w:rFonts w:ascii="Arial" w:hAnsi="Arial" w:cs="Arial"/>
          <w:color w:val="000000"/>
        </w:rPr>
        <w:t xml:space="preserve"> </w:t>
      </w:r>
      <w:proofErr w:type="spellStart"/>
      <w:r w:rsidRPr="0002571A">
        <w:rPr>
          <w:rFonts w:ascii="Arial" w:hAnsi="Arial" w:cs="Arial"/>
          <w:color w:val="000000"/>
        </w:rPr>
        <w:t>repozitoriju</w:t>
      </w:r>
      <w:proofErr w:type="spellEnd"/>
      <w:r w:rsidRPr="0002571A">
        <w:rPr>
          <w:rFonts w:ascii="Arial" w:hAnsi="Arial" w:cs="Arial"/>
          <w:color w:val="000000"/>
        </w:rPr>
        <w:t xml:space="preserve"> </w:t>
      </w:r>
      <w:proofErr w:type="spellStart"/>
      <w:r w:rsidRPr="0002571A">
        <w:rPr>
          <w:rFonts w:ascii="Arial" w:hAnsi="Arial" w:cs="Arial"/>
        </w:rPr>
        <w:t>Dissertations</w:t>
      </w:r>
      <w:proofErr w:type="spellEnd"/>
      <w:r w:rsidRPr="0002571A">
        <w:rPr>
          <w:rFonts w:ascii="Arial" w:hAnsi="Arial" w:cs="Arial"/>
        </w:rPr>
        <w:t xml:space="preserve"> </w:t>
      </w:r>
      <w:proofErr w:type="spellStart"/>
      <w:r w:rsidRPr="0002571A">
        <w:rPr>
          <w:rFonts w:ascii="Arial" w:hAnsi="Arial" w:cs="Arial"/>
        </w:rPr>
        <w:t>and</w:t>
      </w:r>
      <w:proofErr w:type="spellEnd"/>
      <w:r w:rsidRPr="0002571A">
        <w:rPr>
          <w:rFonts w:ascii="Arial" w:hAnsi="Arial" w:cs="Arial"/>
        </w:rPr>
        <w:t xml:space="preserve"> </w:t>
      </w:r>
      <w:proofErr w:type="spellStart"/>
      <w:r w:rsidRPr="0002571A">
        <w:rPr>
          <w:rFonts w:ascii="Arial" w:hAnsi="Arial" w:cs="Arial"/>
        </w:rPr>
        <w:t>Thesis</w:t>
      </w:r>
      <w:proofErr w:type="spellEnd"/>
      <w:r w:rsidRPr="0002571A">
        <w:rPr>
          <w:rFonts w:ascii="Arial" w:hAnsi="Arial" w:cs="Arial"/>
        </w:rPr>
        <w:t xml:space="preserve"> (</w:t>
      </w:r>
      <w:proofErr w:type="spellStart"/>
      <w:r w:rsidRPr="0002571A">
        <w:rPr>
          <w:rFonts w:ascii="Arial" w:hAnsi="Arial" w:cs="Arial"/>
        </w:rPr>
        <w:t>Proquest</w:t>
      </w:r>
      <w:proofErr w:type="spellEnd"/>
      <w:r w:rsidRPr="0002571A">
        <w:rPr>
          <w:rFonts w:ascii="Arial" w:hAnsi="Arial" w:cs="Arial"/>
        </w:rPr>
        <w:t>) in dLib.si (NUK).</w:t>
      </w:r>
    </w:p>
    <w:p w14:paraId="1BBA99AC" w14:textId="5640FA73" w:rsidR="008569FD" w:rsidRPr="0002571A" w:rsidRDefault="008569FD" w:rsidP="008569FD">
      <w:pPr>
        <w:pStyle w:val="HTMLPreformatted"/>
        <w:spacing w:before="480" w:after="60"/>
        <w:rPr>
          <w:rFonts w:ascii="Arial" w:hAnsi="Arial" w:cs="Arial"/>
          <w:sz w:val="22"/>
          <w:szCs w:val="22"/>
          <w:u w:val="single"/>
        </w:rPr>
      </w:pPr>
      <w:r w:rsidRPr="0002571A">
        <w:rPr>
          <w:rFonts w:ascii="Arial" w:hAnsi="Arial" w:cs="Arial"/>
          <w:sz w:val="22"/>
          <w:szCs w:val="22"/>
        </w:rPr>
        <w:t xml:space="preserve">Podpis mentorja: </w:t>
      </w:r>
      <w:permStart w:id="39544915" w:edGrp="everyone"/>
      <w:r w:rsidRPr="0002571A">
        <w:rPr>
          <w:rFonts w:ascii="Arial" w:hAnsi="Arial" w:cs="Arial"/>
          <w:sz w:val="22"/>
          <w:szCs w:val="22"/>
          <w:u w:val="single"/>
        </w:rPr>
        <w:tab/>
      </w:r>
      <w:r w:rsidRPr="0002571A">
        <w:rPr>
          <w:rFonts w:ascii="Arial" w:hAnsi="Arial" w:cs="Arial"/>
          <w:sz w:val="22"/>
          <w:szCs w:val="22"/>
          <w:u w:val="single"/>
        </w:rPr>
        <w:tab/>
      </w:r>
      <w:r w:rsidRPr="0002571A">
        <w:rPr>
          <w:rFonts w:ascii="Arial" w:hAnsi="Arial" w:cs="Arial"/>
          <w:sz w:val="22"/>
          <w:szCs w:val="22"/>
          <w:u w:val="single"/>
        </w:rPr>
        <w:tab/>
      </w:r>
      <w:r w:rsidRPr="0002571A">
        <w:rPr>
          <w:rFonts w:ascii="Arial" w:hAnsi="Arial" w:cs="Arial"/>
          <w:sz w:val="22"/>
          <w:szCs w:val="22"/>
          <w:u w:val="single"/>
        </w:rPr>
        <w:tab/>
      </w:r>
      <w:r w:rsidRPr="0002571A">
        <w:rPr>
          <w:rFonts w:ascii="Arial" w:hAnsi="Arial" w:cs="Arial"/>
          <w:sz w:val="22"/>
          <w:szCs w:val="22"/>
          <w:u w:val="single"/>
        </w:rPr>
        <w:tab/>
      </w:r>
      <w:r w:rsidRPr="0002571A">
        <w:rPr>
          <w:rFonts w:ascii="Arial" w:hAnsi="Arial" w:cs="Arial"/>
          <w:sz w:val="22"/>
          <w:szCs w:val="22"/>
          <w:u w:val="single"/>
        </w:rPr>
        <w:tab/>
      </w:r>
      <w:permEnd w:id="39544915"/>
    </w:p>
    <w:p w14:paraId="60A61939" w14:textId="77777777" w:rsidR="008569FD" w:rsidRPr="0002571A" w:rsidRDefault="008569FD" w:rsidP="002B42D7">
      <w:pPr>
        <w:pStyle w:val="HTMLPreformatted"/>
        <w:spacing w:before="360" w:after="60"/>
        <w:rPr>
          <w:rFonts w:ascii="Arial" w:hAnsi="Arial" w:cs="Arial"/>
          <w:sz w:val="22"/>
          <w:szCs w:val="22"/>
          <w:u w:val="single"/>
        </w:rPr>
      </w:pPr>
      <w:r w:rsidRPr="0002571A">
        <w:rPr>
          <w:rFonts w:ascii="Arial" w:hAnsi="Arial" w:cs="Arial"/>
          <w:sz w:val="22"/>
          <w:szCs w:val="22"/>
        </w:rPr>
        <w:t xml:space="preserve">Podpis  odgovorne  osebe  naročnika  in  žig: </w:t>
      </w:r>
      <w:permStart w:id="570428770" w:edGrp="everyone"/>
      <w:r w:rsidRPr="0002571A">
        <w:rPr>
          <w:rFonts w:ascii="Arial" w:hAnsi="Arial" w:cs="Arial"/>
          <w:sz w:val="22"/>
          <w:szCs w:val="22"/>
          <w:u w:val="single"/>
        </w:rPr>
        <w:tab/>
      </w:r>
      <w:r w:rsidRPr="0002571A">
        <w:rPr>
          <w:rFonts w:ascii="Arial" w:hAnsi="Arial" w:cs="Arial"/>
          <w:sz w:val="22"/>
          <w:szCs w:val="22"/>
          <w:u w:val="single"/>
        </w:rPr>
        <w:tab/>
      </w:r>
      <w:r w:rsidRPr="0002571A">
        <w:rPr>
          <w:rFonts w:ascii="Arial" w:hAnsi="Arial" w:cs="Arial"/>
          <w:sz w:val="22"/>
          <w:szCs w:val="22"/>
          <w:u w:val="single"/>
        </w:rPr>
        <w:tab/>
      </w:r>
      <w:r w:rsidRPr="0002571A">
        <w:rPr>
          <w:rFonts w:ascii="Arial" w:hAnsi="Arial" w:cs="Arial"/>
          <w:sz w:val="22"/>
          <w:szCs w:val="22"/>
          <w:u w:val="single"/>
        </w:rPr>
        <w:tab/>
      </w:r>
      <w:r w:rsidRPr="0002571A">
        <w:rPr>
          <w:rFonts w:ascii="Arial" w:hAnsi="Arial" w:cs="Arial"/>
          <w:sz w:val="22"/>
          <w:szCs w:val="22"/>
          <w:u w:val="single"/>
        </w:rPr>
        <w:tab/>
      </w:r>
      <w:r w:rsidRPr="0002571A">
        <w:rPr>
          <w:rFonts w:ascii="Arial" w:hAnsi="Arial" w:cs="Arial"/>
          <w:sz w:val="22"/>
          <w:szCs w:val="22"/>
          <w:u w:val="single"/>
        </w:rPr>
        <w:tab/>
      </w:r>
      <w:permEnd w:id="570428770"/>
    </w:p>
    <w:p w14:paraId="4C7A950B" w14:textId="77777777" w:rsidR="008569FD" w:rsidRPr="0002571A" w:rsidRDefault="008569FD" w:rsidP="001F291E">
      <w:pPr>
        <w:pStyle w:val="HTMLPreformatted"/>
        <w:spacing w:before="480" w:after="240"/>
        <w:rPr>
          <w:rFonts w:ascii="Arial" w:hAnsi="Arial" w:cs="Arial"/>
          <w:sz w:val="22"/>
          <w:szCs w:val="22"/>
          <w:u w:val="single"/>
        </w:rPr>
      </w:pPr>
      <w:r w:rsidRPr="0002571A">
        <w:rPr>
          <w:rFonts w:ascii="Arial" w:hAnsi="Arial" w:cs="Arial"/>
          <w:sz w:val="22"/>
          <w:szCs w:val="22"/>
        </w:rPr>
        <w:t xml:space="preserve">Kraj in datum: </w:t>
      </w:r>
      <w:permStart w:id="579478557" w:edGrp="everyone"/>
      <w:r w:rsidRPr="0002571A">
        <w:rPr>
          <w:rFonts w:ascii="Arial" w:hAnsi="Arial" w:cs="Arial"/>
          <w:sz w:val="22"/>
          <w:szCs w:val="22"/>
          <w:u w:val="single"/>
        </w:rPr>
        <w:tab/>
      </w:r>
      <w:r w:rsidRPr="0002571A">
        <w:rPr>
          <w:rFonts w:ascii="Arial" w:hAnsi="Arial" w:cs="Arial"/>
          <w:sz w:val="22"/>
          <w:szCs w:val="22"/>
          <w:u w:val="single"/>
        </w:rPr>
        <w:tab/>
      </w:r>
      <w:r w:rsidRPr="0002571A">
        <w:rPr>
          <w:rFonts w:ascii="Arial" w:hAnsi="Arial" w:cs="Arial"/>
          <w:sz w:val="22"/>
          <w:szCs w:val="22"/>
          <w:u w:val="single"/>
        </w:rPr>
        <w:tab/>
      </w:r>
      <w:permEnd w:id="579478557"/>
      <w:r w:rsidRPr="0002571A">
        <w:rPr>
          <w:rFonts w:ascii="Arial" w:hAnsi="Arial" w:cs="Arial"/>
          <w:sz w:val="22"/>
          <w:szCs w:val="22"/>
        </w:rPr>
        <w:tab/>
        <w:t>Podpis avtorja/ice:</w:t>
      </w:r>
      <w:r w:rsidRPr="0002571A">
        <w:rPr>
          <w:rFonts w:ascii="Arial" w:hAnsi="Arial" w:cs="Arial"/>
          <w:sz w:val="22"/>
          <w:szCs w:val="22"/>
          <w:u w:val="single"/>
        </w:rPr>
        <w:tab/>
      </w:r>
      <w:permStart w:id="1996308306" w:edGrp="everyone"/>
      <w:r w:rsidRPr="0002571A">
        <w:rPr>
          <w:rFonts w:ascii="Arial" w:hAnsi="Arial" w:cs="Arial"/>
          <w:sz w:val="22"/>
          <w:szCs w:val="22"/>
          <w:u w:val="single"/>
        </w:rPr>
        <w:tab/>
      </w:r>
      <w:r w:rsidRPr="0002571A">
        <w:rPr>
          <w:rFonts w:ascii="Arial" w:hAnsi="Arial" w:cs="Arial"/>
          <w:sz w:val="22"/>
          <w:szCs w:val="22"/>
          <w:u w:val="single"/>
        </w:rPr>
        <w:tab/>
      </w:r>
      <w:r w:rsidRPr="0002571A">
        <w:rPr>
          <w:rFonts w:ascii="Arial" w:hAnsi="Arial" w:cs="Arial"/>
          <w:sz w:val="22"/>
          <w:szCs w:val="22"/>
          <w:u w:val="single"/>
        </w:rPr>
        <w:tab/>
      </w:r>
      <w:permEnd w:id="1996308306"/>
    </w:p>
    <w:p w14:paraId="15B4A230" w14:textId="77777777" w:rsidR="008569FD" w:rsidRPr="0002571A" w:rsidRDefault="008569FD" w:rsidP="002B42D7">
      <w:pPr>
        <w:pBdr>
          <w:bottom w:val="single" w:sz="4" w:space="1" w:color="auto"/>
        </w:pBdr>
        <w:rPr>
          <w:rFonts w:ascii="Arial" w:hAnsi="Arial" w:cs="Arial"/>
          <w:color w:val="000000"/>
        </w:rPr>
      </w:pPr>
    </w:p>
    <w:p w14:paraId="4DBEC116" w14:textId="77777777" w:rsidR="008569FD" w:rsidRPr="0002571A"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rsidRPr="0002571A" w14:paraId="341B336E" w14:textId="77777777" w:rsidTr="0034732A">
        <w:trPr>
          <w:trHeight w:val="347"/>
        </w:trPr>
        <w:tc>
          <w:tcPr>
            <w:tcW w:w="675" w:type="dxa"/>
            <w:shd w:val="clear" w:color="auto" w:fill="auto"/>
            <w:vAlign w:val="bottom"/>
          </w:tcPr>
          <w:p w14:paraId="2A0244EE" w14:textId="77777777" w:rsidR="008569FD" w:rsidRPr="0002571A" w:rsidRDefault="008569FD" w:rsidP="0034732A">
            <w:pPr>
              <w:autoSpaceDE w:val="0"/>
              <w:autoSpaceDN w:val="0"/>
              <w:adjustRightInd w:val="0"/>
              <w:jc w:val="right"/>
              <w:rPr>
                <w:rFonts w:ascii="Arial" w:hAnsi="Arial" w:cs="Arial"/>
                <w:color w:val="000000"/>
              </w:rPr>
            </w:pPr>
            <w:permStart w:id="2124941869" w:edGrp="everyone" w:colFirst="0" w:colLast="0"/>
            <w:r w:rsidRPr="0002571A">
              <w:rPr>
                <w:rFonts w:ascii="Arial" w:hAnsi="Arial" w:cs="Arial"/>
                <w:color w:val="000000"/>
              </w:rPr>
              <w:t>.</w:t>
            </w:r>
          </w:p>
        </w:tc>
      </w:tr>
    </w:tbl>
    <w:permEnd w:id="2124941869"/>
    <w:p w14:paraId="1290DC0E" w14:textId="77777777" w:rsidR="008569FD" w:rsidRPr="0002571A" w:rsidRDefault="008569FD" w:rsidP="001F291E">
      <w:pPr>
        <w:autoSpaceDE w:val="0"/>
        <w:autoSpaceDN w:val="0"/>
        <w:adjustRightInd w:val="0"/>
        <w:spacing w:before="240"/>
        <w:rPr>
          <w:rFonts w:ascii="Arial" w:hAnsi="Arial" w:cs="Arial"/>
          <w:color w:val="000000"/>
        </w:rPr>
      </w:pPr>
      <w:r w:rsidRPr="0002571A">
        <w:rPr>
          <w:rFonts w:ascii="Arial" w:hAnsi="Arial" w:cs="Arial"/>
          <w:color w:val="000000"/>
        </w:rPr>
        <w:t xml:space="preserve">Izjavljam, da je mentor seznanjen z indeksom podobnosti doktorske disertacije, ki je </w:t>
      </w:r>
    </w:p>
    <w:p w14:paraId="5A56B770" w14:textId="77777777" w:rsidR="008569FD" w:rsidRPr="0002571A" w:rsidRDefault="008569FD" w:rsidP="001F291E">
      <w:pPr>
        <w:pStyle w:val="HTMLPreformatted"/>
        <w:spacing w:before="480" w:after="240"/>
        <w:rPr>
          <w:rFonts w:ascii="Arial" w:hAnsi="Arial" w:cs="Arial"/>
          <w:sz w:val="22"/>
          <w:szCs w:val="22"/>
          <w:u w:val="single"/>
        </w:rPr>
      </w:pPr>
      <w:r w:rsidRPr="0002571A">
        <w:rPr>
          <w:rFonts w:ascii="Arial" w:hAnsi="Arial" w:cs="Arial"/>
          <w:sz w:val="22"/>
          <w:szCs w:val="22"/>
        </w:rPr>
        <w:t xml:space="preserve">Kraj in datum: </w:t>
      </w:r>
      <w:permStart w:id="819811347" w:edGrp="everyone"/>
      <w:r w:rsidRPr="0002571A">
        <w:rPr>
          <w:rFonts w:ascii="Arial" w:hAnsi="Arial" w:cs="Arial"/>
          <w:sz w:val="22"/>
          <w:szCs w:val="22"/>
          <w:u w:val="single"/>
        </w:rPr>
        <w:tab/>
      </w:r>
      <w:r w:rsidRPr="0002571A">
        <w:rPr>
          <w:rFonts w:ascii="Arial" w:hAnsi="Arial" w:cs="Arial"/>
          <w:sz w:val="22"/>
          <w:szCs w:val="22"/>
          <w:u w:val="single"/>
        </w:rPr>
        <w:tab/>
      </w:r>
      <w:r w:rsidRPr="0002571A">
        <w:rPr>
          <w:rFonts w:ascii="Arial" w:hAnsi="Arial" w:cs="Arial"/>
          <w:sz w:val="22"/>
          <w:szCs w:val="22"/>
          <w:u w:val="single"/>
        </w:rPr>
        <w:tab/>
      </w:r>
      <w:permEnd w:id="819811347"/>
      <w:r w:rsidRPr="0002571A">
        <w:rPr>
          <w:rFonts w:ascii="Arial" w:hAnsi="Arial" w:cs="Arial"/>
          <w:sz w:val="22"/>
          <w:szCs w:val="22"/>
        </w:rPr>
        <w:tab/>
        <w:t>Podpis avtorja/ice</w:t>
      </w:r>
      <w:permStart w:id="868304841" w:edGrp="everyone"/>
      <w:r w:rsidRPr="0002571A">
        <w:rPr>
          <w:rFonts w:ascii="Arial" w:hAnsi="Arial" w:cs="Arial"/>
          <w:sz w:val="22"/>
          <w:szCs w:val="22"/>
        </w:rPr>
        <w:t xml:space="preserve">: </w:t>
      </w:r>
      <w:r w:rsidRPr="0002571A">
        <w:rPr>
          <w:rFonts w:ascii="Arial" w:hAnsi="Arial" w:cs="Arial"/>
          <w:sz w:val="22"/>
          <w:szCs w:val="22"/>
          <w:u w:val="single"/>
        </w:rPr>
        <w:tab/>
      </w:r>
      <w:r w:rsidRPr="0002571A">
        <w:rPr>
          <w:rFonts w:ascii="Arial" w:hAnsi="Arial" w:cs="Arial"/>
          <w:sz w:val="22"/>
          <w:szCs w:val="22"/>
          <w:u w:val="single"/>
        </w:rPr>
        <w:tab/>
      </w:r>
      <w:permEnd w:id="868304841"/>
      <w:r w:rsidRPr="0002571A">
        <w:rPr>
          <w:rFonts w:ascii="Arial" w:hAnsi="Arial" w:cs="Arial"/>
          <w:sz w:val="22"/>
          <w:szCs w:val="22"/>
          <w:u w:val="single"/>
        </w:rPr>
        <w:tab/>
      </w:r>
    </w:p>
    <w:p w14:paraId="5A000595" w14:textId="4030BBAD" w:rsidR="008569FD" w:rsidRPr="0002571A" w:rsidRDefault="008569FD">
      <w:pPr>
        <w:jc w:val="left"/>
      </w:pPr>
      <w:r w:rsidRPr="0002571A">
        <w:br w:type="page"/>
      </w:r>
    </w:p>
    <w:p w14:paraId="4FAC106E" w14:textId="6ED7A3C5" w:rsidR="00092872" w:rsidRPr="0002571A" w:rsidRDefault="00943AC8" w:rsidP="00092872">
      <w:pPr>
        <w:rPr>
          <w:sz w:val="40"/>
          <w:szCs w:val="40"/>
        </w:rPr>
      </w:pPr>
      <w:r w:rsidRPr="0002571A">
        <w:rPr>
          <w:sz w:val="40"/>
          <w:szCs w:val="40"/>
        </w:rPr>
        <w:lastRenderedPageBreak/>
        <w:t>IZVLEČE</w:t>
      </w:r>
      <w:r w:rsidR="00FC557D" w:rsidRPr="0002571A">
        <w:rPr>
          <w:sz w:val="40"/>
          <w:szCs w:val="40"/>
        </w:rPr>
        <w:t>K</w:t>
      </w:r>
    </w:p>
    <w:p w14:paraId="1A6DB643" w14:textId="112C0D5C" w:rsidR="00092872" w:rsidRPr="0002571A" w:rsidRDefault="00CD6BE9" w:rsidP="00CD6BE9">
      <w:r w:rsidRPr="0002571A">
        <w:t>Eden od glavnih ciljev srednješolskega izobraževanja je zagot</w:t>
      </w:r>
      <w:r w:rsidR="00140402" w:rsidRPr="0002571A">
        <w:t>ov</w:t>
      </w:r>
      <w:r w:rsidRPr="0002571A">
        <w:t>iti kakovostno izobraževanje svojim dijakom.</w:t>
      </w:r>
      <w:r w:rsidR="000B34AD" w:rsidRPr="0002571A">
        <w:t xml:space="preserve"> Eden od načinov za doseganje tega cilja je implementacija različnih učnih metod, med katere spada tudi tandemsko učenje, ki predstavlja nišo sodelovalnega učenja v majhnih skupinah. Ne odzovejo pa se vsi dijaki enako na novo okolje učenja, zato je nujno razkrivanje vpogledov za izbiro napovednega modela, prilagojenega posameznim dijakom ali razredom, za vzgojno-izobraževalne institucije. Znanje o tem se skriva v širokih podatkovnih bazah in je </w:t>
      </w:r>
      <w:proofErr w:type="spellStart"/>
      <w:r w:rsidR="000B34AD" w:rsidRPr="0002571A">
        <w:t>izvečljivo</w:t>
      </w:r>
      <w:proofErr w:type="spellEnd"/>
      <w:r w:rsidR="000B34AD" w:rsidRPr="0002571A">
        <w:t xml:space="preserve"> z uporabo tehnik rudarjenja podatkov. Glavni cilj študije je bil dualen: (1) identificirati ključne spremenljivke, ki pomembno vplivajo na uspešnost dijakov pri tandemskem učenju z uporabo algoritmov strojnega učenja in (2) oceniti uspešnost algoritmov strojnega učenja pri napovedovanju odziva dijaka na tandemsko učenje.</w:t>
      </w:r>
    </w:p>
    <w:p w14:paraId="735CC23D" w14:textId="6D26BC23" w:rsidR="000B34AD" w:rsidRPr="0002571A" w:rsidRDefault="000B34AD" w:rsidP="00CD6BE9">
      <w:r w:rsidRPr="0002571A">
        <w:t>Uporabili smo vzorec 89 slovenskih gimnazijcev in 13 napovednih spremenljivk.</w:t>
      </w:r>
      <w:r w:rsidR="00625CF7" w:rsidRPr="0002571A">
        <w:t xml:space="preserve"> Vzorec je </w:t>
      </w:r>
      <w:r w:rsidR="00B1516E">
        <w:t>izpolnil vprašalnik</w:t>
      </w:r>
      <w:r w:rsidR="00625CF7" w:rsidRPr="0002571A">
        <w:t xml:space="preserve"> po enotedenski implementaciji tandemskega učenja v njihovo okolje pouka v šolskem letu 2023/24 z uporabo spletnega vprašalnika</w:t>
      </w:r>
      <w:r w:rsidR="008B3186" w:rsidRPr="0002571A">
        <w:t xml:space="preserve"> na priložnostnem vzorcu</w:t>
      </w:r>
      <w:r w:rsidR="00625CF7" w:rsidRPr="0002571A">
        <w:t>. Napovedne spremenljivke so bile spol, razred, učitelj, lanskoletna končna ocena iz matematike, spremenljivke</w:t>
      </w:r>
      <w:r w:rsidR="00A95B57">
        <w:t xml:space="preserve"> modela </w:t>
      </w:r>
      <w:proofErr w:type="spellStart"/>
      <w:r w:rsidR="00A95B57" w:rsidRPr="00A95B57">
        <w:t>Myers-Briggs</w:t>
      </w:r>
      <w:proofErr w:type="spellEnd"/>
      <w:r w:rsidR="00625CF7" w:rsidRPr="0002571A">
        <w:t xml:space="preserve"> (</w:t>
      </w:r>
      <w:r w:rsidR="009E7278" w:rsidRPr="0002571A">
        <w:t>ekstravertiranost</w:t>
      </w:r>
      <w:r w:rsidR="00625CF7" w:rsidRPr="0002571A">
        <w:t>-</w:t>
      </w:r>
      <w:r w:rsidR="009E7278" w:rsidRPr="0002571A">
        <w:t>introvertiranost</w:t>
      </w:r>
      <w:r w:rsidR="00625CF7" w:rsidRPr="0002571A">
        <w:t xml:space="preserve">, </w:t>
      </w:r>
      <w:r w:rsidR="009E7278" w:rsidRPr="0002571A">
        <w:t>intuicija-zaznavanje, čutenje-mišljenje, in presojanje-opazovanje</w:t>
      </w:r>
      <w:r w:rsidR="00A95B57">
        <w:t>; MBTI</w:t>
      </w:r>
      <w:r w:rsidR="00625CF7" w:rsidRPr="0002571A">
        <w:t>), matematična anksioznost, motivacija za matematiko,</w:t>
      </w:r>
      <w:r w:rsidR="00607225" w:rsidRPr="0002571A">
        <w:t xml:space="preserve"> kvalitativna in kvantitativna interakcija pri tandemskem delu, in ali je dijak prispeval v tandemu več kot njegov partner. Ciljna spremenljivka je označevala, ali je učenec dobro reagiral na izvedbo tandemskih učnih aktivnosti (tako z vidika napredka pri matematiki kot počutja), merjena v treh stopnjah. Prvi del te študije je preizkusil, katere napovedne spremenljivke so najpomembnejše z metodo vzajemnih informacij (</w:t>
      </w:r>
      <w:r w:rsidR="00377609" w:rsidRPr="0002571A">
        <w:t xml:space="preserve">angl. </w:t>
      </w:r>
      <w:proofErr w:type="spellStart"/>
      <w:r w:rsidR="00377609" w:rsidRPr="0002571A">
        <w:rPr>
          <w:i/>
          <w:iCs/>
        </w:rPr>
        <w:t>mutual</w:t>
      </w:r>
      <w:proofErr w:type="spellEnd"/>
      <w:r w:rsidR="00377609" w:rsidRPr="0002571A">
        <w:rPr>
          <w:i/>
          <w:iCs/>
        </w:rPr>
        <w:t xml:space="preserve"> </w:t>
      </w:r>
      <w:proofErr w:type="spellStart"/>
      <w:r w:rsidR="00377609" w:rsidRPr="0002571A">
        <w:rPr>
          <w:i/>
          <w:iCs/>
        </w:rPr>
        <w:t>information</w:t>
      </w:r>
      <w:proofErr w:type="spellEnd"/>
      <w:r w:rsidR="00377609" w:rsidRPr="0002571A">
        <w:t xml:space="preserve">; </w:t>
      </w:r>
      <w:r w:rsidR="00607225" w:rsidRPr="0002571A">
        <w:t xml:space="preserve">MI) in metode rekurzivne eliminacije značilk </w:t>
      </w:r>
      <w:r w:rsidR="00377609" w:rsidRPr="0002571A">
        <w:t xml:space="preserve">(angl. </w:t>
      </w:r>
      <w:proofErr w:type="spellStart"/>
      <w:r w:rsidR="00377609" w:rsidRPr="0002571A">
        <w:rPr>
          <w:i/>
          <w:iCs/>
        </w:rPr>
        <w:t>recursive</w:t>
      </w:r>
      <w:proofErr w:type="spellEnd"/>
      <w:r w:rsidR="00377609" w:rsidRPr="0002571A">
        <w:rPr>
          <w:i/>
          <w:iCs/>
        </w:rPr>
        <w:t xml:space="preserve"> </w:t>
      </w:r>
      <w:proofErr w:type="spellStart"/>
      <w:r w:rsidR="00377609" w:rsidRPr="0002571A">
        <w:rPr>
          <w:i/>
          <w:iCs/>
        </w:rPr>
        <w:t>feature</w:t>
      </w:r>
      <w:proofErr w:type="spellEnd"/>
      <w:r w:rsidR="00377609" w:rsidRPr="0002571A">
        <w:rPr>
          <w:i/>
          <w:iCs/>
        </w:rPr>
        <w:t xml:space="preserve"> </w:t>
      </w:r>
      <w:proofErr w:type="spellStart"/>
      <w:r w:rsidR="00377609" w:rsidRPr="0002571A">
        <w:rPr>
          <w:i/>
          <w:iCs/>
        </w:rPr>
        <w:t>elimination</w:t>
      </w:r>
      <w:proofErr w:type="spellEnd"/>
      <w:r w:rsidR="00377609" w:rsidRPr="0002571A">
        <w:t xml:space="preserve">; RFE) </w:t>
      </w:r>
      <w:r w:rsidR="00607225" w:rsidRPr="0002571A">
        <w:t xml:space="preserve">z uporabo logistične regresije. Drugi del študije je implementiral </w:t>
      </w:r>
      <w:r w:rsidR="009E7278" w:rsidRPr="0002571A">
        <w:t>deset</w:t>
      </w:r>
      <w:r w:rsidR="00607225" w:rsidRPr="0002571A">
        <w:t xml:space="preserve"> klasifikacijskih algoritmov strojnega učenja za napovedovanje uspeha in te modele ocenil s 5x2 </w:t>
      </w:r>
      <w:proofErr w:type="spellStart"/>
      <w:r w:rsidR="00607225" w:rsidRPr="0002571A">
        <w:t>prepogibn</w:t>
      </w:r>
      <w:r w:rsidR="009E7278" w:rsidRPr="0002571A">
        <w:t>im</w:t>
      </w:r>
      <w:proofErr w:type="spellEnd"/>
      <w:r w:rsidR="00607225" w:rsidRPr="0002571A">
        <w:t xml:space="preserve"> križnim preverjanjem</w:t>
      </w:r>
      <w:r w:rsidR="009E7278" w:rsidRPr="0002571A">
        <w:t xml:space="preserve"> (angl. </w:t>
      </w:r>
      <w:proofErr w:type="spellStart"/>
      <w:r w:rsidR="009E7278" w:rsidRPr="0002571A">
        <w:rPr>
          <w:i/>
          <w:iCs/>
        </w:rPr>
        <w:t>cross</w:t>
      </w:r>
      <w:proofErr w:type="spellEnd"/>
      <w:r w:rsidR="009E7278" w:rsidRPr="0002571A">
        <w:rPr>
          <w:i/>
          <w:iCs/>
        </w:rPr>
        <w:t xml:space="preserve"> </w:t>
      </w:r>
      <w:proofErr w:type="spellStart"/>
      <w:r w:rsidR="009E7278" w:rsidRPr="0002571A">
        <w:rPr>
          <w:i/>
          <w:iCs/>
        </w:rPr>
        <w:t>validation</w:t>
      </w:r>
      <w:proofErr w:type="spellEnd"/>
      <w:r w:rsidR="009E7278" w:rsidRPr="0002571A">
        <w:t>; CV)</w:t>
      </w:r>
      <w:r w:rsidR="00607225" w:rsidRPr="0002571A">
        <w:t>.</w:t>
      </w:r>
    </w:p>
    <w:p w14:paraId="442E13A7" w14:textId="198B9A8E" w:rsidR="004747DF" w:rsidRPr="0002571A" w:rsidRDefault="004747DF" w:rsidP="00CD6BE9">
      <w:r w:rsidRPr="0002571A">
        <w:t xml:space="preserve">(1) Najpomembnejše spremenljivke glede na MI za napovedovanje odziva dijakov so bile preseganje tandemskega partnerja, razred in kvalitativna interakcija znotraj tandema (MI rezultati 0.22, 0.09 in 0.08 zaporedno), po rekurzivni eliminaciji značilk pa kvalitativna interakcija, preseganje partnerja in spol (vse z rangom 1). (2) Z uporabo vseh napovednih spremenljivk sta se najbolje izkazala strojno naučena modela Naključni gozd in K-Najbližjih Sosedov, </w:t>
      </w:r>
      <w:r w:rsidR="00615893" w:rsidRPr="0002571A">
        <w:t>k</w:t>
      </w:r>
      <w:r w:rsidRPr="0002571A">
        <w:t>i sta dosegla natančnosti 0.55 in 0.53, ter makro F</w:t>
      </w:r>
      <w:r w:rsidR="00A812E8" w:rsidRPr="0002571A">
        <w:t>-</w:t>
      </w:r>
      <w:r w:rsidRPr="0002571A">
        <w:t xml:space="preserve">1 ocene 0.37 in 0.36, kar je spremenljivo ob upoštevanju uravnoteženosti podatkov. Z uravnoteženjem nabora podatkov in uporabo le dveh izhodnih razredov je bila uspešnost izboljšana, </w:t>
      </w:r>
      <w:r w:rsidRPr="0002571A">
        <w:lastRenderedPageBreak/>
        <w:t xml:space="preserve">pri čemer je bil najboljši algoritem Gradient </w:t>
      </w:r>
      <w:proofErr w:type="spellStart"/>
      <w:r w:rsidRPr="0002571A">
        <w:t>boosting</w:t>
      </w:r>
      <w:proofErr w:type="spellEnd"/>
      <w:r w:rsidRPr="0002571A">
        <w:t>, ki je dosegel zmerno uspešnost (natančnost = 0.59, F</w:t>
      </w:r>
      <w:r w:rsidR="00A812E8" w:rsidRPr="0002571A">
        <w:t>-</w:t>
      </w:r>
      <w:r w:rsidRPr="0002571A">
        <w:t>1 makro ocena = 0.59).</w:t>
      </w:r>
    </w:p>
    <w:p w14:paraId="11C52464" w14:textId="615B51AF" w:rsidR="004747DF" w:rsidRPr="0002571A" w:rsidRDefault="004747DF" w:rsidP="00CD6BE9">
      <w:r w:rsidRPr="0002571A">
        <w:t>Rezultati kaže</w:t>
      </w:r>
      <w:r w:rsidR="009E7278" w:rsidRPr="0002571A">
        <w:t>j</w:t>
      </w:r>
      <w:r w:rsidRPr="0002571A">
        <w:t>o, da uporabljeni algoritmi strojnega učenja težko natančno napovedujejo odzive dijakov na tandemsko učenje matematike z uporabo opazovanih spremenljivk in anketiranega vzorca. Posledi</w:t>
      </w:r>
      <w:r w:rsidR="00C91AD0" w:rsidRPr="0002571A">
        <w:t>č</w:t>
      </w:r>
      <w:r w:rsidRPr="0002571A">
        <w:t>no morda niso primerni za pomoč učiteljem pri odločanju o izbiri učnih metod. Ključen rezultat je, da lahko poenostavljen pristop prinese učinkovitejše rezultate, v našem primeru s preoblikovanjem problema klasifikacije strojnega učenja iz treh stanj v dva.</w:t>
      </w:r>
    </w:p>
    <w:p w14:paraId="769B7ECE" w14:textId="1B27B77C" w:rsidR="00964A65" w:rsidRPr="0002571A" w:rsidRDefault="00964A65" w:rsidP="00431CE2">
      <w:pPr>
        <w:rPr>
          <w:b/>
          <w:bCs/>
        </w:rPr>
      </w:pPr>
      <w:r w:rsidRPr="0002571A">
        <w:rPr>
          <w:b/>
          <w:bCs/>
        </w:rPr>
        <w:t>Ključne besede:</w:t>
      </w:r>
    </w:p>
    <w:p w14:paraId="74183FC2" w14:textId="77777777" w:rsidR="00767541" w:rsidRDefault="00767541" w:rsidP="00FB70D4">
      <w:pPr>
        <w:jc w:val="left"/>
      </w:pPr>
      <w:r w:rsidRPr="00767541">
        <w:t>Gimnazija, matematika, podatkovno rudarjenje, strojno učenje, tandemsko učenje, vzgoja in izobraževanje.</w:t>
      </w:r>
    </w:p>
    <w:p w14:paraId="11DF8BD6" w14:textId="52B4907F" w:rsidR="00FB70D4" w:rsidRPr="0002571A" w:rsidRDefault="00FB70D4" w:rsidP="00FB70D4">
      <w:pPr>
        <w:jc w:val="left"/>
        <w:rPr>
          <w:b/>
          <w:bCs/>
        </w:rPr>
      </w:pPr>
      <w:r w:rsidRPr="0002571A">
        <w:rPr>
          <w:b/>
          <w:bCs/>
        </w:rPr>
        <w:t xml:space="preserve">ARRS klasifikacija: </w:t>
      </w:r>
      <w:r w:rsidRPr="0002571A">
        <w:rPr>
          <w:b/>
          <w:bCs/>
        </w:rPr>
        <w:tab/>
      </w:r>
      <w:r w:rsidRPr="0002571A">
        <w:t>5.01.01, 2.07.08</w:t>
      </w:r>
    </w:p>
    <w:p w14:paraId="4D7D1D62" w14:textId="77777777" w:rsidR="00FC557D" w:rsidRDefault="00FB70D4">
      <w:pPr>
        <w:jc w:val="left"/>
      </w:pPr>
      <w:r w:rsidRPr="0002571A">
        <w:rPr>
          <w:b/>
          <w:bCs/>
        </w:rPr>
        <w:t xml:space="preserve">MSC 2020 klasifikacija: </w:t>
      </w:r>
      <w:r w:rsidRPr="0002571A">
        <w:rPr>
          <w:b/>
          <w:bCs/>
        </w:rPr>
        <w:tab/>
      </w:r>
      <w:r w:rsidRPr="0002571A">
        <w:t>97D40, 97D60, 62P99</w:t>
      </w:r>
    </w:p>
    <w:p w14:paraId="7CF873EF" w14:textId="030C3294" w:rsidR="00674DA0" w:rsidRDefault="00674DA0" w:rsidP="00674DA0">
      <w:pPr>
        <w:jc w:val="left"/>
      </w:pPr>
      <w:proofErr w:type="spellStart"/>
      <w:r w:rsidRPr="00674DA0">
        <w:rPr>
          <w:b/>
          <w:bCs/>
        </w:rPr>
        <w:t>Klasius</w:t>
      </w:r>
      <w:proofErr w:type="spellEnd"/>
      <w:r w:rsidRPr="00674DA0">
        <w:rPr>
          <w:b/>
          <w:bCs/>
        </w:rPr>
        <w:t xml:space="preserve"> </w:t>
      </w:r>
      <w:r>
        <w:rPr>
          <w:b/>
          <w:bCs/>
        </w:rPr>
        <w:t>-</w:t>
      </w:r>
      <w:r w:rsidRPr="00674DA0">
        <w:rPr>
          <w:b/>
          <w:bCs/>
        </w:rPr>
        <w:t xml:space="preserve"> SRV</w:t>
      </w:r>
      <w:r>
        <w:rPr>
          <w:b/>
          <w:bCs/>
        </w:rPr>
        <w:t>:</w:t>
      </w:r>
      <w:r>
        <w:tab/>
      </w:r>
      <w:r>
        <w:tab/>
        <w:t>18202</w:t>
      </w:r>
    </w:p>
    <w:p w14:paraId="592ECCD1" w14:textId="01915443" w:rsidR="00674DA0" w:rsidRDefault="00674DA0" w:rsidP="00674DA0">
      <w:pPr>
        <w:jc w:val="left"/>
      </w:pPr>
      <w:proofErr w:type="spellStart"/>
      <w:r w:rsidRPr="00674DA0">
        <w:rPr>
          <w:b/>
          <w:bCs/>
        </w:rPr>
        <w:t>Klasius</w:t>
      </w:r>
      <w:proofErr w:type="spellEnd"/>
      <w:r w:rsidRPr="00674DA0">
        <w:rPr>
          <w:b/>
          <w:bCs/>
        </w:rPr>
        <w:t xml:space="preserve"> - P </w:t>
      </w:r>
      <w:r>
        <w:rPr>
          <w:b/>
          <w:bCs/>
        </w:rPr>
        <w:t>-</w:t>
      </w:r>
      <w:r w:rsidRPr="00674DA0">
        <w:rPr>
          <w:b/>
          <w:bCs/>
        </w:rPr>
        <w:t xml:space="preserve"> 16</w:t>
      </w:r>
      <w:r>
        <w:tab/>
      </w:r>
      <w:r>
        <w:t>:</w:t>
      </w:r>
      <w:r>
        <w:tab/>
        <w:t xml:space="preserve">3 – 0114, 2 – 0588, 2 – 0688, 2 </w:t>
      </w:r>
      <w:r>
        <w:t>–</w:t>
      </w:r>
      <w:r>
        <w:t xml:space="preserve"> 0542</w:t>
      </w:r>
    </w:p>
    <w:p w14:paraId="5B51E2A3" w14:textId="7C92C50F" w:rsidR="00674DA0" w:rsidRPr="00674DA0" w:rsidRDefault="00674DA0" w:rsidP="00674DA0">
      <w:pPr>
        <w:jc w:val="left"/>
        <w:rPr>
          <w:b/>
          <w:bCs/>
        </w:rPr>
      </w:pPr>
      <w:r w:rsidRPr="00674DA0">
        <w:rPr>
          <w:b/>
          <w:bCs/>
        </w:rPr>
        <w:t>Temeljna literatura:</w:t>
      </w:r>
    </w:p>
    <w:p w14:paraId="1ACA78A0" w14:textId="77777777" w:rsidR="00674DA0" w:rsidRPr="00674DA0" w:rsidRDefault="00674DA0" w:rsidP="00674DA0">
      <w:pPr>
        <w:numPr>
          <w:ilvl w:val="0"/>
          <w:numId w:val="13"/>
        </w:numPr>
        <w:spacing w:line="256" w:lineRule="auto"/>
        <w:contextualSpacing/>
        <w:jc w:val="left"/>
        <w:rPr>
          <w:rFonts w:ascii="Calibri" w:eastAsia="Calibri" w:hAnsi="Calibri" w:cs="Times New Roman"/>
          <w:sz w:val="24"/>
          <w:highlight w:val="yellow"/>
        </w:rPr>
      </w:pPr>
      <w:r w:rsidRPr="00674DA0">
        <w:rPr>
          <w:rFonts w:ascii="Calibri" w:eastAsia="Calibri" w:hAnsi="Calibri" w:cs="Times New Roman"/>
          <w:sz w:val="24"/>
          <w:highlight w:val="yellow"/>
        </w:rPr>
        <w:fldChar w:fldCharType="begin"/>
      </w:r>
      <w:r w:rsidRPr="00674DA0">
        <w:rPr>
          <w:rFonts w:ascii="Calibri" w:eastAsia="Calibri" w:hAnsi="Calibri" w:cs="Times New Roman"/>
          <w:sz w:val="24"/>
          <w:highlight w:val="yellow"/>
        </w:rPr>
        <w:instrText xml:space="preserve"> ADDIN ZOTERO_ITEM CSL_CITATION {"citationID":"H8WTBKb2","properties":{"formattedCitation":"(Bregant, Doz, &amp; Felda, 2024)","plainCitation":"(Bregant, Doz, &amp; Felda, 2024)","noteIndex":0},"citationItems":[{"id":901,"uris":["http://zotero.org/users/local/ZlhuMgGE/items/BWTN4FUN"],"itemData":{"id":901,"type":"manuscript","event-place":"International Journal of Artificial Intelligence in Education","genre":"Unpublished manuscript","publisher-place":"International Journal of Artificial Intelligence in Education","title":"Leveraging AI for Effective Teaching: A Machine Learning Approach to Tandem Learning in Mathematics","URL":"Submission ID 07cd82e2-0523-4fa9-af3c-103a963a362b","author":[{"family":"Bregant","given":"Bor"},{"family":"Doz","given":"Daniel"},{"family":"Felda","given":"Darjo"}],"issued":{"date-parts":[["2024"]]}}}],"schema":"https://github.com/citation-style-language/schema/raw/master/csl-citation.json"} </w:instrText>
      </w:r>
      <w:r w:rsidRPr="00674DA0">
        <w:rPr>
          <w:rFonts w:ascii="Calibri" w:eastAsia="Calibri" w:hAnsi="Calibri" w:cs="Times New Roman"/>
          <w:sz w:val="24"/>
          <w:highlight w:val="yellow"/>
        </w:rPr>
        <w:fldChar w:fldCharType="separate"/>
      </w:r>
      <w:r w:rsidRPr="00674DA0">
        <w:rPr>
          <w:rFonts w:ascii="Calibri" w:eastAsia="Calibri" w:hAnsi="Calibri" w:cs="Calibri"/>
          <w:sz w:val="24"/>
          <w:highlight w:val="yellow"/>
        </w:rPr>
        <w:t xml:space="preserve">Bregant, Doz, &amp; </w:t>
      </w:r>
      <w:proofErr w:type="spellStart"/>
      <w:r w:rsidRPr="00674DA0">
        <w:rPr>
          <w:rFonts w:ascii="Calibri" w:eastAsia="Calibri" w:hAnsi="Calibri" w:cs="Calibri"/>
          <w:sz w:val="24"/>
          <w:highlight w:val="yellow"/>
        </w:rPr>
        <w:t>Felda</w:t>
      </w:r>
      <w:proofErr w:type="spellEnd"/>
      <w:r w:rsidRPr="00674DA0">
        <w:rPr>
          <w:rFonts w:ascii="Calibri" w:eastAsia="Calibri" w:hAnsi="Calibri" w:cs="Calibri"/>
          <w:sz w:val="24"/>
          <w:highlight w:val="yellow"/>
        </w:rPr>
        <w:t xml:space="preserve"> (2024)</w:t>
      </w:r>
      <w:r w:rsidRPr="00674DA0">
        <w:rPr>
          <w:rFonts w:ascii="Calibri" w:eastAsia="Calibri" w:hAnsi="Calibri" w:cs="Times New Roman"/>
          <w:sz w:val="24"/>
          <w:highlight w:val="yellow"/>
        </w:rPr>
        <w:fldChar w:fldCharType="end"/>
      </w:r>
      <w:r w:rsidRPr="00674DA0">
        <w:rPr>
          <w:rFonts w:ascii="Calibri" w:eastAsia="Calibri" w:hAnsi="Calibri" w:cs="Times New Roman"/>
          <w:sz w:val="24"/>
          <w:highlight w:val="yellow"/>
        </w:rPr>
        <w:t xml:space="preserve">; </w:t>
      </w:r>
      <w:proofErr w:type="spellStart"/>
      <w:r w:rsidRPr="00674DA0">
        <w:rPr>
          <w:rFonts w:ascii="Calibri" w:eastAsia="Calibri" w:hAnsi="Calibri" w:cs="Times New Roman"/>
          <w:i/>
          <w:iCs/>
          <w:sz w:val="24"/>
          <w:highlight w:val="yellow"/>
        </w:rPr>
        <w:t>Leveraging</w:t>
      </w:r>
      <w:proofErr w:type="spellEnd"/>
      <w:r w:rsidRPr="00674DA0">
        <w:rPr>
          <w:rFonts w:ascii="Calibri" w:eastAsia="Calibri" w:hAnsi="Calibri" w:cs="Times New Roman"/>
          <w:i/>
          <w:iCs/>
          <w:sz w:val="24"/>
          <w:highlight w:val="yellow"/>
        </w:rPr>
        <w:t xml:space="preserve"> AI </w:t>
      </w:r>
      <w:proofErr w:type="spellStart"/>
      <w:r w:rsidRPr="00674DA0">
        <w:rPr>
          <w:rFonts w:ascii="Calibri" w:eastAsia="Calibri" w:hAnsi="Calibri" w:cs="Times New Roman"/>
          <w:i/>
          <w:iCs/>
          <w:sz w:val="24"/>
          <w:highlight w:val="yellow"/>
        </w:rPr>
        <w:t>for</w:t>
      </w:r>
      <w:proofErr w:type="spellEnd"/>
      <w:r w:rsidRPr="00674DA0">
        <w:rPr>
          <w:rFonts w:ascii="Calibri" w:eastAsia="Calibri" w:hAnsi="Calibri" w:cs="Times New Roman"/>
          <w:i/>
          <w:iCs/>
          <w:sz w:val="24"/>
          <w:highlight w:val="yellow"/>
        </w:rPr>
        <w:t xml:space="preserve"> </w:t>
      </w:r>
      <w:proofErr w:type="spellStart"/>
      <w:r w:rsidRPr="00674DA0">
        <w:rPr>
          <w:rFonts w:ascii="Calibri" w:eastAsia="Calibri" w:hAnsi="Calibri" w:cs="Times New Roman"/>
          <w:i/>
          <w:iCs/>
          <w:sz w:val="24"/>
          <w:highlight w:val="yellow"/>
        </w:rPr>
        <w:t>Effective</w:t>
      </w:r>
      <w:proofErr w:type="spellEnd"/>
      <w:r w:rsidRPr="00674DA0">
        <w:rPr>
          <w:rFonts w:ascii="Calibri" w:eastAsia="Calibri" w:hAnsi="Calibri" w:cs="Times New Roman"/>
          <w:i/>
          <w:iCs/>
          <w:sz w:val="24"/>
          <w:highlight w:val="yellow"/>
        </w:rPr>
        <w:t xml:space="preserve"> </w:t>
      </w:r>
      <w:proofErr w:type="spellStart"/>
      <w:r w:rsidRPr="00674DA0">
        <w:rPr>
          <w:rFonts w:ascii="Calibri" w:eastAsia="Calibri" w:hAnsi="Calibri" w:cs="Times New Roman"/>
          <w:i/>
          <w:iCs/>
          <w:sz w:val="24"/>
          <w:highlight w:val="yellow"/>
        </w:rPr>
        <w:t>Teaching</w:t>
      </w:r>
      <w:proofErr w:type="spellEnd"/>
      <w:r w:rsidRPr="00674DA0">
        <w:rPr>
          <w:rFonts w:ascii="Calibri" w:eastAsia="Calibri" w:hAnsi="Calibri" w:cs="Times New Roman"/>
          <w:i/>
          <w:iCs/>
          <w:sz w:val="24"/>
          <w:highlight w:val="yellow"/>
        </w:rPr>
        <w:t xml:space="preserve">: A </w:t>
      </w:r>
      <w:proofErr w:type="spellStart"/>
      <w:r w:rsidRPr="00674DA0">
        <w:rPr>
          <w:rFonts w:ascii="Calibri" w:eastAsia="Calibri" w:hAnsi="Calibri" w:cs="Times New Roman"/>
          <w:i/>
          <w:iCs/>
          <w:sz w:val="24"/>
          <w:highlight w:val="yellow"/>
        </w:rPr>
        <w:t>Machine</w:t>
      </w:r>
      <w:proofErr w:type="spellEnd"/>
      <w:r w:rsidRPr="00674DA0">
        <w:rPr>
          <w:rFonts w:ascii="Calibri" w:eastAsia="Calibri" w:hAnsi="Calibri" w:cs="Times New Roman"/>
          <w:i/>
          <w:iCs/>
          <w:sz w:val="24"/>
          <w:highlight w:val="yellow"/>
        </w:rPr>
        <w:t xml:space="preserve"> </w:t>
      </w:r>
      <w:proofErr w:type="spellStart"/>
      <w:r w:rsidRPr="00674DA0">
        <w:rPr>
          <w:rFonts w:ascii="Calibri" w:eastAsia="Calibri" w:hAnsi="Calibri" w:cs="Times New Roman"/>
          <w:i/>
          <w:iCs/>
          <w:sz w:val="24"/>
          <w:highlight w:val="yellow"/>
        </w:rPr>
        <w:t>Learning</w:t>
      </w:r>
      <w:proofErr w:type="spellEnd"/>
      <w:r w:rsidRPr="00674DA0">
        <w:rPr>
          <w:rFonts w:ascii="Calibri" w:eastAsia="Calibri" w:hAnsi="Calibri" w:cs="Times New Roman"/>
          <w:i/>
          <w:iCs/>
          <w:sz w:val="24"/>
          <w:highlight w:val="yellow"/>
        </w:rPr>
        <w:t xml:space="preserve"> </w:t>
      </w:r>
      <w:proofErr w:type="spellStart"/>
      <w:r w:rsidRPr="00674DA0">
        <w:rPr>
          <w:rFonts w:ascii="Calibri" w:eastAsia="Calibri" w:hAnsi="Calibri" w:cs="Times New Roman"/>
          <w:i/>
          <w:iCs/>
          <w:sz w:val="24"/>
          <w:highlight w:val="yellow"/>
        </w:rPr>
        <w:t>Approach</w:t>
      </w:r>
      <w:proofErr w:type="spellEnd"/>
      <w:r w:rsidRPr="00674DA0">
        <w:rPr>
          <w:rFonts w:ascii="Calibri" w:eastAsia="Calibri" w:hAnsi="Calibri" w:cs="Times New Roman"/>
          <w:i/>
          <w:iCs/>
          <w:sz w:val="24"/>
          <w:highlight w:val="yellow"/>
        </w:rPr>
        <w:t xml:space="preserve"> to Tandem </w:t>
      </w:r>
      <w:proofErr w:type="spellStart"/>
      <w:r w:rsidRPr="00674DA0">
        <w:rPr>
          <w:rFonts w:ascii="Calibri" w:eastAsia="Calibri" w:hAnsi="Calibri" w:cs="Times New Roman"/>
          <w:i/>
          <w:iCs/>
          <w:sz w:val="24"/>
          <w:highlight w:val="yellow"/>
        </w:rPr>
        <w:t>Learning</w:t>
      </w:r>
      <w:proofErr w:type="spellEnd"/>
      <w:r w:rsidRPr="00674DA0">
        <w:rPr>
          <w:rFonts w:ascii="Calibri" w:eastAsia="Calibri" w:hAnsi="Calibri" w:cs="Times New Roman"/>
          <w:i/>
          <w:iCs/>
          <w:sz w:val="24"/>
          <w:highlight w:val="yellow"/>
        </w:rPr>
        <w:t xml:space="preserve"> in </w:t>
      </w:r>
      <w:proofErr w:type="spellStart"/>
      <w:r w:rsidRPr="00674DA0">
        <w:rPr>
          <w:rFonts w:ascii="Calibri" w:eastAsia="Calibri" w:hAnsi="Calibri" w:cs="Times New Roman"/>
          <w:i/>
          <w:iCs/>
          <w:sz w:val="24"/>
          <w:highlight w:val="yellow"/>
        </w:rPr>
        <w:t>Mathematics</w:t>
      </w:r>
      <w:proofErr w:type="spellEnd"/>
      <w:r w:rsidRPr="00674DA0">
        <w:rPr>
          <w:rFonts w:ascii="Calibri" w:eastAsia="Calibri" w:hAnsi="Calibri" w:cs="Times New Roman"/>
          <w:sz w:val="24"/>
          <w:highlight w:val="yellow"/>
        </w:rPr>
        <w:t xml:space="preserve"> [poslano na </w:t>
      </w:r>
      <w:proofErr w:type="spellStart"/>
      <w:r w:rsidRPr="00674DA0">
        <w:rPr>
          <w:rFonts w:ascii="Calibri" w:eastAsia="Calibri" w:hAnsi="Calibri" w:cs="Times New Roman"/>
          <w:sz w:val="24"/>
          <w:highlight w:val="yellow"/>
        </w:rPr>
        <w:t>Journal</w:t>
      </w:r>
      <w:proofErr w:type="spellEnd"/>
      <w:r w:rsidRPr="00674DA0">
        <w:rPr>
          <w:rFonts w:ascii="Calibri" w:eastAsia="Calibri" w:hAnsi="Calibri" w:cs="Times New Roman"/>
          <w:sz w:val="24"/>
          <w:highlight w:val="yellow"/>
        </w:rPr>
        <w:t xml:space="preserve"> </w:t>
      </w:r>
      <w:proofErr w:type="spellStart"/>
      <w:r w:rsidRPr="00674DA0">
        <w:rPr>
          <w:rFonts w:ascii="Calibri" w:eastAsia="Calibri" w:hAnsi="Calibri" w:cs="Times New Roman"/>
          <w:sz w:val="24"/>
          <w:highlight w:val="yellow"/>
        </w:rPr>
        <w:t>of</w:t>
      </w:r>
      <w:proofErr w:type="spellEnd"/>
      <w:r w:rsidRPr="00674DA0">
        <w:rPr>
          <w:rFonts w:ascii="Calibri" w:eastAsia="Calibri" w:hAnsi="Calibri" w:cs="Times New Roman"/>
          <w:sz w:val="24"/>
          <w:highlight w:val="yellow"/>
        </w:rPr>
        <w:t xml:space="preserve"> </w:t>
      </w:r>
      <w:proofErr w:type="spellStart"/>
      <w:r w:rsidRPr="00674DA0">
        <w:rPr>
          <w:rFonts w:ascii="Calibri" w:eastAsia="Calibri" w:hAnsi="Calibri" w:cs="Times New Roman"/>
          <w:sz w:val="24"/>
          <w:highlight w:val="yellow"/>
        </w:rPr>
        <w:t>artificial</w:t>
      </w:r>
      <w:proofErr w:type="spellEnd"/>
      <w:r w:rsidRPr="00674DA0">
        <w:rPr>
          <w:rFonts w:ascii="Calibri" w:eastAsia="Calibri" w:hAnsi="Calibri" w:cs="Times New Roman"/>
          <w:sz w:val="24"/>
          <w:highlight w:val="yellow"/>
        </w:rPr>
        <w:t xml:space="preserve"> </w:t>
      </w:r>
      <w:proofErr w:type="spellStart"/>
      <w:r w:rsidRPr="00674DA0">
        <w:rPr>
          <w:rFonts w:ascii="Calibri" w:eastAsia="Calibri" w:hAnsi="Calibri" w:cs="Times New Roman"/>
          <w:sz w:val="24"/>
          <w:highlight w:val="yellow"/>
        </w:rPr>
        <w:t>intelligence</w:t>
      </w:r>
      <w:proofErr w:type="spellEnd"/>
      <w:r w:rsidRPr="00674DA0">
        <w:rPr>
          <w:rFonts w:ascii="Calibri" w:eastAsia="Calibri" w:hAnsi="Calibri" w:cs="Times New Roman"/>
          <w:sz w:val="24"/>
          <w:highlight w:val="yellow"/>
        </w:rPr>
        <w:t xml:space="preserve"> in </w:t>
      </w:r>
      <w:proofErr w:type="spellStart"/>
      <w:r w:rsidRPr="00674DA0">
        <w:rPr>
          <w:rFonts w:ascii="Calibri" w:eastAsia="Calibri" w:hAnsi="Calibri" w:cs="Times New Roman"/>
          <w:sz w:val="24"/>
          <w:highlight w:val="yellow"/>
        </w:rPr>
        <w:t>education</w:t>
      </w:r>
      <w:proofErr w:type="spellEnd"/>
      <w:r w:rsidRPr="00674DA0">
        <w:rPr>
          <w:rFonts w:ascii="Calibri" w:eastAsia="Calibri" w:hAnsi="Calibri" w:cs="Times New Roman"/>
          <w:sz w:val="24"/>
          <w:highlight w:val="yellow"/>
        </w:rPr>
        <w:t xml:space="preserve">]. </w:t>
      </w:r>
      <w:proofErr w:type="spellStart"/>
      <w:r w:rsidRPr="00674DA0">
        <w:rPr>
          <w:rFonts w:ascii="Calibri" w:eastAsia="Calibri" w:hAnsi="Calibri" w:cs="Times New Roman"/>
          <w:sz w:val="24"/>
          <w:highlight w:val="yellow"/>
        </w:rPr>
        <w:t>Submission</w:t>
      </w:r>
      <w:proofErr w:type="spellEnd"/>
      <w:r w:rsidRPr="00674DA0">
        <w:rPr>
          <w:rFonts w:ascii="Calibri" w:eastAsia="Calibri" w:hAnsi="Calibri" w:cs="Times New Roman"/>
          <w:sz w:val="24"/>
          <w:highlight w:val="yellow"/>
        </w:rPr>
        <w:t xml:space="preserve"> ID 07cd82e2-0523-4fa9-af3c-103a963a362b</w:t>
      </w:r>
    </w:p>
    <w:p w14:paraId="648253AF" w14:textId="77777777" w:rsidR="00674DA0" w:rsidRPr="00674DA0" w:rsidRDefault="00674DA0" w:rsidP="00674DA0">
      <w:pPr>
        <w:numPr>
          <w:ilvl w:val="0"/>
          <w:numId w:val="13"/>
        </w:numPr>
        <w:spacing w:after="0" w:line="480" w:lineRule="auto"/>
        <w:rPr>
          <w:rFonts w:ascii="Calibri" w:eastAsia="Calibri" w:hAnsi="Calibri" w:cs="Times New Roman"/>
          <w:sz w:val="24"/>
          <w:highlight w:val="yellow"/>
        </w:rPr>
      </w:pPr>
      <w:r w:rsidRPr="00674DA0">
        <w:rPr>
          <w:rFonts w:ascii="Calibri" w:eastAsia="Calibri" w:hAnsi="Calibri" w:cs="Times New Roman"/>
          <w:sz w:val="24"/>
          <w:highlight w:val="yellow"/>
        </w:rPr>
        <w:t xml:space="preserve">Bregant, Doz &amp; Hudovernik (2025); </w:t>
      </w:r>
      <w:proofErr w:type="spellStart"/>
      <w:r w:rsidRPr="00674DA0">
        <w:rPr>
          <w:rFonts w:ascii="Calibri" w:eastAsia="Calibri" w:hAnsi="Calibri" w:cs="Times New Roman"/>
          <w:sz w:val="24"/>
          <w:highlight w:val="yellow"/>
        </w:rPr>
        <w:t>Factors</w:t>
      </w:r>
      <w:proofErr w:type="spellEnd"/>
      <w:r w:rsidRPr="00674DA0">
        <w:rPr>
          <w:rFonts w:ascii="Calibri" w:eastAsia="Calibri" w:hAnsi="Calibri" w:cs="Times New Roman"/>
          <w:sz w:val="24"/>
          <w:highlight w:val="yellow"/>
        </w:rPr>
        <w:t xml:space="preserve"> </w:t>
      </w:r>
      <w:proofErr w:type="spellStart"/>
      <w:r w:rsidRPr="00674DA0">
        <w:rPr>
          <w:rFonts w:ascii="Calibri" w:eastAsia="Calibri" w:hAnsi="Calibri" w:cs="Times New Roman"/>
          <w:sz w:val="24"/>
          <w:highlight w:val="yellow"/>
        </w:rPr>
        <w:t>Influencing</w:t>
      </w:r>
      <w:proofErr w:type="spellEnd"/>
      <w:r w:rsidRPr="00674DA0">
        <w:rPr>
          <w:rFonts w:ascii="Calibri" w:eastAsia="Calibri" w:hAnsi="Calibri" w:cs="Times New Roman"/>
          <w:sz w:val="24"/>
          <w:highlight w:val="yellow"/>
        </w:rPr>
        <w:t xml:space="preserve"> Tandem </w:t>
      </w:r>
      <w:proofErr w:type="spellStart"/>
      <w:r w:rsidRPr="00674DA0">
        <w:rPr>
          <w:rFonts w:ascii="Calibri" w:eastAsia="Calibri" w:hAnsi="Calibri" w:cs="Times New Roman"/>
          <w:sz w:val="24"/>
          <w:highlight w:val="yellow"/>
        </w:rPr>
        <w:t>Learning</w:t>
      </w:r>
      <w:proofErr w:type="spellEnd"/>
      <w:r w:rsidRPr="00674DA0">
        <w:rPr>
          <w:rFonts w:ascii="Calibri" w:eastAsia="Calibri" w:hAnsi="Calibri" w:cs="Times New Roman"/>
          <w:sz w:val="24"/>
          <w:highlight w:val="yellow"/>
        </w:rPr>
        <w:t xml:space="preserve"> in </w:t>
      </w:r>
      <w:proofErr w:type="spellStart"/>
      <w:r w:rsidRPr="00674DA0">
        <w:rPr>
          <w:rFonts w:ascii="Calibri" w:eastAsia="Calibri" w:hAnsi="Calibri" w:cs="Times New Roman"/>
          <w:sz w:val="24"/>
          <w:highlight w:val="yellow"/>
        </w:rPr>
        <w:t>Mathematics</w:t>
      </w:r>
      <w:proofErr w:type="spellEnd"/>
      <w:r w:rsidRPr="00674DA0">
        <w:rPr>
          <w:rFonts w:ascii="Calibri" w:eastAsia="Calibri" w:hAnsi="Calibri" w:cs="Times New Roman"/>
          <w:sz w:val="24"/>
          <w:highlight w:val="yellow"/>
        </w:rPr>
        <w:t xml:space="preserve">, </w:t>
      </w:r>
      <w:proofErr w:type="spellStart"/>
      <w:r w:rsidRPr="00674DA0">
        <w:rPr>
          <w:rFonts w:ascii="Calibri" w:eastAsia="Calibri" w:hAnsi="Calibri" w:cs="Times New Roman"/>
          <w:sz w:val="24"/>
          <w:highlight w:val="yellow"/>
        </w:rPr>
        <w:t>International</w:t>
      </w:r>
      <w:proofErr w:type="spellEnd"/>
      <w:r w:rsidRPr="00674DA0">
        <w:rPr>
          <w:rFonts w:ascii="Calibri" w:eastAsia="Calibri" w:hAnsi="Calibri" w:cs="Times New Roman"/>
          <w:sz w:val="24"/>
          <w:highlight w:val="yellow"/>
        </w:rPr>
        <w:t xml:space="preserve"> </w:t>
      </w:r>
      <w:proofErr w:type="spellStart"/>
      <w:r w:rsidRPr="00674DA0">
        <w:rPr>
          <w:rFonts w:ascii="Calibri" w:eastAsia="Calibri" w:hAnsi="Calibri" w:cs="Times New Roman"/>
          <w:sz w:val="24"/>
          <w:highlight w:val="yellow"/>
        </w:rPr>
        <w:t>Journal</w:t>
      </w:r>
      <w:proofErr w:type="spellEnd"/>
      <w:r w:rsidRPr="00674DA0">
        <w:rPr>
          <w:rFonts w:ascii="Calibri" w:eastAsia="Calibri" w:hAnsi="Calibri" w:cs="Times New Roman"/>
          <w:sz w:val="24"/>
          <w:highlight w:val="yellow"/>
        </w:rPr>
        <w:t xml:space="preserve"> </w:t>
      </w:r>
      <w:proofErr w:type="spellStart"/>
      <w:r w:rsidRPr="00674DA0">
        <w:rPr>
          <w:rFonts w:ascii="Calibri" w:eastAsia="Calibri" w:hAnsi="Calibri" w:cs="Times New Roman"/>
          <w:sz w:val="24"/>
          <w:highlight w:val="yellow"/>
        </w:rPr>
        <w:t>of</w:t>
      </w:r>
      <w:proofErr w:type="spellEnd"/>
      <w:r w:rsidRPr="00674DA0">
        <w:rPr>
          <w:rFonts w:ascii="Calibri" w:eastAsia="Calibri" w:hAnsi="Calibri" w:cs="Times New Roman"/>
          <w:sz w:val="24"/>
          <w:highlight w:val="yellow"/>
        </w:rPr>
        <w:t xml:space="preserve"> </w:t>
      </w:r>
      <w:proofErr w:type="spellStart"/>
      <w:r w:rsidRPr="00674DA0">
        <w:rPr>
          <w:rFonts w:ascii="Calibri" w:eastAsia="Calibri" w:hAnsi="Calibri" w:cs="Times New Roman"/>
          <w:sz w:val="24"/>
          <w:highlight w:val="yellow"/>
        </w:rPr>
        <w:t>Instruction</w:t>
      </w:r>
      <w:proofErr w:type="spellEnd"/>
      <w:r w:rsidRPr="00674DA0">
        <w:rPr>
          <w:rFonts w:ascii="Calibri" w:eastAsia="Calibri" w:hAnsi="Calibri" w:cs="Times New Roman"/>
          <w:sz w:val="24"/>
          <w:highlight w:val="yellow"/>
        </w:rPr>
        <w:t xml:space="preserve">, </w:t>
      </w:r>
      <w:hyperlink r:id="rId8" w:history="1">
        <w:r w:rsidRPr="00674DA0">
          <w:rPr>
            <w:rFonts w:ascii="Calibri" w:eastAsia="Calibri" w:hAnsi="Calibri" w:cs="Times New Roman"/>
            <w:color w:val="0000FF"/>
            <w:sz w:val="24"/>
            <w:highlight w:val="yellow"/>
            <w:u w:val="single"/>
          </w:rPr>
          <w:t>https://www.e-iji.net/dosyalar/iji_2025_1_24.pdf</w:t>
        </w:r>
      </w:hyperlink>
      <w:r w:rsidRPr="00674DA0">
        <w:rPr>
          <w:rFonts w:ascii="Calibri" w:eastAsia="Calibri" w:hAnsi="Calibri" w:cs="Times New Roman"/>
          <w:sz w:val="24"/>
          <w:highlight w:val="yellow"/>
        </w:rPr>
        <w:t xml:space="preserve"> (sprejeto - objava januarja)</w:t>
      </w:r>
    </w:p>
    <w:p w14:paraId="76D15E4D" w14:textId="77777777" w:rsidR="00674DA0" w:rsidRPr="00674DA0" w:rsidRDefault="00674DA0" w:rsidP="00674DA0">
      <w:pPr>
        <w:numPr>
          <w:ilvl w:val="0"/>
          <w:numId w:val="13"/>
        </w:numPr>
        <w:spacing w:line="256" w:lineRule="auto"/>
        <w:contextualSpacing/>
        <w:jc w:val="left"/>
        <w:rPr>
          <w:rFonts w:ascii="Calibri" w:eastAsia="Calibri" w:hAnsi="Calibri" w:cs="Times New Roman"/>
          <w:sz w:val="24"/>
          <w:highlight w:val="yellow"/>
        </w:rPr>
      </w:pPr>
      <w:r w:rsidRPr="00674DA0">
        <w:rPr>
          <w:rFonts w:ascii="Calibri" w:eastAsia="Calibri" w:hAnsi="Calibri" w:cs="Times New Roman"/>
          <w:sz w:val="24"/>
          <w:highlight w:val="yellow"/>
        </w:rPr>
        <w:t xml:space="preserve">Bregant, Doz &amp; Hozjan (2025); </w:t>
      </w:r>
      <w:r w:rsidRPr="00674DA0">
        <w:rPr>
          <w:rFonts w:ascii="Calibri" w:eastAsia="Calibri" w:hAnsi="Calibri" w:cs="Times New Roman"/>
          <w:i/>
          <w:iCs/>
          <w:sz w:val="24"/>
          <w:highlight w:val="yellow"/>
        </w:rPr>
        <w:t>Vpliv spola na matematično anksioznost</w:t>
      </w:r>
      <w:r w:rsidRPr="00674DA0">
        <w:rPr>
          <w:rFonts w:ascii="Calibri" w:eastAsia="Calibri" w:hAnsi="Calibri" w:cs="Times New Roman"/>
          <w:sz w:val="24"/>
          <w:highlight w:val="yellow"/>
        </w:rPr>
        <w:t xml:space="preserve">, </w:t>
      </w:r>
      <w:proofErr w:type="spellStart"/>
      <w:r w:rsidRPr="00674DA0">
        <w:rPr>
          <w:rFonts w:ascii="Calibri" w:eastAsia="Calibri" w:hAnsi="Calibri" w:cs="Times New Roman"/>
          <w:sz w:val="24"/>
          <w:highlight w:val="yellow"/>
        </w:rPr>
        <w:t>Didactica</w:t>
      </w:r>
      <w:proofErr w:type="spellEnd"/>
      <w:r w:rsidRPr="00674DA0">
        <w:rPr>
          <w:rFonts w:ascii="Calibri" w:eastAsia="Calibri" w:hAnsi="Calibri" w:cs="Times New Roman"/>
          <w:sz w:val="24"/>
          <w:highlight w:val="yellow"/>
        </w:rPr>
        <w:t xml:space="preserve"> </w:t>
      </w:r>
      <w:proofErr w:type="spellStart"/>
      <w:r w:rsidRPr="00674DA0">
        <w:rPr>
          <w:rFonts w:ascii="Calibri" w:eastAsia="Calibri" w:hAnsi="Calibri" w:cs="Times New Roman"/>
          <w:sz w:val="24"/>
          <w:highlight w:val="yellow"/>
        </w:rPr>
        <w:t>Slovenia</w:t>
      </w:r>
      <w:proofErr w:type="spellEnd"/>
      <w:r w:rsidRPr="00674DA0">
        <w:rPr>
          <w:rFonts w:ascii="Calibri" w:eastAsia="Calibri" w:hAnsi="Calibri" w:cs="Times New Roman"/>
          <w:sz w:val="24"/>
          <w:highlight w:val="yellow"/>
        </w:rPr>
        <w:t xml:space="preserve"> (sprejeto – objava januarja)</w:t>
      </w:r>
    </w:p>
    <w:p w14:paraId="591BA83B" w14:textId="77777777" w:rsidR="00674DA0" w:rsidRPr="00674DA0" w:rsidRDefault="00674DA0" w:rsidP="00674DA0">
      <w:pPr>
        <w:numPr>
          <w:ilvl w:val="0"/>
          <w:numId w:val="13"/>
        </w:numPr>
        <w:spacing w:line="256" w:lineRule="auto"/>
        <w:contextualSpacing/>
        <w:jc w:val="left"/>
        <w:rPr>
          <w:rFonts w:ascii="Calibri" w:eastAsia="Calibri" w:hAnsi="Calibri" w:cs="Times New Roman"/>
          <w:sz w:val="24"/>
          <w:highlight w:val="yellow"/>
        </w:rPr>
      </w:pPr>
      <w:r w:rsidRPr="00674DA0">
        <w:rPr>
          <w:rFonts w:ascii="Calibri" w:eastAsia="Calibri" w:hAnsi="Calibri" w:cs="Times New Roman"/>
          <w:sz w:val="24"/>
          <w:highlight w:val="yellow"/>
        </w:rPr>
        <w:t xml:space="preserve">Bregant, Doz &amp; Lepičnik Vodopivec (2025); </w:t>
      </w:r>
      <w:r w:rsidRPr="00674DA0">
        <w:rPr>
          <w:rFonts w:ascii="Calibri" w:eastAsia="Calibri" w:hAnsi="Calibri" w:cs="Times New Roman"/>
          <w:i/>
          <w:iCs/>
          <w:sz w:val="24"/>
          <w:highlight w:val="yellow"/>
        </w:rPr>
        <w:t xml:space="preserve">Matematična anksioznost in motivacija za matematiko pri pouku matematike v gimnaziji </w:t>
      </w:r>
      <w:r w:rsidRPr="00674DA0">
        <w:rPr>
          <w:rFonts w:ascii="Calibri" w:eastAsia="Calibri" w:hAnsi="Calibri" w:cs="Times New Roman"/>
          <w:sz w:val="24"/>
          <w:highlight w:val="yellow"/>
        </w:rPr>
        <w:t>(poslano na REI)</w:t>
      </w:r>
    </w:p>
    <w:p w14:paraId="1511CDCE" w14:textId="77777777" w:rsidR="00674DA0" w:rsidRPr="00674DA0" w:rsidRDefault="00674DA0" w:rsidP="00674DA0">
      <w:pPr>
        <w:numPr>
          <w:ilvl w:val="0"/>
          <w:numId w:val="13"/>
        </w:numPr>
        <w:spacing w:line="256" w:lineRule="auto"/>
        <w:contextualSpacing/>
        <w:rPr>
          <w:rFonts w:ascii="Calibri" w:eastAsia="Calibri" w:hAnsi="Calibri" w:cs="Times New Roman"/>
          <w:sz w:val="24"/>
          <w:highlight w:val="yellow"/>
        </w:rPr>
      </w:pPr>
      <w:r w:rsidRPr="00674DA0">
        <w:rPr>
          <w:rFonts w:ascii="Calibri" w:eastAsia="Calibri" w:hAnsi="Calibri" w:cs="Times New Roman"/>
          <w:sz w:val="24"/>
          <w:highlight w:val="yellow"/>
        </w:rPr>
        <w:t xml:space="preserve">Bregant, Doz &amp; Hudovernik (2025); </w:t>
      </w:r>
      <w:proofErr w:type="spellStart"/>
      <w:r w:rsidRPr="00674DA0">
        <w:rPr>
          <w:rFonts w:ascii="Calibri" w:eastAsia="Calibri" w:hAnsi="Calibri" w:cs="Times New Roman"/>
          <w:i/>
          <w:iCs/>
          <w:sz w:val="24"/>
          <w:highlight w:val="yellow"/>
        </w:rPr>
        <w:t>Enhancing</w:t>
      </w:r>
      <w:proofErr w:type="spellEnd"/>
      <w:r w:rsidRPr="00674DA0">
        <w:rPr>
          <w:rFonts w:ascii="Calibri" w:eastAsia="Calibri" w:hAnsi="Calibri" w:cs="Times New Roman"/>
          <w:i/>
          <w:iCs/>
          <w:sz w:val="24"/>
          <w:highlight w:val="yellow"/>
        </w:rPr>
        <w:t xml:space="preserve"> PISA 2022 </w:t>
      </w:r>
      <w:proofErr w:type="spellStart"/>
      <w:r w:rsidRPr="00674DA0">
        <w:rPr>
          <w:rFonts w:ascii="Calibri" w:eastAsia="Calibri" w:hAnsi="Calibri" w:cs="Times New Roman"/>
          <w:i/>
          <w:iCs/>
          <w:sz w:val="24"/>
          <w:highlight w:val="yellow"/>
        </w:rPr>
        <w:t>Mathematics</w:t>
      </w:r>
      <w:proofErr w:type="spellEnd"/>
      <w:r w:rsidRPr="00674DA0">
        <w:rPr>
          <w:rFonts w:ascii="Calibri" w:eastAsia="Calibri" w:hAnsi="Calibri" w:cs="Times New Roman"/>
          <w:i/>
          <w:iCs/>
          <w:sz w:val="24"/>
          <w:highlight w:val="yellow"/>
        </w:rPr>
        <w:t xml:space="preserve"> </w:t>
      </w:r>
      <w:proofErr w:type="spellStart"/>
      <w:r w:rsidRPr="00674DA0">
        <w:rPr>
          <w:rFonts w:ascii="Calibri" w:eastAsia="Calibri" w:hAnsi="Calibri" w:cs="Times New Roman"/>
          <w:i/>
          <w:iCs/>
          <w:sz w:val="24"/>
          <w:highlight w:val="yellow"/>
        </w:rPr>
        <w:t>Performance</w:t>
      </w:r>
      <w:proofErr w:type="spellEnd"/>
      <w:r w:rsidRPr="00674DA0">
        <w:rPr>
          <w:rFonts w:ascii="Calibri" w:eastAsia="Calibri" w:hAnsi="Calibri" w:cs="Times New Roman"/>
          <w:i/>
          <w:iCs/>
          <w:sz w:val="24"/>
          <w:highlight w:val="yellow"/>
        </w:rPr>
        <w:t xml:space="preserve"> in </w:t>
      </w:r>
      <w:proofErr w:type="spellStart"/>
      <w:r w:rsidRPr="00674DA0">
        <w:rPr>
          <w:rFonts w:ascii="Calibri" w:eastAsia="Calibri" w:hAnsi="Calibri" w:cs="Times New Roman"/>
          <w:i/>
          <w:iCs/>
          <w:sz w:val="24"/>
          <w:highlight w:val="yellow"/>
        </w:rPr>
        <w:t>Slovenia</w:t>
      </w:r>
      <w:proofErr w:type="spellEnd"/>
      <w:r w:rsidRPr="00674DA0">
        <w:rPr>
          <w:rFonts w:ascii="Calibri" w:eastAsia="Calibri" w:hAnsi="Calibri" w:cs="Times New Roman"/>
          <w:i/>
          <w:iCs/>
          <w:sz w:val="24"/>
          <w:highlight w:val="yellow"/>
        </w:rPr>
        <w:t xml:space="preserve">: A </w:t>
      </w:r>
      <w:proofErr w:type="spellStart"/>
      <w:r w:rsidRPr="00674DA0">
        <w:rPr>
          <w:rFonts w:ascii="Calibri" w:eastAsia="Calibri" w:hAnsi="Calibri" w:cs="Times New Roman"/>
          <w:i/>
          <w:iCs/>
          <w:sz w:val="24"/>
          <w:highlight w:val="yellow"/>
        </w:rPr>
        <w:t>Gender</w:t>
      </w:r>
      <w:proofErr w:type="spellEnd"/>
      <w:r w:rsidRPr="00674DA0">
        <w:rPr>
          <w:rFonts w:ascii="Calibri" w:eastAsia="Calibri" w:hAnsi="Calibri" w:cs="Times New Roman"/>
          <w:i/>
          <w:iCs/>
          <w:sz w:val="24"/>
          <w:highlight w:val="yellow"/>
        </w:rPr>
        <w:t xml:space="preserve"> </w:t>
      </w:r>
      <w:proofErr w:type="spellStart"/>
      <w:r w:rsidRPr="00674DA0">
        <w:rPr>
          <w:rFonts w:ascii="Calibri" w:eastAsia="Calibri" w:hAnsi="Calibri" w:cs="Times New Roman"/>
          <w:i/>
          <w:iCs/>
          <w:sz w:val="24"/>
          <w:highlight w:val="yellow"/>
        </w:rPr>
        <w:t>Analysis</w:t>
      </w:r>
      <w:proofErr w:type="spellEnd"/>
      <w:r w:rsidRPr="00674DA0">
        <w:rPr>
          <w:rFonts w:ascii="Calibri" w:eastAsia="Calibri" w:hAnsi="Calibri" w:cs="Times New Roman"/>
          <w:i/>
          <w:iCs/>
          <w:sz w:val="24"/>
          <w:highlight w:val="yellow"/>
        </w:rPr>
        <w:t xml:space="preserve"> </w:t>
      </w:r>
      <w:proofErr w:type="spellStart"/>
      <w:r w:rsidRPr="00674DA0">
        <w:rPr>
          <w:rFonts w:ascii="Calibri" w:eastAsia="Calibri" w:hAnsi="Calibri" w:cs="Times New Roman"/>
          <w:i/>
          <w:iCs/>
          <w:sz w:val="24"/>
          <w:highlight w:val="yellow"/>
        </w:rPr>
        <w:t>Approach</w:t>
      </w:r>
      <w:proofErr w:type="spellEnd"/>
      <w:r w:rsidRPr="00674DA0">
        <w:rPr>
          <w:rFonts w:ascii="Calibri" w:eastAsia="Calibri" w:hAnsi="Calibri" w:cs="Times New Roman"/>
          <w:i/>
          <w:iCs/>
          <w:sz w:val="24"/>
          <w:highlight w:val="yellow"/>
        </w:rPr>
        <w:t xml:space="preserve"> to </w:t>
      </w:r>
      <w:proofErr w:type="spellStart"/>
      <w:r w:rsidRPr="00674DA0">
        <w:rPr>
          <w:rFonts w:ascii="Calibri" w:eastAsia="Calibri" w:hAnsi="Calibri" w:cs="Times New Roman"/>
          <w:i/>
          <w:iCs/>
          <w:sz w:val="24"/>
          <w:highlight w:val="yellow"/>
        </w:rPr>
        <w:t>Additional</w:t>
      </w:r>
      <w:proofErr w:type="spellEnd"/>
      <w:r w:rsidRPr="00674DA0">
        <w:rPr>
          <w:rFonts w:ascii="Calibri" w:eastAsia="Calibri" w:hAnsi="Calibri" w:cs="Times New Roman"/>
          <w:i/>
          <w:iCs/>
          <w:sz w:val="24"/>
          <w:highlight w:val="yellow"/>
        </w:rPr>
        <w:t xml:space="preserve"> </w:t>
      </w:r>
      <w:proofErr w:type="spellStart"/>
      <w:r w:rsidRPr="00674DA0">
        <w:rPr>
          <w:rFonts w:ascii="Calibri" w:eastAsia="Calibri" w:hAnsi="Calibri" w:cs="Times New Roman"/>
          <w:i/>
          <w:iCs/>
          <w:sz w:val="24"/>
          <w:highlight w:val="yellow"/>
        </w:rPr>
        <w:t>Instruction</w:t>
      </w:r>
      <w:proofErr w:type="spellEnd"/>
      <w:r w:rsidRPr="00674DA0">
        <w:rPr>
          <w:rFonts w:ascii="Calibri" w:eastAsia="Calibri" w:hAnsi="Calibri" w:cs="Times New Roman"/>
          <w:i/>
          <w:iCs/>
          <w:sz w:val="24"/>
          <w:highlight w:val="yellow"/>
        </w:rPr>
        <w:t xml:space="preserve"> </w:t>
      </w:r>
      <w:proofErr w:type="spellStart"/>
      <w:r w:rsidRPr="00674DA0">
        <w:rPr>
          <w:rFonts w:ascii="Calibri" w:eastAsia="Calibri" w:hAnsi="Calibri" w:cs="Times New Roman"/>
          <w:i/>
          <w:iCs/>
          <w:sz w:val="24"/>
          <w:highlight w:val="yellow"/>
        </w:rPr>
        <w:t>Methods</w:t>
      </w:r>
      <w:proofErr w:type="spellEnd"/>
      <w:r w:rsidRPr="00674DA0">
        <w:rPr>
          <w:rFonts w:ascii="Calibri" w:eastAsia="Calibri" w:hAnsi="Calibri" w:cs="Times New Roman"/>
          <w:sz w:val="24"/>
          <w:highlight w:val="yellow"/>
        </w:rPr>
        <w:t xml:space="preserve"> (v delu)  </w:t>
      </w:r>
    </w:p>
    <w:p w14:paraId="1668CA1A" w14:textId="27965665" w:rsidR="00943AC8" w:rsidRPr="0002571A" w:rsidRDefault="00943AC8">
      <w:pPr>
        <w:jc w:val="left"/>
        <w:rPr>
          <w:b/>
          <w:bCs/>
        </w:rPr>
      </w:pPr>
      <w:r w:rsidRPr="0002571A">
        <w:br w:type="page"/>
      </w:r>
    </w:p>
    <w:p w14:paraId="62310489" w14:textId="1D9DF4BD" w:rsidR="00964A65" w:rsidRPr="0002571A" w:rsidRDefault="00943AC8" w:rsidP="00431CE2">
      <w:pPr>
        <w:rPr>
          <w:sz w:val="40"/>
          <w:szCs w:val="40"/>
        </w:rPr>
      </w:pPr>
      <w:r w:rsidRPr="0002571A">
        <w:rPr>
          <w:sz w:val="40"/>
          <w:szCs w:val="40"/>
        </w:rPr>
        <w:lastRenderedPageBreak/>
        <w:t>ABSTRACT</w:t>
      </w:r>
    </w:p>
    <w:p w14:paraId="335958FF" w14:textId="1998082E" w:rsidR="009F14EA" w:rsidRPr="0002571A" w:rsidRDefault="00412D6D" w:rsidP="00431CE2">
      <w:proofErr w:type="spellStart"/>
      <w:r w:rsidRPr="0002571A">
        <w:t>The</w:t>
      </w:r>
      <w:proofErr w:type="spellEnd"/>
      <w:r w:rsidRPr="0002571A">
        <w:t xml:space="preserve"> </w:t>
      </w:r>
      <w:proofErr w:type="spellStart"/>
      <w:r w:rsidRPr="0002571A">
        <w:t>main</w:t>
      </w:r>
      <w:proofErr w:type="spellEnd"/>
      <w:r w:rsidRPr="0002571A">
        <w:t xml:space="preserve"> </w:t>
      </w:r>
      <w:proofErr w:type="spellStart"/>
      <w:r w:rsidRPr="0002571A">
        <w:t>objective</w:t>
      </w:r>
      <w:proofErr w:type="spellEnd"/>
      <w:r w:rsidRPr="0002571A">
        <w:t xml:space="preserve"> </w:t>
      </w:r>
      <w:proofErr w:type="spellStart"/>
      <w:r w:rsidRPr="0002571A">
        <w:t>of</w:t>
      </w:r>
      <w:proofErr w:type="spellEnd"/>
      <w:r w:rsidRPr="0002571A">
        <w:t xml:space="preserve"> </w:t>
      </w:r>
      <w:proofErr w:type="spellStart"/>
      <w:r w:rsidRPr="0002571A">
        <w:t>secondary</w:t>
      </w:r>
      <w:proofErr w:type="spellEnd"/>
      <w:r w:rsidRPr="0002571A">
        <w:t xml:space="preserve"> </w:t>
      </w:r>
      <w:proofErr w:type="spellStart"/>
      <w:r w:rsidRPr="0002571A">
        <w:t>education</w:t>
      </w:r>
      <w:proofErr w:type="spellEnd"/>
      <w:r w:rsidRPr="0002571A">
        <w:t xml:space="preserve"> </w:t>
      </w:r>
      <w:proofErr w:type="spellStart"/>
      <w:r w:rsidRPr="0002571A">
        <w:t>institutions</w:t>
      </w:r>
      <w:proofErr w:type="spellEnd"/>
      <w:r w:rsidRPr="0002571A">
        <w:t xml:space="preserve"> is to </w:t>
      </w:r>
      <w:proofErr w:type="spellStart"/>
      <w:r w:rsidRPr="0002571A">
        <w:t>provide</w:t>
      </w:r>
      <w:proofErr w:type="spellEnd"/>
      <w:r w:rsidRPr="0002571A">
        <w:t xml:space="preserve"> </w:t>
      </w:r>
      <w:proofErr w:type="spellStart"/>
      <w:r w:rsidRPr="0002571A">
        <w:t>quality</w:t>
      </w:r>
      <w:proofErr w:type="spellEnd"/>
      <w:r w:rsidRPr="0002571A">
        <w:t xml:space="preserve"> </w:t>
      </w:r>
      <w:proofErr w:type="spellStart"/>
      <w:r w:rsidRPr="0002571A">
        <w:t>education</w:t>
      </w:r>
      <w:proofErr w:type="spellEnd"/>
      <w:r w:rsidRPr="0002571A">
        <w:t xml:space="preserve"> to </w:t>
      </w:r>
      <w:proofErr w:type="spellStart"/>
      <w:r w:rsidRPr="0002571A">
        <w:t>its</w:t>
      </w:r>
      <w:proofErr w:type="spellEnd"/>
      <w:r w:rsidRPr="0002571A">
        <w:t xml:space="preserve"> </w:t>
      </w:r>
      <w:proofErr w:type="spellStart"/>
      <w:r w:rsidRPr="0002571A">
        <w:t>students</w:t>
      </w:r>
      <w:proofErr w:type="spellEnd"/>
      <w:r w:rsidRPr="0002571A">
        <w:t xml:space="preserve">. </w:t>
      </w:r>
      <w:r w:rsidR="009F14EA" w:rsidRPr="0002571A">
        <w:t xml:space="preserve">One </w:t>
      </w:r>
      <w:proofErr w:type="spellStart"/>
      <w:r w:rsidR="009F14EA" w:rsidRPr="0002571A">
        <w:t>way</w:t>
      </w:r>
      <w:proofErr w:type="spellEnd"/>
      <w:r w:rsidR="009F14EA" w:rsidRPr="0002571A">
        <w:t xml:space="preserve"> to </w:t>
      </w:r>
      <w:proofErr w:type="spellStart"/>
      <w:r w:rsidR="009F14EA" w:rsidRPr="0002571A">
        <w:t>achieve</w:t>
      </w:r>
      <w:proofErr w:type="spellEnd"/>
      <w:r w:rsidR="009F14EA" w:rsidRPr="0002571A">
        <w:t xml:space="preserve"> </w:t>
      </w:r>
      <w:proofErr w:type="spellStart"/>
      <w:r w:rsidR="009F14EA" w:rsidRPr="0002571A">
        <w:t>this</w:t>
      </w:r>
      <w:proofErr w:type="spellEnd"/>
      <w:r w:rsidR="009F14EA" w:rsidRPr="0002571A">
        <w:t xml:space="preserve"> is </w:t>
      </w:r>
      <w:proofErr w:type="spellStart"/>
      <w:r w:rsidR="009F14EA" w:rsidRPr="0002571A">
        <w:t>by</w:t>
      </w:r>
      <w:proofErr w:type="spellEnd"/>
      <w:r w:rsidR="009F14EA" w:rsidRPr="0002571A">
        <w:t xml:space="preserve"> </w:t>
      </w:r>
      <w:proofErr w:type="spellStart"/>
      <w:r w:rsidR="009F14EA" w:rsidRPr="0002571A">
        <w:t>introducing</w:t>
      </w:r>
      <w:proofErr w:type="spellEnd"/>
      <w:r w:rsidR="009F14EA" w:rsidRPr="0002571A">
        <w:t xml:space="preserve"> </w:t>
      </w:r>
      <w:proofErr w:type="spellStart"/>
      <w:r w:rsidR="009F14EA" w:rsidRPr="0002571A">
        <w:t>various</w:t>
      </w:r>
      <w:proofErr w:type="spellEnd"/>
      <w:r w:rsidR="009F14EA" w:rsidRPr="0002571A">
        <w:t xml:space="preserve"> </w:t>
      </w:r>
      <w:proofErr w:type="spellStart"/>
      <w:r w:rsidR="009F14EA" w:rsidRPr="0002571A">
        <w:t>teaching</w:t>
      </w:r>
      <w:proofErr w:type="spellEnd"/>
      <w:r w:rsidR="009F14EA" w:rsidRPr="0002571A">
        <w:t xml:space="preserve"> </w:t>
      </w:r>
      <w:proofErr w:type="spellStart"/>
      <w:r w:rsidR="009F14EA" w:rsidRPr="0002571A">
        <w:t>methods</w:t>
      </w:r>
      <w:proofErr w:type="spellEnd"/>
      <w:r w:rsidR="009F14EA" w:rsidRPr="0002571A">
        <w:t xml:space="preserve">, one </w:t>
      </w:r>
      <w:proofErr w:type="spellStart"/>
      <w:r w:rsidR="009F14EA" w:rsidRPr="0002571A">
        <w:t>of</w:t>
      </w:r>
      <w:proofErr w:type="spellEnd"/>
      <w:r w:rsidR="009F14EA" w:rsidRPr="0002571A">
        <w:t xml:space="preserve"> </w:t>
      </w:r>
      <w:proofErr w:type="spellStart"/>
      <w:r w:rsidR="009F14EA" w:rsidRPr="0002571A">
        <w:t>which</w:t>
      </w:r>
      <w:proofErr w:type="spellEnd"/>
      <w:r w:rsidR="009F14EA" w:rsidRPr="0002571A">
        <w:t xml:space="preserve"> is tandem </w:t>
      </w:r>
      <w:proofErr w:type="spellStart"/>
      <w:r w:rsidR="009F14EA" w:rsidRPr="0002571A">
        <w:t>learning</w:t>
      </w:r>
      <w:proofErr w:type="spellEnd"/>
      <w:r w:rsidR="009F14EA" w:rsidRPr="0002571A">
        <w:t>,</w:t>
      </w:r>
      <w:r w:rsidR="009F14EA" w:rsidRPr="0002571A">
        <w:rPr>
          <w:rFonts w:ascii="Segoe UI" w:hAnsi="Segoe UI" w:cs="Segoe UI"/>
          <w:sz w:val="18"/>
          <w:szCs w:val="18"/>
        </w:rPr>
        <w:t xml:space="preserve"> </w:t>
      </w:r>
      <w:proofErr w:type="spellStart"/>
      <w:r w:rsidR="009F14EA" w:rsidRPr="0002571A">
        <w:t>which</w:t>
      </w:r>
      <w:proofErr w:type="spellEnd"/>
      <w:r w:rsidR="009F14EA" w:rsidRPr="0002571A">
        <w:t xml:space="preserve"> is a </w:t>
      </w:r>
      <w:proofErr w:type="spellStart"/>
      <w:r w:rsidR="009F14EA" w:rsidRPr="0002571A">
        <w:t>small-group</w:t>
      </w:r>
      <w:proofErr w:type="spellEnd"/>
      <w:r w:rsidR="009F14EA" w:rsidRPr="0002571A">
        <w:t xml:space="preserve"> </w:t>
      </w:r>
      <w:proofErr w:type="spellStart"/>
      <w:r w:rsidR="009F14EA" w:rsidRPr="0002571A">
        <w:t>cooperative</w:t>
      </w:r>
      <w:proofErr w:type="spellEnd"/>
      <w:r w:rsidR="009F14EA" w:rsidRPr="0002571A">
        <w:t xml:space="preserve"> </w:t>
      </w:r>
      <w:proofErr w:type="spellStart"/>
      <w:r w:rsidR="009F14EA" w:rsidRPr="0002571A">
        <w:t>learning</w:t>
      </w:r>
      <w:proofErr w:type="spellEnd"/>
      <w:r w:rsidR="009F14EA" w:rsidRPr="0002571A">
        <w:t xml:space="preserve"> </w:t>
      </w:r>
      <w:proofErr w:type="spellStart"/>
      <w:r w:rsidR="009F14EA" w:rsidRPr="0002571A">
        <w:t>method</w:t>
      </w:r>
      <w:proofErr w:type="spellEnd"/>
      <w:r w:rsidR="009F14EA" w:rsidRPr="0002571A">
        <w:t xml:space="preserve">. Not </w:t>
      </w:r>
      <w:proofErr w:type="spellStart"/>
      <w:r w:rsidR="009F14EA" w:rsidRPr="0002571A">
        <w:t>everyone</w:t>
      </w:r>
      <w:proofErr w:type="spellEnd"/>
      <w:r w:rsidR="009F14EA" w:rsidRPr="0002571A">
        <w:t xml:space="preserve"> </w:t>
      </w:r>
      <w:proofErr w:type="spellStart"/>
      <w:r w:rsidR="009F14EA" w:rsidRPr="0002571A">
        <w:t>responds</w:t>
      </w:r>
      <w:proofErr w:type="spellEnd"/>
      <w:r w:rsidR="009F14EA" w:rsidRPr="0002571A">
        <w:t xml:space="preserve"> </w:t>
      </w:r>
      <w:proofErr w:type="spellStart"/>
      <w:r w:rsidR="009F14EA" w:rsidRPr="0002571A">
        <w:t>well</w:t>
      </w:r>
      <w:proofErr w:type="spellEnd"/>
      <w:r w:rsidR="009F14EA" w:rsidRPr="0002571A">
        <w:t xml:space="preserve"> to a one-</w:t>
      </w:r>
      <w:proofErr w:type="spellStart"/>
      <w:r w:rsidR="009F14EA" w:rsidRPr="0002571A">
        <w:t>size</w:t>
      </w:r>
      <w:proofErr w:type="spellEnd"/>
      <w:r w:rsidR="009F14EA" w:rsidRPr="0002571A">
        <w:t>-</w:t>
      </w:r>
      <w:proofErr w:type="spellStart"/>
      <w:r w:rsidR="009F14EA" w:rsidRPr="0002571A">
        <w:t>fits-all</w:t>
      </w:r>
      <w:proofErr w:type="spellEnd"/>
      <w:r w:rsidR="009F14EA" w:rsidRPr="0002571A">
        <w:t xml:space="preserve"> </w:t>
      </w:r>
      <w:proofErr w:type="spellStart"/>
      <w:r w:rsidR="009F14EA" w:rsidRPr="0002571A">
        <w:t>method</w:t>
      </w:r>
      <w:proofErr w:type="spellEnd"/>
      <w:r w:rsidR="009F14EA" w:rsidRPr="0002571A">
        <w:t xml:space="preserve">, </w:t>
      </w:r>
      <w:proofErr w:type="spellStart"/>
      <w:r w:rsidR="009F14EA" w:rsidRPr="0002571A">
        <w:t>and</w:t>
      </w:r>
      <w:proofErr w:type="spellEnd"/>
      <w:r w:rsidR="009F14EA" w:rsidRPr="0002571A">
        <w:t xml:space="preserve"> </w:t>
      </w:r>
      <w:proofErr w:type="spellStart"/>
      <w:r w:rsidR="009F14EA" w:rsidRPr="0002571A">
        <w:t>therefore</w:t>
      </w:r>
      <w:proofErr w:type="spellEnd"/>
      <w:r w:rsidR="009F14EA" w:rsidRPr="0002571A">
        <w:t xml:space="preserve">, </w:t>
      </w:r>
      <w:proofErr w:type="spellStart"/>
      <w:r w:rsidR="009F14EA" w:rsidRPr="0002571A">
        <w:t>uncovering</w:t>
      </w:r>
      <w:proofErr w:type="spellEnd"/>
      <w:r w:rsidR="009F14EA" w:rsidRPr="0002571A">
        <w:t xml:space="preserve"> </w:t>
      </w:r>
      <w:proofErr w:type="spellStart"/>
      <w:r w:rsidR="009F14EA" w:rsidRPr="0002571A">
        <w:t>insights</w:t>
      </w:r>
      <w:proofErr w:type="spellEnd"/>
      <w:r w:rsidR="009F14EA" w:rsidRPr="0002571A">
        <w:t xml:space="preserve"> </w:t>
      </w:r>
      <w:proofErr w:type="spellStart"/>
      <w:r w:rsidR="009F14EA" w:rsidRPr="0002571A">
        <w:t>for</w:t>
      </w:r>
      <w:proofErr w:type="spellEnd"/>
      <w:r w:rsidR="009F14EA" w:rsidRPr="0002571A">
        <w:t xml:space="preserve"> </w:t>
      </w:r>
      <w:proofErr w:type="spellStart"/>
      <w:r w:rsidR="009F14EA" w:rsidRPr="0002571A">
        <w:t>predictive</w:t>
      </w:r>
      <w:proofErr w:type="spellEnd"/>
      <w:r w:rsidR="009F14EA" w:rsidRPr="0002571A">
        <w:t xml:space="preserve"> model </w:t>
      </w:r>
      <w:proofErr w:type="spellStart"/>
      <w:r w:rsidR="009F14EA" w:rsidRPr="0002571A">
        <w:t>selection</w:t>
      </w:r>
      <w:proofErr w:type="spellEnd"/>
      <w:r w:rsidR="009F14EA" w:rsidRPr="0002571A">
        <w:t xml:space="preserve"> </w:t>
      </w:r>
      <w:proofErr w:type="spellStart"/>
      <w:r w:rsidR="009F14EA" w:rsidRPr="0002571A">
        <w:t>tailored</w:t>
      </w:r>
      <w:proofErr w:type="spellEnd"/>
      <w:r w:rsidR="009F14EA" w:rsidRPr="0002571A">
        <w:t xml:space="preserve"> to </w:t>
      </w:r>
      <w:proofErr w:type="spellStart"/>
      <w:r w:rsidR="009F14EA" w:rsidRPr="0002571A">
        <w:t>individual</w:t>
      </w:r>
      <w:proofErr w:type="spellEnd"/>
      <w:r w:rsidR="009F14EA" w:rsidRPr="0002571A">
        <w:t xml:space="preserve"> </w:t>
      </w:r>
      <w:proofErr w:type="spellStart"/>
      <w:r w:rsidR="009F14EA" w:rsidRPr="0002571A">
        <w:t>students</w:t>
      </w:r>
      <w:proofErr w:type="spellEnd"/>
      <w:r w:rsidR="009F14EA" w:rsidRPr="0002571A">
        <w:t xml:space="preserve"> </w:t>
      </w:r>
      <w:proofErr w:type="spellStart"/>
      <w:r w:rsidR="009F14EA" w:rsidRPr="0002571A">
        <w:t>or</w:t>
      </w:r>
      <w:proofErr w:type="spellEnd"/>
      <w:r w:rsidR="009F14EA" w:rsidRPr="0002571A">
        <w:t xml:space="preserve"> </w:t>
      </w:r>
      <w:proofErr w:type="spellStart"/>
      <w:r w:rsidR="009F14EA" w:rsidRPr="0002571A">
        <w:t>classrooms</w:t>
      </w:r>
      <w:proofErr w:type="spellEnd"/>
      <w:r w:rsidR="009F14EA" w:rsidRPr="0002571A">
        <w:t xml:space="preserve"> </w:t>
      </w:r>
      <w:proofErr w:type="spellStart"/>
      <w:r w:rsidR="009F14EA" w:rsidRPr="0002571A">
        <w:t>becomes</w:t>
      </w:r>
      <w:proofErr w:type="spellEnd"/>
      <w:r w:rsidR="009F14EA" w:rsidRPr="0002571A">
        <w:t xml:space="preserve"> imperative </w:t>
      </w:r>
      <w:proofErr w:type="spellStart"/>
      <w:r w:rsidR="009F14EA" w:rsidRPr="0002571A">
        <w:t>for</w:t>
      </w:r>
      <w:proofErr w:type="spellEnd"/>
      <w:r w:rsidR="009F14EA" w:rsidRPr="0002571A">
        <w:t xml:space="preserve"> </w:t>
      </w:r>
      <w:proofErr w:type="spellStart"/>
      <w:r w:rsidR="009F14EA" w:rsidRPr="0002571A">
        <w:t>teaching</w:t>
      </w:r>
      <w:proofErr w:type="spellEnd"/>
      <w:r w:rsidR="009F14EA" w:rsidRPr="0002571A">
        <w:t xml:space="preserve"> </w:t>
      </w:r>
      <w:proofErr w:type="spellStart"/>
      <w:r w:rsidR="009F14EA" w:rsidRPr="0002571A">
        <w:t>institutions</w:t>
      </w:r>
      <w:proofErr w:type="spellEnd"/>
      <w:r w:rsidR="009F14EA" w:rsidRPr="0002571A">
        <w:t xml:space="preserve">. </w:t>
      </w:r>
      <w:proofErr w:type="spellStart"/>
      <w:r w:rsidR="009F14EA" w:rsidRPr="0002571A">
        <w:t>The</w:t>
      </w:r>
      <w:proofErr w:type="spellEnd"/>
      <w:r w:rsidR="009F14EA" w:rsidRPr="0002571A">
        <w:t xml:space="preserve"> </w:t>
      </w:r>
      <w:proofErr w:type="spellStart"/>
      <w:r w:rsidR="009F14EA" w:rsidRPr="0002571A">
        <w:t>knowledge</w:t>
      </w:r>
      <w:proofErr w:type="spellEnd"/>
      <w:r w:rsidR="009F14EA" w:rsidRPr="0002571A">
        <w:t xml:space="preserve"> is </w:t>
      </w:r>
      <w:proofErr w:type="spellStart"/>
      <w:r w:rsidR="009F14EA" w:rsidRPr="0002571A">
        <w:t>embedded</w:t>
      </w:r>
      <w:proofErr w:type="spellEnd"/>
      <w:r w:rsidR="009F14EA" w:rsidRPr="0002571A">
        <w:t xml:space="preserve"> </w:t>
      </w:r>
      <w:proofErr w:type="spellStart"/>
      <w:r w:rsidR="009F14EA" w:rsidRPr="0002571A">
        <w:t>among</w:t>
      </w:r>
      <w:proofErr w:type="spellEnd"/>
      <w:r w:rsidR="009F14EA" w:rsidRPr="0002571A">
        <w:t xml:space="preserve"> </w:t>
      </w:r>
      <w:proofErr w:type="spellStart"/>
      <w:r w:rsidR="009F14EA" w:rsidRPr="0002571A">
        <w:t>the</w:t>
      </w:r>
      <w:proofErr w:type="spellEnd"/>
      <w:r w:rsidR="009F14EA" w:rsidRPr="0002571A">
        <w:t xml:space="preserve"> </w:t>
      </w:r>
      <w:proofErr w:type="spellStart"/>
      <w:r w:rsidR="009F14EA" w:rsidRPr="0002571A">
        <w:t>educational</w:t>
      </w:r>
      <w:proofErr w:type="spellEnd"/>
      <w:r w:rsidR="009F14EA" w:rsidRPr="0002571A">
        <w:t xml:space="preserve"> data set </w:t>
      </w:r>
      <w:proofErr w:type="spellStart"/>
      <w:r w:rsidR="009F14EA" w:rsidRPr="0002571A">
        <w:t>and</w:t>
      </w:r>
      <w:proofErr w:type="spellEnd"/>
      <w:r w:rsidR="009F14EA" w:rsidRPr="0002571A">
        <w:t xml:space="preserve"> is </w:t>
      </w:r>
      <w:proofErr w:type="spellStart"/>
      <w:r w:rsidR="009F14EA" w:rsidRPr="0002571A">
        <w:t>extractable</w:t>
      </w:r>
      <w:proofErr w:type="spellEnd"/>
      <w:r w:rsidR="009F14EA" w:rsidRPr="0002571A">
        <w:t xml:space="preserve"> </w:t>
      </w:r>
      <w:proofErr w:type="spellStart"/>
      <w:r w:rsidR="009F14EA" w:rsidRPr="0002571A">
        <w:t>through</w:t>
      </w:r>
      <w:proofErr w:type="spellEnd"/>
      <w:r w:rsidR="009F14EA" w:rsidRPr="0002571A">
        <w:t xml:space="preserve"> data </w:t>
      </w:r>
      <w:proofErr w:type="spellStart"/>
      <w:r w:rsidR="009F14EA" w:rsidRPr="0002571A">
        <w:t>mining</w:t>
      </w:r>
      <w:proofErr w:type="spellEnd"/>
      <w:r w:rsidR="009F14EA" w:rsidRPr="0002571A">
        <w:t xml:space="preserve"> </w:t>
      </w:r>
      <w:proofErr w:type="spellStart"/>
      <w:r w:rsidR="009F14EA" w:rsidRPr="0002571A">
        <w:t>techniques</w:t>
      </w:r>
      <w:proofErr w:type="spellEnd"/>
      <w:r w:rsidR="009F14EA" w:rsidRPr="0002571A">
        <w:t xml:space="preserve">. </w:t>
      </w:r>
      <w:proofErr w:type="spellStart"/>
      <w:r w:rsidR="009F14EA" w:rsidRPr="0002571A">
        <w:t>The</w:t>
      </w:r>
      <w:proofErr w:type="spellEnd"/>
      <w:r w:rsidR="009F14EA" w:rsidRPr="0002571A">
        <w:t xml:space="preserve"> </w:t>
      </w:r>
      <w:proofErr w:type="spellStart"/>
      <w:r w:rsidR="009F14EA" w:rsidRPr="0002571A">
        <w:t>primary</w:t>
      </w:r>
      <w:proofErr w:type="spellEnd"/>
      <w:r w:rsidR="009F14EA" w:rsidRPr="0002571A">
        <w:t xml:space="preserve"> </w:t>
      </w:r>
      <w:proofErr w:type="spellStart"/>
      <w:r w:rsidR="009F14EA" w:rsidRPr="0002571A">
        <w:t>objective</w:t>
      </w:r>
      <w:proofErr w:type="spellEnd"/>
      <w:r w:rsidR="009F14EA" w:rsidRPr="0002571A">
        <w:t xml:space="preserve"> </w:t>
      </w:r>
      <w:proofErr w:type="spellStart"/>
      <w:r w:rsidR="009F14EA" w:rsidRPr="0002571A">
        <w:t>of</w:t>
      </w:r>
      <w:proofErr w:type="spellEnd"/>
      <w:r w:rsidR="009F14EA" w:rsidRPr="0002571A">
        <w:t xml:space="preserve"> </w:t>
      </w:r>
      <w:proofErr w:type="spellStart"/>
      <w:r w:rsidR="009F14EA" w:rsidRPr="0002571A">
        <w:t>the</w:t>
      </w:r>
      <w:proofErr w:type="spellEnd"/>
      <w:r w:rsidR="009F14EA" w:rsidRPr="0002571A">
        <w:t xml:space="preserve"> </w:t>
      </w:r>
      <w:proofErr w:type="spellStart"/>
      <w:r w:rsidR="009F14EA" w:rsidRPr="0002571A">
        <w:t>study</w:t>
      </w:r>
      <w:proofErr w:type="spellEnd"/>
      <w:r w:rsidR="009F14EA" w:rsidRPr="0002571A">
        <w:t xml:space="preserve"> </w:t>
      </w:r>
      <w:proofErr w:type="spellStart"/>
      <w:r w:rsidR="009F14EA" w:rsidRPr="0002571A">
        <w:t>was</w:t>
      </w:r>
      <w:proofErr w:type="spellEnd"/>
      <w:r w:rsidR="009F14EA" w:rsidRPr="0002571A">
        <w:t xml:space="preserve"> to</w:t>
      </w:r>
      <w:r w:rsidR="006B17DF" w:rsidRPr="0002571A">
        <w:t xml:space="preserve"> (1)</w:t>
      </w:r>
      <w:r w:rsidR="009F14EA" w:rsidRPr="0002571A">
        <w:t xml:space="preserve"> </w:t>
      </w:r>
      <w:proofErr w:type="spellStart"/>
      <w:r w:rsidR="009F14EA" w:rsidRPr="0002571A">
        <w:t>identify</w:t>
      </w:r>
      <w:proofErr w:type="spellEnd"/>
      <w:r w:rsidR="009F14EA" w:rsidRPr="0002571A">
        <w:t xml:space="preserve"> </w:t>
      </w:r>
      <w:proofErr w:type="spellStart"/>
      <w:r w:rsidR="009F14EA" w:rsidRPr="0002571A">
        <w:t>the</w:t>
      </w:r>
      <w:proofErr w:type="spellEnd"/>
      <w:r w:rsidR="009F14EA" w:rsidRPr="0002571A">
        <w:t xml:space="preserve"> </w:t>
      </w:r>
      <w:proofErr w:type="spellStart"/>
      <w:r w:rsidR="009F14EA" w:rsidRPr="0002571A">
        <w:t>key</w:t>
      </w:r>
      <w:proofErr w:type="spellEnd"/>
      <w:r w:rsidR="009F14EA" w:rsidRPr="0002571A">
        <w:t xml:space="preserve"> </w:t>
      </w:r>
      <w:proofErr w:type="spellStart"/>
      <w:r w:rsidR="009F14EA" w:rsidRPr="0002571A">
        <w:t>variables</w:t>
      </w:r>
      <w:proofErr w:type="spellEnd"/>
      <w:r w:rsidR="009F14EA" w:rsidRPr="0002571A">
        <w:t xml:space="preserve"> </w:t>
      </w:r>
      <w:proofErr w:type="spellStart"/>
      <w:r w:rsidR="009F14EA" w:rsidRPr="0002571A">
        <w:t>that</w:t>
      </w:r>
      <w:proofErr w:type="spellEnd"/>
      <w:r w:rsidR="009F14EA" w:rsidRPr="0002571A">
        <w:t xml:space="preserve"> </w:t>
      </w:r>
      <w:proofErr w:type="spellStart"/>
      <w:r w:rsidR="009F14EA" w:rsidRPr="0002571A">
        <w:t>significantly</w:t>
      </w:r>
      <w:proofErr w:type="spellEnd"/>
      <w:r w:rsidR="009F14EA" w:rsidRPr="0002571A">
        <w:t xml:space="preserve"> influence </w:t>
      </w:r>
      <w:proofErr w:type="spellStart"/>
      <w:r w:rsidR="009F14EA" w:rsidRPr="0002571A">
        <w:t>student</w:t>
      </w:r>
      <w:proofErr w:type="spellEnd"/>
      <w:r w:rsidR="009F14EA" w:rsidRPr="0002571A">
        <w:t xml:space="preserve"> </w:t>
      </w:r>
      <w:proofErr w:type="spellStart"/>
      <w:r w:rsidR="009F14EA" w:rsidRPr="0002571A">
        <w:t>performance</w:t>
      </w:r>
      <w:proofErr w:type="spellEnd"/>
      <w:r w:rsidR="009F14EA" w:rsidRPr="0002571A">
        <w:t xml:space="preserve"> in tandem </w:t>
      </w:r>
      <w:proofErr w:type="spellStart"/>
      <w:r w:rsidR="009F14EA" w:rsidRPr="0002571A">
        <w:t>learning</w:t>
      </w:r>
      <w:proofErr w:type="spellEnd"/>
      <w:r w:rsidR="009F14EA" w:rsidRPr="0002571A">
        <w:t xml:space="preserve"> </w:t>
      </w:r>
      <w:proofErr w:type="spellStart"/>
      <w:r w:rsidR="009F14EA" w:rsidRPr="0002571A">
        <w:t>using</w:t>
      </w:r>
      <w:proofErr w:type="spellEnd"/>
      <w:r w:rsidR="009F14EA" w:rsidRPr="0002571A">
        <w:t xml:space="preserve"> </w:t>
      </w:r>
      <w:proofErr w:type="spellStart"/>
      <w:r w:rsidR="009F14EA" w:rsidRPr="0002571A">
        <w:t>machine</w:t>
      </w:r>
      <w:proofErr w:type="spellEnd"/>
      <w:r w:rsidR="009F14EA" w:rsidRPr="0002571A">
        <w:t xml:space="preserve"> </w:t>
      </w:r>
      <w:proofErr w:type="spellStart"/>
      <w:r w:rsidR="009F14EA" w:rsidRPr="0002571A">
        <w:t>learning</w:t>
      </w:r>
      <w:proofErr w:type="spellEnd"/>
      <w:r w:rsidR="001F024B" w:rsidRPr="0002571A">
        <w:t xml:space="preserve"> (ML)</w:t>
      </w:r>
      <w:r w:rsidR="009F14EA" w:rsidRPr="0002571A">
        <w:t xml:space="preserve"> </w:t>
      </w:r>
      <w:proofErr w:type="spellStart"/>
      <w:r w:rsidR="009F14EA" w:rsidRPr="0002571A">
        <w:t>algorithms</w:t>
      </w:r>
      <w:proofErr w:type="spellEnd"/>
      <w:r w:rsidRPr="0002571A">
        <w:t xml:space="preserve">, </w:t>
      </w:r>
      <w:proofErr w:type="spellStart"/>
      <w:r w:rsidRPr="0002571A">
        <w:t>and</w:t>
      </w:r>
      <w:proofErr w:type="spellEnd"/>
      <w:r w:rsidRPr="0002571A">
        <w:t xml:space="preserve"> </w:t>
      </w:r>
      <w:r w:rsidR="006B17DF" w:rsidRPr="0002571A">
        <w:t xml:space="preserve">(2) </w:t>
      </w:r>
      <w:r w:rsidRPr="0002571A">
        <w:t xml:space="preserve">to </w:t>
      </w:r>
      <w:proofErr w:type="spellStart"/>
      <w:r w:rsidRPr="0002571A">
        <w:t>evaluate</w:t>
      </w:r>
      <w:proofErr w:type="spellEnd"/>
      <w:r w:rsidRPr="0002571A">
        <w:t xml:space="preserve"> </w:t>
      </w:r>
      <w:proofErr w:type="spellStart"/>
      <w:r w:rsidRPr="0002571A">
        <w:t>the</w:t>
      </w:r>
      <w:proofErr w:type="spellEnd"/>
      <w:r w:rsidRPr="0002571A">
        <w:t xml:space="preserve"> </w:t>
      </w:r>
      <w:proofErr w:type="spellStart"/>
      <w:r w:rsidRPr="0002571A">
        <w:t>performance</w:t>
      </w:r>
      <w:proofErr w:type="spellEnd"/>
      <w:r w:rsidRPr="0002571A">
        <w:t xml:space="preserve"> </w:t>
      </w:r>
      <w:proofErr w:type="spellStart"/>
      <w:r w:rsidRPr="0002571A">
        <w:t>of</w:t>
      </w:r>
      <w:proofErr w:type="spellEnd"/>
      <w:r w:rsidRPr="0002571A">
        <w:t xml:space="preserve"> </w:t>
      </w:r>
      <w:proofErr w:type="spellStart"/>
      <w:r w:rsidRPr="0002571A">
        <w:t>machine</w:t>
      </w:r>
      <w:proofErr w:type="spellEnd"/>
      <w:r w:rsidRPr="0002571A">
        <w:t xml:space="preserve"> </w:t>
      </w:r>
      <w:proofErr w:type="spellStart"/>
      <w:r w:rsidRPr="0002571A">
        <w:t>learning</w:t>
      </w:r>
      <w:proofErr w:type="spellEnd"/>
      <w:r w:rsidRPr="0002571A">
        <w:t xml:space="preserve"> </w:t>
      </w:r>
      <w:proofErr w:type="spellStart"/>
      <w:r w:rsidRPr="0002571A">
        <w:t>algorithms</w:t>
      </w:r>
      <w:proofErr w:type="spellEnd"/>
      <w:r w:rsidRPr="0002571A">
        <w:t xml:space="preserve"> </w:t>
      </w:r>
      <w:proofErr w:type="spellStart"/>
      <w:r w:rsidRPr="0002571A">
        <w:t>for</w:t>
      </w:r>
      <w:proofErr w:type="spellEnd"/>
      <w:r w:rsidRPr="0002571A">
        <w:t xml:space="preserve"> </w:t>
      </w:r>
      <w:proofErr w:type="spellStart"/>
      <w:r w:rsidRPr="0002571A">
        <w:t>predicting</w:t>
      </w:r>
      <w:proofErr w:type="spellEnd"/>
      <w:r w:rsidRPr="0002571A">
        <w:t xml:space="preserve"> </w:t>
      </w:r>
      <w:proofErr w:type="spellStart"/>
      <w:r w:rsidRPr="0002571A">
        <w:t>student</w:t>
      </w:r>
      <w:proofErr w:type="spellEnd"/>
      <w:r w:rsidRPr="0002571A">
        <w:t xml:space="preserve"> </w:t>
      </w:r>
      <w:proofErr w:type="spellStart"/>
      <w:r w:rsidRPr="0002571A">
        <w:t>response</w:t>
      </w:r>
      <w:proofErr w:type="spellEnd"/>
      <w:r w:rsidRPr="0002571A">
        <w:t xml:space="preserve"> to tandem </w:t>
      </w:r>
      <w:proofErr w:type="spellStart"/>
      <w:r w:rsidRPr="0002571A">
        <w:t>learning</w:t>
      </w:r>
      <w:proofErr w:type="spellEnd"/>
      <w:r w:rsidRPr="0002571A">
        <w:t>.</w:t>
      </w:r>
    </w:p>
    <w:p w14:paraId="2E170628" w14:textId="23B02947" w:rsidR="003228DB" w:rsidRPr="0002571A" w:rsidRDefault="003228DB" w:rsidP="003228DB">
      <w:r w:rsidRPr="0002571A">
        <w:t xml:space="preserve">A </w:t>
      </w:r>
      <w:proofErr w:type="spellStart"/>
      <w:r w:rsidRPr="0002571A">
        <w:t>sample</w:t>
      </w:r>
      <w:proofErr w:type="spellEnd"/>
      <w:r w:rsidRPr="0002571A">
        <w:t xml:space="preserve"> </w:t>
      </w:r>
      <w:proofErr w:type="spellStart"/>
      <w:r w:rsidRPr="0002571A">
        <w:t>of</w:t>
      </w:r>
      <w:proofErr w:type="spellEnd"/>
      <w:r w:rsidRPr="0002571A">
        <w:t xml:space="preserve"> 89 </w:t>
      </w:r>
      <w:proofErr w:type="spellStart"/>
      <w:r w:rsidRPr="0002571A">
        <w:t>high</w:t>
      </w:r>
      <w:proofErr w:type="spellEnd"/>
      <w:r w:rsidRPr="0002571A">
        <w:t xml:space="preserve"> </w:t>
      </w:r>
      <w:proofErr w:type="spellStart"/>
      <w:r w:rsidRPr="0002571A">
        <w:t>school</w:t>
      </w:r>
      <w:proofErr w:type="spellEnd"/>
      <w:r w:rsidRPr="0002571A">
        <w:t xml:space="preserve"> </w:t>
      </w:r>
      <w:proofErr w:type="spellStart"/>
      <w:r w:rsidRPr="0002571A">
        <w:t>students</w:t>
      </w:r>
      <w:proofErr w:type="spellEnd"/>
      <w:r w:rsidRPr="0002571A">
        <w:t xml:space="preserve"> </w:t>
      </w:r>
      <w:proofErr w:type="spellStart"/>
      <w:r w:rsidRPr="0002571A">
        <w:t>and</w:t>
      </w:r>
      <w:proofErr w:type="spellEnd"/>
      <w:r w:rsidRPr="0002571A">
        <w:t xml:space="preserve"> 13 </w:t>
      </w:r>
      <w:proofErr w:type="spellStart"/>
      <w:r w:rsidRPr="0002571A">
        <w:t>predictor</w:t>
      </w:r>
      <w:proofErr w:type="spellEnd"/>
      <w:r w:rsidRPr="0002571A">
        <w:t xml:space="preserve"> </w:t>
      </w:r>
      <w:proofErr w:type="spellStart"/>
      <w:r w:rsidRPr="0002571A">
        <w:t>variables</w:t>
      </w:r>
      <w:proofErr w:type="spellEnd"/>
      <w:r w:rsidRPr="0002571A">
        <w:t xml:space="preserve"> </w:t>
      </w:r>
      <w:proofErr w:type="spellStart"/>
      <w:r w:rsidRPr="0002571A">
        <w:t>has</w:t>
      </w:r>
      <w:proofErr w:type="spellEnd"/>
      <w:r w:rsidRPr="0002571A">
        <w:t xml:space="preserve"> </w:t>
      </w:r>
      <w:proofErr w:type="spellStart"/>
      <w:r w:rsidRPr="0002571A">
        <w:t>been</w:t>
      </w:r>
      <w:proofErr w:type="spellEnd"/>
      <w:r w:rsidRPr="0002571A">
        <w:t xml:space="preserve"> used. </w:t>
      </w:r>
      <w:r w:rsidR="00ED717F" w:rsidRPr="0002571A">
        <w:t xml:space="preserve">A </w:t>
      </w:r>
      <w:proofErr w:type="spellStart"/>
      <w:r w:rsidR="00ED717F" w:rsidRPr="0002571A">
        <w:t>sample</w:t>
      </w:r>
      <w:proofErr w:type="spellEnd"/>
      <w:r w:rsidR="00ED717F" w:rsidRPr="0002571A">
        <w:t xml:space="preserve"> </w:t>
      </w:r>
      <w:proofErr w:type="spellStart"/>
      <w:r w:rsidR="00ED717F" w:rsidRPr="0002571A">
        <w:t>was</w:t>
      </w:r>
      <w:proofErr w:type="spellEnd"/>
      <w:r w:rsidR="00ED717F" w:rsidRPr="0002571A">
        <w:t xml:space="preserve"> </w:t>
      </w:r>
      <w:proofErr w:type="spellStart"/>
      <w:r w:rsidR="00ED717F" w:rsidRPr="0002571A">
        <w:t>surveyed</w:t>
      </w:r>
      <w:proofErr w:type="spellEnd"/>
      <w:r w:rsidR="00ED717F" w:rsidRPr="0002571A">
        <w:t xml:space="preserve"> </w:t>
      </w:r>
      <w:proofErr w:type="spellStart"/>
      <w:r w:rsidR="00ED717F" w:rsidRPr="0002571A">
        <w:t>following</w:t>
      </w:r>
      <w:proofErr w:type="spellEnd"/>
      <w:r w:rsidR="00ED717F" w:rsidRPr="0002571A">
        <w:t xml:space="preserve"> </w:t>
      </w:r>
      <w:proofErr w:type="spellStart"/>
      <w:r w:rsidR="00ED717F" w:rsidRPr="0002571A">
        <w:t>the</w:t>
      </w:r>
      <w:proofErr w:type="spellEnd"/>
      <w:r w:rsidR="00ED717F" w:rsidRPr="0002571A">
        <w:t xml:space="preserve"> </w:t>
      </w:r>
      <w:proofErr w:type="spellStart"/>
      <w:r w:rsidR="00ED717F" w:rsidRPr="0002571A">
        <w:t>implementation</w:t>
      </w:r>
      <w:proofErr w:type="spellEnd"/>
      <w:r w:rsidR="00ED717F" w:rsidRPr="0002571A">
        <w:t xml:space="preserve"> </w:t>
      </w:r>
      <w:proofErr w:type="spellStart"/>
      <w:r w:rsidR="00ED717F" w:rsidRPr="0002571A">
        <w:t>of</w:t>
      </w:r>
      <w:proofErr w:type="spellEnd"/>
      <w:r w:rsidR="00ED717F" w:rsidRPr="0002571A">
        <w:t xml:space="preserve"> tandem </w:t>
      </w:r>
      <w:proofErr w:type="spellStart"/>
      <w:r w:rsidR="00ED717F" w:rsidRPr="0002571A">
        <w:t>learning</w:t>
      </w:r>
      <w:proofErr w:type="spellEnd"/>
      <w:r w:rsidR="00ED717F" w:rsidRPr="0002571A">
        <w:t xml:space="preserve"> </w:t>
      </w:r>
      <w:proofErr w:type="spellStart"/>
      <w:r w:rsidR="00ED717F" w:rsidRPr="0002571A">
        <w:t>for</w:t>
      </w:r>
      <w:proofErr w:type="spellEnd"/>
      <w:r w:rsidR="00ED717F" w:rsidRPr="0002571A">
        <w:t xml:space="preserve"> a period </w:t>
      </w:r>
      <w:proofErr w:type="spellStart"/>
      <w:r w:rsidR="00ED717F" w:rsidRPr="0002571A">
        <w:t>of</w:t>
      </w:r>
      <w:proofErr w:type="spellEnd"/>
      <w:r w:rsidR="00ED717F" w:rsidRPr="0002571A">
        <w:t xml:space="preserve"> one </w:t>
      </w:r>
      <w:proofErr w:type="spellStart"/>
      <w:r w:rsidR="00ED717F" w:rsidRPr="0002571A">
        <w:t>week</w:t>
      </w:r>
      <w:proofErr w:type="spellEnd"/>
      <w:r w:rsidR="00ED717F" w:rsidRPr="0002571A">
        <w:t xml:space="preserve">, </w:t>
      </w:r>
      <w:proofErr w:type="spellStart"/>
      <w:r w:rsidR="00ED717F" w:rsidRPr="0002571A">
        <w:t>using</w:t>
      </w:r>
      <w:proofErr w:type="spellEnd"/>
      <w:r w:rsidR="00ED717F" w:rsidRPr="0002571A">
        <w:t xml:space="preserve"> </w:t>
      </w:r>
      <w:proofErr w:type="spellStart"/>
      <w:r w:rsidR="00ED717F" w:rsidRPr="0002571A">
        <w:t>an</w:t>
      </w:r>
      <w:proofErr w:type="spellEnd"/>
      <w:r w:rsidR="00ED717F" w:rsidRPr="0002571A">
        <w:t xml:space="preserve"> </w:t>
      </w:r>
      <w:proofErr w:type="spellStart"/>
      <w:r w:rsidR="00ED717F" w:rsidRPr="0002571A">
        <w:t>online</w:t>
      </w:r>
      <w:proofErr w:type="spellEnd"/>
      <w:r w:rsidR="00ED717F" w:rsidRPr="0002571A">
        <w:t xml:space="preserve"> </w:t>
      </w:r>
      <w:proofErr w:type="spellStart"/>
      <w:r w:rsidR="00ED717F" w:rsidRPr="0002571A">
        <w:t>questionnaire</w:t>
      </w:r>
      <w:proofErr w:type="spellEnd"/>
      <w:r w:rsidR="00ED717F" w:rsidRPr="0002571A">
        <w:t xml:space="preserve"> in </w:t>
      </w:r>
      <w:proofErr w:type="spellStart"/>
      <w:r w:rsidR="00ED717F" w:rsidRPr="0002571A">
        <w:t>the</w:t>
      </w:r>
      <w:proofErr w:type="spellEnd"/>
      <w:r w:rsidR="00ED717F" w:rsidRPr="0002571A">
        <w:t xml:space="preserve"> </w:t>
      </w:r>
      <w:proofErr w:type="spellStart"/>
      <w:r w:rsidR="00ED717F" w:rsidRPr="0002571A">
        <w:t>school</w:t>
      </w:r>
      <w:proofErr w:type="spellEnd"/>
      <w:r w:rsidR="00ED717F" w:rsidRPr="0002571A">
        <w:t xml:space="preserve"> </w:t>
      </w:r>
      <w:proofErr w:type="spellStart"/>
      <w:r w:rsidR="00ED717F" w:rsidRPr="0002571A">
        <w:t>year</w:t>
      </w:r>
      <w:proofErr w:type="spellEnd"/>
      <w:r w:rsidR="00ED717F" w:rsidRPr="0002571A">
        <w:t xml:space="preserve"> 2023/24 </w:t>
      </w:r>
      <w:proofErr w:type="spellStart"/>
      <w:r w:rsidR="00ED717F" w:rsidRPr="0002571A">
        <w:t>of</w:t>
      </w:r>
      <w:proofErr w:type="spellEnd"/>
      <w:r w:rsidR="00ED717F" w:rsidRPr="0002571A">
        <w:t xml:space="preserve"> one </w:t>
      </w:r>
      <w:proofErr w:type="spellStart"/>
      <w:r w:rsidR="00ED717F" w:rsidRPr="0002571A">
        <w:t>high</w:t>
      </w:r>
      <w:proofErr w:type="spellEnd"/>
      <w:r w:rsidR="00ED717F" w:rsidRPr="0002571A">
        <w:t xml:space="preserve"> </w:t>
      </w:r>
      <w:proofErr w:type="spellStart"/>
      <w:r w:rsidR="00ED717F" w:rsidRPr="0002571A">
        <w:t>school</w:t>
      </w:r>
      <w:proofErr w:type="spellEnd"/>
      <w:r w:rsidR="00ED717F" w:rsidRPr="0002571A">
        <w:t>.</w:t>
      </w:r>
      <w:r w:rsidRPr="0002571A">
        <w:t xml:space="preserve"> </w:t>
      </w:r>
      <w:proofErr w:type="spellStart"/>
      <w:r w:rsidRPr="0002571A">
        <w:t>The</w:t>
      </w:r>
      <w:proofErr w:type="spellEnd"/>
      <w:r w:rsidRPr="0002571A">
        <w:t xml:space="preserve"> </w:t>
      </w:r>
      <w:proofErr w:type="spellStart"/>
      <w:r w:rsidRPr="0002571A">
        <w:t>predictor</w:t>
      </w:r>
      <w:proofErr w:type="spellEnd"/>
      <w:r w:rsidRPr="0002571A">
        <w:t xml:space="preserve"> </w:t>
      </w:r>
      <w:proofErr w:type="spellStart"/>
      <w:r w:rsidRPr="0002571A">
        <w:t>variables</w:t>
      </w:r>
      <w:proofErr w:type="spellEnd"/>
      <w:r w:rsidRPr="0002571A">
        <w:t xml:space="preserve"> </w:t>
      </w:r>
      <w:proofErr w:type="spellStart"/>
      <w:r w:rsidRPr="0002571A">
        <w:t>included</w:t>
      </w:r>
      <w:proofErr w:type="spellEnd"/>
      <w:r w:rsidRPr="0002571A">
        <w:t xml:space="preserve"> </w:t>
      </w:r>
      <w:proofErr w:type="spellStart"/>
      <w:r w:rsidRPr="0002571A">
        <w:t>gender</w:t>
      </w:r>
      <w:proofErr w:type="spellEnd"/>
      <w:r w:rsidRPr="0002571A">
        <w:t xml:space="preserve">, </w:t>
      </w:r>
      <w:proofErr w:type="spellStart"/>
      <w:r w:rsidRPr="0002571A">
        <w:t>class</w:t>
      </w:r>
      <w:proofErr w:type="spellEnd"/>
      <w:r w:rsidRPr="0002571A">
        <w:t xml:space="preserve">, </w:t>
      </w:r>
      <w:proofErr w:type="spellStart"/>
      <w:r w:rsidRPr="0002571A">
        <w:t>teacher</w:t>
      </w:r>
      <w:proofErr w:type="spellEnd"/>
      <w:r w:rsidRPr="0002571A">
        <w:t xml:space="preserve">, </w:t>
      </w:r>
      <w:proofErr w:type="spellStart"/>
      <w:r w:rsidRPr="0002571A">
        <w:t>previous</w:t>
      </w:r>
      <w:proofErr w:type="spellEnd"/>
      <w:r w:rsidRPr="0002571A">
        <w:t xml:space="preserve"> </w:t>
      </w:r>
      <w:proofErr w:type="spellStart"/>
      <w:r w:rsidRPr="0002571A">
        <w:t>mathematics</w:t>
      </w:r>
      <w:proofErr w:type="spellEnd"/>
      <w:r w:rsidRPr="0002571A">
        <w:t xml:space="preserve"> grade, </w:t>
      </w:r>
      <w:proofErr w:type="spellStart"/>
      <w:r w:rsidRPr="0002571A">
        <w:t>variables</w:t>
      </w:r>
      <w:proofErr w:type="spellEnd"/>
      <w:r w:rsidR="00A95B57">
        <w:t xml:space="preserve"> </w:t>
      </w:r>
      <w:proofErr w:type="spellStart"/>
      <w:r w:rsidR="00A95B57">
        <w:t>of</w:t>
      </w:r>
      <w:proofErr w:type="spellEnd"/>
      <w:r w:rsidR="00A95B57">
        <w:t xml:space="preserve"> </w:t>
      </w:r>
      <w:proofErr w:type="spellStart"/>
      <w:r w:rsidR="00A95B57">
        <w:t>the</w:t>
      </w:r>
      <w:proofErr w:type="spellEnd"/>
      <w:r w:rsidR="00A95B57">
        <w:t xml:space="preserve"> </w:t>
      </w:r>
      <w:proofErr w:type="spellStart"/>
      <w:r w:rsidR="00A95B57" w:rsidRPr="00A95B57">
        <w:t>Myers-Briggs</w:t>
      </w:r>
      <w:proofErr w:type="spellEnd"/>
      <w:r w:rsidR="00A95B57">
        <w:t xml:space="preserve"> model</w:t>
      </w:r>
      <w:r w:rsidRPr="0002571A">
        <w:t xml:space="preserve"> (</w:t>
      </w:r>
      <w:proofErr w:type="spellStart"/>
      <w:r w:rsidRPr="0002571A">
        <w:t>extroversion-introversion</w:t>
      </w:r>
      <w:proofErr w:type="spellEnd"/>
      <w:r w:rsidRPr="0002571A">
        <w:t xml:space="preserve">, </w:t>
      </w:r>
      <w:proofErr w:type="spellStart"/>
      <w:r w:rsidRPr="0002571A">
        <w:t>sensing-intuition</w:t>
      </w:r>
      <w:proofErr w:type="spellEnd"/>
      <w:r w:rsidRPr="0002571A">
        <w:t xml:space="preserve">, </w:t>
      </w:r>
      <w:proofErr w:type="spellStart"/>
      <w:r w:rsidRPr="0002571A">
        <w:t>thinking-feeling</w:t>
      </w:r>
      <w:proofErr w:type="spellEnd"/>
      <w:r w:rsidRPr="0002571A">
        <w:t xml:space="preserve">, </w:t>
      </w:r>
      <w:proofErr w:type="spellStart"/>
      <w:r w:rsidRPr="0002571A">
        <w:t>and</w:t>
      </w:r>
      <w:proofErr w:type="spellEnd"/>
      <w:r w:rsidRPr="0002571A">
        <w:t xml:space="preserve"> </w:t>
      </w:r>
      <w:proofErr w:type="spellStart"/>
      <w:r w:rsidRPr="0002571A">
        <w:t>judging-perceiving</w:t>
      </w:r>
      <w:proofErr w:type="spellEnd"/>
      <w:r w:rsidR="00A95B57">
        <w:t>; MBTI</w:t>
      </w:r>
      <w:r w:rsidRPr="0002571A">
        <w:t xml:space="preserve">), </w:t>
      </w:r>
      <w:proofErr w:type="spellStart"/>
      <w:r w:rsidRPr="0002571A">
        <w:t>mathematical</w:t>
      </w:r>
      <w:proofErr w:type="spellEnd"/>
      <w:r w:rsidRPr="0002571A">
        <w:t xml:space="preserve"> </w:t>
      </w:r>
      <w:proofErr w:type="spellStart"/>
      <w:r w:rsidRPr="0002571A">
        <w:t>anxiety</w:t>
      </w:r>
      <w:proofErr w:type="spellEnd"/>
      <w:r w:rsidRPr="0002571A">
        <w:t xml:space="preserve">, </w:t>
      </w:r>
      <w:proofErr w:type="spellStart"/>
      <w:r w:rsidRPr="0002571A">
        <w:t>mathematical</w:t>
      </w:r>
      <w:proofErr w:type="spellEnd"/>
      <w:r w:rsidRPr="0002571A">
        <w:t xml:space="preserve"> </w:t>
      </w:r>
      <w:proofErr w:type="spellStart"/>
      <w:r w:rsidRPr="0002571A">
        <w:t>motivation</w:t>
      </w:r>
      <w:proofErr w:type="spellEnd"/>
      <w:r w:rsidRPr="0002571A">
        <w:t xml:space="preserve">, </w:t>
      </w:r>
      <w:proofErr w:type="spellStart"/>
      <w:r w:rsidRPr="0002571A">
        <w:t>qualitative</w:t>
      </w:r>
      <w:proofErr w:type="spellEnd"/>
      <w:r w:rsidRPr="0002571A">
        <w:t xml:space="preserve"> </w:t>
      </w:r>
      <w:proofErr w:type="spellStart"/>
      <w:r w:rsidRPr="0002571A">
        <w:t>interaction</w:t>
      </w:r>
      <w:proofErr w:type="spellEnd"/>
      <w:r w:rsidRPr="0002571A">
        <w:t xml:space="preserve"> in tandem </w:t>
      </w:r>
      <w:proofErr w:type="spellStart"/>
      <w:r w:rsidRPr="0002571A">
        <w:t>learning</w:t>
      </w:r>
      <w:proofErr w:type="spellEnd"/>
      <w:r w:rsidRPr="0002571A">
        <w:t xml:space="preserve">, </w:t>
      </w:r>
      <w:proofErr w:type="spellStart"/>
      <w:r w:rsidRPr="0002571A">
        <w:t>quantitative</w:t>
      </w:r>
      <w:proofErr w:type="spellEnd"/>
      <w:r w:rsidRPr="0002571A">
        <w:t xml:space="preserve"> </w:t>
      </w:r>
      <w:proofErr w:type="spellStart"/>
      <w:r w:rsidRPr="0002571A">
        <w:t>interaction</w:t>
      </w:r>
      <w:proofErr w:type="spellEnd"/>
      <w:r w:rsidRPr="0002571A">
        <w:t xml:space="preserve"> in tandem </w:t>
      </w:r>
      <w:proofErr w:type="spellStart"/>
      <w:r w:rsidRPr="0002571A">
        <w:t>learning</w:t>
      </w:r>
      <w:proofErr w:type="spellEnd"/>
      <w:r w:rsidRPr="0002571A">
        <w:t xml:space="preserve">, </w:t>
      </w:r>
      <w:proofErr w:type="spellStart"/>
      <w:r w:rsidRPr="0002571A">
        <w:t>and</w:t>
      </w:r>
      <w:proofErr w:type="spellEnd"/>
      <w:r w:rsidRPr="0002571A">
        <w:t xml:space="preserve"> </w:t>
      </w:r>
      <w:proofErr w:type="spellStart"/>
      <w:r w:rsidRPr="0002571A">
        <w:t>whether</w:t>
      </w:r>
      <w:proofErr w:type="spellEnd"/>
      <w:r w:rsidRPr="0002571A">
        <w:t xml:space="preserve"> </w:t>
      </w:r>
      <w:proofErr w:type="spellStart"/>
      <w:r w:rsidRPr="0002571A">
        <w:t>the</w:t>
      </w:r>
      <w:proofErr w:type="spellEnd"/>
      <w:r w:rsidRPr="0002571A">
        <w:t xml:space="preserve"> </w:t>
      </w:r>
      <w:proofErr w:type="spellStart"/>
      <w:r w:rsidRPr="0002571A">
        <w:t>student</w:t>
      </w:r>
      <w:proofErr w:type="spellEnd"/>
      <w:r w:rsidRPr="0002571A">
        <w:t xml:space="preserve"> </w:t>
      </w:r>
      <w:proofErr w:type="spellStart"/>
      <w:r w:rsidRPr="0002571A">
        <w:t>outperformed</w:t>
      </w:r>
      <w:proofErr w:type="spellEnd"/>
      <w:r w:rsidRPr="0002571A">
        <w:t xml:space="preserve"> </w:t>
      </w:r>
      <w:proofErr w:type="spellStart"/>
      <w:r w:rsidRPr="0002571A">
        <w:t>their</w:t>
      </w:r>
      <w:proofErr w:type="spellEnd"/>
      <w:r w:rsidRPr="0002571A">
        <w:t xml:space="preserve"> partner in tandem </w:t>
      </w:r>
      <w:proofErr w:type="spellStart"/>
      <w:r w:rsidRPr="0002571A">
        <w:t>learning</w:t>
      </w:r>
      <w:proofErr w:type="spellEnd"/>
      <w:r w:rsidRPr="0002571A">
        <w:t xml:space="preserve">. </w:t>
      </w:r>
      <w:proofErr w:type="spellStart"/>
      <w:r w:rsidRPr="0002571A">
        <w:t>The</w:t>
      </w:r>
      <w:proofErr w:type="spellEnd"/>
      <w:r w:rsidRPr="0002571A">
        <w:t xml:space="preserve"> </w:t>
      </w:r>
      <w:proofErr w:type="spellStart"/>
      <w:r w:rsidRPr="0002571A">
        <w:t>outcome</w:t>
      </w:r>
      <w:proofErr w:type="spellEnd"/>
      <w:r w:rsidRPr="0002571A">
        <w:t xml:space="preserve"> </w:t>
      </w:r>
      <w:proofErr w:type="spellStart"/>
      <w:r w:rsidRPr="0002571A">
        <w:t>of</w:t>
      </w:r>
      <w:proofErr w:type="spellEnd"/>
      <w:r w:rsidRPr="0002571A">
        <w:t xml:space="preserve"> </w:t>
      </w:r>
      <w:proofErr w:type="spellStart"/>
      <w:r w:rsidRPr="0002571A">
        <w:t>interest</w:t>
      </w:r>
      <w:proofErr w:type="spellEnd"/>
      <w:r w:rsidRPr="0002571A">
        <w:t xml:space="preserve"> </w:t>
      </w:r>
      <w:proofErr w:type="spellStart"/>
      <w:r w:rsidRPr="0002571A">
        <w:t>was</w:t>
      </w:r>
      <w:proofErr w:type="spellEnd"/>
      <w:r w:rsidRPr="0002571A">
        <w:t xml:space="preserve"> a </w:t>
      </w:r>
      <w:proofErr w:type="spellStart"/>
      <w:r w:rsidRPr="0002571A">
        <w:t>three-state</w:t>
      </w:r>
      <w:proofErr w:type="spellEnd"/>
      <w:r w:rsidRPr="0002571A">
        <w:t xml:space="preserve"> variable </w:t>
      </w:r>
      <w:proofErr w:type="spellStart"/>
      <w:r w:rsidRPr="0002571A">
        <w:t>indicating</w:t>
      </w:r>
      <w:proofErr w:type="spellEnd"/>
      <w:r w:rsidRPr="0002571A">
        <w:t xml:space="preserve"> </w:t>
      </w:r>
      <w:proofErr w:type="spellStart"/>
      <w:r w:rsidRPr="0002571A">
        <w:t>whether</w:t>
      </w:r>
      <w:proofErr w:type="spellEnd"/>
      <w:r w:rsidRPr="0002571A">
        <w:t xml:space="preserve"> </w:t>
      </w:r>
      <w:proofErr w:type="spellStart"/>
      <w:r w:rsidRPr="0002571A">
        <w:t>the</w:t>
      </w:r>
      <w:proofErr w:type="spellEnd"/>
      <w:r w:rsidRPr="0002571A">
        <w:t xml:space="preserve"> </w:t>
      </w:r>
      <w:proofErr w:type="spellStart"/>
      <w:r w:rsidRPr="0002571A">
        <w:t>student</w:t>
      </w:r>
      <w:proofErr w:type="spellEnd"/>
      <w:r w:rsidRPr="0002571A">
        <w:t xml:space="preserve"> </w:t>
      </w:r>
      <w:proofErr w:type="spellStart"/>
      <w:r w:rsidRPr="0002571A">
        <w:t>responded</w:t>
      </w:r>
      <w:proofErr w:type="spellEnd"/>
      <w:r w:rsidRPr="0002571A">
        <w:t xml:space="preserve"> </w:t>
      </w:r>
      <w:proofErr w:type="spellStart"/>
      <w:r w:rsidRPr="0002571A">
        <w:t>well</w:t>
      </w:r>
      <w:proofErr w:type="spellEnd"/>
      <w:r w:rsidRPr="0002571A">
        <w:t xml:space="preserve"> to </w:t>
      </w:r>
      <w:proofErr w:type="spellStart"/>
      <w:r w:rsidRPr="0002571A">
        <w:t>the</w:t>
      </w:r>
      <w:proofErr w:type="spellEnd"/>
      <w:r w:rsidRPr="0002571A">
        <w:t xml:space="preserve"> </w:t>
      </w:r>
      <w:proofErr w:type="spellStart"/>
      <w:r w:rsidRPr="0002571A">
        <w:t>implementation</w:t>
      </w:r>
      <w:proofErr w:type="spellEnd"/>
      <w:r w:rsidRPr="0002571A">
        <w:t xml:space="preserve"> </w:t>
      </w:r>
      <w:proofErr w:type="spellStart"/>
      <w:r w:rsidRPr="0002571A">
        <w:t>of</w:t>
      </w:r>
      <w:proofErr w:type="spellEnd"/>
      <w:r w:rsidRPr="0002571A">
        <w:t xml:space="preserve"> tandem </w:t>
      </w:r>
      <w:proofErr w:type="spellStart"/>
      <w:r w:rsidRPr="0002571A">
        <w:t>learning</w:t>
      </w:r>
      <w:proofErr w:type="spellEnd"/>
      <w:r w:rsidRPr="0002571A">
        <w:t xml:space="preserve"> </w:t>
      </w:r>
      <w:proofErr w:type="spellStart"/>
      <w:r w:rsidRPr="0002571A">
        <w:t>into</w:t>
      </w:r>
      <w:proofErr w:type="spellEnd"/>
      <w:r w:rsidRPr="0002571A">
        <w:t xml:space="preserve"> </w:t>
      </w:r>
      <w:proofErr w:type="spellStart"/>
      <w:r w:rsidRPr="0002571A">
        <w:t>the</w:t>
      </w:r>
      <w:proofErr w:type="spellEnd"/>
      <w:r w:rsidRPr="0002571A">
        <w:t xml:space="preserve"> </w:t>
      </w:r>
      <w:proofErr w:type="spellStart"/>
      <w:r w:rsidRPr="0002571A">
        <w:t>education</w:t>
      </w:r>
      <w:proofErr w:type="spellEnd"/>
      <w:r w:rsidRPr="0002571A">
        <w:t xml:space="preserve"> </w:t>
      </w:r>
      <w:proofErr w:type="spellStart"/>
      <w:r w:rsidRPr="0002571A">
        <w:t>environment</w:t>
      </w:r>
      <w:proofErr w:type="spellEnd"/>
      <w:r w:rsidRPr="0002571A">
        <w:t xml:space="preserve"> </w:t>
      </w:r>
      <w:proofErr w:type="spellStart"/>
      <w:r w:rsidRPr="0002571A">
        <w:t>or</w:t>
      </w:r>
      <w:proofErr w:type="spellEnd"/>
      <w:r w:rsidRPr="0002571A">
        <w:t xml:space="preserve"> not. </w:t>
      </w:r>
      <w:proofErr w:type="spellStart"/>
      <w:r w:rsidRPr="0002571A">
        <w:t>The</w:t>
      </w:r>
      <w:proofErr w:type="spellEnd"/>
      <w:r w:rsidRPr="0002571A">
        <w:t xml:space="preserve"> </w:t>
      </w:r>
      <w:proofErr w:type="spellStart"/>
      <w:r w:rsidRPr="0002571A">
        <w:t>first</w:t>
      </w:r>
      <w:proofErr w:type="spellEnd"/>
      <w:r w:rsidRPr="0002571A">
        <w:t xml:space="preserve"> part </w:t>
      </w:r>
      <w:proofErr w:type="spellStart"/>
      <w:r w:rsidRPr="0002571A">
        <w:t>of</w:t>
      </w:r>
      <w:proofErr w:type="spellEnd"/>
      <w:r w:rsidRPr="0002571A">
        <w:t xml:space="preserve"> </w:t>
      </w:r>
      <w:proofErr w:type="spellStart"/>
      <w:r w:rsidRPr="0002571A">
        <w:t>the</w:t>
      </w:r>
      <w:proofErr w:type="spellEnd"/>
      <w:r w:rsidRPr="0002571A">
        <w:t xml:space="preserve"> </w:t>
      </w:r>
      <w:proofErr w:type="spellStart"/>
      <w:r w:rsidRPr="0002571A">
        <w:t>present</w:t>
      </w:r>
      <w:proofErr w:type="spellEnd"/>
      <w:r w:rsidRPr="0002571A">
        <w:t xml:space="preserve"> </w:t>
      </w:r>
      <w:proofErr w:type="spellStart"/>
      <w:r w:rsidRPr="0002571A">
        <w:t>study</w:t>
      </w:r>
      <w:proofErr w:type="spellEnd"/>
      <w:r w:rsidRPr="0002571A">
        <w:t xml:space="preserve"> </w:t>
      </w:r>
      <w:proofErr w:type="spellStart"/>
      <w:r w:rsidRPr="0002571A">
        <w:t>tested</w:t>
      </w:r>
      <w:proofErr w:type="spellEnd"/>
      <w:r w:rsidRPr="0002571A">
        <w:t xml:space="preserve"> </w:t>
      </w:r>
      <w:proofErr w:type="spellStart"/>
      <w:r w:rsidRPr="0002571A">
        <w:t>which</w:t>
      </w:r>
      <w:proofErr w:type="spellEnd"/>
      <w:r w:rsidRPr="0002571A">
        <w:t xml:space="preserve"> </w:t>
      </w:r>
      <w:proofErr w:type="spellStart"/>
      <w:r w:rsidRPr="0002571A">
        <w:t>predictor</w:t>
      </w:r>
      <w:proofErr w:type="spellEnd"/>
      <w:r w:rsidRPr="0002571A">
        <w:t xml:space="preserve"> </w:t>
      </w:r>
      <w:proofErr w:type="spellStart"/>
      <w:r w:rsidRPr="0002571A">
        <w:t>variables</w:t>
      </w:r>
      <w:proofErr w:type="spellEnd"/>
      <w:r w:rsidRPr="0002571A">
        <w:t xml:space="preserve"> </w:t>
      </w:r>
      <w:proofErr w:type="spellStart"/>
      <w:r w:rsidRPr="0002571A">
        <w:t>were</w:t>
      </w:r>
      <w:proofErr w:type="spellEnd"/>
      <w:r w:rsidRPr="0002571A">
        <w:t xml:space="preserve"> most </w:t>
      </w:r>
      <w:proofErr w:type="spellStart"/>
      <w:r w:rsidRPr="0002571A">
        <w:t>important</w:t>
      </w:r>
      <w:proofErr w:type="spellEnd"/>
      <w:r w:rsidRPr="0002571A">
        <w:t xml:space="preserve"> </w:t>
      </w:r>
      <w:proofErr w:type="spellStart"/>
      <w:r w:rsidRPr="0002571A">
        <w:t>using</w:t>
      </w:r>
      <w:proofErr w:type="spellEnd"/>
      <w:r w:rsidRPr="0002571A">
        <w:t xml:space="preserve"> </w:t>
      </w:r>
      <w:proofErr w:type="spellStart"/>
      <w:r w:rsidRPr="0002571A">
        <w:t>mutual</w:t>
      </w:r>
      <w:proofErr w:type="spellEnd"/>
      <w:r w:rsidRPr="0002571A">
        <w:t xml:space="preserve"> </w:t>
      </w:r>
      <w:proofErr w:type="spellStart"/>
      <w:r w:rsidRPr="0002571A">
        <w:t>information</w:t>
      </w:r>
      <w:proofErr w:type="spellEnd"/>
      <w:r w:rsidRPr="0002571A">
        <w:t xml:space="preserve"> (MI) </w:t>
      </w:r>
      <w:proofErr w:type="spellStart"/>
      <w:r w:rsidRPr="0002571A">
        <w:t>and</w:t>
      </w:r>
      <w:proofErr w:type="spellEnd"/>
      <w:r w:rsidRPr="0002571A">
        <w:t xml:space="preserve"> </w:t>
      </w:r>
      <w:proofErr w:type="spellStart"/>
      <w:r w:rsidRPr="0002571A">
        <w:t>recursive</w:t>
      </w:r>
      <w:proofErr w:type="spellEnd"/>
      <w:r w:rsidRPr="0002571A">
        <w:t xml:space="preserve"> </w:t>
      </w:r>
      <w:proofErr w:type="spellStart"/>
      <w:r w:rsidRPr="0002571A">
        <w:t>feature</w:t>
      </w:r>
      <w:proofErr w:type="spellEnd"/>
      <w:r w:rsidRPr="0002571A">
        <w:t xml:space="preserve"> </w:t>
      </w:r>
      <w:proofErr w:type="spellStart"/>
      <w:r w:rsidRPr="0002571A">
        <w:t>elimination</w:t>
      </w:r>
      <w:proofErr w:type="spellEnd"/>
      <w:r w:rsidR="00B64D83" w:rsidRPr="0002571A">
        <w:t xml:space="preserve"> (RFE)</w:t>
      </w:r>
      <w:r w:rsidRPr="0002571A">
        <w:t xml:space="preserve"> </w:t>
      </w:r>
      <w:proofErr w:type="spellStart"/>
      <w:r w:rsidRPr="0002571A">
        <w:t>for</w:t>
      </w:r>
      <w:proofErr w:type="spellEnd"/>
      <w:r w:rsidRPr="0002571A">
        <w:t xml:space="preserve"> </w:t>
      </w:r>
      <w:proofErr w:type="spellStart"/>
      <w:r w:rsidRPr="0002571A">
        <w:t>all</w:t>
      </w:r>
      <w:proofErr w:type="spellEnd"/>
      <w:r w:rsidRPr="0002571A">
        <w:t xml:space="preserve"> </w:t>
      </w:r>
      <w:proofErr w:type="spellStart"/>
      <w:r w:rsidRPr="0002571A">
        <w:t>variables</w:t>
      </w:r>
      <w:proofErr w:type="spellEnd"/>
      <w:r w:rsidRPr="0002571A">
        <w:t xml:space="preserve">. </w:t>
      </w:r>
      <w:proofErr w:type="spellStart"/>
      <w:r w:rsidRPr="0002571A">
        <w:t>The</w:t>
      </w:r>
      <w:proofErr w:type="spellEnd"/>
      <w:r w:rsidRPr="0002571A">
        <w:t xml:space="preserve"> </w:t>
      </w:r>
      <w:proofErr w:type="spellStart"/>
      <w:r w:rsidRPr="0002571A">
        <w:t>second</w:t>
      </w:r>
      <w:proofErr w:type="spellEnd"/>
      <w:r w:rsidRPr="0002571A">
        <w:t xml:space="preserve"> part </w:t>
      </w:r>
      <w:proofErr w:type="spellStart"/>
      <w:r w:rsidRPr="0002571A">
        <w:t>of</w:t>
      </w:r>
      <w:proofErr w:type="spellEnd"/>
      <w:r w:rsidRPr="0002571A">
        <w:t xml:space="preserve"> </w:t>
      </w:r>
      <w:proofErr w:type="spellStart"/>
      <w:r w:rsidRPr="0002571A">
        <w:t>the</w:t>
      </w:r>
      <w:proofErr w:type="spellEnd"/>
      <w:r w:rsidRPr="0002571A">
        <w:t xml:space="preserve"> </w:t>
      </w:r>
      <w:proofErr w:type="spellStart"/>
      <w:r w:rsidRPr="0002571A">
        <w:t>study</w:t>
      </w:r>
      <w:proofErr w:type="spellEnd"/>
      <w:r w:rsidRPr="0002571A">
        <w:t xml:space="preserve"> </w:t>
      </w:r>
      <w:proofErr w:type="spellStart"/>
      <w:r w:rsidRPr="0002571A">
        <w:t>implemented</w:t>
      </w:r>
      <w:proofErr w:type="spellEnd"/>
      <w:r w:rsidRPr="0002571A">
        <w:t xml:space="preserve"> </w:t>
      </w:r>
      <w:proofErr w:type="spellStart"/>
      <w:r w:rsidRPr="0002571A">
        <w:t>nine</w:t>
      </w:r>
      <w:proofErr w:type="spellEnd"/>
      <w:r w:rsidRPr="0002571A">
        <w:t xml:space="preserve"> </w:t>
      </w:r>
      <w:proofErr w:type="spellStart"/>
      <w:r w:rsidRPr="0002571A">
        <w:t>classification</w:t>
      </w:r>
      <w:proofErr w:type="spellEnd"/>
      <w:r w:rsidRPr="0002571A">
        <w:t xml:space="preserve"> ML </w:t>
      </w:r>
      <w:proofErr w:type="spellStart"/>
      <w:r w:rsidRPr="0002571A">
        <w:t>algorithms</w:t>
      </w:r>
      <w:proofErr w:type="spellEnd"/>
      <w:r w:rsidRPr="0002571A">
        <w:t xml:space="preserve"> to </w:t>
      </w:r>
      <w:proofErr w:type="spellStart"/>
      <w:r w:rsidRPr="0002571A">
        <w:t>predict</w:t>
      </w:r>
      <w:proofErr w:type="spellEnd"/>
      <w:r w:rsidRPr="0002571A">
        <w:t xml:space="preserve"> </w:t>
      </w:r>
      <w:proofErr w:type="spellStart"/>
      <w:r w:rsidRPr="0002571A">
        <w:t>success</w:t>
      </w:r>
      <w:proofErr w:type="spellEnd"/>
      <w:r w:rsidRPr="0002571A">
        <w:t xml:space="preserve"> </w:t>
      </w:r>
      <w:proofErr w:type="spellStart"/>
      <w:r w:rsidRPr="0002571A">
        <w:t>and</w:t>
      </w:r>
      <w:proofErr w:type="spellEnd"/>
      <w:r w:rsidRPr="0002571A">
        <w:t xml:space="preserve"> </w:t>
      </w:r>
      <w:proofErr w:type="spellStart"/>
      <w:r w:rsidRPr="0002571A">
        <w:t>the</w:t>
      </w:r>
      <w:proofErr w:type="spellEnd"/>
      <w:r w:rsidRPr="0002571A">
        <w:t xml:space="preserve"> </w:t>
      </w:r>
      <w:proofErr w:type="spellStart"/>
      <w:r w:rsidRPr="0002571A">
        <w:t>models</w:t>
      </w:r>
      <w:proofErr w:type="spellEnd"/>
      <w:r w:rsidRPr="0002571A">
        <w:t xml:space="preserve"> </w:t>
      </w:r>
      <w:proofErr w:type="spellStart"/>
      <w:r w:rsidRPr="0002571A">
        <w:t>were</w:t>
      </w:r>
      <w:proofErr w:type="spellEnd"/>
      <w:r w:rsidRPr="0002571A">
        <w:t xml:space="preserve"> </w:t>
      </w:r>
      <w:proofErr w:type="spellStart"/>
      <w:r w:rsidRPr="0002571A">
        <w:t>evaluated</w:t>
      </w:r>
      <w:proofErr w:type="spellEnd"/>
      <w:r w:rsidRPr="0002571A">
        <w:t xml:space="preserve"> </w:t>
      </w:r>
      <w:proofErr w:type="spellStart"/>
      <w:r w:rsidRPr="0002571A">
        <w:t>by</w:t>
      </w:r>
      <w:proofErr w:type="spellEnd"/>
      <w:r w:rsidRPr="0002571A">
        <w:t xml:space="preserve"> </w:t>
      </w:r>
      <w:proofErr w:type="spellStart"/>
      <w:r w:rsidRPr="0002571A">
        <w:t>the</w:t>
      </w:r>
      <w:proofErr w:type="spellEnd"/>
      <w:r w:rsidRPr="0002571A">
        <w:t xml:space="preserve"> 5 </w:t>
      </w:r>
      <w:proofErr w:type="spellStart"/>
      <w:r w:rsidRPr="0002571A">
        <w:t>by</w:t>
      </w:r>
      <w:proofErr w:type="spellEnd"/>
      <w:r w:rsidRPr="0002571A">
        <w:t xml:space="preserve"> 2-fold </w:t>
      </w:r>
      <w:proofErr w:type="spellStart"/>
      <w:r w:rsidRPr="0002571A">
        <w:t>cross-validation</w:t>
      </w:r>
      <w:proofErr w:type="spellEnd"/>
      <w:r w:rsidRPr="0002571A">
        <w:t xml:space="preserve"> </w:t>
      </w:r>
      <w:proofErr w:type="spellStart"/>
      <w:r w:rsidRPr="0002571A">
        <w:t>with</w:t>
      </w:r>
      <w:proofErr w:type="spellEnd"/>
      <w:r w:rsidRPr="0002571A">
        <w:t xml:space="preserve"> </w:t>
      </w:r>
      <w:proofErr w:type="spellStart"/>
      <w:r w:rsidRPr="0002571A">
        <w:t>stratified</w:t>
      </w:r>
      <w:proofErr w:type="spellEnd"/>
      <w:r w:rsidRPr="0002571A">
        <w:t xml:space="preserve"> </w:t>
      </w:r>
      <w:proofErr w:type="spellStart"/>
      <w:r w:rsidRPr="0002571A">
        <w:t>folds</w:t>
      </w:r>
      <w:proofErr w:type="spellEnd"/>
      <w:r w:rsidRPr="0002571A">
        <w:t>.</w:t>
      </w:r>
    </w:p>
    <w:p w14:paraId="778608EE" w14:textId="69F185F5" w:rsidR="004315D0" w:rsidRPr="0002571A" w:rsidRDefault="006B17DF" w:rsidP="006B17DF">
      <w:r w:rsidRPr="0002571A">
        <w:t xml:space="preserve">(1) </w:t>
      </w:r>
      <w:proofErr w:type="spellStart"/>
      <w:r w:rsidRPr="0002571A">
        <w:t>The</w:t>
      </w:r>
      <w:proofErr w:type="spellEnd"/>
      <w:r w:rsidRPr="0002571A">
        <w:t xml:space="preserve"> most </w:t>
      </w:r>
      <w:proofErr w:type="spellStart"/>
      <w:r w:rsidRPr="0002571A">
        <w:t>important</w:t>
      </w:r>
      <w:proofErr w:type="spellEnd"/>
      <w:r w:rsidRPr="0002571A">
        <w:t xml:space="preserve"> </w:t>
      </w:r>
      <w:proofErr w:type="spellStart"/>
      <w:r w:rsidRPr="0002571A">
        <w:t>variables</w:t>
      </w:r>
      <w:proofErr w:type="spellEnd"/>
      <w:r w:rsidRPr="0002571A">
        <w:t xml:space="preserve"> </w:t>
      </w:r>
      <w:proofErr w:type="spellStart"/>
      <w:r w:rsidRPr="0002571A">
        <w:t>according</w:t>
      </w:r>
      <w:proofErr w:type="spellEnd"/>
      <w:r w:rsidRPr="0002571A">
        <w:t xml:space="preserve"> to </w:t>
      </w:r>
      <w:proofErr w:type="spellStart"/>
      <w:r w:rsidRPr="0002571A">
        <w:t>mutual</w:t>
      </w:r>
      <w:proofErr w:type="spellEnd"/>
      <w:r w:rsidRPr="0002571A">
        <w:t xml:space="preserve"> </w:t>
      </w:r>
      <w:proofErr w:type="spellStart"/>
      <w:r w:rsidRPr="0002571A">
        <w:t>information</w:t>
      </w:r>
      <w:proofErr w:type="spellEnd"/>
      <w:r w:rsidRPr="0002571A">
        <w:t xml:space="preserve"> </w:t>
      </w:r>
      <w:proofErr w:type="spellStart"/>
      <w:r w:rsidRPr="0002571A">
        <w:t>for</w:t>
      </w:r>
      <w:proofErr w:type="spellEnd"/>
      <w:r w:rsidRPr="0002571A">
        <w:t xml:space="preserve"> </w:t>
      </w:r>
      <w:proofErr w:type="spellStart"/>
      <w:r w:rsidRPr="0002571A">
        <w:t>predicting</w:t>
      </w:r>
      <w:proofErr w:type="spellEnd"/>
      <w:r w:rsidRPr="0002571A">
        <w:t xml:space="preserve"> </w:t>
      </w:r>
      <w:proofErr w:type="spellStart"/>
      <w:r w:rsidRPr="0002571A">
        <w:t>student</w:t>
      </w:r>
      <w:proofErr w:type="spellEnd"/>
      <w:r w:rsidRPr="0002571A">
        <w:t xml:space="preserve"> </w:t>
      </w:r>
      <w:proofErr w:type="spellStart"/>
      <w:r w:rsidRPr="0002571A">
        <w:t>response</w:t>
      </w:r>
      <w:proofErr w:type="spellEnd"/>
      <w:r w:rsidRPr="0002571A">
        <w:t xml:space="preserve"> </w:t>
      </w:r>
      <w:proofErr w:type="spellStart"/>
      <w:r w:rsidRPr="0002571A">
        <w:t>were</w:t>
      </w:r>
      <w:proofErr w:type="spellEnd"/>
      <w:r w:rsidRPr="0002571A">
        <w:t xml:space="preserve"> </w:t>
      </w:r>
      <w:proofErr w:type="spellStart"/>
      <w:r w:rsidRPr="0002571A">
        <w:t>outperforming</w:t>
      </w:r>
      <w:proofErr w:type="spellEnd"/>
      <w:r w:rsidRPr="0002571A">
        <w:t xml:space="preserve"> partner, </w:t>
      </w:r>
      <w:proofErr w:type="spellStart"/>
      <w:r w:rsidRPr="0002571A">
        <w:t>class</w:t>
      </w:r>
      <w:proofErr w:type="spellEnd"/>
      <w:r w:rsidRPr="0002571A">
        <w:t xml:space="preserve">, </w:t>
      </w:r>
      <w:proofErr w:type="spellStart"/>
      <w:r w:rsidRPr="0002571A">
        <w:t>and</w:t>
      </w:r>
      <w:proofErr w:type="spellEnd"/>
      <w:r w:rsidRPr="0002571A">
        <w:t xml:space="preserve"> </w:t>
      </w:r>
      <w:proofErr w:type="spellStart"/>
      <w:r w:rsidRPr="0002571A">
        <w:t>qualitative</w:t>
      </w:r>
      <w:proofErr w:type="spellEnd"/>
      <w:r w:rsidRPr="0002571A">
        <w:t xml:space="preserve"> </w:t>
      </w:r>
      <w:proofErr w:type="spellStart"/>
      <w:r w:rsidRPr="0002571A">
        <w:t>interaction</w:t>
      </w:r>
      <w:proofErr w:type="spellEnd"/>
      <w:r w:rsidRPr="0002571A">
        <w:t xml:space="preserve"> </w:t>
      </w:r>
      <w:proofErr w:type="spellStart"/>
      <w:r w:rsidRPr="0002571A">
        <w:t>within</w:t>
      </w:r>
      <w:proofErr w:type="spellEnd"/>
      <w:r w:rsidRPr="0002571A">
        <w:t xml:space="preserve"> </w:t>
      </w:r>
      <w:proofErr w:type="spellStart"/>
      <w:r w:rsidRPr="0002571A">
        <w:t>groups</w:t>
      </w:r>
      <w:proofErr w:type="spellEnd"/>
      <w:r w:rsidRPr="0002571A">
        <w:t xml:space="preserve"> (MI </w:t>
      </w:r>
      <w:proofErr w:type="spellStart"/>
      <w:r w:rsidRPr="0002571A">
        <w:t>scores</w:t>
      </w:r>
      <w:proofErr w:type="spellEnd"/>
      <w:r w:rsidRPr="0002571A">
        <w:t xml:space="preserve"> </w:t>
      </w:r>
      <w:proofErr w:type="spellStart"/>
      <w:r w:rsidRPr="0002571A">
        <w:t>of</w:t>
      </w:r>
      <w:proofErr w:type="spellEnd"/>
      <w:r w:rsidRPr="0002571A">
        <w:t xml:space="preserve"> 0.22, 0.09, 0.08 </w:t>
      </w:r>
      <w:proofErr w:type="spellStart"/>
      <w:r w:rsidRPr="0002571A">
        <w:t>respectively</w:t>
      </w:r>
      <w:proofErr w:type="spellEnd"/>
      <w:r w:rsidRPr="0002571A">
        <w:t xml:space="preserve">) </w:t>
      </w:r>
      <w:proofErr w:type="spellStart"/>
      <w:r w:rsidRPr="0002571A">
        <w:t>and</w:t>
      </w:r>
      <w:proofErr w:type="spellEnd"/>
      <w:r w:rsidRPr="0002571A">
        <w:t xml:space="preserve"> </w:t>
      </w:r>
      <w:proofErr w:type="spellStart"/>
      <w:r w:rsidRPr="0002571A">
        <w:t>according</w:t>
      </w:r>
      <w:proofErr w:type="spellEnd"/>
      <w:r w:rsidRPr="0002571A">
        <w:t xml:space="preserve"> to </w:t>
      </w:r>
      <w:proofErr w:type="spellStart"/>
      <w:r w:rsidRPr="0002571A">
        <w:t>recursive</w:t>
      </w:r>
      <w:proofErr w:type="spellEnd"/>
      <w:r w:rsidRPr="0002571A">
        <w:t xml:space="preserve"> </w:t>
      </w:r>
      <w:proofErr w:type="spellStart"/>
      <w:r w:rsidRPr="0002571A">
        <w:t>feature</w:t>
      </w:r>
      <w:proofErr w:type="spellEnd"/>
      <w:r w:rsidRPr="0002571A">
        <w:t xml:space="preserve"> </w:t>
      </w:r>
      <w:proofErr w:type="spellStart"/>
      <w:r w:rsidRPr="0002571A">
        <w:t>analysis</w:t>
      </w:r>
      <w:proofErr w:type="spellEnd"/>
      <w:r w:rsidRPr="0002571A">
        <w:t xml:space="preserve"> </w:t>
      </w:r>
      <w:proofErr w:type="spellStart"/>
      <w:r w:rsidRPr="0002571A">
        <w:t>qualitative</w:t>
      </w:r>
      <w:proofErr w:type="spellEnd"/>
      <w:r w:rsidRPr="0002571A">
        <w:t xml:space="preserve"> </w:t>
      </w:r>
      <w:proofErr w:type="spellStart"/>
      <w:r w:rsidRPr="0002571A">
        <w:t>interaction</w:t>
      </w:r>
      <w:proofErr w:type="spellEnd"/>
      <w:r w:rsidRPr="0002571A">
        <w:t xml:space="preserve">, </w:t>
      </w:r>
      <w:proofErr w:type="spellStart"/>
      <w:r w:rsidRPr="0002571A">
        <w:t>outperforming</w:t>
      </w:r>
      <w:proofErr w:type="spellEnd"/>
      <w:r w:rsidRPr="0002571A">
        <w:t xml:space="preserve"> partner </w:t>
      </w:r>
      <w:proofErr w:type="spellStart"/>
      <w:r w:rsidRPr="0002571A">
        <w:t>and</w:t>
      </w:r>
      <w:proofErr w:type="spellEnd"/>
      <w:r w:rsidRPr="0002571A">
        <w:t xml:space="preserve"> </w:t>
      </w:r>
      <w:proofErr w:type="spellStart"/>
      <w:r w:rsidRPr="0002571A">
        <w:t>gender</w:t>
      </w:r>
      <w:proofErr w:type="spellEnd"/>
      <w:r w:rsidRPr="0002571A">
        <w:t xml:space="preserve"> (</w:t>
      </w:r>
      <w:r w:rsidR="00B64D83" w:rsidRPr="0002571A">
        <w:t xml:space="preserve">RFE </w:t>
      </w:r>
      <w:proofErr w:type="spellStart"/>
      <w:r w:rsidR="00B64D83" w:rsidRPr="0002571A">
        <w:t>of</w:t>
      </w:r>
      <w:proofErr w:type="spellEnd"/>
      <w:r w:rsidR="00B64D83" w:rsidRPr="0002571A">
        <w:t xml:space="preserve"> </w:t>
      </w:r>
      <w:proofErr w:type="spellStart"/>
      <w:r w:rsidR="00B64D83" w:rsidRPr="0002571A">
        <w:t>all</w:t>
      </w:r>
      <w:proofErr w:type="spellEnd"/>
      <w:r w:rsidR="00B64D83" w:rsidRPr="0002571A">
        <w:t xml:space="preserve"> </w:t>
      </w:r>
      <w:proofErr w:type="spellStart"/>
      <w:r w:rsidR="00B64D83" w:rsidRPr="0002571A">
        <w:t>three</w:t>
      </w:r>
      <w:proofErr w:type="spellEnd"/>
      <w:r w:rsidRPr="0002571A">
        <w:t xml:space="preserve"> </w:t>
      </w:r>
      <w:proofErr w:type="spellStart"/>
      <w:r w:rsidRPr="0002571A">
        <w:t>with</w:t>
      </w:r>
      <w:proofErr w:type="spellEnd"/>
      <w:r w:rsidRPr="0002571A">
        <w:t xml:space="preserve"> </w:t>
      </w:r>
      <w:proofErr w:type="spellStart"/>
      <w:r w:rsidRPr="0002571A">
        <w:t>rank</w:t>
      </w:r>
      <w:proofErr w:type="spellEnd"/>
      <w:r w:rsidRPr="0002571A">
        <w:t xml:space="preserve"> 1). (2) </w:t>
      </w:r>
      <w:proofErr w:type="spellStart"/>
      <w:r w:rsidR="004315D0" w:rsidRPr="0002571A">
        <w:t>Using</w:t>
      </w:r>
      <w:proofErr w:type="spellEnd"/>
      <w:r w:rsidR="004315D0" w:rsidRPr="0002571A">
        <w:t xml:space="preserve"> </w:t>
      </w:r>
      <w:proofErr w:type="spellStart"/>
      <w:r w:rsidR="004315D0" w:rsidRPr="0002571A">
        <w:t>all</w:t>
      </w:r>
      <w:proofErr w:type="spellEnd"/>
      <w:r w:rsidR="004315D0" w:rsidRPr="0002571A">
        <w:t xml:space="preserve"> </w:t>
      </w:r>
      <w:proofErr w:type="spellStart"/>
      <w:r w:rsidR="004315D0" w:rsidRPr="0002571A">
        <w:t>predictor</w:t>
      </w:r>
      <w:proofErr w:type="spellEnd"/>
      <w:r w:rsidR="004315D0" w:rsidRPr="0002571A">
        <w:t xml:space="preserve"> </w:t>
      </w:r>
      <w:proofErr w:type="spellStart"/>
      <w:r w:rsidR="004315D0" w:rsidRPr="0002571A">
        <w:t>variables</w:t>
      </w:r>
      <w:proofErr w:type="spellEnd"/>
      <w:r w:rsidR="004315D0" w:rsidRPr="0002571A">
        <w:t xml:space="preserve">, </w:t>
      </w:r>
      <w:proofErr w:type="spellStart"/>
      <w:r w:rsidR="004315D0" w:rsidRPr="0002571A">
        <w:t>Random</w:t>
      </w:r>
      <w:proofErr w:type="spellEnd"/>
      <w:r w:rsidR="004315D0" w:rsidRPr="0002571A">
        <w:t xml:space="preserve"> </w:t>
      </w:r>
      <w:proofErr w:type="spellStart"/>
      <w:r w:rsidR="004315D0" w:rsidRPr="0002571A">
        <w:t>Forest</w:t>
      </w:r>
      <w:proofErr w:type="spellEnd"/>
      <w:r w:rsidR="004315D0" w:rsidRPr="0002571A">
        <w:t xml:space="preserve"> </w:t>
      </w:r>
      <w:proofErr w:type="spellStart"/>
      <w:r w:rsidR="004315D0" w:rsidRPr="0002571A">
        <w:t>and</w:t>
      </w:r>
      <w:proofErr w:type="spellEnd"/>
      <w:r w:rsidR="004315D0" w:rsidRPr="0002571A">
        <w:t xml:space="preserve"> K-</w:t>
      </w:r>
      <w:proofErr w:type="spellStart"/>
      <w:r w:rsidR="004315D0" w:rsidRPr="0002571A">
        <w:t>Nearest</w:t>
      </w:r>
      <w:proofErr w:type="spellEnd"/>
      <w:r w:rsidR="004315D0" w:rsidRPr="0002571A">
        <w:t xml:space="preserve"> </w:t>
      </w:r>
      <w:proofErr w:type="spellStart"/>
      <w:r w:rsidR="004315D0" w:rsidRPr="0002571A">
        <w:t>Neighbors</w:t>
      </w:r>
      <w:proofErr w:type="spellEnd"/>
      <w:r w:rsidR="004315D0" w:rsidRPr="0002571A">
        <w:t xml:space="preserve"> </w:t>
      </w:r>
      <w:proofErr w:type="spellStart"/>
      <w:r w:rsidR="004315D0" w:rsidRPr="0002571A">
        <w:t>performed</w:t>
      </w:r>
      <w:proofErr w:type="spellEnd"/>
      <w:r w:rsidR="004315D0" w:rsidRPr="0002571A">
        <w:t xml:space="preserve"> </w:t>
      </w:r>
      <w:proofErr w:type="spellStart"/>
      <w:r w:rsidR="004315D0" w:rsidRPr="0002571A">
        <w:t>the</w:t>
      </w:r>
      <w:proofErr w:type="spellEnd"/>
      <w:r w:rsidR="004315D0" w:rsidRPr="0002571A">
        <w:t xml:space="preserve"> </w:t>
      </w:r>
      <w:proofErr w:type="spellStart"/>
      <w:r w:rsidR="004315D0" w:rsidRPr="0002571A">
        <w:t>best</w:t>
      </w:r>
      <w:proofErr w:type="spellEnd"/>
      <w:r w:rsidR="004315D0" w:rsidRPr="0002571A">
        <w:t xml:space="preserve">, </w:t>
      </w:r>
      <w:proofErr w:type="spellStart"/>
      <w:r w:rsidR="004315D0" w:rsidRPr="0002571A">
        <w:t>having</w:t>
      </w:r>
      <w:proofErr w:type="spellEnd"/>
      <w:r w:rsidR="004315D0" w:rsidRPr="0002571A">
        <w:t xml:space="preserve"> </w:t>
      </w:r>
      <w:proofErr w:type="spellStart"/>
      <w:r w:rsidR="004315D0" w:rsidRPr="0002571A">
        <w:t>accuracies</w:t>
      </w:r>
      <w:proofErr w:type="spellEnd"/>
      <w:r w:rsidR="004315D0" w:rsidRPr="0002571A">
        <w:t xml:space="preserve"> </w:t>
      </w:r>
      <w:proofErr w:type="spellStart"/>
      <w:r w:rsidR="004315D0" w:rsidRPr="0002571A">
        <w:t>of</w:t>
      </w:r>
      <w:proofErr w:type="spellEnd"/>
      <w:r w:rsidR="004315D0" w:rsidRPr="0002571A">
        <w:t xml:space="preserve"> 0.55, </w:t>
      </w:r>
      <w:proofErr w:type="spellStart"/>
      <w:r w:rsidR="004315D0" w:rsidRPr="0002571A">
        <w:t>and</w:t>
      </w:r>
      <w:proofErr w:type="spellEnd"/>
      <w:r w:rsidR="004315D0" w:rsidRPr="0002571A">
        <w:t xml:space="preserve"> 0.53, </w:t>
      </w:r>
      <w:proofErr w:type="spellStart"/>
      <w:r w:rsidR="004315D0" w:rsidRPr="0002571A">
        <w:t>and</w:t>
      </w:r>
      <w:proofErr w:type="spellEnd"/>
      <w:r w:rsidR="004315D0" w:rsidRPr="0002571A">
        <w:t xml:space="preserve"> </w:t>
      </w:r>
      <w:proofErr w:type="spellStart"/>
      <w:r w:rsidR="004315D0" w:rsidRPr="0002571A">
        <w:t>macro</w:t>
      </w:r>
      <w:proofErr w:type="spellEnd"/>
      <w:r w:rsidR="004315D0" w:rsidRPr="0002571A">
        <w:t xml:space="preserve"> F</w:t>
      </w:r>
      <w:r w:rsidR="00B64D83" w:rsidRPr="0002571A">
        <w:t>-</w:t>
      </w:r>
      <w:r w:rsidR="004315D0" w:rsidRPr="0002571A">
        <w:t xml:space="preserve">1 </w:t>
      </w:r>
      <w:proofErr w:type="spellStart"/>
      <w:r w:rsidR="004315D0" w:rsidRPr="0002571A">
        <w:t>scores</w:t>
      </w:r>
      <w:proofErr w:type="spellEnd"/>
      <w:r w:rsidR="004315D0" w:rsidRPr="0002571A">
        <w:t xml:space="preserve"> 0.37, </w:t>
      </w:r>
      <w:proofErr w:type="spellStart"/>
      <w:r w:rsidR="004315D0" w:rsidRPr="0002571A">
        <w:t>and</w:t>
      </w:r>
      <w:proofErr w:type="spellEnd"/>
      <w:r w:rsidR="004315D0" w:rsidRPr="0002571A">
        <w:t xml:space="preserve"> 0.36 </w:t>
      </w:r>
      <w:proofErr w:type="spellStart"/>
      <w:r w:rsidR="004315D0" w:rsidRPr="0002571A">
        <w:t>respectively</w:t>
      </w:r>
      <w:proofErr w:type="spellEnd"/>
      <w:r w:rsidR="004315D0" w:rsidRPr="0002571A">
        <w:t xml:space="preserve">, </w:t>
      </w:r>
      <w:proofErr w:type="spellStart"/>
      <w:r w:rsidR="004315D0" w:rsidRPr="0002571A">
        <w:t>which</w:t>
      </w:r>
      <w:proofErr w:type="spellEnd"/>
      <w:r w:rsidR="004315D0" w:rsidRPr="0002571A">
        <w:t xml:space="preserve"> is fair </w:t>
      </w:r>
      <w:proofErr w:type="spellStart"/>
      <w:r w:rsidR="004315D0" w:rsidRPr="0002571A">
        <w:t>considering</w:t>
      </w:r>
      <w:proofErr w:type="spellEnd"/>
      <w:r w:rsidR="004315D0" w:rsidRPr="0002571A">
        <w:t xml:space="preserve"> data balance. </w:t>
      </w:r>
      <w:proofErr w:type="spellStart"/>
      <w:r w:rsidR="004315D0" w:rsidRPr="0002571A">
        <w:t>Balancing</w:t>
      </w:r>
      <w:proofErr w:type="spellEnd"/>
      <w:r w:rsidR="004315D0" w:rsidRPr="0002571A">
        <w:t xml:space="preserve"> </w:t>
      </w:r>
      <w:proofErr w:type="spellStart"/>
      <w:r w:rsidR="004315D0" w:rsidRPr="0002571A">
        <w:t>the</w:t>
      </w:r>
      <w:proofErr w:type="spellEnd"/>
      <w:r w:rsidR="004315D0" w:rsidRPr="0002571A">
        <w:t xml:space="preserve"> </w:t>
      </w:r>
      <w:proofErr w:type="spellStart"/>
      <w:r w:rsidR="004315D0" w:rsidRPr="0002571A">
        <w:t>dataset</w:t>
      </w:r>
      <w:proofErr w:type="spellEnd"/>
      <w:r w:rsidR="004315D0" w:rsidRPr="0002571A">
        <w:t xml:space="preserve"> </w:t>
      </w:r>
      <w:proofErr w:type="spellStart"/>
      <w:r w:rsidR="004315D0" w:rsidRPr="0002571A">
        <w:t>and</w:t>
      </w:r>
      <w:proofErr w:type="spellEnd"/>
      <w:r w:rsidR="004315D0" w:rsidRPr="0002571A">
        <w:t xml:space="preserve"> </w:t>
      </w:r>
      <w:proofErr w:type="spellStart"/>
      <w:r w:rsidR="004315D0" w:rsidRPr="0002571A">
        <w:t>using</w:t>
      </w:r>
      <w:proofErr w:type="spellEnd"/>
      <w:r w:rsidR="004315D0" w:rsidRPr="0002571A">
        <w:t xml:space="preserve"> </w:t>
      </w:r>
      <w:proofErr w:type="spellStart"/>
      <w:r w:rsidR="004315D0" w:rsidRPr="0002571A">
        <w:t>only</w:t>
      </w:r>
      <w:proofErr w:type="spellEnd"/>
      <w:r w:rsidR="004315D0" w:rsidRPr="0002571A">
        <w:t xml:space="preserve"> 2 </w:t>
      </w:r>
      <w:proofErr w:type="spellStart"/>
      <w:r w:rsidR="004315D0" w:rsidRPr="0002571A">
        <w:t>outcome</w:t>
      </w:r>
      <w:proofErr w:type="spellEnd"/>
      <w:r w:rsidR="004315D0" w:rsidRPr="0002571A">
        <w:t xml:space="preserve"> </w:t>
      </w:r>
      <w:proofErr w:type="spellStart"/>
      <w:r w:rsidR="004315D0" w:rsidRPr="0002571A">
        <w:t>classes</w:t>
      </w:r>
      <w:proofErr w:type="spellEnd"/>
      <w:r w:rsidR="004315D0" w:rsidRPr="0002571A">
        <w:t xml:space="preserve">, </w:t>
      </w:r>
      <w:proofErr w:type="spellStart"/>
      <w:r w:rsidR="004315D0" w:rsidRPr="0002571A">
        <w:t>the</w:t>
      </w:r>
      <w:proofErr w:type="spellEnd"/>
      <w:r w:rsidR="004315D0" w:rsidRPr="0002571A">
        <w:t xml:space="preserve"> </w:t>
      </w:r>
      <w:proofErr w:type="spellStart"/>
      <w:r w:rsidR="004315D0" w:rsidRPr="0002571A">
        <w:t>performance</w:t>
      </w:r>
      <w:proofErr w:type="spellEnd"/>
      <w:r w:rsidR="004315D0" w:rsidRPr="0002571A">
        <w:t xml:space="preserve"> </w:t>
      </w:r>
      <w:proofErr w:type="spellStart"/>
      <w:r w:rsidR="004315D0" w:rsidRPr="0002571A">
        <w:t>improved</w:t>
      </w:r>
      <w:proofErr w:type="spellEnd"/>
      <w:r w:rsidR="004315D0" w:rsidRPr="0002571A">
        <w:t xml:space="preserve">, </w:t>
      </w:r>
      <w:proofErr w:type="spellStart"/>
      <w:r w:rsidR="004315D0" w:rsidRPr="0002571A">
        <w:t>with</w:t>
      </w:r>
      <w:proofErr w:type="spellEnd"/>
      <w:r w:rsidR="004315D0" w:rsidRPr="0002571A">
        <w:t xml:space="preserve"> </w:t>
      </w:r>
      <w:proofErr w:type="spellStart"/>
      <w:r w:rsidR="004315D0" w:rsidRPr="0002571A">
        <w:t>the</w:t>
      </w:r>
      <w:proofErr w:type="spellEnd"/>
      <w:r w:rsidR="004315D0" w:rsidRPr="0002571A">
        <w:t xml:space="preserve"> </w:t>
      </w:r>
      <w:proofErr w:type="spellStart"/>
      <w:r w:rsidR="004315D0" w:rsidRPr="0002571A">
        <w:t>best</w:t>
      </w:r>
      <w:proofErr w:type="spellEnd"/>
      <w:r w:rsidR="004315D0" w:rsidRPr="0002571A">
        <w:t xml:space="preserve"> </w:t>
      </w:r>
      <w:proofErr w:type="spellStart"/>
      <w:r w:rsidR="004315D0" w:rsidRPr="0002571A">
        <w:t>algorithm</w:t>
      </w:r>
      <w:proofErr w:type="spellEnd"/>
      <w:r w:rsidR="004315D0" w:rsidRPr="0002571A">
        <w:t xml:space="preserve"> </w:t>
      </w:r>
      <w:proofErr w:type="spellStart"/>
      <w:r w:rsidR="004315D0" w:rsidRPr="0002571A">
        <w:t>being</w:t>
      </w:r>
      <w:proofErr w:type="spellEnd"/>
      <w:r w:rsidR="004315D0" w:rsidRPr="0002571A">
        <w:t xml:space="preserve"> Gradient </w:t>
      </w:r>
      <w:proofErr w:type="spellStart"/>
      <w:r w:rsidR="004315D0" w:rsidRPr="0002571A">
        <w:t>boosting</w:t>
      </w:r>
      <w:proofErr w:type="spellEnd"/>
      <w:r w:rsidR="004315D0" w:rsidRPr="0002571A">
        <w:t xml:space="preserve">, </w:t>
      </w:r>
      <w:proofErr w:type="spellStart"/>
      <w:r w:rsidR="004315D0" w:rsidRPr="0002571A">
        <w:t>performing</w:t>
      </w:r>
      <w:proofErr w:type="spellEnd"/>
      <w:r w:rsidR="004315D0" w:rsidRPr="0002571A">
        <w:t xml:space="preserve"> </w:t>
      </w:r>
      <w:proofErr w:type="spellStart"/>
      <w:r w:rsidR="004315D0" w:rsidRPr="0002571A">
        <w:t>moderately</w:t>
      </w:r>
      <w:proofErr w:type="spellEnd"/>
      <w:r w:rsidR="004315D0" w:rsidRPr="0002571A">
        <w:t xml:space="preserve"> </w:t>
      </w:r>
      <w:proofErr w:type="spellStart"/>
      <w:r w:rsidR="004315D0" w:rsidRPr="0002571A">
        <w:t>well</w:t>
      </w:r>
      <w:proofErr w:type="spellEnd"/>
      <w:r w:rsidR="004315D0" w:rsidRPr="0002571A">
        <w:t xml:space="preserve"> (</w:t>
      </w:r>
      <w:proofErr w:type="spellStart"/>
      <w:r w:rsidR="004315D0" w:rsidRPr="0002571A">
        <w:t>accuracy</w:t>
      </w:r>
      <w:proofErr w:type="spellEnd"/>
      <w:r w:rsidR="004315D0" w:rsidRPr="0002571A">
        <w:t xml:space="preserve"> = 0.59; F</w:t>
      </w:r>
      <w:r w:rsidR="00B64D83" w:rsidRPr="0002571A">
        <w:t>-</w:t>
      </w:r>
      <w:r w:rsidR="004315D0" w:rsidRPr="0002571A">
        <w:t>1</w:t>
      </w:r>
      <w:r w:rsidR="00B64D83" w:rsidRPr="0002571A">
        <w:t xml:space="preserve"> </w:t>
      </w:r>
      <w:proofErr w:type="spellStart"/>
      <w:r w:rsidR="004315D0" w:rsidRPr="0002571A">
        <w:t>score</w:t>
      </w:r>
      <w:proofErr w:type="spellEnd"/>
      <w:r w:rsidR="004315D0" w:rsidRPr="0002571A">
        <w:t xml:space="preserve"> = 0.59).</w:t>
      </w:r>
    </w:p>
    <w:p w14:paraId="3496CA6D" w14:textId="59AAE7A3" w:rsidR="004315D0" w:rsidRPr="0002571A" w:rsidRDefault="004315D0" w:rsidP="004315D0">
      <w:pPr>
        <w:rPr>
          <w:highlight w:val="yellow"/>
        </w:rPr>
      </w:pPr>
      <w:proofErr w:type="spellStart"/>
      <w:r w:rsidRPr="0002571A">
        <w:lastRenderedPageBreak/>
        <w:t>The</w:t>
      </w:r>
      <w:proofErr w:type="spellEnd"/>
      <w:r w:rsidRPr="0002571A">
        <w:t xml:space="preserve"> </w:t>
      </w:r>
      <w:proofErr w:type="spellStart"/>
      <w:r w:rsidRPr="0002571A">
        <w:t>results</w:t>
      </w:r>
      <w:proofErr w:type="spellEnd"/>
      <w:r w:rsidRPr="0002571A">
        <w:t xml:space="preserve"> </w:t>
      </w:r>
      <w:proofErr w:type="spellStart"/>
      <w:r w:rsidRPr="0002571A">
        <w:t>imply</w:t>
      </w:r>
      <w:proofErr w:type="spellEnd"/>
      <w:r w:rsidRPr="0002571A">
        <w:t xml:space="preserve"> </w:t>
      </w:r>
      <w:proofErr w:type="spellStart"/>
      <w:r w:rsidRPr="0002571A">
        <w:t>that</w:t>
      </w:r>
      <w:proofErr w:type="spellEnd"/>
      <w:r w:rsidRPr="0002571A">
        <w:t xml:space="preserve"> </w:t>
      </w:r>
      <w:proofErr w:type="spellStart"/>
      <w:r w:rsidRPr="0002571A">
        <w:t>machine</w:t>
      </w:r>
      <w:proofErr w:type="spellEnd"/>
      <w:r w:rsidRPr="0002571A">
        <w:t xml:space="preserve"> </w:t>
      </w:r>
      <w:proofErr w:type="spellStart"/>
      <w:r w:rsidRPr="0002571A">
        <w:t>learning</w:t>
      </w:r>
      <w:proofErr w:type="spellEnd"/>
      <w:r w:rsidRPr="0002571A">
        <w:t xml:space="preserve"> </w:t>
      </w:r>
      <w:proofErr w:type="spellStart"/>
      <w:r w:rsidRPr="0002571A">
        <w:t>algorithms</w:t>
      </w:r>
      <w:proofErr w:type="spellEnd"/>
      <w:r w:rsidRPr="0002571A">
        <w:t xml:space="preserve"> </w:t>
      </w:r>
      <w:proofErr w:type="spellStart"/>
      <w:r w:rsidRPr="0002571A">
        <w:t>struggle</w:t>
      </w:r>
      <w:proofErr w:type="spellEnd"/>
      <w:r w:rsidRPr="0002571A">
        <w:t xml:space="preserve"> to </w:t>
      </w:r>
      <w:proofErr w:type="spellStart"/>
      <w:r w:rsidRPr="0002571A">
        <w:t>accurately</w:t>
      </w:r>
      <w:proofErr w:type="spellEnd"/>
      <w:r w:rsidRPr="0002571A">
        <w:t xml:space="preserve"> </w:t>
      </w:r>
      <w:proofErr w:type="spellStart"/>
      <w:r w:rsidRPr="0002571A">
        <w:t>predict</w:t>
      </w:r>
      <w:proofErr w:type="spellEnd"/>
      <w:r w:rsidRPr="0002571A">
        <w:t xml:space="preserve"> </w:t>
      </w:r>
      <w:proofErr w:type="spellStart"/>
      <w:r w:rsidRPr="0002571A">
        <w:t>students</w:t>
      </w:r>
      <w:proofErr w:type="spellEnd"/>
      <w:r w:rsidRPr="0002571A">
        <w:t xml:space="preserve">' </w:t>
      </w:r>
      <w:proofErr w:type="spellStart"/>
      <w:r w:rsidRPr="0002571A">
        <w:t>responses</w:t>
      </w:r>
      <w:proofErr w:type="spellEnd"/>
      <w:r w:rsidRPr="0002571A">
        <w:t xml:space="preserve"> to </w:t>
      </w:r>
      <w:proofErr w:type="spellStart"/>
      <w:r w:rsidRPr="0002571A">
        <w:t>group</w:t>
      </w:r>
      <w:proofErr w:type="spellEnd"/>
      <w:r w:rsidRPr="0002571A">
        <w:t xml:space="preserve"> </w:t>
      </w:r>
      <w:proofErr w:type="spellStart"/>
      <w:r w:rsidRPr="0002571A">
        <w:t>learning</w:t>
      </w:r>
      <w:proofErr w:type="spellEnd"/>
      <w:r w:rsidRPr="0002571A">
        <w:t xml:space="preserve"> in </w:t>
      </w:r>
      <w:proofErr w:type="spellStart"/>
      <w:r w:rsidRPr="0002571A">
        <w:t>mathematics</w:t>
      </w:r>
      <w:proofErr w:type="spellEnd"/>
      <w:r w:rsidRPr="0002571A">
        <w:t xml:space="preserve"> </w:t>
      </w:r>
      <w:proofErr w:type="spellStart"/>
      <w:r w:rsidRPr="0002571A">
        <w:t>using</w:t>
      </w:r>
      <w:proofErr w:type="spellEnd"/>
      <w:r w:rsidRPr="0002571A">
        <w:t xml:space="preserve"> </w:t>
      </w:r>
      <w:proofErr w:type="spellStart"/>
      <w:r w:rsidRPr="0002571A">
        <w:t>the</w:t>
      </w:r>
      <w:proofErr w:type="spellEnd"/>
      <w:r w:rsidRPr="0002571A">
        <w:t xml:space="preserve"> </w:t>
      </w:r>
      <w:proofErr w:type="spellStart"/>
      <w:r w:rsidRPr="0002571A">
        <w:t>variables</w:t>
      </w:r>
      <w:proofErr w:type="spellEnd"/>
      <w:r w:rsidRPr="0002571A">
        <w:t xml:space="preserve"> </w:t>
      </w:r>
      <w:proofErr w:type="spellStart"/>
      <w:r w:rsidRPr="0002571A">
        <w:t>and</w:t>
      </w:r>
      <w:proofErr w:type="spellEnd"/>
      <w:r w:rsidRPr="0002571A">
        <w:t xml:space="preserve"> </w:t>
      </w:r>
      <w:proofErr w:type="spellStart"/>
      <w:r w:rsidRPr="0002571A">
        <w:t>sample</w:t>
      </w:r>
      <w:proofErr w:type="spellEnd"/>
      <w:r w:rsidRPr="0002571A">
        <w:t xml:space="preserve"> </w:t>
      </w:r>
      <w:proofErr w:type="spellStart"/>
      <w:r w:rsidRPr="0002571A">
        <w:t>size</w:t>
      </w:r>
      <w:proofErr w:type="spellEnd"/>
      <w:r w:rsidRPr="0002571A">
        <w:t xml:space="preserve"> </w:t>
      </w:r>
      <w:proofErr w:type="spellStart"/>
      <w:r w:rsidRPr="0002571A">
        <w:t>employed</w:t>
      </w:r>
      <w:proofErr w:type="spellEnd"/>
      <w:r w:rsidRPr="0002571A">
        <w:t xml:space="preserve">. As a </w:t>
      </w:r>
      <w:proofErr w:type="spellStart"/>
      <w:r w:rsidRPr="0002571A">
        <w:t>result</w:t>
      </w:r>
      <w:proofErr w:type="spellEnd"/>
      <w:r w:rsidRPr="0002571A">
        <w:t xml:space="preserve">, </w:t>
      </w:r>
      <w:proofErr w:type="spellStart"/>
      <w:r w:rsidRPr="0002571A">
        <w:t>they</w:t>
      </w:r>
      <w:proofErr w:type="spellEnd"/>
      <w:r w:rsidRPr="0002571A">
        <w:t xml:space="preserve"> </w:t>
      </w:r>
      <w:proofErr w:type="spellStart"/>
      <w:r w:rsidRPr="0002571A">
        <w:t>may</w:t>
      </w:r>
      <w:proofErr w:type="spellEnd"/>
      <w:r w:rsidRPr="0002571A">
        <w:t xml:space="preserve"> not be </w:t>
      </w:r>
      <w:proofErr w:type="spellStart"/>
      <w:r w:rsidRPr="0002571A">
        <w:t>appropriate</w:t>
      </w:r>
      <w:proofErr w:type="spellEnd"/>
      <w:r w:rsidRPr="0002571A">
        <w:t xml:space="preserve"> </w:t>
      </w:r>
      <w:proofErr w:type="spellStart"/>
      <w:r w:rsidRPr="0002571A">
        <w:t>for</w:t>
      </w:r>
      <w:proofErr w:type="spellEnd"/>
      <w:r w:rsidRPr="0002571A">
        <w:t xml:space="preserve"> </w:t>
      </w:r>
      <w:proofErr w:type="spellStart"/>
      <w:r w:rsidRPr="0002571A">
        <w:t>aiding</w:t>
      </w:r>
      <w:proofErr w:type="spellEnd"/>
      <w:r w:rsidRPr="0002571A">
        <w:t xml:space="preserve"> </w:t>
      </w:r>
      <w:proofErr w:type="spellStart"/>
      <w:r w:rsidRPr="0002571A">
        <w:t>teachers</w:t>
      </w:r>
      <w:proofErr w:type="spellEnd"/>
      <w:r w:rsidRPr="0002571A">
        <w:t xml:space="preserve"> in </w:t>
      </w:r>
      <w:proofErr w:type="spellStart"/>
      <w:r w:rsidRPr="0002571A">
        <w:t>making</w:t>
      </w:r>
      <w:proofErr w:type="spellEnd"/>
      <w:r w:rsidRPr="0002571A">
        <w:t xml:space="preserve"> </w:t>
      </w:r>
      <w:proofErr w:type="spellStart"/>
      <w:r w:rsidRPr="0002571A">
        <w:t>decisions</w:t>
      </w:r>
      <w:proofErr w:type="spellEnd"/>
      <w:r w:rsidRPr="0002571A">
        <w:t xml:space="preserve"> </w:t>
      </w:r>
      <w:proofErr w:type="spellStart"/>
      <w:r w:rsidRPr="0002571A">
        <w:t>about</w:t>
      </w:r>
      <w:proofErr w:type="spellEnd"/>
      <w:r w:rsidRPr="0002571A">
        <w:t xml:space="preserve"> </w:t>
      </w:r>
      <w:proofErr w:type="spellStart"/>
      <w:r w:rsidRPr="0002571A">
        <w:t>selecting</w:t>
      </w:r>
      <w:proofErr w:type="spellEnd"/>
      <w:r w:rsidRPr="0002571A">
        <w:t xml:space="preserve"> </w:t>
      </w:r>
      <w:proofErr w:type="spellStart"/>
      <w:r w:rsidRPr="0002571A">
        <w:t>teaching</w:t>
      </w:r>
      <w:proofErr w:type="spellEnd"/>
      <w:r w:rsidRPr="0002571A">
        <w:t xml:space="preserve"> </w:t>
      </w:r>
      <w:proofErr w:type="spellStart"/>
      <w:r w:rsidRPr="0002571A">
        <w:t>methods</w:t>
      </w:r>
      <w:proofErr w:type="spellEnd"/>
      <w:r w:rsidRPr="0002571A">
        <w:t xml:space="preserve">. </w:t>
      </w:r>
      <w:proofErr w:type="spellStart"/>
      <w:r w:rsidRPr="0002571A">
        <w:t>Therefore</w:t>
      </w:r>
      <w:proofErr w:type="spellEnd"/>
      <w:r w:rsidRPr="0002571A">
        <w:t xml:space="preserve">, a </w:t>
      </w:r>
      <w:proofErr w:type="spellStart"/>
      <w:r w:rsidRPr="0002571A">
        <w:t>simplified</w:t>
      </w:r>
      <w:proofErr w:type="spellEnd"/>
      <w:r w:rsidRPr="0002571A">
        <w:t xml:space="preserve"> </w:t>
      </w:r>
      <w:proofErr w:type="spellStart"/>
      <w:r w:rsidRPr="0002571A">
        <w:t>approach</w:t>
      </w:r>
      <w:proofErr w:type="spellEnd"/>
      <w:r w:rsidRPr="0002571A">
        <w:t xml:space="preserve"> </w:t>
      </w:r>
      <w:proofErr w:type="spellStart"/>
      <w:r w:rsidRPr="0002571A">
        <w:t>can</w:t>
      </w:r>
      <w:proofErr w:type="spellEnd"/>
      <w:r w:rsidRPr="0002571A">
        <w:t xml:space="preserve"> </w:t>
      </w:r>
      <w:proofErr w:type="spellStart"/>
      <w:r w:rsidRPr="0002571A">
        <w:t>yield</w:t>
      </w:r>
      <w:proofErr w:type="spellEnd"/>
      <w:r w:rsidRPr="0002571A">
        <w:t xml:space="preserve"> more </w:t>
      </w:r>
      <w:proofErr w:type="spellStart"/>
      <w:r w:rsidRPr="0002571A">
        <w:t>effective</w:t>
      </w:r>
      <w:proofErr w:type="spellEnd"/>
      <w:r w:rsidRPr="0002571A">
        <w:t xml:space="preserve"> </w:t>
      </w:r>
      <w:proofErr w:type="spellStart"/>
      <w:r w:rsidRPr="0002571A">
        <w:t>results</w:t>
      </w:r>
      <w:proofErr w:type="spellEnd"/>
      <w:r w:rsidRPr="0002571A">
        <w:t xml:space="preserve">, in </w:t>
      </w:r>
      <w:proofErr w:type="spellStart"/>
      <w:r w:rsidRPr="0002571A">
        <w:t>our</w:t>
      </w:r>
      <w:proofErr w:type="spellEnd"/>
      <w:r w:rsidRPr="0002571A">
        <w:t xml:space="preserve"> </w:t>
      </w:r>
      <w:proofErr w:type="spellStart"/>
      <w:r w:rsidRPr="0002571A">
        <w:t>case</w:t>
      </w:r>
      <w:proofErr w:type="spellEnd"/>
      <w:r w:rsidRPr="0002571A">
        <w:t xml:space="preserve"> </w:t>
      </w:r>
      <w:proofErr w:type="spellStart"/>
      <w:r w:rsidRPr="0002571A">
        <w:t>from</w:t>
      </w:r>
      <w:proofErr w:type="spellEnd"/>
      <w:r w:rsidRPr="0002571A">
        <w:t xml:space="preserve"> </w:t>
      </w:r>
      <w:proofErr w:type="spellStart"/>
      <w:r w:rsidRPr="0002571A">
        <w:t>the</w:t>
      </w:r>
      <w:proofErr w:type="spellEnd"/>
      <w:r w:rsidRPr="0002571A">
        <w:t xml:space="preserve"> </w:t>
      </w:r>
      <w:proofErr w:type="spellStart"/>
      <w:r w:rsidRPr="0002571A">
        <w:t>transformation</w:t>
      </w:r>
      <w:proofErr w:type="spellEnd"/>
      <w:r w:rsidRPr="0002571A">
        <w:t xml:space="preserve"> </w:t>
      </w:r>
      <w:proofErr w:type="spellStart"/>
      <w:r w:rsidRPr="0002571A">
        <w:t>of</w:t>
      </w:r>
      <w:proofErr w:type="spellEnd"/>
      <w:r w:rsidRPr="0002571A">
        <w:t xml:space="preserve"> </w:t>
      </w:r>
      <w:proofErr w:type="spellStart"/>
      <w:r w:rsidRPr="0002571A">
        <w:t>the</w:t>
      </w:r>
      <w:proofErr w:type="spellEnd"/>
      <w:r w:rsidRPr="0002571A">
        <w:t xml:space="preserve"> </w:t>
      </w:r>
      <w:proofErr w:type="spellStart"/>
      <w:r w:rsidRPr="0002571A">
        <w:t>machine</w:t>
      </w:r>
      <w:proofErr w:type="spellEnd"/>
      <w:r w:rsidRPr="0002571A">
        <w:t xml:space="preserve"> </w:t>
      </w:r>
      <w:proofErr w:type="spellStart"/>
      <w:r w:rsidRPr="0002571A">
        <w:t>learning</w:t>
      </w:r>
      <w:proofErr w:type="spellEnd"/>
      <w:r w:rsidRPr="0002571A">
        <w:t xml:space="preserve"> </w:t>
      </w:r>
      <w:proofErr w:type="spellStart"/>
      <w:r w:rsidRPr="0002571A">
        <w:t>classification</w:t>
      </w:r>
      <w:proofErr w:type="spellEnd"/>
      <w:r w:rsidRPr="0002571A">
        <w:t xml:space="preserve"> problem </w:t>
      </w:r>
      <w:proofErr w:type="spellStart"/>
      <w:r w:rsidRPr="0002571A">
        <w:t>from</w:t>
      </w:r>
      <w:proofErr w:type="spellEnd"/>
      <w:r w:rsidRPr="0002571A">
        <w:t xml:space="preserve"> </w:t>
      </w:r>
      <w:proofErr w:type="spellStart"/>
      <w:r w:rsidRPr="0002571A">
        <w:t>three</w:t>
      </w:r>
      <w:proofErr w:type="spellEnd"/>
      <w:r w:rsidRPr="0002571A">
        <w:t xml:space="preserve"> </w:t>
      </w:r>
      <w:proofErr w:type="spellStart"/>
      <w:r w:rsidRPr="0002571A">
        <w:t>states</w:t>
      </w:r>
      <w:proofErr w:type="spellEnd"/>
      <w:r w:rsidRPr="0002571A">
        <w:t xml:space="preserve"> to </w:t>
      </w:r>
      <w:proofErr w:type="spellStart"/>
      <w:r w:rsidRPr="0002571A">
        <w:t>two</w:t>
      </w:r>
      <w:proofErr w:type="spellEnd"/>
      <w:r w:rsidRPr="0002571A">
        <w:t>.</w:t>
      </w:r>
    </w:p>
    <w:p w14:paraId="155D8ED1" w14:textId="268DE35D" w:rsidR="00964A65" w:rsidRPr="0002571A" w:rsidRDefault="00964A65" w:rsidP="00964A65">
      <w:pPr>
        <w:jc w:val="left"/>
      </w:pPr>
      <w:proofErr w:type="spellStart"/>
      <w:r w:rsidRPr="0002571A">
        <w:rPr>
          <w:b/>
          <w:bCs/>
        </w:rPr>
        <w:t>Keywords</w:t>
      </w:r>
      <w:proofErr w:type="spellEnd"/>
      <w:r w:rsidRPr="0002571A">
        <w:rPr>
          <w:b/>
          <w:bCs/>
        </w:rPr>
        <w:t>:</w:t>
      </w:r>
    </w:p>
    <w:p w14:paraId="4BC3DFDE" w14:textId="61061E9B" w:rsidR="00964A65" w:rsidRPr="0002571A" w:rsidRDefault="00FB70D4" w:rsidP="00964A65">
      <w:pPr>
        <w:jc w:val="left"/>
      </w:pPr>
      <w:proofErr w:type="spellStart"/>
      <w:r w:rsidRPr="0002571A">
        <w:t>Education</w:t>
      </w:r>
      <w:proofErr w:type="spellEnd"/>
      <w:r w:rsidRPr="0002571A">
        <w:t xml:space="preserve">, tandem </w:t>
      </w:r>
      <w:proofErr w:type="spellStart"/>
      <w:r w:rsidRPr="0002571A">
        <w:t>learning</w:t>
      </w:r>
      <w:proofErr w:type="spellEnd"/>
      <w:r w:rsidRPr="0002571A">
        <w:t xml:space="preserve">, </w:t>
      </w:r>
      <w:proofErr w:type="spellStart"/>
      <w:r w:rsidRPr="0002571A">
        <w:t>machine</w:t>
      </w:r>
      <w:proofErr w:type="spellEnd"/>
      <w:r w:rsidRPr="0002571A">
        <w:t xml:space="preserve"> </w:t>
      </w:r>
      <w:proofErr w:type="spellStart"/>
      <w:r w:rsidRPr="0002571A">
        <w:t>learning</w:t>
      </w:r>
      <w:proofErr w:type="spellEnd"/>
      <w:r w:rsidRPr="0002571A">
        <w:t xml:space="preserve">, data </w:t>
      </w:r>
      <w:proofErr w:type="spellStart"/>
      <w:r w:rsidRPr="0002571A">
        <w:t>mining</w:t>
      </w:r>
      <w:proofErr w:type="spellEnd"/>
      <w:r w:rsidRPr="0002571A">
        <w:t>.</w:t>
      </w:r>
    </w:p>
    <w:p w14:paraId="3F0F0090" w14:textId="188AD431" w:rsidR="00964A65" w:rsidRPr="0002571A" w:rsidRDefault="00964A65" w:rsidP="00964A65">
      <w:pPr>
        <w:jc w:val="left"/>
      </w:pPr>
      <w:proofErr w:type="spellStart"/>
      <w:r w:rsidRPr="0002571A">
        <w:rPr>
          <w:b/>
          <w:bCs/>
        </w:rPr>
        <w:t>Math</w:t>
      </w:r>
      <w:proofErr w:type="spellEnd"/>
      <w:r w:rsidRPr="0002571A">
        <w:rPr>
          <w:b/>
          <w:bCs/>
        </w:rPr>
        <w:t xml:space="preserve">. Subj. </w:t>
      </w:r>
      <w:proofErr w:type="spellStart"/>
      <w:r w:rsidRPr="0002571A">
        <w:rPr>
          <w:b/>
          <w:bCs/>
        </w:rPr>
        <w:t>Class</w:t>
      </w:r>
      <w:proofErr w:type="spellEnd"/>
      <w:r w:rsidRPr="0002571A">
        <w:rPr>
          <w:b/>
          <w:bCs/>
        </w:rPr>
        <w:t>. (2020):</w:t>
      </w:r>
      <w:r w:rsidR="00FB70D4" w:rsidRPr="0002571A">
        <w:rPr>
          <w:b/>
          <w:bCs/>
        </w:rPr>
        <w:tab/>
      </w:r>
      <w:r w:rsidRPr="0002571A">
        <w:t>97D40, 97D60, 62P99</w:t>
      </w:r>
    </w:p>
    <w:p w14:paraId="3C68EC92" w14:textId="0DF693E3" w:rsidR="00FB70D4" w:rsidRPr="0002571A" w:rsidRDefault="00FB70D4" w:rsidP="00964A65">
      <w:pPr>
        <w:jc w:val="left"/>
        <w:rPr>
          <w:b/>
          <w:bCs/>
        </w:rPr>
      </w:pPr>
      <w:r w:rsidRPr="0002571A">
        <w:rPr>
          <w:b/>
          <w:bCs/>
        </w:rPr>
        <w:t xml:space="preserve">ARRS </w:t>
      </w:r>
      <w:proofErr w:type="spellStart"/>
      <w:r w:rsidRPr="0002571A">
        <w:rPr>
          <w:b/>
          <w:bCs/>
        </w:rPr>
        <w:t>classification</w:t>
      </w:r>
      <w:proofErr w:type="spellEnd"/>
      <w:r w:rsidRPr="0002571A">
        <w:rPr>
          <w:b/>
          <w:bCs/>
        </w:rPr>
        <w:t xml:space="preserve">: </w:t>
      </w:r>
      <w:r w:rsidRPr="0002571A">
        <w:rPr>
          <w:b/>
          <w:bCs/>
        </w:rPr>
        <w:tab/>
      </w:r>
      <w:r w:rsidRPr="0002571A">
        <w:rPr>
          <w:b/>
          <w:bCs/>
        </w:rPr>
        <w:tab/>
      </w:r>
      <w:r w:rsidRPr="0002571A">
        <w:t>5.01.01, 2.07.08</w:t>
      </w:r>
    </w:p>
    <w:p w14:paraId="34702516" w14:textId="1AC178B9" w:rsidR="00964A65" w:rsidRPr="0002571A" w:rsidRDefault="00FC557D" w:rsidP="00964A65">
      <w:pPr>
        <w:jc w:val="left"/>
        <w:rPr>
          <w:b/>
          <w:bCs/>
        </w:rPr>
      </w:pPr>
      <w:proofErr w:type="spellStart"/>
      <w:r w:rsidRPr="0002571A">
        <w:rPr>
          <w:b/>
          <w:bCs/>
        </w:rPr>
        <w:t>Key</w:t>
      </w:r>
      <w:proofErr w:type="spellEnd"/>
      <w:r w:rsidR="00DB30FC" w:rsidRPr="0002571A">
        <w:rPr>
          <w:b/>
          <w:bCs/>
        </w:rPr>
        <w:t xml:space="preserve"> literatur</w:t>
      </w:r>
      <w:r w:rsidRPr="0002571A">
        <w:rPr>
          <w:b/>
          <w:bCs/>
        </w:rPr>
        <w:t>e</w:t>
      </w:r>
      <w:r w:rsidR="00DB30FC" w:rsidRPr="0002571A">
        <w:rPr>
          <w:b/>
          <w:bCs/>
        </w:rPr>
        <w:t>:</w:t>
      </w:r>
      <w:r w:rsidR="00DB30FC" w:rsidRPr="0002571A">
        <w:rPr>
          <w:b/>
          <w:bCs/>
        </w:rPr>
        <w:tab/>
      </w:r>
      <w:r w:rsidR="00DB30FC" w:rsidRPr="0002571A">
        <w:rPr>
          <w:b/>
          <w:bCs/>
        </w:rPr>
        <w:tab/>
      </w:r>
      <w:r w:rsidR="00DB30FC" w:rsidRPr="0002571A">
        <w:rPr>
          <w:highlight w:val="yellow"/>
        </w:rPr>
        <w:t>(DODAJ DOI ČLANKOV)</w:t>
      </w:r>
    </w:p>
    <w:p w14:paraId="43B25CA2" w14:textId="77777777" w:rsidR="00943AC8" w:rsidRPr="0002571A" w:rsidRDefault="00943AC8">
      <w:pPr>
        <w:jc w:val="left"/>
      </w:pPr>
      <w:r w:rsidRPr="0002571A">
        <w:br w:type="page"/>
      </w:r>
    </w:p>
    <w:sdt>
      <w:sdtPr>
        <w:rPr>
          <w:rFonts w:asciiTheme="minorHAnsi" w:eastAsiaTheme="minorHAnsi" w:hAnsiTheme="minorHAnsi" w:cstheme="minorBidi"/>
          <w:color w:val="auto"/>
          <w:kern w:val="2"/>
          <w:sz w:val="22"/>
          <w:szCs w:val="22"/>
          <w:lang w:eastAsia="en-US"/>
          <w14:ligatures w14:val="standardContextual"/>
        </w:rPr>
        <w:id w:val="246238056"/>
        <w:docPartObj>
          <w:docPartGallery w:val="Table of Contents"/>
          <w:docPartUnique/>
        </w:docPartObj>
      </w:sdtPr>
      <w:sdtEndPr>
        <w:rPr>
          <w:b/>
          <w:bCs/>
        </w:rPr>
      </w:sdtEndPr>
      <w:sdtContent>
        <w:p w14:paraId="58ED7327" w14:textId="4486DB98" w:rsidR="00F02E01" w:rsidRPr="0002571A" w:rsidRDefault="00331C49">
          <w:pPr>
            <w:pStyle w:val="TOCHeading"/>
          </w:pPr>
          <w:r w:rsidRPr="0002571A">
            <w:t>Kazalo vsebine</w:t>
          </w:r>
        </w:p>
        <w:p w14:paraId="789821F6" w14:textId="5FC2B1BC" w:rsidR="00AF0363" w:rsidRPr="0002571A" w:rsidRDefault="00F02E01">
          <w:pPr>
            <w:pStyle w:val="TOC1"/>
            <w:tabs>
              <w:tab w:val="right" w:leader="dot" w:pos="9062"/>
            </w:tabs>
            <w:rPr>
              <w:rFonts w:eastAsiaTheme="minorEastAsia"/>
              <w:sz w:val="24"/>
              <w:szCs w:val="24"/>
              <w:lang w:eastAsia="en-SI"/>
            </w:rPr>
          </w:pPr>
          <w:r w:rsidRPr="0002571A">
            <w:fldChar w:fldCharType="begin"/>
          </w:r>
          <w:r w:rsidRPr="0002571A">
            <w:instrText xml:space="preserve"> TOC \o "1-3" \h \z \u </w:instrText>
          </w:r>
          <w:r w:rsidRPr="0002571A">
            <w:fldChar w:fldCharType="separate"/>
          </w:r>
          <w:hyperlink w:anchor="_Toc170115107" w:history="1">
            <w:r w:rsidR="00AF0363" w:rsidRPr="0002571A">
              <w:rPr>
                <w:rStyle w:val="Hyperlink"/>
              </w:rPr>
              <w:t>Uvod</w:t>
            </w:r>
            <w:r w:rsidR="00AF0363" w:rsidRPr="0002571A">
              <w:rPr>
                <w:webHidden/>
              </w:rPr>
              <w:tab/>
            </w:r>
            <w:r w:rsidR="00AF0363" w:rsidRPr="0002571A">
              <w:rPr>
                <w:webHidden/>
              </w:rPr>
              <w:fldChar w:fldCharType="begin"/>
            </w:r>
            <w:r w:rsidR="00AF0363" w:rsidRPr="0002571A">
              <w:rPr>
                <w:webHidden/>
              </w:rPr>
              <w:instrText xml:space="preserve"> PAGEREF _Toc170115107 \h </w:instrText>
            </w:r>
            <w:r w:rsidR="00AF0363" w:rsidRPr="0002571A">
              <w:rPr>
                <w:webHidden/>
              </w:rPr>
            </w:r>
            <w:r w:rsidR="00AF0363" w:rsidRPr="0002571A">
              <w:rPr>
                <w:webHidden/>
              </w:rPr>
              <w:fldChar w:fldCharType="separate"/>
            </w:r>
            <w:r w:rsidR="00AF0363" w:rsidRPr="0002571A">
              <w:rPr>
                <w:webHidden/>
              </w:rPr>
              <w:t>15</w:t>
            </w:r>
            <w:r w:rsidR="00AF0363" w:rsidRPr="0002571A">
              <w:rPr>
                <w:webHidden/>
              </w:rPr>
              <w:fldChar w:fldCharType="end"/>
            </w:r>
          </w:hyperlink>
        </w:p>
        <w:p w14:paraId="7F5BDC84" w14:textId="4AA017B4" w:rsidR="00AF0363" w:rsidRPr="0002571A" w:rsidRDefault="00AF0363">
          <w:pPr>
            <w:pStyle w:val="TOC1"/>
            <w:tabs>
              <w:tab w:val="right" w:leader="dot" w:pos="9062"/>
            </w:tabs>
            <w:rPr>
              <w:rFonts w:eastAsiaTheme="minorEastAsia"/>
              <w:sz w:val="24"/>
              <w:szCs w:val="24"/>
              <w:lang w:eastAsia="en-SI"/>
            </w:rPr>
          </w:pPr>
          <w:hyperlink w:anchor="_Toc170115108" w:history="1">
            <w:r w:rsidRPr="0002571A">
              <w:rPr>
                <w:rStyle w:val="Hyperlink"/>
              </w:rPr>
              <w:t>Teoretični del</w:t>
            </w:r>
            <w:r w:rsidRPr="0002571A">
              <w:rPr>
                <w:webHidden/>
              </w:rPr>
              <w:tab/>
            </w:r>
            <w:r w:rsidRPr="0002571A">
              <w:rPr>
                <w:webHidden/>
              </w:rPr>
              <w:fldChar w:fldCharType="begin"/>
            </w:r>
            <w:r w:rsidRPr="0002571A">
              <w:rPr>
                <w:webHidden/>
              </w:rPr>
              <w:instrText xml:space="preserve"> PAGEREF _Toc170115108 \h </w:instrText>
            </w:r>
            <w:r w:rsidRPr="0002571A">
              <w:rPr>
                <w:webHidden/>
              </w:rPr>
            </w:r>
            <w:r w:rsidRPr="0002571A">
              <w:rPr>
                <w:webHidden/>
              </w:rPr>
              <w:fldChar w:fldCharType="separate"/>
            </w:r>
            <w:r w:rsidRPr="0002571A">
              <w:rPr>
                <w:webHidden/>
              </w:rPr>
              <w:t>16</w:t>
            </w:r>
            <w:r w:rsidRPr="0002571A">
              <w:rPr>
                <w:webHidden/>
              </w:rPr>
              <w:fldChar w:fldCharType="end"/>
            </w:r>
          </w:hyperlink>
        </w:p>
        <w:p w14:paraId="0227A16D" w14:textId="15FCA5F3" w:rsidR="00AF0363" w:rsidRPr="0002571A" w:rsidRDefault="00AF0363">
          <w:pPr>
            <w:pStyle w:val="TOC2"/>
            <w:tabs>
              <w:tab w:val="right" w:leader="dot" w:pos="9062"/>
            </w:tabs>
            <w:rPr>
              <w:rFonts w:eastAsiaTheme="minorEastAsia"/>
              <w:sz w:val="24"/>
              <w:szCs w:val="24"/>
              <w:lang w:eastAsia="en-SI"/>
            </w:rPr>
          </w:pPr>
          <w:hyperlink w:anchor="_Toc170115109" w:history="1">
            <w:r w:rsidRPr="0002571A">
              <w:rPr>
                <w:rStyle w:val="Hyperlink"/>
              </w:rPr>
              <w:t>Pouk in učne oblike</w:t>
            </w:r>
            <w:r w:rsidRPr="0002571A">
              <w:rPr>
                <w:webHidden/>
              </w:rPr>
              <w:tab/>
            </w:r>
            <w:r w:rsidRPr="0002571A">
              <w:rPr>
                <w:webHidden/>
              </w:rPr>
              <w:fldChar w:fldCharType="begin"/>
            </w:r>
            <w:r w:rsidRPr="0002571A">
              <w:rPr>
                <w:webHidden/>
              </w:rPr>
              <w:instrText xml:space="preserve"> PAGEREF _Toc170115109 \h </w:instrText>
            </w:r>
            <w:r w:rsidRPr="0002571A">
              <w:rPr>
                <w:webHidden/>
              </w:rPr>
            </w:r>
            <w:r w:rsidRPr="0002571A">
              <w:rPr>
                <w:webHidden/>
              </w:rPr>
              <w:fldChar w:fldCharType="separate"/>
            </w:r>
            <w:r w:rsidRPr="0002571A">
              <w:rPr>
                <w:webHidden/>
              </w:rPr>
              <w:t>16</w:t>
            </w:r>
            <w:r w:rsidRPr="0002571A">
              <w:rPr>
                <w:webHidden/>
              </w:rPr>
              <w:fldChar w:fldCharType="end"/>
            </w:r>
          </w:hyperlink>
        </w:p>
        <w:p w14:paraId="4568949C" w14:textId="79452E8B" w:rsidR="00AF0363" w:rsidRPr="0002571A" w:rsidRDefault="00AF0363">
          <w:pPr>
            <w:pStyle w:val="TOC3"/>
            <w:tabs>
              <w:tab w:val="right" w:leader="dot" w:pos="9062"/>
            </w:tabs>
            <w:rPr>
              <w:rFonts w:eastAsiaTheme="minorEastAsia"/>
              <w:sz w:val="24"/>
              <w:szCs w:val="24"/>
              <w:lang w:eastAsia="en-SI"/>
            </w:rPr>
          </w:pPr>
          <w:hyperlink w:anchor="_Toc170115110" w:history="1">
            <w:r w:rsidRPr="0002571A">
              <w:rPr>
                <w:rStyle w:val="Hyperlink"/>
              </w:rPr>
              <w:t>Kratko o pouku</w:t>
            </w:r>
            <w:r w:rsidRPr="0002571A">
              <w:rPr>
                <w:webHidden/>
              </w:rPr>
              <w:tab/>
            </w:r>
            <w:r w:rsidRPr="0002571A">
              <w:rPr>
                <w:webHidden/>
              </w:rPr>
              <w:fldChar w:fldCharType="begin"/>
            </w:r>
            <w:r w:rsidRPr="0002571A">
              <w:rPr>
                <w:webHidden/>
              </w:rPr>
              <w:instrText xml:space="preserve"> PAGEREF _Toc170115110 \h </w:instrText>
            </w:r>
            <w:r w:rsidRPr="0002571A">
              <w:rPr>
                <w:webHidden/>
              </w:rPr>
            </w:r>
            <w:r w:rsidRPr="0002571A">
              <w:rPr>
                <w:webHidden/>
              </w:rPr>
              <w:fldChar w:fldCharType="separate"/>
            </w:r>
            <w:r w:rsidRPr="0002571A">
              <w:rPr>
                <w:webHidden/>
              </w:rPr>
              <w:t>16</w:t>
            </w:r>
            <w:r w:rsidRPr="0002571A">
              <w:rPr>
                <w:webHidden/>
              </w:rPr>
              <w:fldChar w:fldCharType="end"/>
            </w:r>
          </w:hyperlink>
        </w:p>
        <w:p w14:paraId="5819FF7C" w14:textId="2FD4F106" w:rsidR="00AF0363" w:rsidRPr="0002571A" w:rsidRDefault="00AF0363">
          <w:pPr>
            <w:pStyle w:val="TOC3"/>
            <w:tabs>
              <w:tab w:val="right" w:leader="dot" w:pos="9062"/>
            </w:tabs>
            <w:rPr>
              <w:rFonts w:eastAsiaTheme="minorEastAsia"/>
              <w:sz w:val="24"/>
              <w:szCs w:val="24"/>
              <w:lang w:eastAsia="en-SI"/>
            </w:rPr>
          </w:pPr>
          <w:hyperlink w:anchor="_Toc170115111" w:history="1">
            <w:r w:rsidRPr="0002571A">
              <w:rPr>
                <w:rStyle w:val="Hyperlink"/>
              </w:rPr>
              <w:t>Neposredna in posredna učna oblika</w:t>
            </w:r>
            <w:r w:rsidRPr="0002571A">
              <w:rPr>
                <w:webHidden/>
              </w:rPr>
              <w:tab/>
            </w:r>
            <w:r w:rsidRPr="0002571A">
              <w:rPr>
                <w:webHidden/>
              </w:rPr>
              <w:fldChar w:fldCharType="begin"/>
            </w:r>
            <w:r w:rsidRPr="0002571A">
              <w:rPr>
                <w:webHidden/>
              </w:rPr>
              <w:instrText xml:space="preserve"> PAGEREF _Toc170115111 \h </w:instrText>
            </w:r>
            <w:r w:rsidRPr="0002571A">
              <w:rPr>
                <w:webHidden/>
              </w:rPr>
            </w:r>
            <w:r w:rsidRPr="0002571A">
              <w:rPr>
                <w:webHidden/>
              </w:rPr>
              <w:fldChar w:fldCharType="separate"/>
            </w:r>
            <w:r w:rsidRPr="0002571A">
              <w:rPr>
                <w:webHidden/>
              </w:rPr>
              <w:t>17</w:t>
            </w:r>
            <w:r w:rsidRPr="0002571A">
              <w:rPr>
                <w:webHidden/>
              </w:rPr>
              <w:fldChar w:fldCharType="end"/>
            </w:r>
          </w:hyperlink>
        </w:p>
        <w:p w14:paraId="786B2E95" w14:textId="5655DAE0" w:rsidR="00AF0363" w:rsidRPr="0002571A" w:rsidRDefault="00AF0363">
          <w:pPr>
            <w:pStyle w:val="TOC3"/>
            <w:tabs>
              <w:tab w:val="right" w:leader="dot" w:pos="9062"/>
            </w:tabs>
            <w:rPr>
              <w:rFonts w:eastAsiaTheme="minorEastAsia"/>
              <w:sz w:val="24"/>
              <w:szCs w:val="24"/>
              <w:lang w:eastAsia="en-SI"/>
            </w:rPr>
          </w:pPr>
          <w:hyperlink w:anchor="_Toc170115112" w:history="1">
            <w:r w:rsidRPr="0002571A">
              <w:rPr>
                <w:rStyle w:val="Hyperlink"/>
              </w:rPr>
              <w:t>Pouk matematike in učne oblike pri njem</w:t>
            </w:r>
            <w:r w:rsidRPr="0002571A">
              <w:rPr>
                <w:webHidden/>
              </w:rPr>
              <w:tab/>
            </w:r>
            <w:r w:rsidRPr="0002571A">
              <w:rPr>
                <w:webHidden/>
              </w:rPr>
              <w:fldChar w:fldCharType="begin"/>
            </w:r>
            <w:r w:rsidRPr="0002571A">
              <w:rPr>
                <w:webHidden/>
              </w:rPr>
              <w:instrText xml:space="preserve"> PAGEREF _Toc170115112 \h </w:instrText>
            </w:r>
            <w:r w:rsidRPr="0002571A">
              <w:rPr>
                <w:webHidden/>
              </w:rPr>
            </w:r>
            <w:r w:rsidRPr="0002571A">
              <w:rPr>
                <w:webHidden/>
              </w:rPr>
              <w:fldChar w:fldCharType="separate"/>
            </w:r>
            <w:r w:rsidRPr="0002571A">
              <w:rPr>
                <w:webHidden/>
              </w:rPr>
              <w:t>18</w:t>
            </w:r>
            <w:r w:rsidRPr="0002571A">
              <w:rPr>
                <w:webHidden/>
              </w:rPr>
              <w:fldChar w:fldCharType="end"/>
            </w:r>
          </w:hyperlink>
        </w:p>
        <w:p w14:paraId="42E6F19B" w14:textId="4F84F769" w:rsidR="00AF0363" w:rsidRPr="0002571A" w:rsidRDefault="00AF0363">
          <w:pPr>
            <w:pStyle w:val="TOC2"/>
            <w:tabs>
              <w:tab w:val="right" w:leader="dot" w:pos="9062"/>
            </w:tabs>
            <w:rPr>
              <w:rFonts w:eastAsiaTheme="minorEastAsia"/>
              <w:sz w:val="24"/>
              <w:szCs w:val="24"/>
              <w:lang w:eastAsia="en-SI"/>
            </w:rPr>
          </w:pPr>
          <w:hyperlink w:anchor="_Toc170115113" w:history="1">
            <w:r w:rsidRPr="0002571A">
              <w:rPr>
                <w:rStyle w:val="Hyperlink"/>
              </w:rPr>
              <w:t>Psihološki oris osebnosti</w:t>
            </w:r>
            <w:r w:rsidRPr="0002571A">
              <w:rPr>
                <w:webHidden/>
              </w:rPr>
              <w:tab/>
            </w:r>
            <w:r w:rsidRPr="0002571A">
              <w:rPr>
                <w:webHidden/>
              </w:rPr>
              <w:fldChar w:fldCharType="begin"/>
            </w:r>
            <w:r w:rsidRPr="0002571A">
              <w:rPr>
                <w:webHidden/>
              </w:rPr>
              <w:instrText xml:space="preserve"> PAGEREF _Toc170115113 \h </w:instrText>
            </w:r>
            <w:r w:rsidRPr="0002571A">
              <w:rPr>
                <w:webHidden/>
              </w:rPr>
            </w:r>
            <w:r w:rsidRPr="0002571A">
              <w:rPr>
                <w:webHidden/>
              </w:rPr>
              <w:fldChar w:fldCharType="separate"/>
            </w:r>
            <w:r w:rsidRPr="0002571A">
              <w:rPr>
                <w:webHidden/>
              </w:rPr>
              <w:t>19</w:t>
            </w:r>
            <w:r w:rsidRPr="0002571A">
              <w:rPr>
                <w:webHidden/>
              </w:rPr>
              <w:fldChar w:fldCharType="end"/>
            </w:r>
          </w:hyperlink>
        </w:p>
        <w:p w14:paraId="30CF9B4E" w14:textId="7E9E5E68" w:rsidR="00AF0363" w:rsidRPr="0002571A" w:rsidRDefault="00AF0363">
          <w:pPr>
            <w:pStyle w:val="TOC3"/>
            <w:tabs>
              <w:tab w:val="right" w:leader="dot" w:pos="9062"/>
            </w:tabs>
            <w:rPr>
              <w:rFonts w:eastAsiaTheme="minorEastAsia"/>
              <w:sz w:val="24"/>
              <w:szCs w:val="24"/>
              <w:lang w:eastAsia="en-SI"/>
            </w:rPr>
          </w:pPr>
          <w:hyperlink w:anchor="_Toc170115114" w:history="1">
            <w:r w:rsidRPr="0002571A">
              <w:rPr>
                <w:rStyle w:val="Hyperlink"/>
              </w:rPr>
              <w:t>Matematična anksioznost</w:t>
            </w:r>
            <w:r w:rsidRPr="0002571A">
              <w:rPr>
                <w:webHidden/>
              </w:rPr>
              <w:tab/>
            </w:r>
            <w:r w:rsidRPr="0002571A">
              <w:rPr>
                <w:webHidden/>
              </w:rPr>
              <w:fldChar w:fldCharType="begin"/>
            </w:r>
            <w:r w:rsidRPr="0002571A">
              <w:rPr>
                <w:webHidden/>
              </w:rPr>
              <w:instrText xml:space="preserve"> PAGEREF _Toc170115114 \h </w:instrText>
            </w:r>
            <w:r w:rsidRPr="0002571A">
              <w:rPr>
                <w:webHidden/>
              </w:rPr>
            </w:r>
            <w:r w:rsidRPr="0002571A">
              <w:rPr>
                <w:webHidden/>
              </w:rPr>
              <w:fldChar w:fldCharType="separate"/>
            </w:r>
            <w:r w:rsidRPr="0002571A">
              <w:rPr>
                <w:webHidden/>
              </w:rPr>
              <w:t>19</w:t>
            </w:r>
            <w:r w:rsidRPr="0002571A">
              <w:rPr>
                <w:webHidden/>
              </w:rPr>
              <w:fldChar w:fldCharType="end"/>
            </w:r>
          </w:hyperlink>
        </w:p>
        <w:p w14:paraId="2785CA91" w14:textId="0E431AEB" w:rsidR="00AF0363" w:rsidRPr="0002571A" w:rsidRDefault="00AF0363">
          <w:pPr>
            <w:pStyle w:val="TOC3"/>
            <w:tabs>
              <w:tab w:val="right" w:leader="dot" w:pos="9062"/>
            </w:tabs>
            <w:rPr>
              <w:rFonts w:eastAsiaTheme="minorEastAsia"/>
              <w:sz w:val="24"/>
              <w:szCs w:val="24"/>
              <w:lang w:eastAsia="en-SI"/>
            </w:rPr>
          </w:pPr>
          <w:hyperlink w:anchor="_Toc170115115" w:history="1">
            <w:r w:rsidRPr="0002571A">
              <w:rPr>
                <w:rStyle w:val="Hyperlink"/>
              </w:rPr>
              <w:t>Motivacija za matematiko</w:t>
            </w:r>
            <w:r w:rsidRPr="0002571A">
              <w:rPr>
                <w:webHidden/>
              </w:rPr>
              <w:tab/>
            </w:r>
            <w:r w:rsidRPr="0002571A">
              <w:rPr>
                <w:webHidden/>
              </w:rPr>
              <w:fldChar w:fldCharType="begin"/>
            </w:r>
            <w:r w:rsidRPr="0002571A">
              <w:rPr>
                <w:webHidden/>
              </w:rPr>
              <w:instrText xml:space="preserve"> PAGEREF _Toc170115115 \h </w:instrText>
            </w:r>
            <w:r w:rsidRPr="0002571A">
              <w:rPr>
                <w:webHidden/>
              </w:rPr>
            </w:r>
            <w:r w:rsidRPr="0002571A">
              <w:rPr>
                <w:webHidden/>
              </w:rPr>
              <w:fldChar w:fldCharType="separate"/>
            </w:r>
            <w:r w:rsidRPr="0002571A">
              <w:rPr>
                <w:webHidden/>
              </w:rPr>
              <w:t>20</w:t>
            </w:r>
            <w:r w:rsidRPr="0002571A">
              <w:rPr>
                <w:webHidden/>
              </w:rPr>
              <w:fldChar w:fldCharType="end"/>
            </w:r>
          </w:hyperlink>
        </w:p>
        <w:p w14:paraId="52B8DE3D" w14:textId="63ECC1CB" w:rsidR="00AF0363" w:rsidRPr="0002571A" w:rsidRDefault="00AF0363">
          <w:pPr>
            <w:pStyle w:val="TOC3"/>
            <w:tabs>
              <w:tab w:val="right" w:leader="dot" w:pos="9062"/>
            </w:tabs>
            <w:rPr>
              <w:rFonts w:eastAsiaTheme="minorEastAsia"/>
              <w:sz w:val="24"/>
              <w:szCs w:val="24"/>
              <w:lang w:eastAsia="en-SI"/>
            </w:rPr>
          </w:pPr>
          <w:hyperlink w:anchor="_Toc170115116" w:history="1">
            <w:r w:rsidRPr="0002571A">
              <w:rPr>
                <w:rStyle w:val="Hyperlink"/>
              </w:rPr>
              <w:t>Tip osebnosti</w:t>
            </w:r>
            <w:r w:rsidRPr="0002571A">
              <w:rPr>
                <w:webHidden/>
              </w:rPr>
              <w:tab/>
            </w:r>
            <w:r w:rsidRPr="0002571A">
              <w:rPr>
                <w:webHidden/>
              </w:rPr>
              <w:fldChar w:fldCharType="begin"/>
            </w:r>
            <w:r w:rsidRPr="0002571A">
              <w:rPr>
                <w:webHidden/>
              </w:rPr>
              <w:instrText xml:space="preserve"> PAGEREF _Toc170115116 \h </w:instrText>
            </w:r>
            <w:r w:rsidRPr="0002571A">
              <w:rPr>
                <w:webHidden/>
              </w:rPr>
            </w:r>
            <w:r w:rsidRPr="0002571A">
              <w:rPr>
                <w:webHidden/>
              </w:rPr>
              <w:fldChar w:fldCharType="separate"/>
            </w:r>
            <w:r w:rsidRPr="0002571A">
              <w:rPr>
                <w:webHidden/>
              </w:rPr>
              <w:t>20</w:t>
            </w:r>
            <w:r w:rsidRPr="0002571A">
              <w:rPr>
                <w:webHidden/>
              </w:rPr>
              <w:fldChar w:fldCharType="end"/>
            </w:r>
          </w:hyperlink>
        </w:p>
        <w:p w14:paraId="1932A187" w14:textId="4E068542" w:rsidR="00AF0363" w:rsidRPr="0002571A" w:rsidRDefault="00AF0363">
          <w:pPr>
            <w:pStyle w:val="TOC2"/>
            <w:tabs>
              <w:tab w:val="right" w:leader="dot" w:pos="9062"/>
            </w:tabs>
            <w:rPr>
              <w:rFonts w:eastAsiaTheme="minorEastAsia"/>
              <w:sz w:val="24"/>
              <w:szCs w:val="24"/>
              <w:lang w:eastAsia="en-SI"/>
            </w:rPr>
          </w:pPr>
          <w:hyperlink w:anchor="_Toc170115117" w:history="1">
            <w:r w:rsidRPr="0002571A">
              <w:rPr>
                <w:rStyle w:val="Hyperlink"/>
              </w:rPr>
              <w:t>Delo v skupini oziroma tandemu</w:t>
            </w:r>
            <w:r w:rsidRPr="0002571A">
              <w:rPr>
                <w:webHidden/>
              </w:rPr>
              <w:tab/>
            </w:r>
            <w:r w:rsidRPr="0002571A">
              <w:rPr>
                <w:webHidden/>
              </w:rPr>
              <w:fldChar w:fldCharType="begin"/>
            </w:r>
            <w:r w:rsidRPr="0002571A">
              <w:rPr>
                <w:webHidden/>
              </w:rPr>
              <w:instrText xml:space="preserve"> PAGEREF _Toc170115117 \h </w:instrText>
            </w:r>
            <w:r w:rsidRPr="0002571A">
              <w:rPr>
                <w:webHidden/>
              </w:rPr>
            </w:r>
            <w:r w:rsidRPr="0002571A">
              <w:rPr>
                <w:webHidden/>
              </w:rPr>
              <w:fldChar w:fldCharType="separate"/>
            </w:r>
            <w:r w:rsidRPr="0002571A">
              <w:rPr>
                <w:webHidden/>
              </w:rPr>
              <w:t>22</w:t>
            </w:r>
            <w:r w:rsidRPr="0002571A">
              <w:rPr>
                <w:webHidden/>
              </w:rPr>
              <w:fldChar w:fldCharType="end"/>
            </w:r>
          </w:hyperlink>
        </w:p>
        <w:p w14:paraId="466B89F1" w14:textId="55CA7C1F" w:rsidR="00AF0363" w:rsidRPr="0002571A" w:rsidRDefault="00AF0363">
          <w:pPr>
            <w:pStyle w:val="TOC3"/>
            <w:tabs>
              <w:tab w:val="right" w:leader="dot" w:pos="9062"/>
            </w:tabs>
            <w:rPr>
              <w:rFonts w:eastAsiaTheme="minorEastAsia"/>
              <w:sz w:val="24"/>
              <w:szCs w:val="24"/>
              <w:lang w:eastAsia="en-SI"/>
            </w:rPr>
          </w:pPr>
          <w:hyperlink w:anchor="_Toc170115118" w:history="1">
            <w:r w:rsidRPr="0002571A">
              <w:rPr>
                <w:rStyle w:val="Hyperlink"/>
              </w:rPr>
              <w:t>Začetki in razvoj dela v skupini</w:t>
            </w:r>
            <w:r w:rsidRPr="0002571A">
              <w:rPr>
                <w:webHidden/>
              </w:rPr>
              <w:tab/>
            </w:r>
            <w:r w:rsidRPr="0002571A">
              <w:rPr>
                <w:webHidden/>
              </w:rPr>
              <w:fldChar w:fldCharType="begin"/>
            </w:r>
            <w:r w:rsidRPr="0002571A">
              <w:rPr>
                <w:webHidden/>
              </w:rPr>
              <w:instrText xml:space="preserve"> PAGEREF _Toc170115118 \h </w:instrText>
            </w:r>
            <w:r w:rsidRPr="0002571A">
              <w:rPr>
                <w:webHidden/>
              </w:rPr>
            </w:r>
            <w:r w:rsidRPr="0002571A">
              <w:rPr>
                <w:webHidden/>
              </w:rPr>
              <w:fldChar w:fldCharType="separate"/>
            </w:r>
            <w:r w:rsidRPr="0002571A">
              <w:rPr>
                <w:webHidden/>
              </w:rPr>
              <w:t>23</w:t>
            </w:r>
            <w:r w:rsidRPr="0002571A">
              <w:rPr>
                <w:webHidden/>
              </w:rPr>
              <w:fldChar w:fldCharType="end"/>
            </w:r>
          </w:hyperlink>
        </w:p>
        <w:p w14:paraId="2697AA7C" w14:textId="4428C8E6" w:rsidR="00AF0363" w:rsidRPr="0002571A" w:rsidRDefault="00AF0363">
          <w:pPr>
            <w:pStyle w:val="TOC3"/>
            <w:tabs>
              <w:tab w:val="right" w:leader="dot" w:pos="9062"/>
            </w:tabs>
            <w:rPr>
              <w:rFonts w:eastAsiaTheme="minorEastAsia"/>
              <w:sz w:val="24"/>
              <w:szCs w:val="24"/>
              <w:lang w:eastAsia="en-SI"/>
            </w:rPr>
          </w:pPr>
          <w:hyperlink w:anchor="_Toc170115119" w:history="1">
            <w:r w:rsidRPr="0002571A">
              <w:rPr>
                <w:rStyle w:val="Hyperlink"/>
              </w:rPr>
              <w:t>Potek in struktura dela v skupini</w:t>
            </w:r>
            <w:r w:rsidRPr="0002571A">
              <w:rPr>
                <w:webHidden/>
              </w:rPr>
              <w:tab/>
            </w:r>
            <w:r w:rsidRPr="0002571A">
              <w:rPr>
                <w:webHidden/>
              </w:rPr>
              <w:fldChar w:fldCharType="begin"/>
            </w:r>
            <w:r w:rsidRPr="0002571A">
              <w:rPr>
                <w:webHidden/>
              </w:rPr>
              <w:instrText xml:space="preserve"> PAGEREF _Toc170115119 \h </w:instrText>
            </w:r>
            <w:r w:rsidRPr="0002571A">
              <w:rPr>
                <w:webHidden/>
              </w:rPr>
            </w:r>
            <w:r w:rsidRPr="0002571A">
              <w:rPr>
                <w:webHidden/>
              </w:rPr>
              <w:fldChar w:fldCharType="separate"/>
            </w:r>
            <w:r w:rsidRPr="0002571A">
              <w:rPr>
                <w:webHidden/>
              </w:rPr>
              <w:t>25</w:t>
            </w:r>
            <w:r w:rsidRPr="0002571A">
              <w:rPr>
                <w:webHidden/>
              </w:rPr>
              <w:fldChar w:fldCharType="end"/>
            </w:r>
          </w:hyperlink>
        </w:p>
        <w:p w14:paraId="237418E9" w14:textId="5979EE53" w:rsidR="00AF0363" w:rsidRPr="0002571A" w:rsidRDefault="00AF0363">
          <w:pPr>
            <w:pStyle w:val="TOC3"/>
            <w:tabs>
              <w:tab w:val="right" w:leader="dot" w:pos="9062"/>
            </w:tabs>
            <w:rPr>
              <w:rFonts w:eastAsiaTheme="minorEastAsia"/>
              <w:sz w:val="24"/>
              <w:szCs w:val="24"/>
              <w:lang w:eastAsia="en-SI"/>
            </w:rPr>
          </w:pPr>
          <w:hyperlink w:anchor="_Toc170115120" w:history="1">
            <w:r w:rsidRPr="0002571A">
              <w:rPr>
                <w:rStyle w:val="Hyperlink"/>
              </w:rPr>
              <w:t>Prednosti in slabosti dela v skupini</w:t>
            </w:r>
            <w:r w:rsidRPr="0002571A">
              <w:rPr>
                <w:webHidden/>
              </w:rPr>
              <w:tab/>
            </w:r>
            <w:r w:rsidRPr="0002571A">
              <w:rPr>
                <w:webHidden/>
              </w:rPr>
              <w:fldChar w:fldCharType="begin"/>
            </w:r>
            <w:r w:rsidRPr="0002571A">
              <w:rPr>
                <w:webHidden/>
              </w:rPr>
              <w:instrText xml:space="preserve"> PAGEREF _Toc170115120 \h </w:instrText>
            </w:r>
            <w:r w:rsidRPr="0002571A">
              <w:rPr>
                <w:webHidden/>
              </w:rPr>
            </w:r>
            <w:r w:rsidRPr="0002571A">
              <w:rPr>
                <w:webHidden/>
              </w:rPr>
              <w:fldChar w:fldCharType="separate"/>
            </w:r>
            <w:r w:rsidRPr="0002571A">
              <w:rPr>
                <w:webHidden/>
              </w:rPr>
              <w:t>30</w:t>
            </w:r>
            <w:r w:rsidRPr="0002571A">
              <w:rPr>
                <w:webHidden/>
              </w:rPr>
              <w:fldChar w:fldCharType="end"/>
            </w:r>
          </w:hyperlink>
        </w:p>
        <w:p w14:paraId="37EC6F86" w14:textId="78AAA3E9" w:rsidR="00AF0363" w:rsidRPr="0002571A" w:rsidRDefault="00AF0363">
          <w:pPr>
            <w:pStyle w:val="TOC3"/>
            <w:tabs>
              <w:tab w:val="right" w:leader="dot" w:pos="9062"/>
            </w:tabs>
            <w:rPr>
              <w:rFonts w:eastAsiaTheme="minorEastAsia"/>
              <w:sz w:val="24"/>
              <w:szCs w:val="24"/>
              <w:lang w:eastAsia="en-SI"/>
            </w:rPr>
          </w:pPr>
          <w:hyperlink w:anchor="_Toc170115121" w:history="1">
            <w:r w:rsidRPr="0002571A">
              <w:rPr>
                <w:rStyle w:val="Hyperlink"/>
              </w:rPr>
              <w:t>Od skupinskega do sodelovalnega in naprej tandemskega učenja</w:t>
            </w:r>
            <w:r w:rsidRPr="0002571A">
              <w:rPr>
                <w:webHidden/>
              </w:rPr>
              <w:tab/>
            </w:r>
            <w:r w:rsidRPr="0002571A">
              <w:rPr>
                <w:webHidden/>
              </w:rPr>
              <w:fldChar w:fldCharType="begin"/>
            </w:r>
            <w:r w:rsidRPr="0002571A">
              <w:rPr>
                <w:webHidden/>
              </w:rPr>
              <w:instrText xml:space="preserve"> PAGEREF _Toc170115121 \h </w:instrText>
            </w:r>
            <w:r w:rsidRPr="0002571A">
              <w:rPr>
                <w:webHidden/>
              </w:rPr>
            </w:r>
            <w:r w:rsidRPr="0002571A">
              <w:rPr>
                <w:webHidden/>
              </w:rPr>
              <w:fldChar w:fldCharType="separate"/>
            </w:r>
            <w:r w:rsidRPr="0002571A">
              <w:rPr>
                <w:webHidden/>
              </w:rPr>
              <w:t>31</w:t>
            </w:r>
            <w:r w:rsidRPr="0002571A">
              <w:rPr>
                <w:webHidden/>
              </w:rPr>
              <w:fldChar w:fldCharType="end"/>
            </w:r>
          </w:hyperlink>
        </w:p>
        <w:p w14:paraId="047F2919" w14:textId="076D3521" w:rsidR="00AF0363" w:rsidRPr="0002571A" w:rsidRDefault="00AF0363">
          <w:pPr>
            <w:pStyle w:val="TOC3"/>
            <w:tabs>
              <w:tab w:val="right" w:leader="dot" w:pos="9062"/>
            </w:tabs>
            <w:rPr>
              <w:rFonts w:eastAsiaTheme="minorEastAsia"/>
              <w:sz w:val="24"/>
              <w:szCs w:val="24"/>
              <w:lang w:eastAsia="en-SI"/>
            </w:rPr>
          </w:pPr>
          <w:hyperlink w:anchor="_Toc170115122" w:history="1">
            <w:r w:rsidRPr="0002571A">
              <w:rPr>
                <w:rStyle w:val="Hyperlink"/>
              </w:rPr>
              <w:t>Spremenljivke, ki morebitno vplivajo na delo v skupini oziroma tandemu</w:t>
            </w:r>
            <w:r w:rsidRPr="0002571A">
              <w:rPr>
                <w:webHidden/>
              </w:rPr>
              <w:tab/>
            </w:r>
            <w:r w:rsidRPr="0002571A">
              <w:rPr>
                <w:webHidden/>
              </w:rPr>
              <w:fldChar w:fldCharType="begin"/>
            </w:r>
            <w:r w:rsidRPr="0002571A">
              <w:rPr>
                <w:webHidden/>
              </w:rPr>
              <w:instrText xml:space="preserve"> PAGEREF _Toc170115122 \h </w:instrText>
            </w:r>
            <w:r w:rsidRPr="0002571A">
              <w:rPr>
                <w:webHidden/>
              </w:rPr>
            </w:r>
            <w:r w:rsidRPr="0002571A">
              <w:rPr>
                <w:webHidden/>
              </w:rPr>
              <w:fldChar w:fldCharType="separate"/>
            </w:r>
            <w:r w:rsidRPr="0002571A">
              <w:rPr>
                <w:webHidden/>
              </w:rPr>
              <w:t>31</w:t>
            </w:r>
            <w:r w:rsidRPr="0002571A">
              <w:rPr>
                <w:webHidden/>
              </w:rPr>
              <w:fldChar w:fldCharType="end"/>
            </w:r>
          </w:hyperlink>
        </w:p>
        <w:p w14:paraId="1D584727" w14:textId="70F5520C" w:rsidR="00AF0363" w:rsidRPr="0002571A" w:rsidRDefault="00AF0363">
          <w:pPr>
            <w:pStyle w:val="TOC3"/>
            <w:tabs>
              <w:tab w:val="right" w:leader="dot" w:pos="9062"/>
            </w:tabs>
            <w:rPr>
              <w:rFonts w:eastAsiaTheme="minorEastAsia"/>
              <w:sz w:val="24"/>
              <w:szCs w:val="24"/>
              <w:lang w:eastAsia="en-SI"/>
            </w:rPr>
          </w:pPr>
          <w:hyperlink w:anchor="_Toc170115123" w:history="1">
            <w:r w:rsidRPr="0002571A">
              <w:rPr>
                <w:rStyle w:val="Hyperlink"/>
              </w:rPr>
              <w:t>Formiranje skupin</w:t>
            </w:r>
            <w:r w:rsidRPr="0002571A">
              <w:rPr>
                <w:webHidden/>
              </w:rPr>
              <w:tab/>
            </w:r>
            <w:r w:rsidRPr="0002571A">
              <w:rPr>
                <w:webHidden/>
              </w:rPr>
              <w:fldChar w:fldCharType="begin"/>
            </w:r>
            <w:r w:rsidRPr="0002571A">
              <w:rPr>
                <w:webHidden/>
              </w:rPr>
              <w:instrText xml:space="preserve"> PAGEREF _Toc170115123 \h </w:instrText>
            </w:r>
            <w:r w:rsidRPr="0002571A">
              <w:rPr>
                <w:webHidden/>
              </w:rPr>
            </w:r>
            <w:r w:rsidRPr="0002571A">
              <w:rPr>
                <w:webHidden/>
              </w:rPr>
              <w:fldChar w:fldCharType="separate"/>
            </w:r>
            <w:r w:rsidRPr="0002571A">
              <w:rPr>
                <w:webHidden/>
              </w:rPr>
              <w:t>32</w:t>
            </w:r>
            <w:r w:rsidRPr="0002571A">
              <w:rPr>
                <w:webHidden/>
              </w:rPr>
              <w:fldChar w:fldCharType="end"/>
            </w:r>
          </w:hyperlink>
        </w:p>
        <w:p w14:paraId="5EAE56F1" w14:textId="3ABB58A2" w:rsidR="00AF0363" w:rsidRPr="0002571A" w:rsidRDefault="00AF0363">
          <w:pPr>
            <w:pStyle w:val="TOC3"/>
            <w:tabs>
              <w:tab w:val="right" w:leader="dot" w:pos="9062"/>
            </w:tabs>
            <w:rPr>
              <w:rFonts w:eastAsiaTheme="minorEastAsia"/>
              <w:sz w:val="24"/>
              <w:szCs w:val="24"/>
              <w:lang w:eastAsia="en-SI"/>
            </w:rPr>
          </w:pPr>
          <w:hyperlink w:anchor="_Toc170115124" w:history="1">
            <w:r w:rsidRPr="0002571A">
              <w:rPr>
                <w:rStyle w:val="Hyperlink"/>
              </w:rPr>
              <w:t>Delo v skupini pri pouku matematike</w:t>
            </w:r>
            <w:r w:rsidRPr="0002571A">
              <w:rPr>
                <w:webHidden/>
              </w:rPr>
              <w:tab/>
            </w:r>
            <w:r w:rsidRPr="0002571A">
              <w:rPr>
                <w:webHidden/>
              </w:rPr>
              <w:fldChar w:fldCharType="begin"/>
            </w:r>
            <w:r w:rsidRPr="0002571A">
              <w:rPr>
                <w:webHidden/>
              </w:rPr>
              <w:instrText xml:space="preserve"> PAGEREF _Toc170115124 \h </w:instrText>
            </w:r>
            <w:r w:rsidRPr="0002571A">
              <w:rPr>
                <w:webHidden/>
              </w:rPr>
            </w:r>
            <w:r w:rsidRPr="0002571A">
              <w:rPr>
                <w:webHidden/>
              </w:rPr>
              <w:fldChar w:fldCharType="separate"/>
            </w:r>
            <w:r w:rsidRPr="0002571A">
              <w:rPr>
                <w:webHidden/>
              </w:rPr>
              <w:t>33</w:t>
            </w:r>
            <w:r w:rsidRPr="0002571A">
              <w:rPr>
                <w:webHidden/>
              </w:rPr>
              <w:fldChar w:fldCharType="end"/>
            </w:r>
          </w:hyperlink>
        </w:p>
        <w:p w14:paraId="614A4918" w14:textId="7A6F6750" w:rsidR="00AF0363" w:rsidRPr="0002571A" w:rsidRDefault="00AF0363">
          <w:pPr>
            <w:pStyle w:val="TOC2"/>
            <w:tabs>
              <w:tab w:val="right" w:leader="dot" w:pos="9062"/>
            </w:tabs>
            <w:rPr>
              <w:rFonts w:eastAsiaTheme="minorEastAsia"/>
              <w:sz w:val="24"/>
              <w:szCs w:val="24"/>
              <w:lang w:eastAsia="en-SI"/>
            </w:rPr>
          </w:pPr>
          <w:hyperlink w:anchor="_Toc170115125" w:history="1">
            <w:r w:rsidRPr="0002571A">
              <w:rPr>
                <w:rStyle w:val="Hyperlink"/>
              </w:rPr>
              <w:t>Strojno učenje in klasifikacija</w:t>
            </w:r>
            <w:r w:rsidRPr="0002571A">
              <w:rPr>
                <w:webHidden/>
              </w:rPr>
              <w:tab/>
            </w:r>
            <w:r w:rsidRPr="0002571A">
              <w:rPr>
                <w:webHidden/>
              </w:rPr>
              <w:fldChar w:fldCharType="begin"/>
            </w:r>
            <w:r w:rsidRPr="0002571A">
              <w:rPr>
                <w:webHidden/>
              </w:rPr>
              <w:instrText xml:space="preserve"> PAGEREF _Toc170115125 \h </w:instrText>
            </w:r>
            <w:r w:rsidRPr="0002571A">
              <w:rPr>
                <w:webHidden/>
              </w:rPr>
            </w:r>
            <w:r w:rsidRPr="0002571A">
              <w:rPr>
                <w:webHidden/>
              </w:rPr>
              <w:fldChar w:fldCharType="separate"/>
            </w:r>
            <w:r w:rsidRPr="0002571A">
              <w:rPr>
                <w:webHidden/>
              </w:rPr>
              <w:t>37</w:t>
            </w:r>
            <w:r w:rsidRPr="0002571A">
              <w:rPr>
                <w:webHidden/>
              </w:rPr>
              <w:fldChar w:fldCharType="end"/>
            </w:r>
          </w:hyperlink>
        </w:p>
        <w:p w14:paraId="79E30CFC" w14:textId="0D74354E" w:rsidR="00AF0363" w:rsidRPr="0002571A" w:rsidRDefault="00AF0363">
          <w:pPr>
            <w:pStyle w:val="TOC3"/>
            <w:tabs>
              <w:tab w:val="right" w:leader="dot" w:pos="9062"/>
            </w:tabs>
            <w:rPr>
              <w:rFonts w:eastAsiaTheme="minorEastAsia"/>
              <w:sz w:val="24"/>
              <w:szCs w:val="24"/>
              <w:lang w:eastAsia="en-SI"/>
            </w:rPr>
          </w:pPr>
          <w:hyperlink w:anchor="_Toc170115126" w:history="1">
            <w:r w:rsidRPr="0002571A">
              <w:rPr>
                <w:rStyle w:val="Hyperlink"/>
              </w:rPr>
              <w:t>Uvod v umetno inteligenco</w:t>
            </w:r>
            <w:r w:rsidRPr="0002571A">
              <w:rPr>
                <w:webHidden/>
              </w:rPr>
              <w:tab/>
            </w:r>
            <w:r w:rsidRPr="0002571A">
              <w:rPr>
                <w:webHidden/>
              </w:rPr>
              <w:fldChar w:fldCharType="begin"/>
            </w:r>
            <w:r w:rsidRPr="0002571A">
              <w:rPr>
                <w:webHidden/>
              </w:rPr>
              <w:instrText xml:space="preserve"> PAGEREF _Toc170115126 \h </w:instrText>
            </w:r>
            <w:r w:rsidRPr="0002571A">
              <w:rPr>
                <w:webHidden/>
              </w:rPr>
            </w:r>
            <w:r w:rsidRPr="0002571A">
              <w:rPr>
                <w:webHidden/>
              </w:rPr>
              <w:fldChar w:fldCharType="separate"/>
            </w:r>
            <w:r w:rsidRPr="0002571A">
              <w:rPr>
                <w:webHidden/>
              </w:rPr>
              <w:t>37</w:t>
            </w:r>
            <w:r w:rsidRPr="0002571A">
              <w:rPr>
                <w:webHidden/>
              </w:rPr>
              <w:fldChar w:fldCharType="end"/>
            </w:r>
          </w:hyperlink>
        </w:p>
        <w:p w14:paraId="167615A3" w14:textId="3492E3A6" w:rsidR="00AF0363" w:rsidRPr="0002571A" w:rsidRDefault="00AF0363">
          <w:pPr>
            <w:pStyle w:val="TOC3"/>
            <w:tabs>
              <w:tab w:val="right" w:leader="dot" w:pos="9062"/>
            </w:tabs>
            <w:rPr>
              <w:rFonts w:eastAsiaTheme="minorEastAsia"/>
              <w:sz w:val="24"/>
              <w:szCs w:val="24"/>
              <w:lang w:eastAsia="en-SI"/>
            </w:rPr>
          </w:pPr>
          <w:hyperlink w:anchor="_Toc170115127" w:history="1">
            <w:r w:rsidRPr="0002571A">
              <w:rPr>
                <w:rStyle w:val="Hyperlink"/>
              </w:rPr>
              <w:t>Strojno učenje</w:t>
            </w:r>
            <w:r w:rsidRPr="0002571A">
              <w:rPr>
                <w:webHidden/>
              </w:rPr>
              <w:tab/>
            </w:r>
            <w:r w:rsidRPr="0002571A">
              <w:rPr>
                <w:webHidden/>
              </w:rPr>
              <w:fldChar w:fldCharType="begin"/>
            </w:r>
            <w:r w:rsidRPr="0002571A">
              <w:rPr>
                <w:webHidden/>
              </w:rPr>
              <w:instrText xml:space="preserve"> PAGEREF _Toc170115127 \h </w:instrText>
            </w:r>
            <w:r w:rsidRPr="0002571A">
              <w:rPr>
                <w:webHidden/>
              </w:rPr>
            </w:r>
            <w:r w:rsidRPr="0002571A">
              <w:rPr>
                <w:webHidden/>
              </w:rPr>
              <w:fldChar w:fldCharType="separate"/>
            </w:r>
            <w:r w:rsidRPr="0002571A">
              <w:rPr>
                <w:webHidden/>
              </w:rPr>
              <w:t>37</w:t>
            </w:r>
            <w:r w:rsidRPr="0002571A">
              <w:rPr>
                <w:webHidden/>
              </w:rPr>
              <w:fldChar w:fldCharType="end"/>
            </w:r>
          </w:hyperlink>
        </w:p>
        <w:p w14:paraId="4B28CBE1" w14:textId="5F322E1D" w:rsidR="00AF0363" w:rsidRPr="0002571A" w:rsidRDefault="00AF0363">
          <w:pPr>
            <w:pStyle w:val="TOC3"/>
            <w:tabs>
              <w:tab w:val="right" w:leader="dot" w:pos="9062"/>
            </w:tabs>
            <w:rPr>
              <w:rFonts w:eastAsiaTheme="minorEastAsia"/>
              <w:sz w:val="24"/>
              <w:szCs w:val="24"/>
              <w:lang w:eastAsia="en-SI"/>
            </w:rPr>
          </w:pPr>
          <w:hyperlink w:anchor="_Toc170115128" w:history="1">
            <w:r w:rsidRPr="0002571A">
              <w:rPr>
                <w:rStyle w:val="Hyperlink"/>
              </w:rPr>
              <w:t>Naloga klasfikacije in izbire napovednih spremenljivk</w:t>
            </w:r>
            <w:r w:rsidRPr="0002571A">
              <w:rPr>
                <w:webHidden/>
              </w:rPr>
              <w:tab/>
            </w:r>
            <w:r w:rsidRPr="0002571A">
              <w:rPr>
                <w:webHidden/>
              </w:rPr>
              <w:fldChar w:fldCharType="begin"/>
            </w:r>
            <w:r w:rsidRPr="0002571A">
              <w:rPr>
                <w:webHidden/>
              </w:rPr>
              <w:instrText xml:space="preserve"> PAGEREF _Toc170115128 \h </w:instrText>
            </w:r>
            <w:r w:rsidRPr="0002571A">
              <w:rPr>
                <w:webHidden/>
              </w:rPr>
            </w:r>
            <w:r w:rsidRPr="0002571A">
              <w:rPr>
                <w:webHidden/>
              </w:rPr>
              <w:fldChar w:fldCharType="separate"/>
            </w:r>
            <w:r w:rsidRPr="0002571A">
              <w:rPr>
                <w:webHidden/>
              </w:rPr>
              <w:t>38</w:t>
            </w:r>
            <w:r w:rsidRPr="0002571A">
              <w:rPr>
                <w:webHidden/>
              </w:rPr>
              <w:fldChar w:fldCharType="end"/>
            </w:r>
          </w:hyperlink>
        </w:p>
        <w:p w14:paraId="77226362" w14:textId="1E5E6291" w:rsidR="00AF0363" w:rsidRPr="0002571A" w:rsidRDefault="00AF0363">
          <w:pPr>
            <w:pStyle w:val="TOC3"/>
            <w:tabs>
              <w:tab w:val="right" w:leader="dot" w:pos="9062"/>
            </w:tabs>
            <w:rPr>
              <w:rFonts w:eastAsiaTheme="minorEastAsia"/>
              <w:sz w:val="24"/>
              <w:szCs w:val="24"/>
              <w:lang w:eastAsia="en-SI"/>
            </w:rPr>
          </w:pPr>
          <w:hyperlink w:anchor="_Toc170115129" w:history="1">
            <w:r w:rsidRPr="0002571A">
              <w:rPr>
                <w:rStyle w:val="Hyperlink"/>
              </w:rPr>
              <w:t>Naloga reduciranja dimenzije prostore</w:t>
            </w:r>
            <w:r w:rsidRPr="0002571A">
              <w:rPr>
                <w:webHidden/>
              </w:rPr>
              <w:tab/>
            </w:r>
            <w:r w:rsidRPr="0002571A">
              <w:rPr>
                <w:webHidden/>
              </w:rPr>
              <w:fldChar w:fldCharType="begin"/>
            </w:r>
            <w:r w:rsidRPr="0002571A">
              <w:rPr>
                <w:webHidden/>
              </w:rPr>
              <w:instrText xml:space="preserve"> PAGEREF _Toc170115129 \h </w:instrText>
            </w:r>
            <w:r w:rsidRPr="0002571A">
              <w:rPr>
                <w:webHidden/>
              </w:rPr>
            </w:r>
            <w:r w:rsidRPr="0002571A">
              <w:rPr>
                <w:webHidden/>
              </w:rPr>
              <w:fldChar w:fldCharType="separate"/>
            </w:r>
            <w:r w:rsidRPr="0002571A">
              <w:rPr>
                <w:webHidden/>
              </w:rPr>
              <w:t>50</w:t>
            </w:r>
            <w:r w:rsidRPr="0002571A">
              <w:rPr>
                <w:webHidden/>
              </w:rPr>
              <w:fldChar w:fldCharType="end"/>
            </w:r>
          </w:hyperlink>
        </w:p>
        <w:p w14:paraId="7D4B8EF9" w14:textId="56922D03" w:rsidR="00AF0363" w:rsidRPr="0002571A" w:rsidRDefault="00AF0363">
          <w:pPr>
            <w:pStyle w:val="TOC2"/>
            <w:tabs>
              <w:tab w:val="right" w:leader="dot" w:pos="9062"/>
            </w:tabs>
            <w:rPr>
              <w:rFonts w:eastAsiaTheme="minorEastAsia"/>
              <w:sz w:val="24"/>
              <w:szCs w:val="24"/>
              <w:lang w:eastAsia="en-SI"/>
            </w:rPr>
          </w:pPr>
          <w:hyperlink w:anchor="_Toc170115130" w:history="1">
            <w:r w:rsidRPr="0002571A">
              <w:rPr>
                <w:rStyle w:val="Hyperlink"/>
              </w:rPr>
              <w:t>Strojno učenje v edukacijskih vedah</w:t>
            </w:r>
            <w:r w:rsidRPr="0002571A">
              <w:rPr>
                <w:webHidden/>
              </w:rPr>
              <w:tab/>
            </w:r>
            <w:r w:rsidRPr="0002571A">
              <w:rPr>
                <w:webHidden/>
              </w:rPr>
              <w:fldChar w:fldCharType="begin"/>
            </w:r>
            <w:r w:rsidRPr="0002571A">
              <w:rPr>
                <w:webHidden/>
              </w:rPr>
              <w:instrText xml:space="preserve"> PAGEREF _Toc170115130 \h </w:instrText>
            </w:r>
            <w:r w:rsidRPr="0002571A">
              <w:rPr>
                <w:webHidden/>
              </w:rPr>
            </w:r>
            <w:r w:rsidRPr="0002571A">
              <w:rPr>
                <w:webHidden/>
              </w:rPr>
              <w:fldChar w:fldCharType="separate"/>
            </w:r>
            <w:r w:rsidRPr="0002571A">
              <w:rPr>
                <w:webHidden/>
              </w:rPr>
              <w:t>51</w:t>
            </w:r>
            <w:r w:rsidRPr="0002571A">
              <w:rPr>
                <w:webHidden/>
              </w:rPr>
              <w:fldChar w:fldCharType="end"/>
            </w:r>
          </w:hyperlink>
        </w:p>
        <w:p w14:paraId="56B8E7B5" w14:textId="4D6B9649" w:rsidR="00AF0363" w:rsidRPr="0002571A" w:rsidRDefault="00AF0363">
          <w:pPr>
            <w:pStyle w:val="TOC1"/>
            <w:tabs>
              <w:tab w:val="right" w:leader="dot" w:pos="9062"/>
            </w:tabs>
            <w:rPr>
              <w:rFonts w:eastAsiaTheme="minorEastAsia"/>
              <w:sz w:val="24"/>
              <w:szCs w:val="24"/>
              <w:lang w:eastAsia="en-SI"/>
            </w:rPr>
          </w:pPr>
          <w:hyperlink w:anchor="_Toc170115131" w:history="1">
            <w:r w:rsidRPr="0002571A">
              <w:rPr>
                <w:rStyle w:val="Hyperlink"/>
              </w:rPr>
              <w:t>Empirični del</w:t>
            </w:r>
            <w:r w:rsidRPr="0002571A">
              <w:rPr>
                <w:webHidden/>
              </w:rPr>
              <w:tab/>
            </w:r>
            <w:r w:rsidRPr="0002571A">
              <w:rPr>
                <w:webHidden/>
              </w:rPr>
              <w:fldChar w:fldCharType="begin"/>
            </w:r>
            <w:r w:rsidRPr="0002571A">
              <w:rPr>
                <w:webHidden/>
              </w:rPr>
              <w:instrText xml:space="preserve"> PAGEREF _Toc170115131 \h </w:instrText>
            </w:r>
            <w:r w:rsidRPr="0002571A">
              <w:rPr>
                <w:webHidden/>
              </w:rPr>
            </w:r>
            <w:r w:rsidRPr="0002571A">
              <w:rPr>
                <w:webHidden/>
              </w:rPr>
              <w:fldChar w:fldCharType="separate"/>
            </w:r>
            <w:r w:rsidRPr="0002571A">
              <w:rPr>
                <w:webHidden/>
              </w:rPr>
              <w:t>51</w:t>
            </w:r>
            <w:r w:rsidRPr="0002571A">
              <w:rPr>
                <w:webHidden/>
              </w:rPr>
              <w:fldChar w:fldCharType="end"/>
            </w:r>
          </w:hyperlink>
        </w:p>
        <w:p w14:paraId="0E9DF156" w14:textId="22920DBA" w:rsidR="00AF0363" w:rsidRPr="0002571A" w:rsidRDefault="00AF0363">
          <w:pPr>
            <w:pStyle w:val="TOC2"/>
            <w:tabs>
              <w:tab w:val="right" w:leader="dot" w:pos="9062"/>
            </w:tabs>
            <w:rPr>
              <w:rFonts w:eastAsiaTheme="minorEastAsia"/>
              <w:sz w:val="24"/>
              <w:szCs w:val="24"/>
              <w:lang w:eastAsia="en-SI"/>
            </w:rPr>
          </w:pPr>
          <w:hyperlink w:anchor="_Toc170115132" w:history="1">
            <w:r w:rsidRPr="0002571A">
              <w:rPr>
                <w:rStyle w:val="Hyperlink"/>
              </w:rPr>
              <w:t>Raziskovalni problem, namen in cilji</w:t>
            </w:r>
            <w:r w:rsidRPr="0002571A">
              <w:rPr>
                <w:webHidden/>
              </w:rPr>
              <w:tab/>
            </w:r>
            <w:r w:rsidRPr="0002571A">
              <w:rPr>
                <w:webHidden/>
              </w:rPr>
              <w:fldChar w:fldCharType="begin"/>
            </w:r>
            <w:r w:rsidRPr="0002571A">
              <w:rPr>
                <w:webHidden/>
              </w:rPr>
              <w:instrText xml:space="preserve"> PAGEREF _Toc170115132 \h </w:instrText>
            </w:r>
            <w:r w:rsidRPr="0002571A">
              <w:rPr>
                <w:webHidden/>
              </w:rPr>
            </w:r>
            <w:r w:rsidRPr="0002571A">
              <w:rPr>
                <w:webHidden/>
              </w:rPr>
              <w:fldChar w:fldCharType="separate"/>
            </w:r>
            <w:r w:rsidRPr="0002571A">
              <w:rPr>
                <w:webHidden/>
              </w:rPr>
              <w:t>51</w:t>
            </w:r>
            <w:r w:rsidRPr="0002571A">
              <w:rPr>
                <w:webHidden/>
              </w:rPr>
              <w:fldChar w:fldCharType="end"/>
            </w:r>
          </w:hyperlink>
        </w:p>
        <w:p w14:paraId="5C4016E7" w14:textId="306B104D" w:rsidR="00AF0363" w:rsidRPr="0002571A" w:rsidRDefault="00AF0363">
          <w:pPr>
            <w:pStyle w:val="TOC2"/>
            <w:tabs>
              <w:tab w:val="right" w:leader="dot" w:pos="9062"/>
            </w:tabs>
            <w:rPr>
              <w:rFonts w:eastAsiaTheme="minorEastAsia"/>
              <w:sz w:val="24"/>
              <w:szCs w:val="24"/>
              <w:lang w:eastAsia="en-SI"/>
            </w:rPr>
          </w:pPr>
          <w:hyperlink w:anchor="_Toc170115133" w:history="1">
            <w:r w:rsidRPr="0002571A">
              <w:rPr>
                <w:rStyle w:val="Hyperlink"/>
              </w:rPr>
              <w:t>Raziskovalne hipoteze</w:t>
            </w:r>
            <w:r w:rsidRPr="0002571A">
              <w:rPr>
                <w:webHidden/>
              </w:rPr>
              <w:tab/>
            </w:r>
            <w:r w:rsidRPr="0002571A">
              <w:rPr>
                <w:webHidden/>
              </w:rPr>
              <w:fldChar w:fldCharType="begin"/>
            </w:r>
            <w:r w:rsidRPr="0002571A">
              <w:rPr>
                <w:webHidden/>
              </w:rPr>
              <w:instrText xml:space="preserve"> PAGEREF _Toc170115133 \h </w:instrText>
            </w:r>
            <w:r w:rsidRPr="0002571A">
              <w:rPr>
                <w:webHidden/>
              </w:rPr>
            </w:r>
            <w:r w:rsidRPr="0002571A">
              <w:rPr>
                <w:webHidden/>
              </w:rPr>
              <w:fldChar w:fldCharType="separate"/>
            </w:r>
            <w:r w:rsidRPr="0002571A">
              <w:rPr>
                <w:webHidden/>
              </w:rPr>
              <w:t>52</w:t>
            </w:r>
            <w:r w:rsidRPr="0002571A">
              <w:rPr>
                <w:webHidden/>
              </w:rPr>
              <w:fldChar w:fldCharType="end"/>
            </w:r>
          </w:hyperlink>
        </w:p>
        <w:p w14:paraId="21BB91A2" w14:textId="4B05A023" w:rsidR="00AF0363" w:rsidRPr="0002571A" w:rsidRDefault="00AF0363">
          <w:pPr>
            <w:pStyle w:val="TOC2"/>
            <w:tabs>
              <w:tab w:val="right" w:leader="dot" w:pos="9062"/>
            </w:tabs>
            <w:rPr>
              <w:rFonts w:eastAsiaTheme="minorEastAsia"/>
              <w:sz w:val="24"/>
              <w:szCs w:val="24"/>
              <w:lang w:eastAsia="en-SI"/>
            </w:rPr>
          </w:pPr>
          <w:hyperlink w:anchor="_Toc170115134" w:history="1">
            <w:r w:rsidRPr="0002571A">
              <w:rPr>
                <w:rStyle w:val="Hyperlink"/>
              </w:rPr>
              <w:t>Metodologija</w:t>
            </w:r>
            <w:r w:rsidRPr="0002571A">
              <w:rPr>
                <w:webHidden/>
              </w:rPr>
              <w:tab/>
            </w:r>
            <w:r w:rsidRPr="0002571A">
              <w:rPr>
                <w:webHidden/>
              </w:rPr>
              <w:fldChar w:fldCharType="begin"/>
            </w:r>
            <w:r w:rsidRPr="0002571A">
              <w:rPr>
                <w:webHidden/>
              </w:rPr>
              <w:instrText xml:space="preserve"> PAGEREF _Toc170115134 \h </w:instrText>
            </w:r>
            <w:r w:rsidRPr="0002571A">
              <w:rPr>
                <w:webHidden/>
              </w:rPr>
            </w:r>
            <w:r w:rsidRPr="0002571A">
              <w:rPr>
                <w:webHidden/>
              </w:rPr>
              <w:fldChar w:fldCharType="separate"/>
            </w:r>
            <w:r w:rsidRPr="0002571A">
              <w:rPr>
                <w:webHidden/>
              </w:rPr>
              <w:t>52</w:t>
            </w:r>
            <w:r w:rsidRPr="0002571A">
              <w:rPr>
                <w:webHidden/>
              </w:rPr>
              <w:fldChar w:fldCharType="end"/>
            </w:r>
          </w:hyperlink>
        </w:p>
        <w:p w14:paraId="33CEB50A" w14:textId="68489E17" w:rsidR="00AF0363" w:rsidRPr="0002571A" w:rsidRDefault="00AF0363">
          <w:pPr>
            <w:pStyle w:val="TOC3"/>
            <w:tabs>
              <w:tab w:val="right" w:leader="dot" w:pos="9062"/>
            </w:tabs>
            <w:rPr>
              <w:rFonts w:eastAsiaTheme="minorEastAsia"/>
              <w:sz w:val="24"/>
              <w:szCs w:val="24"/>
              <w:lang w:eastAsia="en-SI"/>
            </w:rPr>
          </w:pPr>
          <w:hyperlink w:anchor="_Toc170115135" w:history="1">
            <w:r w:rsidRPr="0002571A">
              <w:rPr>
                <w:rStyle w:val="Hyperlink"/>
              </w:rPr>
              <w:t>Vzorec</w:t>
            </w:r>
            <w:r w:rsidRPr="0002571A">
              <w:rPr>
                <w:webHidden/>
              </w:rPr>
              <w:tab/>
            </w:r>
            <w:r w:rsidRPr="0002571A">
              <w:rPr>
                <w:webHidden/>
              </w:rPr>
              <w:fldChar w:fldCharType="begin"/>
            </w:r>
            <w:r w:rsidRPr="0002571A">
              <w:rPr>
                <w:webHidden/>
              </w:rPr>
              <w:instrText xml:space="preserve"> PAGEREF _Toc170115135 \h </w:instrText>
            </w:r>
            <w:r w:rsidRPr="0002571A">
              <w:rPr>
                <w:webHidden/>
              </w:rPr>
            </w:r>
            <w:r w:rsidRPr="0002571A">
              <w:rPr>
                <w:webHidden/>
              </w:rPr>
              <w:fldChar w:fldCharType="separate"/>
            </w:r>
            <w:r w:rsidRPr="0002571A">
              <w:rPr>
                <w:webHidden/>
              </w:rPr>
              <w:t>52</w:t>
            </w:r>
            <w:r w:rsidRPr="0002571A">
              <w:rPr>
                <w:webHidden/>
              </w:rPr>
              <w:fldChar w:fldCharType="end"/>
            </w:r>
          </w:hyperlink>
        </w:p>
        <w:p w14:paraId="1C041B86" w14:textId="43E39DB2" w:rsidR="00AF0363" w:rsidRPr="0002571A" w:rsidRDefault="00AF0363">
          <w:pPr>
            <w:pStyle w:val="TOC3"/>
            <w:tabs>
              <w:tab w:val="right" w:leader="dot" w:pos="9062"/>
            </w:tabs>
            <w:rPr>
              <w:rFonts w:eastAsiaTheme="minorEastAsia"/>
              <w:sz w:val="24"/>
              <w:szCs w:val="24"/>
              <w:lang w:eastAsia="en-SI"/>
            </w:rPr>
          </w:pPr>
          <w:hyperlink w:anchor="_Toc170115136" w:history="1">
            <w:r w:rsidRPr="0002571A">
              <w:rPr>
                <w:rStyle w:val="Hyperlink"/>
              </w:rPr>
              <w:t>Zbiranje podatkov</w:t>
            </w:r>
            <w:r w:rsidRPr="0002571A">
              <w:rPr>
                <w:webHidden/>
              </w:rPr>
              <w:tab/>
            </w:r>
            <w:r w:rsidRPr="0002571A">
              <w:rPr>
                <w:webHidden/>
              </w:rPr>
              <w:fldChar w:fldCharType="begin"/>
            </w:r>
            <w:r w:rsidRPr="0002571A">
              <w:rPr>
                <w:webHidden/>
              </w:rPr>
              <w:instrText xml:space="preserve"> PAGEREF _Toc170115136 \h </w:instrText>
            </w:r>
            <w:r w:rsidRPr="0002571A">
              <w:rPr>
                <w:webHidden/>
              </w:rPr>
            </w:r>
            <w:r w:rsidRPr="0002571A">
              <w:rPr>
                <w:webHidden/>
              </w:rPr>
              <w:fldChar w:fldCharType="separate"/>
            </w:r>
            <w:r w:rsidRPr="0002571A">
              <w:rPr>
                <w:webHidden/>
              </w:rPr>
              <w:t>53</w:t>
            </w:r>
            <w:r w:rsidRPr="0002571A">
              <w:rPr>
                <w:webHidden/>
              </w:rPr>
              <w:fldChar w:fldCharType="end"/>
            </w:r>
          </w:hyperlink>
        </w:p>
        <w:p w14:paraId="64A0A3D1" w14:textId="6DD06CD8" w:rsidR="00AF0363" w:rsidRPr="0002571A" w:rsidRDefault="00AF0363">
          <w:pPr>
            <w:pStyle w:val="TOC3"/>
            <w:tabs>
              <w:tab w:val="right" w:leader="dot" w:pos="9062"/>
            </w:tabs>
            <w:rPr>
              <w:rFonts w:eastAsiaTheme="minorEastAsia"/>
              <w:sz w:val="24"/>
              <w:szCs w:val="24"/>
              <w:lang w:eastAsia="en-SI"/>
            </w:rPr>
          </w:pPr>
          <w:hyperlink w:anchor="_Toc170115137" w:history="1">
            <w:r w:rsidRPr="0002571A">
              <w:rPr>
                <w:rStyle w:val="Hyperlink"/>
              </w:rPr>
              <w:t>Obdelava podatkov</w:t>
            </w:r>
            <w:r w:rsidRPr="0002571A">
              <w:rPr>
                <w:webHidden/>
              </w:rPr>
              <w:tab/>
            </w:r>
            <w:r w:rsidRPr="0002571A">
              <w:rPr>
                <w:webHidden/>
              </w:rPr>
              <w:fldChar w:fldCharType="begin"/>
            </w:r>
            <w:r w:rsidRPr="0002571A">
              <w:rPr>
                <w:webHidden/>
              </w:rPr>
              <w:instrText xml:space="preserve"> PAGEREF _Toc170115137 \h </w:instrText>
            </w:r>
            <w:r w:rsidRPr="0002571A">
              <w:rPr>
                <w:webHidden/>
              </w:rPr>
            </w:r>
            <w:r w:rsidRPr="0002571A">
              <w:rPr>
                <w:webHidden/>
              </w:rPr>
              <w:fldChar w:fldCharType="separate"/>
            </w:r>
            <w:r w:rsidRPr="0002571A">
              <w:rPr>
                <w:webHidden/>
              </w:rPr>
              <w:t>54</w:t>
            </w:r>
            <w:r w:rsidRPr="0002571A">
              <w:rPr>
                <w:webHidden/>
              </w:rPr>
              <w:fldChar w:fldCharType="end"/>
            </w:r>
          </w:hyperlink>
        </w:p>
        <w:p w14:paraId="01B9755A" w14:textId="3AFDAE62" w:rsidR="00AF0363" w:rsidRPr="0002571A" w:rsidRDefault="00AF0363">
          <w:pPr>
            <w:pStyle w:val="TOC2"/>
            <w:tabs>
              <w:tab w:val="right" w:leader="dot" w:pos="9062"/>
            </w:tabs>
            <w:rPr>
              <w:rFonts w:eastAsiaTheme="minorEastAsia"/>
              <w:sz w:val="24"/>
              <w:szCs w:val="24"/>
              <w:lang w:eastAsia="en-SI"/>
            </w:rPr>
          </w:pPr>
          <w:hyperlink w:anchor="_Toc170115138" w:history="1">
            <w:r w:rsidRPr="0002571A">
              <w:rPr>
                <w:rStyle w:val="Hyperlink"/>
              </w:rPr>
              <w:t>Rezultati in interpretacija</w:t>
            </w:r>
            <w:r w:rsidRPr="0002571A">
              <w:rPr>
                <w:webHidden/>
              </w:rPr>
              <w:tab/>
            </w:r>
            <w:r w:rsidRPr="0002571A">
              <w:rPr>
                <w:webHidden/>
              </w:rPr>
              <w:fldChar w:fldCharType="begin"/>
            </w:r>
            <w:r w:rsidRPr="0002571A">
              <w:rPr>
                <w:webHidden/>
              </w:rPr>
              <w:instrText xml:space="preserve"> PAGEREF _Toc170115138 \h </w:instrText>
            </w:r>
            <w:r w:rsidRPr="0002571A">
              <w:rPr>
                <w:webHidden/>
              </w:rPr>
            </w:r>
            <w:r w:rsidRPr="0002571A">
              <w:rPr>
                <w:webHidden/>
              </w:rPr>
              <w:fldChar w:fldCharType="separate"/>
            </w:r>
            <w:r w:rsidRPr="0002571A">
              <w:rPr>
                <w:webHidden/>
              </w:rPr>
              <w:t>54</w:t>
            </w:r>
            <w:r w:rsidRPr="0002571A">
              <w:rPr>
                <w:webHidden/>
              </w:rPr>
              <w:fldChar w:fldCharType="end"/>
            </w:r>
          </w:hyperlink>
        </w:p>
        <w:p w14:paraId="42D7AACD" w14:textId="2F3EF255" w:rsidR="00AF0363" w:rsidRPr="0002571A" w:rsidRDefault="00AF0363">
          <w:pPr>
            <w:pStyle w:val="TOC3"/>
            <w:tabs>
              <w:tab w:val="right" w:leader="dot" w:pos="9062"/>
            </w:tabs>
            <w:rPr>
              <w:rFonts w:eastAsiaTheme="minorEastAsia"/>
              <w:sz w:val="24"/>
              <w:szCs w:val="24"/>
              <w:lang w:eastAsia="en-SI"/>
            </w:rPr>
          </w:pPr>
          <w:hyperlink w:anchor="_Toc170115139" w:history="1">
            <w:r w:rsidRPr="0002571A">
              <w:rPr>
                <w:rStyle w:val="Hyperlink"/>
              </w:rPr>
              <w:t>Deskriptivna statistika</w:t>
            </w:r>
            <w:r w:rsidRPr="0002571A">
              <w:rPr>
                <w:webHidden/>
              </w:rPr>
              <w:tab/>
            </w:r>
            <w:r w:rsidRPr="0002571A">
              <w:rPr>
                <w:webHidden/>
              </w:rPr>
              <w:fldChar w:fldCharType="begin"/>
            </w:r>
            <w:r w:rsidRPr="0002571A">
              <w:rPr>
                <w:webHidden/>
              </w:rPr>
              <w:instrText xml:space="preserve"> PAGEREF _Toc170115139 \h </w:instrText>
            </w:r>
            <w:r w:rsidRPr="0002571A">
              <w:rPr>
                <w:webHidden/>
              </w:rPr>
            </w:r>
            <w:r w:rsidRPr="0002571A">
              <w:rPr>
                <w:webHidden/>
              </w:rPr>
              <w:fldChar w:fldCharType="separate"/>
            </w:r>
            <w:r w:rsidRPr="0002571A">
              <w:rPr>
                <w:webHidden/>
              </w:rPr>
              <w:t>54</w:t>
            </w:r>
            <w:r w:rsidRPr="0002571A">
              <w:rPr>
                <w:webHidden/>
              </w:rPr>
              <w:fldChar w:fldCharType="end"/>
            </w:r>
          </w:hyperlink>
        </w:p>
        <w:p w14:paraId="66C061A6" w14:textId="7EC0A3F4" w:rsidR="00AF0363" w:rsidRPr="0002571A" w:rsidRDefault="00AF0363">
          <w:pPr>
            <w:pStyle w:val="TOC3"/>
            <w:tabs>
              <w:tab w:val="right" w:leader="dot" w:pos="9062"/>
            </w:tabs>
            <w:rPr>
              <w:rFonts w:eastAsiaTheme="minorEastAsia"/>
              <w:sz w:val="24"/>
              <w:szCs w:val="24"/>
              <w:lang w:eastAsia="en-SI"/>
            </w:rPr>
          </w:pPr>
          <w:hyperlink w:anchor="_Toc170115140" w:history="1">
            <w:r w:rsidRPr="0002571A">
              <w:rPr>
                <w:rStyle w:val="Hyperlink"/>
              </w:rPr>
              <w:t>Test zanesljivosti</w:t>
            </w:r>
            <w:r w:rsidRPr="0002571A">
              <w:rPr>
                <w:webHidden/>
              </w:rPr>
              <w:tab/>
            </w:r>
            <w:r w:rsidRPr="0002571A">
              <w:rPr>
                <w:webHidden/>
              </w:rPr>
              <w:fldChar w:fldCharType="begin"/>
            </w:r>
            <w:r w:rsidRPr="0002571A">
              <w:rPr>
                <w:webHidden/>
              </w:rPr>
              <w:instrText xml:space="preserve"> PAGEREF _Toc170115140 \h </w:instrText>
            </w:r>
            <w:r w:rsidRPr="0002571A">
              <w:rPr>
                <w:webHidden/>
              </w:rPr>
            </w:r>
            <w:r w:rsidRPr="0002571A">
              <w:rPr>
                <w:webHidden/>
              </w:rPr>
              <w:fldChar w:fldCharType="separate"/>
            </w:r>
            <w:r w:rsidRPr="0002571A">
              <w:rPr>
                <w:webHidden/>
              </w:rPr>
              <w:t>57</w:t>
            </w:r>
            <w:r w:rsidRPr="0002571A">
              <w:rPr>
                <w:webHidden/>
              </w:rPr>
              <w:fldChar w:fldCharType="end"/>
            </w:r>
          </w:hyperlink>
        </w:p>
        <w:p w14:paraId="7D6F12B7" w14:textId="33B8118C" w:rsidR="00AF0363" w:rsidRPr="0002571A" w:rsidRDefault="00AF0363">
          <w:pPr>
            <w:pStyle w:val="TOC3"/>
            <w:tabs>
              <w:tab w:val="right" w:leader="dot" w:pos="9062"/>
            </w:tabs>
            <w:rPr>
              <w:rFonts w:eastAsiaTheme="minorEastAsia"/>
              <w:sz w:val="24"/>
              <w:szCs w:val="24"/>
              <w:lang w:eastAsia="en-SI"/>
            </w:rPr>
          </w:pPr>
          <w:hyperlink w:anchor="_Toc170115141" w:history="1">
            <w:r w:rsidRPr="0002571A">
              <w:rPr>
                <w:rStyle w:val="Hyperlink"/>
              </w:rPr>
              <w:t>Test normalnosti</w:t>
            </w:r>
            <w:r w:rsidRPr="0002571A">
              <w:rPr>
                <w:webHidden/>
              </w:rPr>
              <w:tab/>
            </w:r>
            <w:r w:rsidRPr="0002571A">
              <w:rPr>
                <w:webHidden/>
              </w:rPr>
              <w:fldChar w:fldCharType="begin"/>
            </w:r>
            <w:r w:rsidRPr="0002571A">
              <w:rPr>
                <w:webHidden/>
              </w:rPr>
              <w:instrText xml:space="preserve"> PAGEREF _Toc170115141 \h </w:instrText>
            </w:r>
            <w:r w:rsidRPr="0002571A">
              <w:rPr>
                <w:webHidden/>
              </w:rPr>
            </w:r>
            <w:r w:rsidRPr="0002571A">
              <w:rPr>
                <w:webHidden/>
              </w:rPr>
              <w:fldChar w:fldCharType="separate"/>
            </w:r>
            <w:r w:rsidRPr="0002571A">
              <w:rPr>
                <w:webHidden/>
              </w:rPr>
              <w:t>58</w:t>
            </w:r>
            <w:r w:rsidRPr="0002571A">
              <w:rPr>
                <w:webHidden/>
              </w:rPr>
              <w:fldChar w:fldCharType="end"/>
            </w:r>
          </w:hyperlink>
        </w:p>
        <w:p w14:paraId="292DE886" w14:textId="7016A0C0" w:rsidR="00AF0363" w:rsidRPr="0002571A" w:rsidRDefault="00AF0363">
          <w:pPr>
            <w:pStyle w:val="TOC3"/>
            <w:tabs>
              <w:tab w:val="right" w:leader="dot" w:pos="9062"/>
            </w:tabs>
            <w:rPr>
              <w:rFonts w:eastAsiaTheme="minorEastAsia"/>
              <w:sz w:val="24"/>
              <w:szCs w:val="24"/>
              <w:lang w:eastAsia="en-SI"/>
            </w:rPr>
          </w:pPr>
          <w:hyperlink w:anchor="_Toc170115142" w:history="1">
            <w:r w:rsidRPr="0002571A">
              <w:rPr>
                <w:rStyle w:val="Hyperlink"/>
              </w:rPr>
              <w:t>Test korelacije značilk</w:t>
            </w:r>
            <w:r w:rsidRPr="0002571A">
              <w:rPr>
                <w:webHidden/>
              </w:rPr>
              <w:tab/>
            </w:r>
            <w:r w:rsidRPr="0002571A">
              <w:rPr>
                <w:webHidden/>
              </w:rPr>
              <w:fldChar w:fldCharType="begin"/>
            </w:r>
            <w:r w:rsidRPr="0002571A">
              <w:rPr>
                <w:webHidden/>
              </w:rPr>
              <w:instrText xml:space="preserve"> PAGEREF _Toc170115142 \h </w:instrText>
            </w:r>
            <w:r w:rsidRPr="0002571A">
              <w:rPr>
                <w:webHidden/>
              </w:rPr>
            </w:r>
            <w:r w:rsidRPr="0002571A">
              <w:rPr>
                <w:webHidden/>
              </w:rPr>
              <w:fldChar w:fldCharType="separate"/>
            </w:r>
            <w:r w:rsidRPr="0002571A">
              <w:rPr>
                <w:webHidden/>
              </w:rPr>
              <w:t>60</w:t>
            </w:r>
            <w:r w:rsidRPr="0002571A">
              <w:rPr>
                <w:webHidden/>
              </w:rPr>
              <w:fldChar w:fldCharType="end"/>
            </w:r>
          </w:hyperlink>
        </w:p>
        <w:p w14:paraId="613E21D6" w14:textId="147D64DB" w:rsidR="00AF0363" w:rsidRPr="0002571A" w:rsidRDefault="00AF0363">
          <w:pPr>
            <w:pStyle w:val="TOC3"/>
            <w:tabs>
              <w:tab w:val="right" w:leader="dot" w:pos="9062"/>
            </w:tabs>
            <w:rPr>
              <w:rFonts w:eastAsiaTheme="minorEastAsia"/>
              <w:sz w:val="24"/>
              <w:szCs w:val="24"/>
              <w:lang w:eastAsia="en-SI"/>
            </w:rPr>
          </w:pPr>
          <w:hyperlink w:anchor="_Toc170115143" w:history="1">
            <w:r w:rsidRPr="0002571A">
              <w:rPr>
                <w:rStyle w:val="Hyperlink"/>
              </w:rPr>
              <w:t>Test pomembnosti značilk</w:t>
            </w:r>
            <w:r w:rsidRPr="0002571A">
              <w:rPr>
                <w:webHidden/>
              </w:rPr>
              <w:tab/>
            </w:r>
            <w:r w:rsidRPr="0002571A">
              <w:rPr>
                <w:webHidden/>
              </w:rPr>
              <w:fldChar w:fldCharType="begin"/>
            </w:r>
            <w:r w:rsidRPr="0002571A">
              <w:rPr>
                <w:webHidden/>
              </w:rPr>
              <w:instrText xml:space="preserve"> PAGEREF _Toc170115143 \h </w:instrText>
            </w:r>
            <w:r w:rsidRPr="0002571A">
              <w:rPr>
                <w:webHidden/>
              </w:rPr>
            </w:r>
            <w:r w:rsidRPr="0002571A">
              <w:rPr>
                <w:webHidden/>
              </w:rPr>
              <w:fldChar w:fldCharType="separate"/>
            </w:r>
            <w:r w:rsidRPr="0002571A">
              <w:rPr>
                <w:webHidden/>
              </w:rPr>
              <w:t>61</w:t>
            </w:r>
            <w:r w:rsidRPr="0002571A">
              <w:rPr>
                <w:webHidden/>
              </w:rPr>
              <w:fldChar w:fldCharType="end"/>
            </w:r>
          </w:hyperlink>
        </w:p>
        <w:p w14:paraId="27A501AF" w14:textId="71852347" w:rsidR="00AF0363" w:rsidRPr="0002571A" w:rsidRDefault="00AF0363">
          <w:pPr>
            <w:pStyle w:val="TOC3"/>
            <w:tabs>
              <w:tab w:val="right" w:leader="dot" w:pos="9062"/>
            </w:tabs>
            <w:rPr>
              <w:rFonts w:eastAsiaTheme="minorEastAsia"/>
              <w:sz w:val="24"/>
              <w:szCs w:val="24"/>
              <w:lang w:eastAsia="en-SI"/>
            </w:rPr>
          </w:pPr>
          <w:hyperlink w:anchor="_Toc170115144" w:history="1">
            <w:r w:rsidRPr="0002571A">
              <w:rPr>
                <w:rStyle w:val="Hyperlink"/>
              </w:rPr>
              <w:t>Test predikcije</w:t>
            </w:r>
            <w:r w:rsidRPr="0002571A">
              <w:rPr>
                <w:webHidden/>
              </w:rPr>
              <w:tab/>
            </w:r>
            <w:r w:rsidRPr="0002571A">
              <w:rPr>
                <w:webHidden/>
              </w:rPr>
              <w:fldChar w:fldCharType="begin"/>
            </w:r>
            <w:r w:rsidRPr="0002571A">
              <w:rPr>
                <w:webHidden/>
              </w:rPr>
              <w:instrText xml:space="preserve"> PAGEREF _Toc170115144 \h </w:instrText>
            </w:r>
            <w:r w:rsidRPr="0002571A">
              <w:rPr>
                <w:webHidden/>
              </w:rPr>
            </w:r>
            <w:r w:rsidRPr="0002571A">
              <w:rPr>
                <w:webHidden/>
              </w:rPr>
              <w:fldChar w:fldCharType="separate"/>
            </w:r>
            <w:r w:rsidRPr="0002571A">
              <w:rPr>
                <w:webHidden/>
              </w:rPr>
              <w:t>64</w:t>
            </w:r>
            <w:r w:rsidRPr="0002571A">
              <w:rPr>
                <w:webHidden/>
              </w:rPr>
              <w:fldChar w:fldCharType="end"/>
            </w:r>
          </w:hyperlink>
        </w:p>
        <w:p w14:paraId="003E627B" w14:textId="003B82ED" w:rsidR="00AF0363" w:rsidRPr="0002571A" w:rsidRDefault="00AF0363">
          <w:pPr>
            <w:pStyle w:val="TOC3"/>
            <w:tabs>
              <w:tab w:val="right" w:leader="dot" w:pos="9062"/>
            </w:tabs>
            <w:rPr>
              <w:rFonts w:eastAsiaTheme="minorEastAsia"/>
              <w:sz w:val="24"/>
              <w:szCs w:val="24"/>
              <w:lang w:eastAsia="en-SI"/>
            </w:rPr>
          </w:pPr>
          <w:hyperlink w:anchor="_Toc170115145" w:history="1">
            <w:r w:rsidRPr="0002571A">
              <w:rPr>
                <w:rStyle w:val="Hyperlink"/>
              </w:rPr>
              <w:t>Test manjšanja dimenzije prostora oziroma vizualizacija podatkov</w:t>
            </w:r>
            <w:r w:rsidRPr="0002571A">
              <w:rPr>
                <w:webHidden/>
              </w:rPr>
              <w:tab/>
            </w:r>
            <w:r w:rsidRPr="0002571A">
              <w:rPr>
                <w:webHidden/>
              </w:rPr>
              <w:fldChar w:fldCharType="begin"/>
            </w:r>
            <w:r w:rsidRPr="0002571A">
              <w:rPr>
                <w:webHidden/>
              </w:rPr>
              <w:instrText xml:space="preserve"> PAGEREF _Toc170115145 \h </w:instrText>
            </w:r>
            <w:r w:rsidRPr="0002571A">
              <w:rPr>
                <w:webHidden/>
              </w:rPr>
            </w:r>
            <w:r w:rsidRPr="0002571A">
              <w:rPr>
                <w:webHidden/>
              </w:rPr>
              <w:fldChar w:fldCharType="separate"/>
            </w:r>
            <w:r w:rsidRPr="0002571A">
              <w:rPr>
                <w:webHidden/>
              </w:rPr>
              <w:t>68</w:t>
            </w:r>
            <w:r w:rsidRPr="0002571A">
              <w:rPr>
                <w:webHidden/>
              </w:rPr>
              <w:fldChar w:fldCharType="end"/>
            </w:r>
          </w:hyperlink>
        </w:p>
        <w:p w14:paraId="7454BC3B" w14:textId="6201ECF8" w:rsidR="00AF0363" w:rsidRPr="0002571A" w:rsidRDefault="00AF0363">
          <w:pPr>
            <w:pStyle w:val="TOC1"/>
            <w:tabs>
              <w:tab w:val="right" w:leader="dot" w:pos="9062"/>
            </w:tabs>
            <w:rPr>
              <w:rFonts w:eastAsiaTheme="minorEastAsia"/>
              <w:sz w:val="24"/>
              <w:szCs w:val="24"/>
              <w:lang w:eastAsia="en-SI"/>
            </w:rPr>
          </w:pPr>
          <w:hyperlink w:anchor="_Toc170115146" w:history="1">
            <w:r w:rsidRPr="0002571A">
              <w:rPr>
                <w:rStyle w:val="Hyperlink"/>
              </w:rPr>
              <w:t>Diskusija</w:t>
            </w:r>
            <w:r w:rsidRPr="0002571A">
              <w:rPr>
                <w:webHidden/>
              </w:rPr>
              <w:tab/>
            </w:r>
            <w:r w:rsidRPr="0002571A">
              <w:rPr>
                <w:webHidden/>
              </w:rPr>
              <w:fldChar w:fldCharType="begin"/>
            </w:r>
            <w:r w:rsidRPr="0002571A">
              <w:rPr>
                <w:webHidden/>
              </w:rPr>
              <w:instrText xml:space="preserve"> PAGEREF _Toc170115146 \h </w:instrText>
            </w:r>
            <w:r w:rsidRPr="0002571A">
              <w:rPr>
                <w:webHidden/>
              </w:rPr>
            </w:r>
            <w:r w:rsidRPr="0002571A">
              <w:rPr>
                <w:webHidden/>
              </w:rPr>
              <w:fldChar w:fldCharType="separate"/>
            </w:r>
            <w:r w:rsidRPr="0002571A">
              <w:rPr>
                <w:webHidden/>
              </w:rPr>
              <w:t>68</w:t>
            </w:r>
            <w:r w:rsidRPr="0002571A">
              <w:rPr>
                <w:webHidden/>
              </w:rPr>
              <w:fldChar w:fldCharType="end"/>
            </w:r>
          </w:hyperlink>
        </w:p>
        <w:p w14:paraId="71C62270" w14:textId="3388638D" w:rsidR="00AF0363" w:rsidRPr="0002571A" w:rsidRDefault="00AF0363">
          <w:pPr>
            <w:pStyle w:val="TOC1"/>
            <w:tabs>
              <w:tab w:val="right" w:leader="dot" w:pos="9062"/>
            </w:tabs>
            <w:rPr>
              <w:rFonts w:eastAsiaTheme="minorEastAsia"/>
              <w:sz w:val="24"/>
              <w:szCs w:val="24"/>
              <w:lang w:eastAsia="en-SI"/>
            </w:rPr>
          </w:pPr>
          <w:hyperlink w:anchor="_Toc170115147" w:history="1">
            <w:r w:rsidRPr="0002571A">
              <w:rPr>
                <w:rStyle w:val="Hyperlink"/>
              </w:rPr>
              <w:t>Sklepne ugotovitve, nadaljnje usmeritve in omejitve</w:t>
            </w:r>
            <w:r w:rsidRPr="0002571A">
              <w:rPr>
                <w:webHidden/>
              </w:rPr>
              <w:tab/>
            </w:r>
            <w:r w:rsidRPr="0002571A">
              <w:rPr>
                <w:webHidden/>
              </w:rPr>
              <w:fldChar w:fldCharType="begin"/>
            </w:r>
            <w:r w:rsidRPr="0002571A">
              <w:rPr>
                <w:webHidden/>
              </w:rPr>
              <w:instrText xml:space="preserve"> PAGEREF _Toc170115147 \h </w:instrText>
            </w:r>
            <w:r w:rsidRPr="0002571A">
              <w:rPr>
                <w:webHidden/>
              </w:rPr>
            </w:r>
            <w:r w:rsidRPr="0002571A">
              <w:rPr>
                <w:webHidden/>
              </w:rPr>
              <w:fldChar w:fldCharType="separate"/>
            </w:r>
            <w:r w:rsidRPr="0002571A">
              <w:rPr>
                <w:webHidden/>
              </w:rPr>
              <w:t>73</w:t>
            </w:r>
            <w:r w:rsidRPr="0002571A">
              <w:rPr>
                <w:webHidden/>
              </w:rPr>
              <w:fldChar w:fldCharType="end"/>
            </w:r>
          </w:hyperlink>
        </w:p>
        <w:p w14:paraId="5924066A" w14:textId="2255B26C" w:rsidR="00AF0363" w:rsidRPr="0002571A" w:rsidRDefault="00AF0363">
          <w:pPr>
            <w:pStyle w:val="TOC1"/>
            <w:tabs>
              <w:tab w:val="right" w:leader="dot" w:pos="9062"/>
            </w:tabs>
            <w:rPr>
              <w:rFonts w:eastAsiaTheme="minorEastAsia"/>
              <w:sz w:val="24"/>
              <w:szCs w:val="24"/>
              <w:lang w:eastAsia="en-SI"/>
            </w:rPr>
          </w:pPr>
          <w:hyperlink w:anchor="_Toc170115148" w:history="1">
            <w:r w:rsidRPr="0002571A">
              <w:rPr>
                <w:rStyle w:val="Hyperlink"/>
              </w:rPr>
              <w:t>Literatura in viri</w:t>
            </w:r>
            <w:r w:rsidRPr="0002571A">
              <w:rPr>
                <w:webHidden/>
              </w:rPr>
              <w:tab/>
            </w:r>
            <w:r w:rsidRPr="0002571A">
              <w:rPr>
                <w:webHidden/>
              </w:rPr>
              <w:fldChar w:fldCharType="begin"/>
            </w:r>
            <w:r w:rsidRPr="0002571A">
              <w:rPr>
                <w:webHidden/>
              </w:rPr>
              <w:instrText xml:space="preserve"> PAGEREF _Toc170115148 \h </w:instrText>
            </w:r>
            <w:r w:rsidRPr="0002571A">
              <w:rPr>
                <w:webHidden/>
              </w:rPr>
            </w:r>
            <w:r w:rsidRPr="0002571A">
              <w:rPr>
                <w:webHidden/>
              </w:rPr>
              <w:fldChar w:fldCharType="separate"/>
            </w:r>
            <w:r w:rsidRPr="0002571A">
              <w:rPr>
                <w:webHidden/>
              </w:rPr>
              <w:t>74</w:t>
            </w:r>
            <w:r w:rsidRPr="0002571A">
              <w:rPr>
                <w:webHidden/>
              </w:rPr>
              <w:fldChar w:fldCharType="end"/>
            </w:r>
          </w:hyperlink>
        </w:p>
        <w:p w14:paraId="561707B8" w14:textId="613A73A8" w:rsidR="00AF0363" w:rsidRPr="0002571A" w:rsidRDefault="00AF0363">
          <w:pPr>
            <w:pStyle w:val="TOC1"/>
            <w:tabs>
              <w:tab w:val="right" w:leader="dot" w:pos="9062"/>
            </w:tabs>
            <w:rPr>
              <w:rFonts w:eastAsiaTheme="minorEastAsia"/>
              <w:sz w:val="24"/>
              <w:szCs w:val="24"/>
              <w:lang w:eastAsia="en-SI"/>
            </w:rPr>
          </w:pPr>
          <w:hyperlink w:anchor="_Toc170115149" w:history="1">
            <w:r w:rsidRPr="0002571A">
              <w:rPr>
                <w:rStyle w:val="Hyperlink"/>
              </w:rPr>
              <w:t>Priloga A: Vprašalnik</w:t>
            </w:r>
            <w:r w:rsidRPr="0002571A">
              <w:rPr>
                <w:webHidden/>
              </w:rPr>
              <w:tab/>
            </w:r>
            <w:r w:rsidRPr="0002571A">
              <w:rPr>
                <w:webHidden/>
              </w:rPr>
              <w:fldChar w:fldCharType="begin"/>
            </w:r>
            <w:r w:rsidRPr="0002571A">
              <w:rPr>
                <w:webHidden/>
              </w:rPr>
              <w:instrText xml:space="preserve"> PAGEREF _Toc170115149 \h </w:instrText>
            </w:r>
            <w:r w:rsidRPr="0002571A">
              <w:rPr>
                <w:webHidden/>
              </w:rPr>
            </w:r>
            <w:r w:rsidRPr="0002571A">
              <w:rPr>
                <w:webHidden/>
              </w:rPr>
              <w:fldChar w:fldCharType="separate"/>
            </w:r>
            <w:r w:rsidRPr="0002571A">
              <w:rPr>
                <w:webHidden/>
              </w:rPr>
              <w:t>75</w:t>
            </w:r>
            <w:r w:rsidRPr="0002571A">
              <w:rPr>
                <w:webHidden/>
              </w:rPr>
              <w:fldChar w:fldCharType="end"/>
            </w:r>
          </w:hyperlink>
        </w:p>
        <w:p w14:paraId="4C8FF74F" w14:textId="2CEB6C4F" w:rsidR="00AF0363" w:rsidRPr="0002571A" w:rsidRDefault="00AF0363">
          <w:pPr>
            <w:pStyle w:val="TOC1"/>
            <w:tabs>
              <w:tab w:val="right" w:leader="dot" w:pos="9062"/>
            </w:tabs>
            <w:rPr>
              <w:rFonts w:eastAsiaTheme="minorEastAsia"/>
              <w:sz w:val="24"/>
              <w:szCs w:val="24"/>
              <w:lang w:eastAsia="en-SI"/>
            </w:rPr>
          </w:pPr>
          <w:hyperlink w:anchor="_Toc170115150" w:history="1">
            <w:r w:rsidRPr="0002571A">
              <w:rPr>
                <w:rStyle w:val="Hyperlink"/>
              </w:rPr>
              <w:t>Priloga B: Koda strojnega učenja</w:t>
            </w:r>
            <w:r w:rsidRPr="0002571A">
              <w:rPr>
                <w:webHidden/>
              </w:rPr>
              <w:tab/>
            </w:r>
            <w:r w:rsidRPr="0002571A">
              <w:rPr>
                <w:webHidden/>
              </w:rPr>
              <w:fldChar w:fldCharType="begin"/>
            </w:r>
            <w:r w:rsidRPr="0002571A">
              <w:rPr>
                <w:webHidden/>
              </w:rPr>
              <w:instrText xml:space="preserve"> PAGEREF _Toc170115150 \h </w:instrText>
            </w:r>
            <w:r w:rsidRPr="0002571A">
              <w:rPr>
                <w:webHidden/>
              </w:rPr>
            </w:r>
            <w:r w:rsidRPr="0002571A">
              <w:rPr>
                <w:webHidden/>
              </w:rPr>
              <w:fldChar w:fldCharType="separate"/>
            </w:r>
            <w:r w:rsidRPr="0002571A">
              <w:rPr>
                <w:webHidden/>
              </w:rPr>
              <w:t>78</w:t>
            </w:r>
            <w:r w:rsidRPr="0002571A">
              <w:rPr>
                <w:webHidden/>
              </w:rPr>
              <w:fldChar w:fldCharType="end"/>
            </w:r>
          </w:hyperlink>
        </w:p>
        <w:p w14:paraId="4A0F66E4" w14:textId="0F11B798" w:rsidR="00AF0363" w:rsidRPr="0002571A" w:rsidRDefault="00AF0363">
          <w:pPr>
            <w:pStyle w:val="TOC1"/>
            <w:tabs>
              <w:tab w:val="right" w:leader="dot" w:pos="9062"/>
            </w:tabs>
            <w:rPr>
              <w:rFonts w:eastAsiaTheme="minorEastAsia"/>
              <w:sz w:val="24"/>
              <w:szCs w:val="24"/>
              <w:lang w:eastAsia="en-SI"/>
            </w:rPr>
          </w:pPr>
          <w:hyperlink w:anchor="_Toc170115151" w:history="1">
            <w:r w:rsidRPr="0002571A">
              <w:rPr>
                <w:rStyle w:val="Hyperlink"/>
              </w:rPr>
              <w:t>Priloga C: Test statistične signifikantnosti napovednih spremenljivk</w:t>
            </w:r>
            <w:r w:rsidRPr="0002571A">
              <w:rPr>
                <w:webHidden/>
              </w:rPr>
              <w:tab/>
            </w:r>
            <w:r w:rsidRPr="0002571A">
              <w:rPr>
                <w:webHidden/>
              </w:rPr>
              <w:fldChar w:fldCharType="begin"/>
            </w:r>
            <w:r w:rsidRPr="0002571A">
              <w:rPr>
                <w:webHidden/>
              </w:rPr>
              <w:instrText xml:space="preserve"> PAGEREF _Toc170115151 \h </w:instrText>
            </w:r>
            <w:r w:rsidRPr="0002571A">
              <w:rPr>
                <w:webHidden/>
              </w:rPr>
            </w:r>
            <w:r w:rsidRPr="0002571A">
              <w:rPr>
                <w:webHidden/>
              </w:rPr>
              <w:fldChar w:fldCharType="separate"/>
            </w:r>
            <w:r w:rsidRPr="0002571A">
              <w:rPr>
                <w:webHidden/>
              </w:rPr>
              <w:t>79</w:t>
            </w:r>
            <w:r w:rsidRPr="0002571A">
              <w:rPr>
                <w:webHidden/>
              </w:rPr>
              <w:fldChar w:fldCharType="end"/>
            </w:r>
          </w:hyperlink>
        </w:p>
        <w:p w14:paraId="4BEB26D3" w14:textId="2D28EC75" w:rsidR="00AF0363" w:rsidRPr="0002571A" w:rsidRDefault="00AF0363">
          <w:pPr>
            <w:pStyle w:val="TOC1"/>
            <w:tabs>
              <w:tab w:val="right" w:leader="dot" w:pos="9062"/>
            </w:tabs>
            <w:rPr>
              <w:rFonts w:eastAsiaTheme="minorEastAsia"/>
              <w:sz w:val="24"/>
              <w:szCs w:val="24"/>
              <w:lang w:eastAsia="en-SI"/>
            </w:rPr>
          </w:pPr>
          <w:hyperlink w:anchor="_Toc170115152" w:history="1">
            <w:r w:rsidRPr="0002571A">
              <w:rPr>
                <w:rStyle w:val="Hyperlink"/>
              </w:rPr>
              <w:t>Priloga D: Data management plan</w:t>
            </w:r>
            <w:r w:rsidRPr="0002571A">
              <w:rPr>
                <w:webHidden/>
              </w:rPr>
              <w:tab/>
            </w:r>
            <w:r w:rsidRPr="0002571A">
              <w:rPr>
                <w:webHidden/>
              </w:rPr>
              <w:fldChar w:fldCharType="begin"/>
            </w:r>
            <w:r w:rsidRPr="0002571A">
              <w:rPr>
                <w:webHidden/>
              </w:rPr>
              <w:instrText xml:space="preserve"> PAGEREF _Toc170115152 \h </w:instrText>
            </w:r>
            <w:r w:rsidRPr="0002571A">
              <w:rPr>
                <w:webHidden/>
              </w:rPr>
            </w:r>
            <w:r w:rsidRPr="0002571A">
              <w:rPr>
                <w:webHidden/>
              </w:rPr>
              <w:fldChar w:fldCharType="separate"/>
            </w:r>
            <w:r w:rsidRPr="0002571A">
              <w:rPr>
                <w:webHidden/>
              </w:rPr>
              <w:t>80</w:t>
            </w:r>
            <w:r w:rsidRPr="0002571A">
              <w:rPr>
                <w:webHidden/>
              </w:rPr>
              <w:fldChar w:fldCharType="end"/>
            </w:r>
          </w:hyperlink>
        </w:p>
        <w:p w14:paraId="41946746" w14:textId="754AC51D" w:rsidR="003164FF" w:rsidRPr="0002571A" w:rsidRDefault="00F02E01" w:rsidP="003164FF">
          <w:pPr>
            <w:rPr>
              <w:b/>
              <w:bCs/>
            </w:rPr>
          </w:pPr>
          <w:r w:rsidRPr="0002571A">
            <w:rPr>
              <w:b/>
              <w:bCs/>
            </w:rPr>
            <w:fldChar w:fldCharType="end"/>
          </w:r>
        </w:p>
      </w:sdtContent>
    </w:sdt>
    <w:p w14:paraId="4259D2A2" w14:textId="0AF267D9" w:rsidR="003164FF" w:rsidRPr="0002571A" w:rsidRDefault="003164FF" w:rsidP="003164FF">
      <w:pPr>
        <w:spacing w:line="259" w:lineRule="auto"/>
        <w:jc w:val="left"/>
        <w:rPr>
          <w:rFonts w:ascii="Calibri" w:eastAsia="Calibri" w:hAnsi="Calibri" w:cs="Times New Roman"/>
          <w:kern w:val="0"/>
          <w14:ligatures w14:val="none"/>
        </w:rPr>
      </w:pPr>
      <w:r w:rsidRPr="0002571A">
        <w:br w:type="page"/>
      </w:r>
    </w:p>
    <w:p w14:paraId="36281568" w14:textId="5078DDD3" w:rsidR="003164FF" w:rsidRPr="0002571A" w:rsidRDefault="003164FF" w:rsidP="003164FF">
      <w:pPr>
        <w:pStyle w:val="TOCHeading"/>
      </w:pPr>
      <w:r w:rsidRPr="0002571A">
        <w:lastRenderedPageBreak/>
        <w:t>Kazalo preglednic</w:t>
      </w:r>
    </w:p>
    <w:p w14:paraId="26FCBAB7" w14:textId="06318435" w:rsidR="00D07819" w:rsidRPr="0002571A" w:rsidRDefault="00EC1BBA">
      <w:pPr>
        <w:pStyle w:val="TableofFigures"/>
        <w:tabs>
          <w:tab w:val="right" w:leader="dot" w:pos="9062"/>
        </w:tabs>
        <w:rPr>
          <w:rFonts w:eastAsiaTheme="minorEastAsia"/>
          <w:sz w:val="24"/>
          <w:szCs w:val="24"/>
          <w:lang w:eastAsia="en-SI"/>
        </w:rPr>
      </w:pPr>
      <w:r w:rsidRPr="0002571A">
        <w:fldChar w:fldCharType="begin"/>
      </w:r>
      <w:r w:rsidRPr="0002571A">
        <w:instrText xml:space="preserve"> TOC \h \z \c "Preglednica" </w:instrText>
      </w:r>
      <w:r w:rsidRPr="0002571A">
        <w:fldChar w:fldCharType="separate"/>
      </w:r>
      <w:hyperlink w:anchor="_Toc170115505" w:history="1">
        <w:r w:rsidR="00D07819" w:rsidRPr="0002571A">
          <w:rPr>
            <w:rStyle w:val="Hyperlink"/>
          </w:rPr>
          <w:t>Preglednica 1: Osnovne lastnosti neposredne in posredne učne oblike.</w:t>
        </w:r>
        <w:r w:rsidR="00D07819" w:rsidRPr="0002571A">
          <w:rPr>
            <w:webHidden/>
          </w:rPr>
          <w:tab/>
        </w:r>
        <w:r w:rsidR="00D07819" w:rsidRPr="0002571A">
          <w:rPr>
            <w:webHidden/>
          </w:rPr>
          <w:fldChar w:fldCharType="begin"/>
        </w:r>
        <w:r w:rsidR="00D07819" w:rsidRPr="0002571A">
          <w:rPr>
            <w:webHidden/>
          </w:rPr>
          <w:instrText xml:space="preserve"> PAGEREF _Toc170115505 \h </w:instrText>
        </w:r>
        <w:r w:rsidR="00D07819" w:rsidRPr="0002571A">
          <w:rPr>
            <w:webHidden/>
          </w:rPr>
        </w:r>
        <w:r w:rsidR="00D07819" w:rsidRPr="0002571A">
          <w:rPr>
            <w:webHidden/>
          </w:rPr>
          <w:fldChar w:fldCharType="separate"/>
        </w:r>
        <w:r w:rsidR="00D07819" w:rsidRPr="0002571A">
          <w:rPr>
            <w:webHidden/>
          </w:rPr>
          <w:t>18</w:t>
        </w:r>
        <w:r w:rsidR="00D07819" w:rsidRPr="0002571A">
          <w:rPr>
            <w:webHidden/>
          </w:rPr>
          <w:fldChar w:fldCharType="end"/>
        </w:r>
      </w:hyperlink>
    </w:p>
    <w:p w14:paraId="4893C5AA" w14:textId="174E5A89" w:rsidR="00D07819" w:rsidRPr="0002571A" w:rsidRDefault="00D07819">
      <w:pPr>
        <w:pStyle w:val="TableofFigures"/>
        <w:tabs>
          <w:tab w:val="right" w:leader="dot" w:pos="9062"/>
        </w:tabs>
        <w:rPr>
          <w:rFonts w:eastAsiaTheme="minorEastAsia"/>
          <w:sz w:val="24"/>
          <w:szCs w:val="24"/>
          <w:lang w:eastAsia="en-SI"/>
        </w:rPr>
      </w:pPr>
      <w:hyperlink w:anchor="_Toc170115506" w:history="1">
        <w:r w:rsidRPr="0002571A">
          <w:rPr>
            <w:rStyle w:val="Hyperlink"/>
          </w:rPr>
          <w:t>Preglednica 3: Razlike med sodelovalnim in kolaborativnim učenjem.</w:t>
        </w:r>
        <w:r w:rsidRPr="0002571A">
          <w:rPr>
            <w:webHidden/>
          </w:rPr>
          <w:tab/>
        </w:r>
        <w:r w:rsidRPr="0002571A">
          <w:rPr>
            <w:webHidden/>
          </w:rPr>
          <w:fldChar w:fldCharType="begin"/>
        </w:r>
        <w:r w:rsidRPr="0002571A">
          <w:rPr>
            <w:webHidden/>
          </w:rPr>
          <w:instrText xml:space="preserve"> PAGEREF _Toc170115506 \h </w:instrText>
        </w:r>
        <w:r w:rsidRPr="0002571A">
          <w:rPr>
            <w:webHidden/>
          </w:rPr>
        </w:r>
        <w:r w:rsidRPr="0002571A">
          <w:rPr>
            <w:webHidden/>
          </w:rPr>
          <w:fldChar w:fldCharType="separate"/>
        </w:r>
        <w:r w:rsidRPr="0002571A">
          <w:rPr>
            <w:webHidden/>
          </w:rPr>
          <w:t>25</w:t>
        </w:r>
        <w:r w:rsidRPr="0002571A">
          <w:rPr>
            <w:webHidden/>
          </w:rPr>
          <w:fldChar w:fldCharType="end"/>
        </w:r>
      </w:hyperlink>
    </w:p>
    <w:p w14:paraId="6812D3A9" w14:textId="4D8CB485" w:rsidR="00D07819" w:rsidRPr="0002571A" w:rsidRDefault="00D07819">
      <w:pPr>
        <w:pStyle w:val="TableofFigures"/>
        <w:tabs>
          <w:tab w:val="right" w:leader="dot" w:pos="9062"/>
        </w:tabs>
        <w:rPr>
          <w:rFonts w:eastAsiaTheme="minorEastAsia"/>
          <w:sz w:val="24"/>
          <w:szCs w:val="24"/>
          <w:lang w:eastAsia="en-SI"/>
        </w:rPr>
      </w:pPr>
      <w:hyperlink w:anchor="_Toc170115507" w:history="1">
        <w:r w:rsidRPr="0002571A">
          <w:rPr>
            <w:rStyle w:val="Hyperlink"/>
          </w:rPr>
          <w:t>Preglednica 4: Prednosti in slabosti dela v skupini.</w:t>
        </w:r>
        <w:r w:rsidRPr="0002571A">
          <w:rPr>
            <w:webHidden/>
          </w:rPr>
          <w:tab/>
        </w:r>
        <w:r w:rsidRPr="0002571A">
          <w:rPr>
            <w:webHidden/>
          </w:rPr>
          <w:fldChar w:fldCharType="begin"/>
        </w:r>
        <w:r w:rsidRPr="0002571A">
          <w:rPr>
            <w:webHidden/>
          </w:rPr>
          <w:instrText xml:space="preserve"> PAGEREF _Toc170115507 \h </w:instrText>
        </w:r>
        <w:r w:rsidRPr="0002571A">
          <w:rPr>
            <w:webHidden/>
          </w:rPr>
        </w:r>
        <w:r w:rsidRPr="0002571A">
          <w:rPr>
            <w:webHidden/>
          </w:rPr>
          <w:fldChar w:fldCharType="separate"/>
        </w:r>
        <w:r w:rsidRPr="0002571A">
          <w:rPr>
            <w:webHidden/>
          </w:rPr>
          <w:t>31</w:t>
        </w:r>
        <w:r w:rsidRPr="0002571A">
          <w:rPr>
            <w:webHidden/>
          </w:rPr>
          <w:fldChar w:fldCharType="end"/>
        </w:r>
      </w:hyperlink>
    </w:p>
    <w:p w14:paraId="354EF07C" w14:textId="2478EA1B" w:rsidR="00D07819" w:rsidRPr="0002571A" w:rsidRDefault="00D07819">
      <w:pPr>
        <w:pStyle w:val="TableofFigures"/>
        <w:tabs>
          <w:tab w:val="right" w:leader="dot" w:pos="9062"/>
        </w:tabs>
        <w:rPr>
          <w:rFonts w:eastAsiaTheme="minorEastAsia"/>
          <w:sz w:val="24"/>
          <w:szCs w:val="24"/>
          <w:lang w:eastAsia="en-SI"/>
        </w:rPr>
      </w:pPr>
      <w:hyperlink w:anchor="_Toc170115508" w:history="1">
        <w:r w:rsidRPr="0002571A">
          <w:rPr>
            <w:rStyle w:val="Hyperlink"/>
          </w:rPr>
          <w:t>Preglednica 5: Kriteriji razvršanja v skupine (Amara et al., 2021).</w:t>
        </w:r>
        <w:r w:rsidRPr="0002571A">
          <w:rPr>
            <w:webHidden/>
          </w:rPr>
          <w:tab/>
        </w:r>
        <w:r w:rsidRPr="0002571A">
          <w:rPr>
            <w:webHidden/>
          </w:rPr>
          <w:fldChar w:fldCharType="begin"/>
        </w:r>
        <w:r w:rsidRPr="0002571A">
          <w:rPr>
            <w:webHidden/>
          </w:rPr>
          <w:instrText xml:space="preserve"> PAGEREF _Toc170115508 \h </w:instrText>
        </w:r>
        <w:r w:rsidRPr="0002571A">
          <w:rPr>
            <w:webHidden/>
          </w:rPr>
        </w:r>
        <w:r w:rsidRPr="0002571A">
          <w:rPr>
            <w:webHidden/>
          </w:rPr>
          <w:fldChar w:fldCharType="separate"/>
        </w:r>
        <w:r w:rsidRPr="0002571A">
          <w:rPr>
            <w:webHidden/>
          </w:rPr>
          <w:t>34</w:t>
        </w:r>
        <w:r w:rsidRPr="0002571A">
          <w:rPr>
            <w:webHidden/>
          </w:rPr>
          <w:fldChar w:fldCharType="end"/>
        </w:r>
      </w:hyperlink>
    </w:p>
    <w:p w14:paraId="306C82B7" w14:textId="38205837" w:rsidR="00D07819" w:rsidRPr="0002571A" w:rsidRDefault="00D07819">
      <w:pPr>
        <w:pStyle w:val="TableofFigures"/>
        <w:tabs>
          <w:tab w:val="right" w:leader="dot" w:pos="9062"/>
        </w:tabs>
        <w:rPr>
          <w:rFonts w:eastAsiaTheme="minorEastAsia"/>
          <w:sz w:val="24"/>
          <w:szCs w:val="24"/>
          <w:lang w:eastAsia="en-SI"/>
        </w:rPr>
      </w:pPr>
      <w:hyperlink w:anchor="_Toc170115509" w:history="1">
        <w:r w:rsidRPr="0002571A">
          <w:rPr>
            <w:rStyle w:val="Hyperlink"/>
          </w:rPr>
          <w:t>Preglednica 6: Formule za izračun MI glede na tipspremenljivke. p predstavlja verjetnost za izbor določenega elementa iz podane množice.</w:t>
        </w:r>
        <w:r w:rsidRPr="0002571A">
          <w:rPr>
            <w:webHidden/>
          </w:rPr>
          <w:tab/>
        </w:r>
        <w:r w:rsidRPr="0002571A">
          <w:rPr>
            <w:webHidden/>
          </w:rPr>
          <w:fldChar w:fldCharType="begin"/>
        </w:r>
        <w:r w:rsidRPr="0002571A">
          <w:rPr>
            <w:webHidden/>
          </w:rPr>
          <w:instrText xml:space="preserve"> PAGEREF _Toc170115509 \h </w:instrText>
        </w:r>
        <w:r w:rsidRPr="0002571A">
          <w:rPr>
            <w:webHidden/>
          </w:rPr>
        </w:r>
        <w:r w:rsidRPr="0002571A">
          <w:rPr>
            <w:webHidden/>
          </w:rPr>
          <w:fldChar w:fldCharType="separate"/>
        </w:r>
        <w:r w:rsidRPr="0002571A">
          <w:rPr>
            <w:webHidden/>
          </w:rPr>
          <w:t>50</w:t>
        </w:r>
        <w:r w:rsidRPr="0002571A">
          <w:rPr>
            <w:webHidden/>
          </w:rPr>
          <w:fldChar w:fldCharType="end"/>
        </w:r>
      </w:hyperlink>
    </w:p>
    <w:p w14:paraId="4DDF6CC3" w14:textId="59BADD90" w:rsidR="00D07819" w:rsidRPr="0002571A" w:rsidRDefault="00D07819">
      <w:pPr>
        <w:pStyle w:val="TableofFigures"/>
        <w:tabs>
          <w:tab w:val="right" w:leader="dot" w:pos="9062"/>
        </w:tabs>
        <w:rPr>
          <w:rFonts w:eastAsiaTheme="minorEastAsia"/>
          <w:sz w:val="24"/>
          <w:szCs w:val="24"/>
          <w:lang w:eastAsia="en-SI"/>
        </w:rPr>
      </w:pPr>
      <w:hyperlink w:anchor="_Toc170115510" w:history="1">
        <w:r w:rsidRPr="0002571A">
          <w:rPr>
            <w:rStyle w:val="Hyperlink"/>
          </w:rPr>
          <w:t>Preglednica 7. Deskriptivna statistika napovednega nabora podatkov glede na oceno in spremenljivke, vezane na samo delo v tandemu z informacijo o kvantilih.</w:t>
        </w:r>
        <w:r w:rsidRPr="0002571A">
          <w:rPr>
            <w:webHidden/>
          </w:rPr>
          <w:tab/>
        </w:r>
        <w:r w:rsidRPr="0002571A">
          <w:rPr>
            <w:webHidden/>
          </w:rPr>
          <w:fldChar w:fldCharType="begin"/>
        </w:r>
        <w:r w:rsidRPr="0002571A">
          <w:rPr>
            <w:webHidden/>
          </w:rPr>
          <w:instrText xml:space="preserve"> PAGEREF _Toc170115510 \h </w:instrText>
        </w:r>
        <w:r w:rsidRPr="0002571A">
          <w:rPr>
            <w:webHidden/>
          </w:rPr>
        </w:r>
        <w:r w:rsidRPr="0002571A">
          <w:rPr>
            <w:webHidden/>
          </w:rPr>
          <w:fldChar w:fldCharType="separate"/>
        </w:r>
        <w:r w:rsidRPr="0002571A">
          <w:rPr>
            <w:webHidden/>
          </w:rPr>
          <w:t>56</w:t>
        </w:r>
        <w:r w:rsidRPr="0002571A">
          <w:rPr>
            <w:webHidden/>
          </w:rPr>
          <w:fldChar w:fldCharType="end"/>
        </w:r>
      </w:hyperlink>
    </w:p>
    <w:p w14:paraId="0F5C5D38" w14:textId="4610DE96" w:rsidR="00D07819" w:rsidRPr="0002571A" w:rsidRDefault="00D07819">
      <w:pPr>
        <w:pStyle w:val="TableofFigures"/>
        <w:tabs>
          <w:tab w:val="right" w:leader="dot" w:pos="9062"/>
        </w:tabs>
        <w:rPr>
          <w:rFonts w:eastAsiaTheme="minorEastAsia"/>
          <w:sz w:val="24"/>
          <w:szCs w:val="24"/>
          <w:lang w:eastAsia="en-SI"/>
        </w:rPr>
      </w:pPr>
      <w:hyperlink w:anchor="_Toc170115511" w:history="1">
        <w:r w:rsidRPr="0002571A">
          <w:rPr>
            <w:rStyle w:val="Hyperlink"/>
          </w:rPr>
          <w:t>Preglednica 8: Deskriptivna statistika napovednega nabora podatkov za zvezne spremenljivke, vezane na psihološki oris dijaka.</w:t>
        </w:r>
        <w:r w:rsidRPr="0002571A">
          <w:rPr>
            <w:webHidden/>
          </w:rPr>
          <w:tab/>
        </w:r>
        <w:r w:rsidRPr="0002571A">
          <w:rPr>
            <w:webHidden/>
          </w:rPr>
          <w:fldChar w:fldCharType="begin"/>
        </w:r>
        <w:r w:rsidRPr="0002571A">
          <w:rPr>
            <w:webHidden/>
          </w:rPr>
          <w:instrText xml:space="preserve"> PAGEREF _Toc170115511 \h </w:instrText>
        </w:r>
        <w:r w:rsidRPr="0002571A">
          <w:rPr>
            <w:webHidden/>
          </w:rPr>
        </w:r>
        <w:r w:rsidRPr="0002571A">
          <w:rPr>
            <w:webHidden/>
          </w:rPr>
          <w:fldChar w:fldCharType="separate"/>
        </w:r>
        <w:r w:rsidRPr="0002571A">
          <w:rPr>
            <w:webHidden/>
          </w:rPr>
          <w:t>56</w:t>
        </w:r>
        <w:r w:rsidRPr="0002571A">
          <w:rPr>
            <w:webHidden/>
          </w:rPr>
          <w:fldChar w:fldCharType="end"/>
        </w:r>
      </w:hyperlink>
    </w:p>
    <w:p w14:paraId="6570E1CB" w14:textId="0156D27A" w:rsidR="00D07819" w:rsidRPr="0002571A" w:rsidRDefault="00D07819">
      <w:pPr>
        <w:pStyle w:val="TableofFigures"/>
        <w:tabs>
          <w:tab w:val="right" w:leader="dot" w:pos="9062"/>
        </w:tabs>
        <w:rPr>
          <w:rFonts w:eastAsiaTheme="minorEastAsia"/>
          <w:sz w:val="24"/>
          <w:szCs w:val="24"/>
          <w:lang w:eastAsia="en-SI"/>
        </w:rPr>
      </w:pPr>
      <w:hyperlink w:anchor="_Toc170115512" w:history="1">
        <w:r w:rsidRPr="0002571A">
          <w:rPr>
            <w:rStyle w:val="Hyperlink"/>
          </w:rPr>
          <w:t>Preglednica 9: Test notranje zanesljivosti s Kronbach alpha koeficientom.</w:t>
        </w:r>
        <w:r w:rsidRPr="0002571A">
          <w:rPr>
            <w:webHidden/>
          </w:rPr>
          <w:tab/>
        </w:r>
        <w:r w:rsidRPr="0002571A">
          <w:rPr>
            <w:webHidden/>
          </w:rPr>
          <w:fldChar w:fldCharType="begin"/>
        </w:r>
        <w:r w:rsidRPr="0002571A">
          <w:rPr>
            <w:webHidden/>
          </w:rPr>
          <w:instrText xml:space="preserve"> PAGEREF _Toc170115512 \h </w:instrText>
        </w:r>
        <w:r w:rsidRPr="0002571A">
          <w:rPr>
            <w:webHidden/>
          </w:rPr>
        </w:r>
        <w:r w:rsidRPr="0002571A">
          <w:rPr>
            <w:webHidden/>
          </w:rPr>
          <w:fldChar w:fldCharType="separate"/>
        </w:r>
        <w:r w:rsidRPr="0002571A">
          <w:rPr>
            <w:webHidden/>
          </w:rPr>
          <w:t>59</w:t>
        </w:r>
        <w:r w:rsidRPr="0002571A">
          <w:rPr>
            <w:webHidden/>
          </w:rPr>
          <w:fldChar w:fldCharType="end"/>
        </w:r>
      </w:hyperlink>
    </w:p>
    <w:p w14:paraId="36930848" w14:textId="6900BBD3" w:rsidR="00D07819" w:rsidRPr="0002571A" w:rsidRDefault="00D07819">
      <w:pPr>
        <w:pStyle w:val="TableofFigures"/>
        <w:tabs>
          <w:tab w:val="right" w:leader="dot" w:pos="9062"/>
        </w:tabs>
        <w:rPr>
          <w:rFonts w:eastAsiaTheme="minorEastAsia"/>
          <w:sz w:val="24"/>
          <w:szCs w:val="24"/>
          <w:lang w:eastAsia="en-SI"/>
        </w:rPr>
      </w:pPr>
      <w:hyperlink w:anchor="_Toc170115513" w:history="1">
        <w:r w:rsidRPr="0002571A">
          <w:rPr>
            <w:rStyle w:val="Hyperlink"/>
          </w:rPr>
          <w:t>Preglednica 10: Test normalnosti zveznih spremenljivk s SW testom.</w:t>
        </w:r>
        <w:r w:rsidRPr="0002571A">
          <w:rPr>
            <w:webHidden/>
          </w:rPr>
          <w:tab/>
        </w:r>
        <w:r w:rsidRPr="0002571A">
          <w:rPr>
            <w:webHidden/>
          </w:rPr>
          <w:fldChar w:fldCharType="begin"/>
        </w:r>
        <w:r w:rsidRPr="0002571A">
          <w:rPr>
            <w:webHidden/>
          </w:rPr>
          <w:instrText xml:space="preserve"> PAGEREF _Toc170115513 \h </w:instrText>
        </w:r>
        <w:r w:rsidRPr="0002571A">
          <w:rPr>
            <w:webHidden/>
          </w:rPr>
        </w:r>
        <w:r w:rsidRPr="0002571A">
          <w:rPr>
            <w:webHidden/>
          </w:rPr>
          <w:fldChar w:fldCharType="separate"/>
        </w:r>
        <w:r w:rsidRPr="0002571A">
          <w:rPr>
            <w:webHidden/>
          </w:rPr>
          <w:t>61</w:t>
        </w:r>
        <w:r w:rsidRPr="0002571A">
          <w:rPr>
            <w:webHidden/>
          </w:rPr>
          <w:fldChar w:fldCharType="end"/>
        </w:r>
      </w:hyperlink>
    </w:p>
    <w:p w14:paraId="41B17C56" w14:textId="0CC0E88C" w:rsidR="00D07819" w:rsidRPr="0002571A" w:rsidRDefault="00D07819">
      <w:pPr>
        <w:pStyle w:val="TableofFigures"/>
        <w:tabs>
          <w:tab w:val="right" w:leader="dot" w:pos="9062"/>
        </w:tabs>
        <w:rPr>
          <w:rFonts w:eastAsiaTheme="minorEastAsia"/>
          <w:sz w:val="24"/>
          <w:szCs w:val="24"/>
          <w:lang w:eastAsia="en-SI"/>
        </w:rPr>
      </w:pPr>
      <w:hyperlink w:anchor="_Toc170115514" w:history="1">
        <w:r w:rsidRPr="0002571A">
          <w:rPr>
            <w:rStyle w:val="Hyperlink"/>
          </w:rPr>
          <w:t>Preglednica 11: Najbolj korelirane spremenljivke glede na Spearmanov koeficient.</w:t>
        </w:r>
        <w:r w:rsidRPr="0002571A">
          <w:rPr>
            <w:webHidden/>
          </w:rPr>
          <w:tab/>
        </w:r>
        <w:r w:rsidRPr="0002571A">
          <w:rPr>
            <w:webHidden/>
          </w:rPr>
          <w:fldChar w:fldCharType="begin"/>
        </w:r>
        <w:r w:rsidRPr="0002571A">
          <w:rPr>
            <w:webHidden/>
          </w:rPr>
          <w:instrText xml:space="preserve"> PAGEREF _Toc170115514 \h </w:instrText>
        </w:r>
        <w:r w:rsidRPr="0002571A">
          <w:rPr>
            <w:webHidden/>
          </w:rPr>
        </w:r>
        <w:r w:rsidRPr="0002571A">
          <w:rPr>
            <w:webHidden/>
          </w:rPr>
          <w:fldChar w:fldCharType="separate"/>
        </w:r>
        <w:r w:rsidRPr="0002571A">
          <w:rPr>
            <w:webHidden/>
          </w:rPr>
          <w:t>62</w:t>
        </w:r>
        <w:r w:rsidRPr="0002571A">
          <w:rPr>
            <w:webHidden/>
          </w:rPr>
          <w:fldChar w:fldCharType="end"/>
        </w:r>
      </w:hyperlink>
    </w:p>
    <w:p w14:paraId="50FBC256" w14:textId="4C5FF207" w:rsidR="00D07819" w:rsidRPr="0002571A" w:rsidRDefault="00D07819">
      <w:pPr>
        <w:pStyle w:val="TableofFigures"/>
        <w:tabs>
          <w:tab w:val="right" w:leader="dot" w:pos="9062"/>
        </w:tabs>
        <w:rPr>
          <w:rFonts w:eastAsiaTheme="minorEastAsia"/>
          <w:sz w:val="24"/>
          <w:szCs w:val="24"/>
          <w:lang w:eastAsia="en-SI"/>
        </w:rPr>
      </w:pPr>
      <w:hyperlink w:anchor="_Toc170115515" w:history="1">
        <w:r w:rsidRPr="0002571A">
          <w:rPr>
            <w:rStyle w:val="Hyperlink"/>
          </w:rPr>
          <w:t>Preglednica 12: Rezultati napovedne moči glede na MI in RFE.</w:t>
        </w:r>
        <w:r w:rsidRPr="0002571A">
          <w:rPr>
            <w:webHidden/>
          </w:rPr>
          <w:tab/>
        </w:r>
        <w:r w:rsidRPr="0002571A">
          <w:rPr>
            <w:webHidden/>
          </w:rPr>
          <w:fldChar w:fldCharType="begin"/>
        </w:r>
        <w:r w:rsidRPr="0002571A">
          <w:rPr>
            <w:webHidden/>
          </w:rPr>
          <w:instrText xml:space="preserve"> PAGEREF _Toc170115515 \h </w:instrText>
        </w:r>
        <w:r w:rsidRPr="0002571A">
          <w:rPr>
            <w:webHidden/>
          </w:rPr>
        </w:r>
        <w:r w:rsidRPr="0002571A">
          <w:rPr>
            <w:webHidden/>
          </w:rPr>
          <w:fldChar w:fldCharType="separate"/>
        </w:r>
        <w:r w:rsidRPr="0002571A">
          <w:rPr>
            <w:webHidden/>
          </w:rPr>
          <w:t>64</w:t>
        </w:r>
        <w:r w:rsidRPr="0002571A">
          <w:rPr>
            <w:webHidden/>
          </w:rPr>
          <w:fldChar w:fldCharType="end"/>
        </w:r>
      </w:hyperlink>
    </w:p>
    <w:p w14:paraId="655B47F0" w14:textId="00BE7CCC" w:rsidR="00D07819" w:rsidRPr="0002571A" w:rsidRDefault="00D07819">
      <w:pPr>
        <w:pStyle w:val="TableofFigures"/>
        <w:tabs>
          <w:tab w:val="right" w:leader="dot" w:pos="9062"/>
        </w:tabs>
        <w:rPr>
          <w:rFonts w:eastAsiaTheme="minorEastAsia"/>
          <w:sz w:val="24"/>
          <w:szCs w:val="24"/>
          <w:lang w:eastAsia="en-SI"/>
        </w:rPr>
      </w:pPr>
      <w:hyperlink w:anchor="_Toc170115516" w:history="1">
        <w:r w:rsidRPr="0002571A">
          <w:rPr>
            <w:rStyle w:val="Hyperlink"/>
          </w:rPr>
          <w:t>Preglednica 13: Rezultati predikcije modelov strojnega učenja.</w:t>
        </w:r>
        <w:r w:rsidRPr="0002571A">
          <w:rPr>
            <w:webHidden/>
          </w:rPr>
          <w:tab/>
        </w:r>
        <w:r w:rsidRPr="0002571A">
          <w:rPr>
            <w:webHidden/>
          </w:rPr>
          <w:fldChar w:fldCharType="begin"/>
        </w:r>
        <w:r w:rsidRPr="0002571A">
          <w:rPr>
            <w:webHidden/>
          </w:rPr>
          <w:instrText xml:space="preserve"> PAGEREF _Toc170115516 \h </w:instrText>
        </w:r>
        <w:r w:rsidRPr="0002571A">
          <w:rPr>
            <w:webHidden/>
          </w:rPr>
        </w:r>
        <w:r w:rsidRPr="0002571A">
          <w:rPr>
            <w:webHidden/>
          </w:rPr>
          <w:fldChar w:fldCharType="separate"/>
        </w:r>
        <w:r w:rsidRPr="0002571A">
          <w:rPr>
            <w:webHidden/>
          </w:rPr>
          <w:t>65</w:t>
        </w:r>
        <w:r w:rsidRPr="0002571A">
          <w:rPr>
            <w:webHidden/>
          </w:rPr>
          <w:fldChar w:fldCharType="end"/>
        </w:r>
      </w:hyperlink>
    </w:p>
    <w:p w14:paraId="79E3B533" w14:textId="70865CF3" w:rsidR="00D07819" w:rsidRPr="0002571A" w:rsidRDefault="00D07819">
      <w:pPr>
        <w:pStyle w:val="TableofFigures"/>
        <w:tabs>
          <w:tab w:val="right" w:leader="dot" w:pos="9062"/>
        </w:tabs>
        <w:rPr>
          <w:rFonts w:eastAsiaTheme="minorEastAsia"/>
          <w:sz w:val="24"/>
          <w:szCs w:val="24"/>
          <w:lang w:eastAsia="en-SI"/>
        </w:rPr>
      </w:pPr>
      <w:hyperlink w:anchor="_Toc170115517" w:history="1">
        <w:r w:rsidRPr="0002571A">
          <w:rPr>
            <w:rStyle w:val="Hyperlink"/>
          </w:rPr>
          <w:t>Preglednica 14: Klasifikacijski razultati v binarnem primeru.</w:t>
        </w:r>
        <w:r w:rsidRPr="0002571A">
          <w:rPr>
            <w:webHidden/>
          </w:rPr>
          <w:tab/>
        </w:r>
        <w:r w:rsidRPr="0002571A">
          <w:rPr>
            <w:webHidden/>
          </w:rPr>
          <w:fldChar w:fldCharType="begin"/>
        </w:r>
        <w:r w:rsidRPr="0002571A">
          <w:rPr>
            <w:webHidden/>
          </w:rPr>
          <w:instrText xml:space="preserve"> PAGEREF _Toc170115517 \h </w:instrText>
        </w:r>
        <w:r w:rsidRPr="0002571A">
          <w:rPr>
            <w:webHidden/>
          </w:rPr>
        </w:r>
        <w:r w:rsidRPr="0002571A">
          <w:rPr>
            <w:webHidden/>
          </w:rPr>
          <w:fldChar w:fldCharType="separate"/>
        </w:r>
        <w:r w:rsidRPr="0002571A">
          <w:rPr>
            <w:webHidden/>
          </w:rPr>
          <w:t>66</w:t>
        </w:r>
        <w:r w:rsidRPr="0002571A">
          <w:rPr>
            <w:webHidden/>
          </w:rPr>
          <w:fldChar w:fldCharType="end"/>
        </w:r>
      </w:hyperlink>
    </w:p>
    <w:p w14:paraId="2FAB5EC3" w14:textId="143119E3" w:rsidR="00D07819" w:rsidRPr="0002571A" w:rsidRDefault="00D07819">
      <w:pPr>
        <w:pStyle w:val="TableofFigures"/>
        <w:tabs>
          <w:tab w:val="right" w:leader="dot" w:pos="9062"/>
        </w:tabs>
        <w:rPr>
          <w:rFonts w:eastAsiaTheme="minorEastAsia"/>
          <w:sz w:val="24"/>
          <w:szCs w:val="24"/>
          <w:lang w:eastAsia="en-SI"/>
        </w:rPr>
      </w:pPr>
      <w:hyperlink w:anchor="_Toc170115518" w:history="1">
        <w:r w:rsidRPr="0002571A">
          <w:rPr>
            <w:rStyle w:val="Hyperlink"/>
          </w:rPr>
          <w:t>Preglednica 15: Klasifikacijski rezultat z uporabo le izbranih značilk.</w:t>
        </w:r>
        <w:r w:rsidRPr="0002571A">
          <w:rPr>
            <w:webHidden/>
          </w:rPr>
          <w:tab/>
        </w:r>
        <w:r w:rsidRPr="0002571A">
          <w:rPr>
            <w:webHidden/>
          </w:rPr>
          <w:fldChar w:fldCharType="begin"/>
        </w:r>
        <w:r w:rsidRPr="0002571A">
          <w:rPr>
            <w:webHidden/>
          </w:rPr>
          <w:instrText xml:space="preserve"> PAGEREF _Toc170115518 \h </w:instrText>
        </w:r>
        <w:r w:rsidRPr="0002571A">
          <w:rPr>
            <w:webHidden/>
          </w:rPr>
        </w:r>
        <w:r w:rsidRPr="0002571A">
          <w:rPr>
            <w:webHidden/>
          </w:rPr>
          <w:fldChar w:fldCharType="separate"/>
        </w:r>
        <w:r w:rsidRPr="0002571A">
          <w:rPr>
            <w:webHidden/>
          </w:rPr>
          <w:t>68</w:t>
        </w:r>
        <w:r w:rsidRPr="0002571A">
          <w:rPr>
            <w:webHidden/>
          </w:rPr>
          <w:fldChar w:fldCharType="end"/>
        </w:r>
      </w:hyperlink>
    </w:p>
    <w:p w14:paraId="5C5F34C8" w14:textId="5A52E3DF" w:rsidR="00D07819" w:rsidRPr="0002571A" w:rsidRDefault="00D07819">
      <w:pPr>
        <w:pStyle w:val="TableofFigures"/>
        <w:tabs>
          <w:tab w:val="right" w:leader="dot" w:pos="9062"/>
        </w:tabs>
        <w:rPr>
          <w:rFonts w:eastAsiaTheme="minorEastAsia"/>
          <w:sz w:val="24"/>
          <w:szCs w:val="24"/>
          <w:lang w:eastAsia="en-SI"/>
        </w:rPr>
      </w:pPr>
      <w:hyperlink w:anchor="_Toc170115519" w:history="1">
        <w:r w:rsidRPr="0002571A">
          <w:rPr>
            <w:rStyle w:val="Hyperlink"/>
          </w:rPr>
          <w:t>Preglednica 16: Test statistične signifikantnosti napovednih spremenljivk.</w:t>
        </w:r>
        <w:r w:rsidRPr="0002571A">
          <w:rPr>
            <w:webHidden/>
          </w:rPr>
          <w:tab/>
        </w:r>
        <w:r w:rsidRPr="0002571A">
          <w:rPr>
            <w:webHidden/>
          </w:rPr>
          <w:fldChar w:fldCharType="begin"/>
        </w:r>
        <w:r w:rsidRPr="0002571A">
          <w:rPr>
            <w:webHidden/>
          </w:rPr>
          <w:instrText xml:space="preserve"> PAGEREF _Toc170115519 \h </w:instrText>
        </w:r>
        <w:r w:rsidRPr="0002571A">
          <w:rPr>
            <w:webHidden/>
          </w:rPr>
        </w:r>
        <w:r w:rsidRPr="0002571A">
          <w:rPr>
            <w:webHidden/>
          </w:rPr>
          <w:fldChar w:fldCharType="separate"/>
        </w:r>
        <w:r w:rsidRPr="0002571A">
          <w:rPr>
            <w:webHidden/>
          </w:rPr>
          <w:t>80</w:t>
        </w:r>
        <w:r w:rsidRPr="0002571A">
          <w:rPr>
            <w:webHidden/>
          </w:rPr>
          <w:fldChar w:fldCharType="end"/>
        </w:r>
      </w:hyperlink>
    </w:p>
    <w:p w14:paraId="178A4701" w14:textId="4B78C39B" w:rsidR="003164FF" w:rsidRPr="0002571A" w:rsidRDefault="00EC1BBA" w:rsidP="00EC1BBA">
      <w:r w:rsidRPr="0002571A">
        <w:fldChar w:fldCharType="end"/>
      </w:r>
    </w:p>
    <w:p w14:paraId="63EAA82E" w14:textId="77777777" w:rsidR="003164FF" w:rsidRPr="0002571A" w:rsidRDefault="003164FF">
      <w:pPr>
        <w:spacing w:line="259" w:lineRule="auto"/>
        <w:jc w:val="left"/>
      </w:pPr>
      <w:r w:rsidRPr="0002571A">
        <w:br w:type="page"/>
      </w:r>
    </w:p>
    <w:p w14:paraId="1C5AB96C" w14:textId="77777777" w:rsidR="00D07819" w:rsidRPr="0002571A" w:rsidRDefault="003164FF" w:rsidP="003164FF">
      <w:pPr>
        <w:pStyle w:val="TOCHeading"/>
      </w:pPr>
      <w:r w:rsidRPr="0002571A">
        <w:lastRenderedPageBreak/>
        <w:t>Kazalo slik</w:t>
      </w:r>
      <w:r w:rsidR="00EC1BBA" w:rsidRPr="0002571A">
        <w:fldChar w:fldCharType="begin"/>
      </w:r>
      <w:r w:rsidR="00EC1BBA" w:rsidRPr="0002571A">
        <w:instrText xml:space="preserve"> TOC \h \z \c "Slika" </w:instrText>
      </w:r>
      <w:r w:rsidR="00EC1BBA" w:rsidRPr="0002571A">
        <w:fldChar w:fldCharType="separate"/>
      </w:r>
    </w:p>
    <w:p w14:paraId="5F882CB0" w14:textId="269FA013" w:rsidR="00D07819" w:rsidRPr="0002571A" w:rsidRDefault="00D07819">
      <w:pPr>
        <w:pStyle w:val="TableofFigures"/>
        <w:tabs>
          <w:tab w:val="right" w:leader="dot" w:pos="9062"/>
        </w:tabs>
        <w:rPr>
          <w:rFonts w:eastAsiaTheme="minorEastAsia"/>
          <w:sz w:val="24"/>
          <w:szCs w:val="24"/>
          <w:lang w:eastAsia="en-SI"/>
        </w:rPr>
      </w:pPr>
      <w:hyperlink w:anchor="_Toc170115520" w:history="1">
        <w:r w:rsidRPr="0002571A">
          <w:rPr>
            <w:rStyle w:val="Hyperlink"/>
          </w:rPr>
          <w:t>Slika 1: Principi efektivne pedagogike matematike (seveda bomo prevedli oz. dali svojo sliko.</w:t>
        </w:r>
        <w:r w:rsidRPr="0002571A">
          <w:rPr>
            <w:webHidden/>
          </w:rPr>
          <w:tab/>
        </w:r>
        <w:r w:rsidRPr="0002571A">
          <w:rPr>
            <w:webHidden/>
          </w:rPr>
          <w:fldChar w:fldCharType="begin"/>
        </w:r>
        <w:r w:rsidRPr="0002571A">
          <w:rPr>
            <w:webHidden/>
          </w:rPr>
          <w:instrText xml:space="preserve"> PAGEREF _Toc170115520 \h </w:instrText>
        </w:r>
        <w:r w:rsidRPr="0002571A">
          <w:rPr>
            <w:webHidden/>
          </w:rPr>
        </w:r>
        <w:r w:rsidRPr="0002571A">
          <w:rPr>
            <w:webHidden/>
          </w:rPr>
          <w:fldChar w:fldCharType="separate"/>
        </w:r>
        <w:r w:rsidRPr="0002571A">
          <w:rPr>
            <w:webHidden/>
          </w:rPr>
          <w:t>20</w:t>
        </w:r>
        <w:r w:rsidRPr="0002571A">
          <w:rPr>
            <w:webHidden/>
          </w:rPr>
          <w:fldChar w:fldCharType="end"/>
        </w:r>
      </w:hyperlink>
    </w:p>
    <w:p w14:paraId="06274E95" w14:textId="070B64EE" w:rsidR="00D07819" w:rsidRPr="0002571A" w:rsidRDefault="00D07819">
      <w:pPr>
        <w:pStyle w:val="TableofFigures"/>
        <w:tabs>
          <w:tab w:val="right" w:leader="dot" w:pos="9062"/>
        </w:tabs>
        <w:rPr>
          <w:rFonts w:eastAsiaTheme="minorEastAsia"/>
          <w:sz w:val="24"/>
          <w:szCs w:val="24"/>
          <w:lang w:eastAsia="en-SI"/>
        </w:rPr>
      </w:pPr>
      <w:hyperlink w:anchor="_Toc170115521" w:history="1">
        <w:r w:rsidRPr="0002571A">
          <w:rPr>
            <w:rStyle w:val="Hyperlink"/>
          </w:rPr>
          <w:t>Slika 2: Relacije med interakcijami med raličnimi komponentami dela v skupini (Slavin et al., 2003).</w:t>
        </w:r>
        <w:r w:rsidRPr="0002571A">
          <w:rPr>
            <w:webHidden/>
          </w:rPr>
          <w:tab/>
        </w:r>
        <w:r w:rsidRPr="0002571A">
          <w:rPr>
            <w:webHidden/>
          </w:rPr>
          <w:fldChar w:fldCharType="begin"/>
        </w:r>
        <w:r w:rsidRPr="0002571A">
          <w:rPr>
            <w:webHidden/>
          </w:rPr>
          <w:instrText xml:space="preserve"> PAGEREF _Toc170115521 \h </w:instrText>
        </w:r>
        <w:r w:rsidRPr="0002571A">
          <w:rPr>
            <w:webHidden/>
          </w:rPr>
        </w:r>
        <w:r w:rsidRPr="0002571A">
          <w:rPr>
            <w:webHidden/>
          </w:rPr>
          <w:fldChar w:fldCharType="separate"/>
        </w:r>
        <w:r w:rsidRPr="0002571A">
          <w:rPr>
            <w:webHidden/>
          </w:rPr>
          <w:t>24</w:t>
        </w:r>
        <w:r w:rsidRPr="0002571A">
          <w:rPr>
            <w:webHidden/>
          </w:rPr>
          <w:fldChar w:fldCharType="end"/>
        </w:r>
      </w:hyperlink>
    </w:p>
    <w:p w14:paraId="2CFE5A29" w14:textId="5A53C3B9" w:rsidR="00D07819" w:rsidRPr="0002571A" w:rsidRDefault="00D07819">
      <w:pPr>
        <w:pStyle w:val="TableofFigures"/>
        <w:tabs>
          <w:tab w:val="right" w:leader="dot" w:pos="9062"/>
        </w:tabs>
        <w:rPr>
          <w:rFonts w:eastAsiaTheme="minorEastAsia"/>
          <w:sz w:val="24"/>
          <w:szCs w:val="24"/>
          <w:lang w:eastAsia="en-SI"/>
        </w:rPr>
      </w:pPr>
      <w:hyperlink w:anchor="_Toc170115522" w:history="1">
        <w:r w:rsidRPr="0002571A">
          <w:rPr>
            <w:rStyle w:val="Hyperlink"/>
          </w:rPr>
          <w:t>Slika 3: Komunikacijske mreže.</w:t>
        </w:r>
        <w:r w:rsidRPr="0002571A">
          <w:rPr>
            <w:webHidden/>
          </w:rPr>
          <w:tab/>
        </w:r>
        <w:r w:rsidRPr="0002571A">
          <w:rPr>
            <w:webHidden/>
          </w:rPr>
          <w:fldChar w:fldCharType="begin"/>
        </w:r>
        <w:r w:rsidRPr="0002571A">
          <w:rPr>
            <w:webHidden/>
          </w:rPr>
          <w:instrText xml:space="preserve"> PAGEREF _Toc170115522 \h </w:instrText>
        </w:r>
        <w:r w:rsidRPr="0002571A">
          <w:rPr>
            <w:webHidden/>
          </w:rPr>
        </w:r>
        <w:r w:rsidRPr="0002571A">
          <w:rPr>
            <w:webHidden/>
          </w:rPr>
          <w:fldChar w:fldCharType="separate"/>
        </w:r>
        <w:r w:rsidRPr="0002571A">
          <w:rPr>
            <w:webHidden/>
          </w:rPr>
          <w:t>29</w:t>
        </w:r>
        <w:r w:rsidRPr="0002571A">
          <w:rPr>
            <w:webHidden/>
          </w:rPr>
          <w:fldChar w:fldCharType="end"/>
        </w:r>
      </w:hyperlink>
    </w:p>
    <w:p w14:paraId="34D59AEE" w14:textId="50845E49" w:rsidR="00D07819" w:rsidRPr="0002571A" w:rsidRDefault="00D07819">
      <w:pPr>
        <w:pStyle w:val="TableofFigures"/>
        <w:tabs>
          <w:tab w:val="right" w:leader="dot" w:pos="9062"/>
        </w:tabs>
        <w:rPr>
          <w:rFonts w:eastAsiaTheme="minorEastAsia"/>
          <w:sz w:val="24"/>
          <w:szCs w:val="24"/>
          <w:lang w:eastAsia="en-SI"/>
        </w:rPr>
      </w:pPr>
      <w:hyperlink w:anchor="_Toc170115523" w:history="1">
        <w:r w:rsidRPr="0002571A">
          <w:rPr>
            <w:rStyle w:val="Hyperlink"/>
          </w:rPr>
          <w:t>Slika 4: Primerjava izbranih učnih metod v Sloveniji.</w:t>
        </w:r>
        <w:r w:rsidRPr="0002571A">
          <w:rPr>
            <w:webHidden/>
          </w:rPr>
          <w:tab/>
        </w:r>
        <w:r w:rsidRPr="0002571A">
          <w:rPr>
            <w:webHidden/>
          </w:rPr>
          <w:fldChar w:fldCharType="begin"/>
        </w:r>
        <w:r w:rsidRPr="0002571A">
          <w:rPr>
            <w:webHidden/>
          </w:rPr>
          <w:instrText xml:space="preserve"> PAGEREF _Toc170115523 \h </w:instrText>
        </w:r>
        <w:r w:rsidRPr="0002571A">
          <w:rPr>
            <w:webHidden/>
          </w:rPr>
        </w:r>
        <w:r w:rsidRPr="0002571A">
          <w:rPr>
            <w:webHidden/>
          </w:rPr>
          <w:fldChar w:fldCharType="separate"/>
        </w:r>
        <w:r w:rsidRPr="0002571A">
          <w:rPr>
            <w:webHidden/>
          </w:rPr>
          <w:t>35</w:t>
        </w:r>
        <w:r w:rsidRPr="0002571A">
          <w:rPr>
            <w:webHidden/>
          </w:rPr>
          <w:fldChar w:fldCharType="end"/>
        </w:r>
      </w:hyperlink>
    </w:p>
    <w:p w14:paraId="01A5739B" w14:textId="3CC8C5FF" w:rsidR="00D07819" w:rsidRPr="0002571A" w:rsidRDefault="00D07819">
      <w:pPr>
        <w:pStyle w:val="TableofFigures"/>
        <w:tabs>
          <w:tab w:val="right" w:leader="dot" w:pos="9062"/>
        </w:tabs>
        <w:rPr>
          <w:rFonts w:eastAsiaTheme="minorEastAsia"/>
          <w:sz w:val="24"/>
          <w:szCs w:val="24"/>
          <w:lang w:eastAsia="en-SI"/>
        </w:rPr>
      </w:pPr>
      <w:hyperlink w:anchor="_Toc170115524" w:history="1">
        <w:r w:rsidRPr="0002571A">
          <w:rPr>
            <w:rStyle w:val="Hyperlink"/>
          </w:rPr>
          <w:t>Slika 5: Primerjava izbranih učnih metod v Evropi.</w:t>
        </w:r>
        <w:r w:rsidRPr="0002571A">
          <w:rPr>
            <w:webHidden/>
          </w:rPr>
          <w:tab/>
        </w:r>
        <w:r w:rsidRPr="0002571A">
          <w:rPr>
            <w:webHidden/>
          </w:rPr>
          <w:fldChar w:fldCharType="begin"/>
        </w:r>
        <w:r w:rsidRPr="0002571A">
          <w:rPr>
            <w:webHidden/>
          </w:rPr>
          <w:instrText xml:space="preserve"> PAGEREF _Toc170115524 \h </w:instrText>
        </w:r>
        <w:r w:rsidRPr="0002571A">
          <w:rPr>
            <w:webHidden/>
          </w:rPr>
        </w:r>
        <w:r w:rsidRPr="0002571A">
          <w:rPr>
            <w:webHidden/>
          </w:rPr>
          <w:fldChar w:fldCharType="separate"/>
        </w:r>
        <w:r w:rsidRPr="0002571A">
          <w:rPr>
            <w:webHidden/>
          </w:rPr>
          <w:t>36</w:t>
        </w:r>
        <w:r w:rsidRPr="0002571A">
          <w:rPr>
            <w:webHidden/>
          </w:rPr>
          <w:fldChar w:fldCharType="end"/>
        </w:r>
      </w:hyperlink>
    </w:p>
    <w:p w14:paraId="4350BE4D" w14:textId="531AE967" w:rsidR="00D07819" w:rsidRPr="0002571A" w:rsidRDefault="00D07819">
      <w:pPr>
        <w:pStyle w:val="TableofFigures"/>
        <w:tabs>
          <w:tab w:val="right" w:leader="dot" w:pos="9062"/>
        </w:tabs>
        <w:rPr>
          <w:rFonts w:eastAsiaTheme="minorEastAsia"/>
          <w:sz w:val="24"/>
          <w:szCs w:val="24"/>
          <w:lang w:eastAsia="en-SI"/>
        </w:rPr>
      </w:pPr>
      <w:hyperlink w:anchor="_Toc170115525" w:history="1">
        <w:r w:rsidRPr="0002571A">
          <w:rPr>
            <w:rStyle w:val="Hyperlink"/>
          </w:rPr>
          <w:t>Slika 6: Centroidi grupiranih podatkov glede na učno metodo.</w:t>
        </w:r>
        <w:r w:rsidRPr="0002571A">
          <w:rPr>
            <w:webHidden/>
          </w:rPr>
          <w:tab/>
        </w:r>
        <w:r w:rsidRPr="0002571A">
          <w:rPr>
            <w:webHidden/>
          </w:rPr>
          <w:fldChar w:fldCharType="begin"/>
        </w:r>
        <w:r w:rsidRPr="0002571A">
          <w:rPr>
            <w:webHidden/>
          </w:rPr>
          <w:instrText xml:space="preserve"> PAGEREF _Toc170115525 \h </w:instrText>
        </w:r>
        <w:r w:rsidRPr="0002571A">
          <w:rPr>
            <w:webHidden/>
          </w:rPr>
        </w:r>
        <w:r w:rsidRPr="0002571A">
          <w:rPr>
            <w:webHidden/>
          </w:rPr>
          <w:fldChar w:fldCharType="separate"/>
        </w:r>
        <w:r w:rsidRPr="0002571A">
          <w:rPr>
            <w:webHidden/>
          </w:rPr>
          <w:t>36</w:t>
        </w:r>
        <w:r w:rsidRPr="0002571A">
          <w:rPr>
            <w:webHidden/>
          </w:rPr>
          <w:fldChar w:fldCharType="end"/>
        </w:r>
      </w:hyperlink>
    </w:p>
    <w:p w14:paraId="0BA16446" w14:textId="700AE8E5" w:rsidR="00D07819" w:rsidRPr="0002571A" w:rsidRDefault="00D07819">
      <w:pPr>
        <w:pStyle w:val="TableofFigures"/>
        <w:tabs>
          <w:tab w:val="right" w:leader="dot" w:pos="9062"/>
        </w:tabs>
        <w:rPr>
          <w:rFonts w:eastAsiaTheme="minorEastAsia"/>
          <w:sz w:val="24"/>
          <w:szCs w:val="24"/>
          <w:lang w:eastAsia="en-SI"/>
        </w:rPr>
      </w:pPr>
      <w:hyperlink w:anchor="_Toc170115526" w:history="1">
        <w:r w:rsidRPr="0002571A">
          <w:rPr>
            <w:rStyle w:val="Hyperlink"/>
          </w:rPr>
          <w:t xml:space="preserve">Slika 7: Turingov test: Vir slike: </w:t>
        </w:r>
        <w:r w:rsidRPr="0002571A">
          <w:rPr>
            <w:rStyle w:val="Hyperlink"/>
            <w:rFonts w:ascii="Calibri" w:hAnsi="Calibri" w:cs="Calibri"/>
            <w:kern w:val="0"/>
          </w:rPr>
          <w:t>(Pinar Saygin et al., 2000)</w:t>
        </w:r>
        <w:r w:rsidRPr="0002571A">
          <w:rPr>
            <w:rStyle w:val="Hyperlink"/>
          </w:rPr>
          <w:t>.</w:t>
        </w:r>
        <w:r w:rsidRPr="0002571A">
          <w:rPr>
            <w:webHidden/>
          </w:rPr>
          <w:tab/>
        </w:r>
        <w:r w:rsidRPr="0002571A">
          <w:rPr>
            <w:webHidden/>
          </w:rPr>
          <w:fldChar w:fldCharType="begin"/>
        </w:r>
        <w:r w:rsidRPr="0002571A">
          <w:rPr>
            <w:webHidden/>
          </w:rPr>
          <w:instrText xml:space="preserve"> PAGEREF _Toc170115526 \h </w:instrText>
        </w:r>
        <w:r w:rsidRPr="0002571A">
          <w:rPr>
            <w:webHidden/>
          </w:rPr>
        </w:r>
        <w:r w:rsidRPr="0002571A">
          <w:rPr>
            <w:webHidden/>
          </w:rPr>
          <w:fldChar w:fldCharType="separate"/>
        </w:r>
        <w:r w:rsidRPr="0002571A">
          <w:rPr>
            <w:webHidden/>
          </w:rPr>
          <w:t>38</w:t>
        </w:r>
        <w:r w:rsidRPr="0002571A">
          <w:rPr>
            <w:webHidden/>
          </w:rPr>
          <w:fldChar w:fldCharType="end"/>
        </w:r>
      </w:hyperlink>
    </w:p>
    <w:p w14:paraId="49907745" w14:textId="428C2220" w:rsidR="00D07819" w:rsidRPr="0002571A" w:rsidRDefault="00D07819">
      <w:pPr>
        <w:pStyle w:val="TableofFigures"/>
        <w:tabs>
          <w:tab w:val="right" w:leader="dot" w:pos="9062"/>
        </w:tabs>
        <w:rPr>
          <w:rFonts w:eastAsiaTheme="minorEastAsia"/>
          <w:sz w:val="24"/>
          <w:szCs w:val="24"/>
          <w:lang w:eastAsia="en-SI"/>
        </w:rPr>
      </w:pPr>
      <w:hyperlink w:anchor="_Toc170115527" w:history="1">
        <w:r w:rsidRPr="0002571A">
          <w:rPr>
            <w:rStyle w:val="Hyperlink"/>
          </w:rPr>
          <w:t>Slika 8: Algoritem KNN.</w:t>
        </w:r>
        <w:r w:rsidRPr="0002571A">
          <w:rPr>
            <w:webHidden/>
          </w:rPr>
          <w:tab/>
        </w:r>
        <w:r w:rsidRPr="0002571A">
          <w:rPr>
            <w:webHidden/>
          </w:rPr>
          <w:fldChar w:fldCharType="begin"/>
        </w:r>
        <w:r w:rsidRPr="0002571A">
          <w:rPr>
            <w:webHidden/>
          </w:rPr>
          <w:instrText xml:space="preserve"> PAGEREF _Toc170115527 \h </w:instrText>
        </w:r>
        <w:r w:rsidRPr="0002571A">
          <w:rPr>
            <w:webHidden/>
          </w:rPr>
        </w:r>
        <w:r w:rsidRPr="0002571A">
          <w:rPr>
            <w:webHidden/>
          </w:rPr>
          <w:fldChar w:fldCharType="separate"/>
        </w:r>
        <w:r w:rsidRPr="0002571A">
          <w:rPr>
            <w:webHidden/>
          </w:rPr>
          <w:t>41</w:t>
        </w:r>
        <w:r w:rsidRPr="0002571A">
          <w:rPr>
            <w:webHidden/>
          </w:rPr>
          <w:fldChar w:fldCharType="end"/>
        </w:r>
      </w:hyperlink>
    </w:p>
    <w:p w14:paraId="463C617E" w14:textId="47755A8B" w:rsidR="00D07819" w:rsidRPr="0002571A" w:rsidRDefault="00D07819">
      <w:pPr>
        <w:pStyle w:val="TableofFigures"/>
        <w:tabs>
          <w:tab w:val="right" w:leader="dot" w:pos="9062"/>
        </w:tabs>
        <w:rPr>
          <w:rFonts w:eastAsiaTheme="minorEastAsia"/>
          <w:sz w:val="24"/>
          <w:szCs w:val="24"/>
          <w:lang w:eastAsia="en-SI"/>
        </w:rPr>
      </w:pPr>
      <w:hyperlink w:anchor="_Toc170115528" w:history="1">
        <w:r w:rsidRPr="0002571A">
          <w:rPr>
            <w:rStyle w:val="Hyperlink"/>
          </w:rPr>
          <w:t>Slika 9: Algoritem DT.</w:t>
        </w:r>
        <w:r w:rsidRPr="0002571A">
          <w:rPr>
            <w:webHidden/>
          </w:rPr>
          <w:tab/>
        </w:r>
        <w:r w:rsidRPr="0002571A">
          <w:rPr>
            <w:webHidden/>
          </w:rPr>
          <w:fldChar w:fldCharType="begin"/>
        </w:r>
        <w:r w:rsidRPr="0002571A">
          <w:rPr>
            <w:webHidden/>
          </w:rPr>
          <w:instrText xml:space="preserve"> PAGEREF _Toc170115528 \h </w:instrText>
        </w:r>
        <w:r w:rsidRPr="0002571A">
          <w:rPr>
            <w:webHidden/>
          </w:rPr>
        </w:r>
        <w:r w:rsidRPr="0002571A">
          <w:rPr>
            <w:webHidden/>
          </w:rPr>
          <w:fldChar w:fldCharType="separate"/>
        </w:r>
        <w:r w:rsidRPr="0002571A">
          <w:rPr>
            <w:webHidden/>
          </w:rPr>
          <w:t>41</w:t>
        </w:r>
        <w:r w:rsidRPr="0002571A">
          <w:rPr>
            <w:webHidden/>
          </w:rPr>
          <w:fldChar w:fldCharType="end"/>
        </w:r>
      </w:hyperlink>
    </w:p>
    <w:p w14:paraId="1574E6EF" w14:textId="29C368AE" w:rsidR="00D07819" w:rsidRPr="0002571A" w:rsidRDefault="00D07819">
      <w:pPr>
        <w:pStyle w:val="TableofFigures"/>
        <w:tabs>
          <w:tab w:val="right" w:leader="dot" w:pos="9062"/>
        </w:tabs>
        <w:rPr>
          <w:rFonts w:eastAsiaTheme="minorEastAsia"/>
          <w:sz w:val="24"/>
          <w:szCs w:val="24"/>
          <w:lang w:eastAsia="en-SI"/>
        </w:rPr>
      </w:pPr>
      <w:hyperlink w:anchor="_Toc170115529" w:history="1">
        <w:r w:rsidRPr="0002571A">
          <w:rPr>
            <w:rStyle w:val="Hyperlink"/>
          </w:rPr>
          <w:t>Slika 10: Algoritem GMM.</w:t>
        </w:r>
        <w:r w:rsidRPr="0002571A">
          <w:rPr>
            <w:webHidden/>
          </w:rPr>
          <w:tab/>
        </w:r>
        <w:r w:rsidRPr="0002571A">
          <w:rPr>
            <w:webHidden/>
          </w:rPr>
          <w:fldChar w:fldCharType="begin"/>
        </w:r>
        <w:r w:rsidRPr="0002571A">
          <w:rPr>
            <w:webHidden/>
          </w:rPr>
          <w:instrText xml:space="preserve"> PAGEREF _Toc170115529 \h </w:instrText>
        </w:r>
        <w:r w:rsidRPr="0002571A">
          <w:rPr>
            <w:webHidden/>
          </w:rPr>
        </w:r>
        <w:r w:rsidRPr="0002571A">
          <w:rPr>
            <w:webHidden/>
          </w:rPr>
          <w:fldChar w:fldCharType="separate"/>
        </w:r>
        <w:r w:rsidRPr="0002571A">
          <w:rPr>
            <w:webHidden/>
          </w:rPr>
          <w:t>42</w:t>
        </w:r>
        <w:r w:rsidRPr="0002571A">
          <w:rPr>
            <w:webHidden/>
          </w:rPr>
          <w:fldChar w:fldCharType="end"/>
        </w:r>
      </w:hyperlink>
    </w:p>
    <w:p w14:paraId="40CC0F3A" w14:textId="38183251" w:rsidR="00D07819" w:rsidRPr="0002571A" w:rsidRDefault="00D07819">
      <w:pPr>
        <w:pStyle w:val="TableofFigures"/>
        <w:tabs>
          <w:tab w:val="right" w:leader="dot" w:pos="9062"/>
        </w:tabs>
        <w:rPr>
          <w:rFonts w:eastAsiaTheme="minorEastAsia"/>
          <w:sz w:val="24"/>
          <w:szCs w:val="24"/>
          <w:lang w:eastAsia="en-SI"/>
        </w:rPr>
      </w:pPr>
      <w:hyperlink w:anchor="_Toc170115530" w:history="1">
        <w:r w:rsidRPr="0002571A">
          <w:rPr>
            <w:rStyle w:val="Hyperlink"/>
          </w:rPr>
          <w:t>Slika 11: Algoritem ADA.</w:t>
        </w:r>
        <w:r w:rsidRPr="0002571A">
          <w:rPr>
            <w:webHidden/>
          </w:rPr>
          <w:tab/>
        </w:r>
        <w:r w:rsidRPr="0002571A">
          <w:rPr>
            <w:webHidden/>
          </w:rPr>
          <w:fldChar w:fldCharType="begin"/>
        </w:r>
        <w:r w:rsidRPr="0002571A">
          <w:rPr>
            <w:webHidden/>
          </w:rPr>
          <w:instrText xml:space="preserve"> PAGEREF _Toc170115530 \h </w:instrText>
        </w:r>
        <w:r w:rsidRPr="0002571A">
          <w:rPr>
            <w:webHidden/>
          </w:rPr>
        </w:r>
        <w:r w:rsidRPr="0002571A">
          <w:rPr>
            <w:webHidden/>
          </w:rPr>
          <w:fldChar w:fldCharType="separate"/>
        </w:r>
        <w:r w:rsidRPr="0002571A">
          <w:rPr>
            <w:webHidden/>
          </w:rPr>
          <w:t>43</w:t>
        </w:r>
        <w:r w:rsidRPr="0002571A">
          <w:rPr>
            <w:webHidden/>
          </w:rPr>
          <w:fldChar w:fldCharType="end"/>
        </w:r>
      </w:hyperlink>
    </w:p>
    <w:p w14:paraId="6F710AF2" w14:textId="5DB1F262" w:rsidR="00D07819" w:rsidRPr="0002571A" w:rsidRDefault="00D07819">
      <w:pPr>
        <w:pStyle w:val="TableofFigures"/>
        <w:tabs>
          <w:tab w:val="right" w:leader="dot" w:pos="9062"/>
        </w:tabs>
        <w:rPr>
          <w:rFonts w:eastAsiaTheme="minorEastAsia"/>
          <w:sz w:val="24"/>
          <w:szCs w:val="24"/>
          <w:lang w:eastAsia="en-SI"/>
        </w:rPr>
      </w:pPr>
      <w:hyperlink w:anchor="_Toc170115531" w:history="1">
        <w:r w:rsidRPr="0002571A">
          <w:rPr>
            <w:rStyle w:val="Hyperlink"/>
          </w:rPr>
          <w:t>Slika 12: Algoritem GB.</w:t>
        </w:r>
        <w:r w:rsidRPr="0002571A">
          <w:rPr>
            <w:webHidden/>
          </w:rPr>
          <w:tab/>
        </w:r>
        <w:r w:rsidRPr="0002571A">
          <w:rPr>
            <w:webHidden/>
          </w:rPr>
          <w:fldChar w:fldCharType="begin"/>
        </w:r>
        <w:r w:rsidRPr="0002571A">
          <w:rPr>
            <w:webHidden/>
          </w:rPr>
          <w:instrText xml:space="preserve"> PAGEREF _Toc170115531 \h </w:instrText>
        </w:r>
        <w:r w:rsidRPr="0002571A">
          <w:rPr>
            <w:webHidden/>
          </w:rPr>
        </w:r>
        <w:r w:rsidRPr="0002571A">
          <w:rPr>
            <w:webHidden/>
          </w:rPr>
          <w:fldChar w:fldCharType="separate"/>
        </w:r>
        <w:r w:rsidRPr="0002571A">
          <w:rPr>
            <w:webHidden/>
          </w:rPr>
          <w:t>44</w:t>
        </w:r>
        <w:r w:rsidRPr="0002571A">
          <w:rPr>
            <w:webHidden/>
          </w:rPr>
          <w:fldChar w:fldCharType="end"/>
        </w:r>
      </w:hyperlink>
    </w:p>
    <w:p w14:paraId="5EBDCED0" w14:textId="62C1E22F" w:rsidR="00D07819" w:rsidRPr="0002571A" w:rsidRDefault="00D07819">
      <w:pPr>
        <w:pStyle w:val="TableofFigures"/>
        <w:tabs>
          <w:tab w:val="right" w:leader="dot" w:pos="9062"/>
        </w:tabs>
        <w:rPr>
          <w:rFonts w:eastAsiaTheme="minorEastAsia"/>
          <w:sz w:val="24"/>
          <w:szCs w:val="24"/>
          <w:lang w:eastAsia="en-SI"/>
        </w:rPr>
      </w:pPr>
      <w:hyperlink w:anchor="_Toc170115532" w:history="1">
        <w:r w:rsidRPr="0002571A">
          <w:rPr>
            <w:rStyle w:val="Hyperlink"/>
          </w:rPr>
          <w:t>Slika 13: Algoritem SVM.</w:t>
        </w:r>
        <w:r w:rsidRPr="0002571A">
          <w:rPr>
            <w:webHidden/>
          </w:rPr>
          <w:tab/>
        </w:r>
        <w:r w:rsidRPr="0002571A">
          <w:rPr>
            <w:webHidden/>
          </w:rPr>
          <w:fldChar w:fldCharType="begin"/>
        </w:r>
        <w:r w:rsidRPr="0002571A">
          <w:rPr>
            <w:webHidden/>
          </w:rPr>
          <w:instrText xml:space="preserve"> PAGEREF _Toc170115532 \h </w:instrText>
        </w:r>
        <w:r w:rsidRPr="0002571A">
          <w:rPr>
            <w:webHidden/>
          </w:rPr>
        </w:r>
        <w:r w:rsidRPr="0002571A">
          <w:rPr>
            <w:webHidden/>
          </w:rPr>
          <w:fldChar w:fldCharType="separate"/>
        </w:r>
        <w:r w:rsidRPr="0002571A">
          <w:rPr>
            <w:webHidden/>
          </w:rPr>
          <w:t>44</w:t>
        </w:r>
        <w:r w:rsidRPr="0002571A">
          <w:rPr>
            <w:webHidden/>
          </w:rPr>
          <w:fldChar w:fldCharType="end"/>
        </w:r>
      </w:hyperlink>
    </w:p>
    <w:p w14:paraId="32B3E6CB" w14:textId="530C1E73" w:rsidR="00D07819" w:rsidRPr="0002571A" w:rsidRDefault="00D07819">
      <w:pPr>
        <w:pStyle w:val="TableofFigures"/>
        <w:tabs>
          <w:tab w:val="right" w:leader="dot" w:pos="9062"/>
        </w:tabs>
        <w:rPr>
          <w:rFonts w:eastAsiaTheme="minorEastAsia"/>
          <w:sz w:val="24"/>
          <w:szCs w:val="24"/>
          <w:lang w:eastAsia="en-SI"/>
        </w:rPr>
      </w:pPr>
      <w:hyperlink w:anchor="_Toc170115533" w:history="1">
        <w:r w:rsidRPr="0002571A">
          <w:rPr>
            <w:rStyle w:val="Hyperlink"/>
          </w:rPr>
          <w:t>Slika 14:Algoritem RF.</w:t>
        </w:r>
        <w:r w:rsidRPr="0002571A">
          <w:rPr>
            <w:webHidden/>
          </w:rPr>
          <w:tab/>
        </w:r>
        <w:r w:rsidRPr="0002571A">
          <w:rPr>
            <w:webHidden/>
          </w:rPr>
          <w:fldChar w:fldCharType="begin"/>
        </w:r>
        <w:r w:rsidRPr="0002571A">
          <w:rPr>
            <w:webHidden/>
          </w:rPr>
          <w:instrText xml:space="preserve"> PAGEREF _Toc170115533 \h </w:instrText>
        </w:r>
        <w:r w:rsidRPr="0002571A">
          <w:rPr>
            <w:webHidden/>
          </w:rPr>
        </w:r>
        <w:r w:rsidRPr="0002571A">
          <w:rPr>
            <w:webHidden/>
          </w:rPr>
          <w:fldChar w:fldCharType="separate"/>
        </w:r>
        <w:r w:rsidRPr="0002571A">
          <w:rPr>
            <w:webHidden/>
          </w:rPr>
          <w:t>45</w:t>
        </w:r>
        <w:r w:rsidRPr="0002571A">
          <w:rPr>
            <w:webHidden/>
          </w:rPr>
          <w:fldChar w:fldCharType="end"/>
        </w:r>
      </w:hyperlink>
    </w:p>
    <w:p w14:paraId="3AA9BC6F" w14:textId="14CD2E1C" w:rsidR="00D07819" w:rsidRPr="0002571A" w:rsidRDefault="00D07819">
      <w:pPr>
        <w:pStyle w:val="TableofFigures"/>
        <w:tabs>
          <w:tab w:val="right" w:leader="dot" w:pos="9062"/>
        </w:tabs>
        <w:rPr>
          <w:rFonts w:eastAsiaTheme="minorEastAsia"/>
          <w:sz w:val="24"/>
          <w:szCs w:val="24"/>
          <w:lang w:eastAsia="en-SI"/>
        </w:rPr>
      </w:pPr>
      <w:hyperlink w:anchor="_Toc170115534" w:history="1">
        <w:r w:rsidRPr="0002571A">
          <w:rPr>
            <w:rStyle w:val="Hyperlink"/>
          </w:rPr>
          <w:t>Slika 15:Matrika zmede.</w:t>
        </w:r>
        <w:r w:rsidRPr="0002571A">
          <w:rPr>
            <w:webHidden/>
          </w:rPr>
          <w:tab/>
        </w:r>
        <w:r w:rsidRPr="0002571A">
          <w:rPr>
            <w:webHidden/>
          </w:rPr>
          <w:fldChar w:fldCharType="begin"/>
        </w:r>
        <w:r w:rsidRPr="0002571A">
          <w:rPr>
            <w:webHidden/>
          </w:rPr>
          <w:instrText xml:space="preserve"> PAGEREF _Toc170115534 \h </w:instrText>
        </w:r>
        <w:r w:rsidRPr="0002571A">
          <w:rPr>
            <w:webHidden/>
          </w:rPr>
        </w:r>
        <w:r w:rsidRPr="0002571A">
          <w:rPr>
            <w:webHidden/>
          </w:rPr>
          <w:fldChar w:fldCharType="separate"/>
        </w:r>
        <w:r w:rsidRPr="0002571A">
          <w:rPr>
            <w:webHidden/>
          </w:rPr>
          <w:t>46</w:t>
        </w:r>
        <w:r w:rsidRPr="0002571A">
          <w:rPr>
            <w:webHidden/>
          </w:rPr>
          <w:fldChar w:fldCharType="end"/>
        </w:r>
      </w:hyperlink>
    </w:p>
    <w:p w14:paraId="1CAEBB21" w14:textId="03258808" w:rsidR="00D07819" w:rsidRPr="0002571A" w:rsidRDefault="00D07819">
      <w:pPr>
        <w:pStyle w:val="TableofFigures"/>
        <w:tabs>
          <w:tab w:val="right" w:leader="dot" w:pos="9062"/>
        </w:tabs>
        <w:rPr>
          <w:rFonts w:eastAsiaTheme="minorEastAsia"/>
          <w:sz w:val="24"/>
          <w:szCs w:val="24"/>
          <w:lang w:eastAsia="en-SI"/>
        </w:rPr>
      </w:pPr>
      <w:hyperlink w:anchor="_Toc170115535" w:history="1">
        <w:r w:rsidRPr="0002571A">
          <w:rPr>
            <w:rStyle w:val="Hyperlink"/>
          </w:rPr>
          <w:t>Slika 16: Učni in testni podatki pri križni validaciji.</w:t>
        </w:r>
        <w:r w:rsidRPr="0002571A">
          <w:rPr>
            <w:webHidden/>
          </w:rPr>
          <w:tab/>
        </w:r>
        <w:r w:rsidRPr="0002571A">
          <w:rPr>
            <w:webHidden/>
          </w:rPr>
          <w:fldChar w:fldCharType="begin"/>
        </w:r>
        <w:r w:rsidRPr="0002571A">
          <w:rPr>
            <w:webHidden/>
          </w:rPr>
          <w:instrText xml:space="preserve"> PAGEREF _Toc170115535 \h </w:instrText>
        </w:r>
        <w:r w:rsidRPr="0002571A">
          <w:rPr>
            <w:webHidden/>
          </w:rPr>
        </w:r>
        <w:r w:rsidRPr="0002571A">
          <w:rPr>
            <w:webHidden/>
          </w:rPr>
          <w:fldChar w:fldCharType="separate"/>
        </w:r>
        <w:r w:rsidRPr="0002571A">
          <w:rPr>
            <w:webHidden/>
          </w:rPr>
          <w:t>47</w:t>
        </w:r>
        <w:r w:rsidRPr="0002571A">
          <w:rPr>
            <w:webHidden/>
          </w:rPr>
          <w:fldChar w:fldCharType="end"/>
        </w:r>
      </w:hyperlink>
    </w:p>
    <w:p w14:paraId="764D9B6E" w14:textId="1002BAD8" w:rsidR="00D07819" w:rsidRPr="0002571A" w:rsidRDefault="00D07819">
      <w:pPr>
        <w:pStyle w:val="TableofFigures"/>
        <w:tabs>
          <w:tab w:val="right" w:leader="dot" w:pos="9062"/>
        </w:tabs>
        <w:rPr>
          <w:rFonts w:eastAsiaTheme="minorEastAsia"/>
          <w:sz w:val="24"/>
          <w:szCs w:val="24"/>
          <w:lang w:eastAsia="en-SI"/>
        </w:rPr>
      </w:pPr>
      <w:hyperlink w:anchor="_Toc170115536" w:history="1">
        <w:r w:rsidRPr="0002571A">
          <w:rPr>
            <w:rStyle w:val="Hyperlink"/>
          </w:rPr>
          <w:t>Slika 17: Algoritem RFE.</w:t>
        </w:r>
        <w:r w:rsidRPr="0002571A">
          <w:rPr>
            <w:webHidden/>
          </w:rPr>
          <w:tab/>
        </w:r>
        <w:r w:rsidRPr="0002571A">
          <w:rPr>
            <w:webHidden/>
          </w:rPr>
          <w:fldChar w:fldCharType="begin"/>
        </w:r>
        <w:r w:rsidRPr="0002571A">
          <w:rPr>
            <w:webHidden/>
          </w:rPr>
          <w:instrText xml:space="preserve"> PAGEREF _Toc170115536 \h </w:instrText>
        </w:r>
        <w:r w:rsidRPr="0002571A">
          <w:rPr>
            <w:webHidden/>
          </w:rPr>
        </w:r>
        <w:r w:rsidRPr="0002571A">
          <w:rPr>
            <w:webHidden/>
          </w:rPr>
          <w:fldChar w:fldCharType="separate"/>
        </w:r>
        <w:r w:rsidRPr="0002571A">
          <w:rPr>
            <w:webHidden/>
          </w:rPr>
          <w:t>50</w:t>
        </w:r>
        <w:r w:rsidRPr="0002571A">
          <w:rPr>
            <w:webHidden/>
          </w:rPr>
          <w:fldChar w:fldCharType="end"/>
        </w:r>
      </w:hyperlink>
    </w:p>
    <w:p w14:paraId="1A50BEE1" w14:textId="25DDC027" w:rsidR="00D07819" w:rsidRPr="0002571A" w:rsidRDefault="00D07819">
      <w:pPr>
        <w:pStyle w:val="TableofFigures"/>
        <w:tabs>
          <w:tab w:val="right" w:leader="dot" w:pos="9062"/>
        </w:tabs>
        <w:rPr>
          <w:rFonts w:eastAsiaTheme="minorEastAsia"/>
          <w:sz w:val="24"/>
          <w:szCs w:val="24"/>
          <w:lang w:eastAsia="en-SI"/>
        </w:rPr>
      </w:pPr>
      <w:hyperlink w:anchor="_Toc170115537" w:history="1">
        <w:r w:rsidRPr="0002571A">
          <w:rPr>
            <w:rStyle w:val="Hyperlink"/>
          </w:rPr>
          <w:t>Slika 18: Histrogrami opazovanih spremenljivk.</w:t>
        </w:r>
        <w:r w:rsidRPr="0002571A">
          <w:rPr>
            <w:webHidden/>
          </w:rPr>
          <w:tab/>
        </w:r>
        <w:r w:rsidRPr="0002571A">
          <w:rPr>
            <w:webHidden/>
          </w:rPr>
          <w:fldChar w:fldCharType="begin"/>
        </w:r>
        <w:r w:rsidRPr="0002571A">
          <w:rPr>
            <w:webHidden/>
          </w:rPr>
          <w:instrText xml:space="preserve"> PAGEREF _Toc170115537 \h </w:instrText>
        </w:r>
        <w:r w:rsidRPr="0002571A">
          <w:rPr>
            <w:webHidden/>
          </w:rPr>
        </w:r>
        <w:r w:rsidRPr="0002571A">
          <w:rPr>
            <w:webHidden/>
          </w:rPr>
          <w:fldChar w:fldCharType="separate"/>
        </w:r>
        <w:r w:rsidRPr="0002571A">
          <w:rPr>
            <w:webHidden/>
          </w:rPr>
          <w:t>57</w:t>
        </w:r>
        <w:r w:rsidRPr="0002571A">
          <w:rPr>
            <w:webHidden/>
          </w:rPr>
          <w:fldChar w:fldCharType="end"/>
        </w:r>
      </w:hyperlink>
    </w:p>
    <w:p w14:paraId="26B77137" w14:textId="58B0B6B7" w:rsidR="00D07819" w:rsidRPr="0002571A" w:rsidRDefault="00D07819">
      <w:pPr>
        <w:pStyle w:val="TableofFigures"/>
        <w:tabs>
          <w:tab w:val="right" w:leader="dot" w:pos="9062"/>
        </w:tabs>
        <w:rPr>
          <w:rFonts w:eastAsiaTheme="minorEastAsia"/>
          <w:sz w:val="24"/>
          <w:szCs w:val="24"/>
          <w:lang w:eastAsia="en-SI"/>
        </w:rPr>
      </w:pPr>
      <w:hyperlink w:anchor="_Toc170115538" w:history="1">
        <w:r w:rsidRPr="0002571A">
          <w:rPr>
            <w:rStyle w:val="Hyperlink"/>
          </w:rPr>
          <w:t>Slika 19: Violinska škatla z brki za osebnostne tipe MBTI.</w:t>
        </w:r>
        <w:r w:rsidRPr="0002571A">
          <w:rPr>
            <w:webHidden/>
          </w:rPr>
          <w:tab/>
        </w:r>
        <w:r w:rsidRPr="0002571A">
          <w:rPr>
            <w:webHidden/>
          </w:rPr>
          <w:fldChar w:fldCharType="begin"/>
        </w:r>
        <w:r w:rsidRPr="0002571A">
          <w:rPr>
            <w:webHidden/>
          </w:rPr>
          <w:instrText xml:space="preserve"> PAGEREF _Toc170115538 \h </w:instrText>
        </w:r>
        <w:r w:rsidRPr="0002571A">
          <w:rPr>
            <w:webHidden/>
          </w:rPr>
        </w:r>
        <w:r w:rsidRPr="0002571A">
          <w:rPr>
            <w:webHidden/>
          </w:rPr>
          <w:fldChar w:fldCharType="separate"/>
        </w:r>
        <w:r w:rsidRPr="0002571A">
          <w:rPr>
            <w:webHidden/>
          </w:rPr>
          <w:t>57</w:t>
        </w:r>
        <w:r w:rsidRPr="0002571A">
          <w:rPr>
            <w:webHidden/>
          </w:rPr>
          <w:fldChar w:fldCharType="end"/>
        </w:r>
      </w:hyperlink>
    </w:p>
    <w:p w14:paraId="667F1CA6" w14:textId="7DB9F39F" w:rsidR="00D07819" w:rsidRPr="0002571A" w:rsidRDefault="00D07819">
      <w:pPr>
        <w:pStyle w:val="TableofFigures"/>
        <w:tabs>
          <w:tab w:val="right" w:leader="dot" w:pos="9062"/>
        </w:tabs>
        <w:rPr>
          <w:rFonts w:eastAsiaTheme="minorEastAsia"/>
          <w:sz w:val="24"/>
          <w:szCs w:val="24"/>
          <w:lang w:eastAsia="en-SI"/>
        </w:rPr>
      </w:pPr>
      <w:hyperlink w:anchor="_Toc170115539" w:history="1">
        <w:r w:rsidRPr="0002571A">
          <w:rPr>
            <w:rStyle w:val="Hyperlink"/>
          </w:rPr>
          <w:t>Slika 20: Violinska škatla z brki za matematično anksioznost in motivacijo za matematiko.</w:t>
        </w:r>
        <w:r w:rsidRPr="0002571A">
          <w:rPr>
            <w:webHidden/>
          </w:rPr>
          <w:tab/>
        </w:r>
        <w:r w:rsidRPr="0002571A">
          <w:rPr>
            <w:webHidden/>
          </w:rPr>
          <w:fldChar w:fldCharType="begin"/>
        </w:r>
        <w:r w:rsidRPr="0002571A">
          <w:rPr>
            <w:webHidden/>
          </w:rPr>
          <w:instrText xml:space="preserve"> PAGEREF _Toc170115539 \h </w:instrText>
        </w:r>
        <w:r w:rsidRPr="0002571A">
          <w:rPr>
            <w:webHidden/>
          </w:rPr>
        </w:r>
        <w:r w:rsidRPr="0002571A">
          <w:rPr>
            <w:webHidden/>
          </w:rPr>
          <w:fldChar w:fldCharType="separate"/>
        </w:r>
        <w:r w:rsidRPr="0002571A">
          <w:rPr>
            <w:webHidden/>
          </w:rPr>
          <w:t>58</w:t>
        </w:r>
        <w:r w:rsidRPr="0002571A">
          <w:rPr>
            <w:webHidden/>
          </w:rPr>
          <w:fldChar w:fldCharType="end"/>
        </w:r>
      </w:hyperlink>
    </w:p>
    <w:p w14:paraId="357B0C0F" w14:textId="226AC070" w:rsidR="00D07819" w:rsidRPr="0002571A" w:rsidRDefault="00D07819">
      <w:pPr>
        <w:pStyle w:val="TableofFigures"/>
        <w:tabs>
          <w:tab w:val="right" w:leader="dot" w:pos="9062"/>
        </w:tabs>
        <w:rPr>
          <w:rFonts w:eastAsiaTheme="minorEastAsia"/>
          <w:sz w:val="24"/>
          <w:szCs w:val="24"/>
          <w:lang w:eastAsia="en-SI"/>
        </w:rPr>
      </w:pPr>
      <w:hyperlink w:anchor="_Toc170115540" w:history="1">
        <w:r w:rsidRPr="0002571A">
          <w:rPr>
            <w:rStyle w:val="Hyperlink"/>
          </w:rPr>
          <w:t>Slika 21: Tortni grafikoni kategoričnih spremenljivk.</w:t>
        </w:r>
        <w:r w:rsidRPr="0002571A">
          <w:rPr>
            <w:webHidden/>
          </w:rPr>
          <w:tab/>
        </w:r>
        <w:r w:rsidRPr="0002571A">
          <w:rPr>
            <w:webHidden/>
          </w:rPr>
          <w:fldChar w:fldCharType="begin"/>
        </w:r>
        <w:r w:rsidRPr="0002571A">
          <w:rPr>
            <w:webHidden/>
          </w:rPr>
          <w:instrText xml:space="preserve"> PAGEREF _Toc170115540 \h </w:instrText>
        </w:r>
        <w:r w:rsidRPr="0002571A">
          <w:rPr>
            <w:webHidden/>
          </w:rPr>
        </w:r>
        <w:r w:rsidRPr="0002571A">
          <w:rPr>
            <w:webHidden/>
          </w:rPr>
          <w:fldChar w:fldCharType="separate"/>
        </w:r>
        <w:r w:rsidRPr="0002571A">
          <w:rPr>
            <w:webHidden/>
          </w:rPr>
          <w:t>58</w:t>
        </w:r>
        <w:r w:rsidRPr="0002571A">
          <w:rPr>
            <w:webHidden/>
          </w:rPr>
          <w:fldChar w:fldCharType="end"/>
        </w:r>
      </w:hyperlink>
    </w:p>
    <w:p w14:paraId="4C8A69AD" w14:textId="3B872693" w:rsidR="00D07819" w:rsidRPr="0002571A" w:rsidRDefault="00D07819">
      <w:pPr>
        <w:pStyle w:val="TableofFigures"/>
        <w:tabs>
          <w:tab w:val="right" w:leader="dot" w:pos="9062"/>
        </w:tabs>
        <w:rPr>
          <w:rFonts w:eastAsiaTheme="minorEastAsia"/>
          <w:sz w:val="24"/>
          <w:szCs w:val="24"/>
          <w:lang w:eastAsia="en-SI"/>
        </w:rPr>
      </w:pPr>
      <w:hyperlink w:anchor="_Toc170115541" w:history="1">
        <w:r w:rsidRPr="0002571A">
          <w:rPr>
            <w:rStyle w:val="Hyperlink"/>
          </w:rPr>
          <w:t>Slika 22: Test normalnosti matematične anksioznosti. Levi del slike prikazuje histogram, skupaj s prilagojeno zvezno porazdelitvijo (angl. KDE; Han &amp; Kwak, 2023), desni del slike pa Q–Q grafikon glede na normalno porazdelitev.</w:t>
        </w:r>
        <w:r w:rsidRPr="0002571A">
          <w:rPr>
            <w:webHidden/>
          </w:rPr>
          <w:tab/>
        </w:r>
        <w:r w:rsidRPr="0002571A">
          <w:rPr>
            <w:webHidden/>
          </w:rPr>
          <w:fldChar w:fldCharType="begin"/>
        </w:r>
        <w:r w:rsidRPr="0002571A">
          <w:rPr>
            <w:webHidden/>
          </w:rPr>
          <w:instrText xml:space="preserve"> PAGEREF _Toc170115541 \h </w:instrText>
        </w:r>
        <w:r w:rsidRPr="0002571A">
          <w:rPr>
            <w:webHidden/>
          </w:rPr>
        </w:r>
        <w:r w:rsidRPr="0002571A">
          <w:rPr>
            <w:webHidden/>
          </w:rPr>
          <w:fldChar w:fldCharType="separate"/>
        </w:r>
        <w:r w:rsidRPr="0002571A">
          <w:rPr>
            <w:webHidden/>
          </w:rPr>
          <w:t>59</w:t>
        </w:r>
        <w:r w:rsidRPr="0002571A">
          <w:rPr>
            <w:webHidden/>
          </w:rPr>
          <w:fldChar w:fldCharType="end"/>
        </w:r>
      </w:hyperlink>
    </w:p>
    <w:p w14:paraId="7504DD99" w14:textId="233334FF" w:rsidR="00D07819" w:rsidRPr="0002571A" w:rsidRDefault="00D07819">
      <w:pPr>
        <w:pStyle w:val="TableofFigures"/>
        <w:tabs>
          <w:tab w:val="right" w:leader="dot" w:pos="9062"/>
        </w:tabs>
        <w:rPr>
          <w:rFonts w:eastAsiaTheme="minorEastAsia"/>
          <w:sz w:val="24"/>
          <w:szCs w:val="24"/>
          <w:lang w:eastAsia="en-SI"/>
        </w:rPr>
      </w:pPr>
      <w:hyperlink w:anchor="_Toc170115542" w:history="1">
        <w:r w:rsidRPr="0002571A">
          <w:rPr>
            <w:rStyle w:val="Hyperlink"/>
          </w:rPr>
          <w:t>Slika 23: Test normalnosti motivacije za matematiko. Levi del slike prikazuje histogram, skupaj s prilagojeno zvezno porazdelitvijo (angl. KDE; Han &amp; Kwak, 2023), desni del slike pa Q–Q grafikon glede na normalno porazdelitev.</w:t>
        </w:r>
        <w:r w:rsidRPr="0002571A">
          <w:rPr>
            <w:webHidden/>
          </w:rPr>
          <w:tab/>
        </w:r>
        <w:r w:rsidRPr="0002571A">
          <w:rPr>
            <w:webHidden/>
          </w:rPr>
          <w:fldChar w:fldCharType="begin"/>
        </w:r>
        <w:r w:rsidRPr="0002571A">
          <w:rPr>
            <w:webHidden/>
          </w:rPr>
          <w:instrText xml:space="preserve"> PAGEREF _Toc170115542 \h </w:instrText>
        </w:r>
        <w:r w:rsidRPr="0002571A">
          <w:rPr>
            <w:webHidden/>
          </w:rPr>
        </w:r>
        <w:r w:rsidRPr="0002571A">
          <w:rPr>
            <w:webHidden/>
          </w:rPr>
          <w:fldChar w:fldCharType="separate"/>
        </w:r>
        <w:r w:rsidRPr="0002571A">
          <w:rPr>
            <w:webHidden/>
          </w:rPr>
          <w:t>60</w:t>
        </w:r>
        <w:r w:rsidRPr="0002571A">
          <w:rPr>
            <w:webHidden/>
          </w:rPr>
          <w:fldChar w:fldCharType="end"/>
        </w:r>
      </w:hyperlink>
    </w:p>
    <w:p w14:paraId="56B628EC" w14:textId="5ECF21E0" w:rsidR="00D07819" w:rsidRPr="0002571A" w:rsidRDefault="00D07819">
      <w:pPr>
        <w:pStyle w:val="TableofFigures"/>
        <w:tabs>
          <w:tab w:val="right" w:leader="dot" w:pos="9062"/>
        </w:tabs>
        <w:rPr>
          <w:rFonts w:eastAsiaTheme="minorEastAsia"/>
          <w:sz w:val="24"/>
          <w:szCs w:val="24"/>
          <w:lang w:eastAsia="en-SI"/>
        </w:rPr>
      </w:pPr>
      <w:hyperlink w:anchor="_Toc170115543" w:history="1">
        <w:r w:rsidRPr="0002571A">
          <w:rPr>
            <w:rStyle w:val="Hyperlink"/>
          </w:rPr>
          <w:t>Slika 24: Test normalnosti osebnostnega tipa introverzija-ekstraverzija. Levi del slike prikazuje histogram, skupaj s prilagojeno zvezno porazdelitvijo (angl. KDE; Han &amp; Kwak, 2023), desni del slike pa Q–Q grafikon glede na normalno porazdelitev.</w:t>
        </w:r>
        <w:r w:rsidRPr="0002571A">
          <w:rPr>
            <w:webHidden/>
          </w:rPr>
          <w:tab/>
        </w:r>
        <w:r w:rsidRPr="0002571A">
          <w:rPr>
            <w:webHidden/>
          </w:rPr>
          <w:fldChar w:fldCharType="begin"/>
        </w:r>
        <w:r w:rsidRPr="0002571A">
          <w:rPr>
            <w:webHidden/>
          </w:rPr>
          <w:instrText xml:space="preserve"> PAGEREF _Toc170115543 \h </w:instrText>
        </w:r>
        <w:r w:rsidRPr="0002571A">
          <w:rPr>
            <w:webHidden/>
          </w:rPr>
        </w:r>
        <w:r w:rsidRPr="0002571A">
          <w:rPr>
            <w:webHidden/>
          </w:rPr>
          <w:fldChar w:fldCharType="separate"/>
        </w:r>
        <w:r w:rsidRPr="0002571A">
          <w:rPr>
            <w:webHidden/>
          </w:rPr>
          <w:t>60</w:t>
        </w:r>
        <w:r w:rsidRPr="0002571A">
          <w:rPr>
            <w:webHidden/>
          </w:rPr>
          <w:fldChar w:fldCharType="end"/>
        </w:r>
      </w:hyperlink>
    </w:p>
    <w:p w14:paraId="254CC6C5" w14:textId="7F6DE98C" w:rsidR="00D07819" w:rsidRPr="0002571A" w:rsidRDefault="00D07819">
      <w:pPr>
        <w:pStyle w:val="TableofFigures"/>
        <w:tabs>
          <w:tab w:val="right" w:leader="dot" w:pos="9062"/>
        </w:tabs>
        <w:rPr>
          <w:rFonts w:eastAsiaTheme="minorEastAsia"/>
          <w:sz w:val="24"/>
          <w:szCs w:val="24"/>
          <w:lang w:eastAsia="en-SI"/>
        </w:rPr>
      </w:pPr>
      <w:hyperlink w:anchor="_Toc170115544" w:history="1">
        <w:r w:rsidRPr="0002571A">
          <w:rPr>
            <w:rStyle w:val="Hyperlink"/>
          </w:rPr>
          <w:t>Slika 25: Test normalnosti osebnostnega tipa judging....... Levi del slike prikazuje histogram, skupaj s prilagojeno zvezno porazdelitvijo (angl. KDE; Han &amp; Kwak, 2023), desni del slike pa Q–Q grafikon glede na normalno porazdelitev.</w:t>
        </w:r>
        <w:r w:rsidRPr="0002571A">
          <w:rPr>
            <w:webHidden/>
          </w:rPr>
          <w:tab/>
        </w:r>
        <w:r w:rsidRPr="0002571A">
          <w:rPr>
            <w:webHidden/>
          </w:rPr>
          <w:fldChar w:fldCharType="begin"/>
        </w:r>
        <w:r w:rsidRPr="0002571A">
          <w:rPr>
            <w:webHidden/>
          </w:rPr>
          <w:instrText xml:space="preserve"> PAGEREF _Toc170115544 \h </w:instrText>
        </w:r>
        <w:r w:rsidRPr="0002571A">
          <w:rPr>
            <w:webHidden/>
          </w:rPr>
        </w:r>
        <w:r w:rsidRPr="0002571A">
          <w:rPr>
            <w:webHidden/>
          </w:rPr>
          <w:fldChar w:fldCharType="separate"/>
        </w:r>
        <w:r w:rsidRPr="0002571A">
          <w:rPr>
            <w:webHidden/>
          </w:rPr>
          <w:t>60</w:t>
        </w:r>
        <w:r w:rsidRPr="0002571A">
          <w:rPr>
            <w:webHidden/>
          </w:rPr>
          <w:fldChar w:fldCharType="end"/>
        </w:r>
      </w:hyperlink>
    </w:p>
    <w:p w14:paraId="0D722FAA" w14:textId="7462E4AD" w:rsidR="00D07819" w:rsidRPr="0002571A" w:rsidRDefault="00D07819">
      <w:pPr>
        <w:pStyle w:val="TableofFigures"/>
        <w:tabs>
          <w:tab w:val="right" w:leader="dot" w:pos="9062"/>
        </w:tabs>
        <w:rPr>
          <w:rFonts w:eastAsiaTheme="minorEastAsia"/>
          <w:sz w:val="24"/>
          <w:szCs w:val="24"/>
          <w:lang w:eastAsia="en-SI"/>
        </w:rPr>
      </w:pPr>
      <w:hyperlink w:anchor="_Toc170115545" w:history="1">
        <w:r w:rsidRPr="0002571A">
          <w:rPr>
            <w:rStyle w:val="Hyperlink"/>
          </w:rPr>
          <w:t>Slika 26: Test normalnosti osebnostnega tipa feeling-...... Levi del slike prikazuje histogram, skupaj s prilagojeno zvezno porazdelitvijo (angl. KDE; Han &amp; Kwak, 2023), desni del slike pa Q–Q grafikon glede na normalno porazdelitev.</w:t>
        </w:r>
        <w:r w:rsidRPr="0002571A">
          <w:rPr>
            <w:webHidden/>
          </w:rPr>
          <w:tab/>
        </w:r>
        <w:r w:rsidRPr="0002571A">
          <w:rPr>
            <w:webHidden/>
          </w:rPr>
          <w:fldChar w:fldCharType="begin"/>
        </w:r>
        <w:r w:rsidRPr="0002571A">
          <w:rPr>
            <w:webHidden/>
          </w:rPr>
          <w:instrText xml:space="preserve"> PAGEREF _Toc170115545 \h </w:instrText>
        </w:r>
        <w:r w:rsidRPr="0002571A">
          <w:rPr>
            <w:webHidden/>
          </w:rPr>
        </w:r>
        <w:r w:rsidRPr="0002571A">
          <w:rPr>
            <w:webHidden/>
          </w:rPr>
          <w:fldChar w:fldCharType="separate"/>
        </w:r>
        <w:r w:rsidRPr="0002571A">
          <w:rPr>
            <w:webHidden/>
          </w:rPr>
          <w:t>61</w:t>
        </w:r>
        <w:r w:rsidRPr="0002571A">
          <w:rPr>
            <w:webHidden/>
          </w:rPr>
          <w:fldChar w:fldCharType="end"/>
        </w:r>
      </w:hyperlink>
    </w:p>
    <w:p w14:paraId="709B33CB" w14:textId="0E356CCA" w:rsidR="00D07819" w:rsidRPr="0002571A" w:rsidRDefault="00D07819">
      <w:pPr>
        <w:pStyle w:val="TableofFigures"/>
        <w:tabs>
          <w:tab w:val="right" w:leader="dot" w:pos="9062"/>
        </w:tabs>
        <w:rPr>
          <w:rFonts w:eastAsiaTheme="minorEastAsia"/>
          <w:sz w:val="24"/>
          <w:szCs w:val="24"/>
          <w:lang w:eastAsia="en-SI"/>
        </w:rPr>
      </w:pPr>
      <w:hyperlink w:anchor="_Toc170115546" w:history="1">
        <w:r w:rsidRPr="0002571A">
          <w:rPr>
            <w:rStyle w:val="Hyperlink"/>
          </w:rPr>
          <w:t>Slika 27: Test normalnosti osebnostnega tipa sensing-..... Levi del slike prikazuje histogram, skupaj s prilagojeno zvezno porazdelitvijo (angl. KDE; Han &amp; Kwak, 2023), desni del slike pa Q–Q grafikon glede na normalno porazdelitev.</w:t>
        </w:r>
        <w:r w:rsidRPr="0002571A">
          <w:rPr>
            <w:webHidden/>
          </w:rPr>
          <w:tab/>
        </w:r>
        <w:r w:rsidRPr="0002571A">
          <w:rPr>
            <w:webHidden/>
          </w:rPr>
          <w:fldChar w:fldCharType="begin"/>
        </w:r>
        <w:r w:rsidRPr="0002571A">
          <w:rPr>
            <w:webHidden/>
          </w:rPr>
          <w:instrText xml:space="preserve"> PAGEREF _Toc170115546 \h </w:instrText>
        </w:r>
        <w:r w:rsidRPr="0002571A">
          <w:rPr>
            <w:webHidden/>
          </w:rPr>
        </w:r>
        <w:r w:rsidRPr="0002571A">
          <w:rPr>
            <w:webHidden/>
          </w:rPr>
          <w:fldChar w:fldCharType="separate"/>
        </w:r>
        <w:r w:rsidRPr="0002571A">
          <w:rPr>
            <w:webHidden/>
          </w:rPr>
          <w:t>61</w:t>
        </w:r>
        <w:r w:rsidRPr="0002571A">
          <w:rPr>
            <w:webHidden/>
          </w:rPr>
          <w:fldChar w:fldCharType="end"/>
        </w:r>
      </w:hyperlink>
    </w:p>
    <w:p w14:paraId="0D1EE4F1" w14:textId="0CC517CF" w:rsidR="00D07819" w:rsidRPr="0002571A" w:rsidRDefault="00D07819">
      <w:pPr>
        <w:pStyle w:val="TableofFigures"/>
        <w:tabs>
          <w:tab w:val="right" w:leader="dot" w:pos="9062"/>
        </w:tabs>
        <w:rPr>
          <w:rFonts w:eastAsiaTheme="minorEastAsia"/>
          <w:sz w:val="24"/>
          <w:szCs w:val="24"/>
          <w:lang w:eastAsia="en-SI"/>
        </w:rPr>
      </w:pPr>
      <w:hyperlink w:anchor="_Toc170115547" w:history="1">
        <w:r w:rsidRPr="0002571A">
          <w:rPr>
            <w:rStyle w:val="Hyperlink"/>
          </w:rPr>
          <w:t>Slika 28: Korelacijska matrika opazovanih značilk.</w:t>
        </w:r>
        <w:r w:rsidRPr="0002571A">
          <w:rPr>
            <w:webHidden/>
          </w:rPr>
          <w:tab/>
        </w:r>
        <w:r w:rsidRPr="0002571A">
          <w:rPr>
            <w:webHidden/>
          </w:rPr>
          <w:fldChar w:fldCharType="begin"/>
        </w:r>
        <w:r w:rsidRPr="0002571A">
          <w:rPr>
            <w:webHidden/>
          </w:rPr>
          <w:instrText xml:space="preserve"> PAGEREF _Toc170115547 \h </w:instrText>
        </w:r>
        <w:r w:rsidRPr="0002571A">
          <w:rPr>
            <w:webHidden/>
          </w:rPr>
        </w:r>
        <w:r w:rsidRPr="0002571A">
          <w:rPr>
            <w:webHidden/>
          </w:rPr>
          <w:fldChar w:fldCharType="separate"/>
        </w:r>
        <w:r w:rsidRPr="0002571A">
          <w:rPr>
            <w:webHidden/>
          </w:rPr>
          <w:t>62</w:t>
        </w:r>
        <w:r w:rsidRPr="0002571A">
          <w:rPr>
            <w:webHidden/>
          </w:rPr>
          <w:fldChar w:fldCharType="end"/>
        </w:r>
      </w:hyperlink>
    </w:p>
    <w:p w14:paraId="75419E21" w14:textId="39AB2299" w:rsidR="00D07819" w:rsidRPr="0002571A" w:rsidRDefault="00D07819">
      <w:pPr>
        <w:pStyle w:val="TableofFigures"/>
        <w:tabs>
          <w:tab w:val="right" w:leader="dot" w:pos="9062"/>
        </w:tabs>
        <w:rPr>
          <w:rFonts w:eastAsiaTheme="minorEastAsia"/>
          <w:sz w:val="24"/>
          <w:szCs w:val="24"/>
          <w:lang w:eastAsia="en-SI"/>
        </w:rPr>
      </w:pPr>
      <w:hyperlink w:anchor="_Toc170115548" w:history="1">
        <w:r w:rsidRPr="0002571A">
          <w:rPr>
            <w:rStyle w:val="Hyperlink"/>
          </w:rPr>
          <w:t>Slika 29: Rezultati napovedne moči z MI.</w:t>
        </w:r>
        <w:r w:rsidRPr="0002571A">
          <w:rPr>
            <w:webHidden/>
          </w:rPr>
          <w:tab/>
        </w:r>
        <w:r w:rsidRPr="0002571A">
          <w:rPr>
            <w:webHidden/>
          </w:rPr>
          <w:fldChar w:fldCharType="begin"/>
        </w:r>
        <w:r w:rsidRPr="0002571A">
          <w:rPr>
            <w:webHidden/>
          </w:rPr>
          <w:instrText xml:space="preserve"> PAGEREF _Toc170115548 \h </w:instrText>
        </w:r>
        <w:r w:rsidRPr="0002571A">
          <w:rPr>
            <w:webHidden/>
          </w:rPr>
        </w:r>
        <w:r w:rsidRPr="0002571A">
          <w:rPr>
            <w:webHidden/>
          </w:rPr>
          <w:fldChar w:fldCharType="separate"/>
        </w:r>
        <w:r w:rsidRPr="0002571A">
          <w:rPr>
            <w:webHidden/>
          </w:rPr>
          <w:t>64</w:t>
        </w:r>
        <w:r w:rsidRPr="0002571A">
          <w:rPr>
            <w:webHidden/>
          </w:rPr>
          <w:fldChar w:fldCharType="end"/>
        </w:r>
      </w:hyperlink>
    </w:p>
    <w:p w14:paraId="715C5B1C" w14:textId="652FE614" w:rsidR="00D07819" w:rsidRPr="0002571A" w:rsidRDefault="00D07819">
      <w:pPr>
        <w:pStyle w:val="TableofFigures"/>
        <w:tabs>
          <w:tab w:val="right" w:leader="dot" w:pos="9062"/>
        </w:tabs>
        <w:rPr>
          <w:rFonts w:eastAsiaTheme="minorEastAsia"/>
          <w:sz w:val="24"/>
          <w:szCs w:val="24"/>
          <w:lang w:eastAsia="en-SI"/>
        </w:rPr>
      </w:pPr>
      <w:hyperlink w:anchor="_Toc170115549" w:history="1">
        <w:r w:rsidRPr="0002571A">
          <w:rPr>
            <w:rStyle w:val="Hyperlink"/>
          </w:rPr>
          <w:t>Slika 30: Rezultati napovedne moči z RFE.</w:t>
        </w:r>
        <w:r w:rsidRPr="0002571A">
          <w:rPr>
            <w:webHidden/>
          </w:rPr>
          <w:tab/>
        </w:r>
        <w:r w:rsidRPr="0002571A">
          <w:rPr>
            <w:webHidden/>
          </w:rPr>
          <w:fldChar w:fldCharType="begin"/>
        </w:r>
        <w:r w:rsidRPr="0002571A">
          <w:rPr>
            <w:webHidden/>
          </w:rPr>
          <w:instrText xml:space="preserve"> PAGEREF _Toc170115549 \h </w:instrText>
        </w:r>
        <w:r w:rsidRPr="0002571A">
          <w:rPr>
            <w:webHidden/>
          </w:rPr>
        </w:r>
        <w:r w:rsidRPr="0002571A">
          <w:rPr>
            <w:webHidden/>
          </w:rPr>
          <w:fldChar w:fldCharType="separate"/>
        </w:r>
        <w:r w:rsidRPr="0002571A">
          <w:rPr>
            <w:webHidden/>
          </w:rPr>
          <w:t>64</w:t>
        </w:r>
        <w:r w:rsidRPr="0002571A">
          <w:rPr>
            <w:webHidden/>
          </w:rPr>
          <w:fldChar w:fldCharType="end"/>
        </w:r>
      </w:hyperlink>
    </w:p>
    <w:p w14:paraId="7F203C93" w14:textId="73743022" w:rsidR="00D07819" w:rsidRPr="0002571A" w:rsidRDefault="00D07819">
      <w:pPr>
        <w:pStyle w:val="TableofFigures"/>
        <w:tabs>
          <w:tab w:val="right" w:leader="dot" w:pos="9062"/>
        </w:tabs>
        <w:rPr>
          <w:rFonts w:eastAsiaTheme="minorEastAsia"/>
          <w:sz w:val="24"/>
          <w:szCs w:val="24"/>
          <w:lang w:eastAsia="en-SI"/>
        </w:rPr>
      </w:pPr>
      <w:hyperlink w:anchor="_Toc170115550" w:history="1">
        <w:r w:rsidRPr="0002571A">
          <w:rPr>
            <w:rStyle w:val="Hyperlink"/>
          </w:rPr>
          <w:t>Slika 31: Matrika zmede za posamezne modele.</w:t>
        </w:r>
        <w:r w:rsidRPr="0002571A">
          <w:rPr>
            <w:webHidden/>
          </w:rPr>
          <w:tab/>
        </w:r>
        <w:r w:rsidRPr="0002571A">
          <w:rPr>
            <w:webHidden/>
          </w:rPr>
          <w:fldChar w:fldCharType="begin"/>
        </w:r>
        <w:r w:rsidRPr="0002571A">
          <w:rPr>
            <w:webHidden/>
          </w:rPr>
          <w:instrText xml:space="preserve"> PAGEREF _Toc170115550 \h </w:instrText>
        </w:r>
        <w:r w:rsidRPr="0002571A">
          <w:rPr>
            <w:webHidden/>
          </w:rPr>
        </w:r>
        <w:r w:rsidRPr="0002571A">
          <w:rPr>
            <w:webHidden/>
          </w:rPr>
          <w:fldChar w:fldCharType="separate"/>
        </w:r>
        <w:r w:rsidRPr="0002571A">
          <w:rPr>
            <w:webHidden/>
          </w:rPr>
          <w:t>66</w:t>
        </w:r>
        <w:r w:rsidRPr="0002571A">
          <w:rPr>
            <w:webHidden/>
          </w:rPr>
          <w:fldChar w:fldCharType="end"/>
        </w:r>
      </w:hyperlink>
    </w:p>
    <w:p w14:paraId="12C0D9E7" w14:textId="55A3ED0F" w:rsidR="00D07819" w:rsidRPr="0002571A" w:rsidRDefault="00D07819">
      <w:pPr>
        <w:pStyle w:val="TableofFigures"/>
        <w:tabs>
          <w:tab w:val="right" w:leader="dot" w:pos="9062"/>
        </w:tabs>
        <w:rPr>
          <w:rFonts w:eastAsiaTheme="minorEastAsia"/>
          <w:sz w:val="24"/>
          <w:szCs w:val="24"/>
          <w:lang w:eastAsia="en-SI"/>
        </w:rPr>
      </w:pPr>
      <w:hyperlink w:anchor="_Toc170115551" w:history="1">
        <w:r w:rsidRPr="0002571A">
          <w:rPr>
            <w:rStyle w:val="Hyperlink"/>
          </w:rPr>
          <w:t>Slika 32: Matrike zmede v binarnem primeru.</w:t>
        </w:r>
        <w:r w:rsidRPr="0002571A">
          <w:rPr>
            <w:webHidden/>
          </w:rPr>
          <w:tab/>
        </w:r>
        <w:r w:rsidRPr="0002571A">
          <w:rPr>
            <w:webHidden/>
          </w:rPr>
          <w:fldChar w:fldCharType="begin"/>
        </w:r>
        <w:r w:rsidRPr="0002571A">
          <w:rPr>
            <w:webHidden/>
          </w:rPr>
          <w:instrText xml:space="preserve"> PAGEREF _Toc170115551 \h </w:instrText>
        </w:r>
        <w:r w:rsidRPr="0002571A">
          <w:rPr>
            <w:webHidden/>
          </w:rPr>
        </w:r>
        <w:r w:rsidRPr="0002571A">
          <w:rPr>
            <w:webHidden/>
          </w:rPr>
          <w:fldChar w:fldCharType="separate"/>
        </w:r>
        <w:r w:rsidRPr="0002571A">
          <w:rPr>
            <w:webHidden/>
          </w:rPr>
          <w:t>67</w:t>
        </w:r>
        <w:r w:rsidRPr="0002571A">
          <w:rPr>
            <w:webHidden/>
          </w:rPr>
          <w:fldChar w:fldCharType="end"/>
        </w:r>
      </w:hyperlink>
    </w:p>
    <w:p w14:paraId="0B742832" w14:textId="03918372" w:rsidR="00D07819" w:rsidRPr="0002571A" w:rsidRDefault="00D07819">
      <w:pPr>
        <w:pStyle w:val="TableofFigures"/>
        <w:tabs>
          <w:tab w:val="right" w:leader="dot" w:pos="9062"/>
        </w:tabs>
        <w:rPr>
          <w:rFonts w:eastAsiaTheme="minorEastAsia"/>
          <w:sz w:val="24"/>
          <w:szCs w:val="24"/>
          <w:lang w:eastAsia="en-SI"/>
        </w:rPr>
      </w:pPr>
      <w:hyperlink w:anchor="_Toc170115552" w:history="1">
        <w:r w:rsidRPr="0002571A">
          <w:rPr>
            <w:rStyle w:val="Hyperlink"/>
          </w:rPr>
          <w:t>Slika 33: Matrike zmede v primeru izbranih značilk.</w:t>
        </w:r>
        <w:r w:rsidRPr="0002571A">
          <w:rPr>
            <w:webHidden/>
          </w:rPr>
          <w:tab/>
        </w:r>
        <w:r w:rsidRPr="0002571A">
          <w:rPr>
            <w:webHidden/>
          </w:rPr>
          <w:fldChar w:fldCharType="begin"/>
        </w:r>
        <w:r w:rsidRPr="0002571A">
          <w:rPr>
            <w:webHidden/>
          </w:rPr>
          <w:instrText xml:space="preserve"> PAGEREF _Toc170115552 \h </w:instrText>
        </w:r>
        <w:r w:rsidRPr="0002571A">
          <w:rPr>
            <w:webHidden/>
          </w:rPr>
        </w:r>
        <w:r w:rsidRPr="0002571A">
          <w:rPr>
            <w:webHidden/>
          </w:rPr>
          <w:fldChar w:fldCharType="separate"/>
        </w:r>
        <w:r w:rsidRPr="0002571A">
          <w:rPr>
            <w:webHidden/>
          </w:rPr>
          <w:t>68</w:t>
        </w:r>
        <w:r w:rsidRPr="0002571A">
          <w:rPr>
            <w:webHidden/>
          </w:rPr>
          <w:fldChar w:fldCharType="end"/>
        </w:r>
      </w:hyperlink>
    </w:p>
    <w:p w14:paraId="0236BF43" w14:textId="6C3D102D" w:rsidR="00D07819" w:rsidRPr="0002571A" w:rsidRDefault="00D07819">
      <w:pPr>
        <w:pStyle w:val="TableofFigures"/>
        <w:tabs>
          <w:tab w:val="right" w:leader="dot" w:pos="9062"/>
        </w:tabs>
        <w:rPr>
          <w:rFonts w:eastAsiaTheme="minorEastAsia"/>
          <w:sz w:val="24"/>
          <w:szCs w:val="24"/>
          <w:lang w:eastAsia="en-SI"/>
        </w:rPr>
      </w:pPr>
      <w:hyperlink w:anchor="_Toc170115553" w:history="1">
        <w:r w:rsidRPr="0002571A">
          <w:rPr>
            <w:rStyle w:val="Hyperlink"/>
          </w:rPr>
          <w:t>Slika 34: t-sne vizualizacija v dveh dimenzijah. Rdeče točke predstavljajo dijake, ki so se slabo odzvali na metodo tandemskega dela, modre.....</w:t>
        </w:r>
        <w:r w:rsidRPr="0002571A">
          <w:rPr>
            <w:webHidden/>
          </w:rPr>
          <w:tab/>
        </w:r>
        <w:r w:rsidRPr="0002571A">
          <w:rPr>
            <w:webHidden/>
          </w:rPr>
          <w:fldChar w:fldCharType="begin"/>
        </w:r>
        <w:r w:rsidRPr="0002571A">
          <w:rPr>
            <w:webHidden/>
          </w:rPr>
          <w:instrText xml:space="preserve"> PAGEREF _Toc170115553 \h </w:instrText>
        </w:r>
        <w:r w:rsidRPr="0002571A">
          <w:rPr>
            <w:webHidden/>
          </w:rPr>
        </w:r>
        <w:r w:rsidRPr="0002571A">
          <w:rPr>
            <w:webHidden/>
          </w:rPr>
          <w:fldChar w:fldCharType="separate"/>
        </w:r>
        <w:r w:rsidRPr="0002571A">
          <w:rPr>
            <w:webHidden/>
          </w:rPr>
          <w:t>69</w:t>
        </w:r>
        <w:r w:rsidRPr="0002571A">
          <w:rPr>
            <w:webHidden/>
          </w:rPr>
          <w:fldChar w:fldCharType="end"/>
        </w:r>
      </w:hyperlink>
    </w:p>
    <w:p w14:paraId="0954308E" w14:textId="1413C95C" w:rsidR="00D07819" w:rsidRPr="0002571A" w:rsidRDefault="00D07819">
      <w:pPr>
        <w:pStyle w:val="TableofFigures"/>
        <w:tabs>
          <w:tab w:val="right" w:leader="dot" w:pos="9062"/>
        </w:tabs>
        <w:rPr>
          <w:rFonts w:eastAsiaTheme="minorEastAsia"/>
          <w:sz w:val="24"/>
          <w:szCs w:val="24"/>
          <w:lang w:eastAsia="en-SI"/>
        </w:rPr>
      </w:pPr>
      <w:hyperlink w:anchor="_Toc170115554" w:history="1">
        <w:r w:rsidRPr="0002571A">
          <w:rPr>
            <w:rStyle w:val="Hyperlink"/>
          </w:rPr>
          <w:t>Slika 35: t-SNE 3d. Legenda je enaka kot pri 2d modelu.</w:t>
        </w:r>
        <w:r w:rsidRPr="0002571A">
          <w:rPr>
            <w:webHidden/>
          </w:rPr>
          <w:tab/>
        </w:r>
        <w:r w:rsidRPr="0002571A">
          <w:rPr>
            <w:webHidden/>
          </w:rPr>
          <w:fldChar w:fldCharType="begin"/>
        </w:r>
        <w:r w:rsidRPr="0002571A">
          <w:rPr>
            <w:webHidden/>
          </w:rPr>
          <w:instrText xml:space="preserve"> PAGEREF _Toc170115554 \h </w:instrText>
        </w:r>
        <w:r w:rsidRPr="0002571A">
          <w:rPr>
            <w:webHidden/>
          </w:rPr>
        </w:r>
        <w:r w:rsidRPr="0002571A">
          <w:rPr>
            <w:webHidden/>
          </w:rPr>
          <w:fldChar w:fldCharType="separate"/>
        </w:r>
        <w:r w:rsidRPr="0002571A">
          <w:rPr>
            <w:webHidden/>
          </w:rPr>
          <w:t>69</w:t>
        </w:r>
        <w:r w:rsidRPr="0002571A">
          <w:rPr>
            <w:webHidden/>
          </w:rPr>
          <w:fldChar w:fldCharType="end"/>
        </w:r>
      </w:hyperlink>
    </w:p>
    <w:p w14:paraId="09604F0E" w14:textId="7F30C8AE" w:rsidR="00F02E01" w:rsidRPr="0002571A" w:rsidRDefault="00EC1BBA" w:rsidP="00EC1BBA">
      <w:r w:rsidRPr="0002571A">
        <w:fldChar w:fldCharType="end"/>
      </w:r>
      <w:r w:rsidRPr="0002571A">
        <w:t xml:space="preserve"> </w:t>
      </w:r>
      <w:r w:rsidR="00F02E01" w:rsidRPr="0002571A">
        <w:br w:type="page"/>
      </w:r>
    </w:p>
    <w:p w14:paraId="0F0F5528" w14:textId="1A63D9BB" w:rsidR="00943AC8" w:rsidRPr="0002571A" w:rsidRDefault="00F02E01" w:rsidP="00F02E01">
      <w:pPr>
        <w:pStyle w:val="Heading1"/>
      </w:pPr>
      <w:bookmarkStart w:id="0" w:name="_Toc170115107"/>
      <w:r w:rsidRPr="0002571A">
        <w:lastRenderedPageBreak/>
        <w:t>Uvod</w:t>
      </w:r>
      <w:bookmarkEnd w:id="0"/>
    </w:p>
    <w:p w14:paraId="604AB70F" w14:textId="7CC5FDEC" w:rsidR="00C75067" w:rsidRPr="0002571A" w:rsidRDefault="00C75067" w:rsidP="00667134">
      <w:pPr>
        <w:pStyle w:val="navadno"/>
      </w:pPr>
      <w:r w:rsidRPr="0002571A">
        <w:t xml:space="preserve">Matematika ima ključno vlogo v sodobni družbi, saj presega zgolj doseganje visokih ocen in poudarja razvoj celostne kakovosti učencev </w:t>
      </w:r>
      <w:r w:rsidRPr="0002571A">
        <w:fldChar w:fldCharType="begin"/>
      </w:r>
      <w:r w:rsidRPr="0002571A">
        <w:instrText xml:space="preserve"> ADDIN ZOTERO_ITEM CSL_CITATION {"citationID":"aql6us0fa8","properties":{"formattedCitation":"\\uldash{(Cao, 2022)}","plainCitation":"(Cao, 2022)","noteIndex":0},"citationItems":[{"id":807,"uris":["http://zotero.org/users/local/ZlhuMgGE/items/7NK2PRT2"],"itemData":{"id":807,"type":"article-journal","container-title":"World Academic Research Journal","DOI":"10.54907/warj.2022-3-1-04","ISSN":"27900436, 27900444","journalAbbreviation":"warj","source":"DOI.org (Crossref)","title":"Research on the Core Literacy of Mathematics for High School","URL":"http://159.75.222.13/warj/2022-3-1-04.pdf","author":[{"family":"Cao","given":"Min"}],"accessed":{"date-parts":[["2024",6,30]]},"issued":{"date-parts":[["2022",8,1]]}}}],"schema":"https://github.com/citation-style-language/schema/raw/master/csl-citation.json"} </w:instrText>
      </w:r>
      <w:r w:rsidRPr="0002571A">
        <w:fldChar w:fldCharType="separate"/>
      </w:r>
      <w:r w:rsidRPr="0002571A">
        <w:t>(Cao, 2022)</w:t>
      </w:r>
      <w:r w:rsidRPr="0002571A">
        <w:fldChar w:fldCharType="end"/>
      </w:r>
      <w:r w:rsidRPr="0002571A">
        <w:t xml:space="preserve">. Poučevanje matematike v srednji šoli bi moralo ne le izboljšati matematične učne sposobnosti, temveč tudi matematično pismenost učencev, da bi zadostili potrebam sodobne družbe po matematično podkovanih posameznikih </w:t>
      </w:r>
      <w:r w:rsidRPr="0002571A">
        <w:fldChar w:fldCharType="begin"/>
      </w:r>
      <w:r w:rsidRPr="0002571A">
        <w:instrText xml:space="preserve"> ADDIN ZOTERO_ITEM CSL_CITATION {"citationID":"agj5m6ig7l","properties":{"formattedCitation":"\\uldash{(Cuder et al., 2023; Felda, 2012)}","plainCitation":"(Cuder et al., 2023; Felda, 2012)","noteIndex":0},"citationItems":[{"id":"9z4HRImc/r22XUZVz","uris":["http://zotero.org/users/local/1Uxvmohd/items/HSWKJAWK"],"itemData":{"id":"9z4HRImc/r22XUZVz","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z4HRImc/xEmHfV57","uris":["http://zotero.org/users/local/1Uxvmohd/items/TA7WRAZN"],"itemData":{"id":"9z4HRImc/xEmHfV57","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Pr="0002571A">
        <w:fldChar w:fldCharType="separate"/>
      </w:r>
      <w:r w:rsidRPr="0002571A">
        <w:t>(Cuder et al., 2023; Felda, 2012)</w:t>
      </w:r>
      <w:r w:rsidRPr="0002571A">
        <w:fldChar w:fldCharType="end"/>
      </w:r>
      <w:r w:rsidRPr="0002571A">
        <w:t xml:space="preserve">. S tem bi se učenci lažje prilagodili prihodnjemu družbenemu življenju. Osrednja naloga poučevanja matematike je razvijanje temeljnih kompetenc, kar vključuje povezovanje </w:t>
      </w:r>
      <w:r w:rsidR="00667134" w:rsidRPr="0002571A">
        <w:t>m</w:t>
      </w:r>
      <w:r w:rsidRPr="0002571A">
        <w:t>atematičnega znanja z matematičnim razmišljanjem za reševanje praktičnih problemov</w:t>
      </w:r>
      <w:r w:rsidR="00667134" w:rsidRPr="0002571A">
        <w:t xml:space="preserve"> </w:t>
      </w:r>
      <w:r w:rsidR="00667134" w:rsidRPr="0002571A">
        <w:fldChar w:fldCharType="begin"/>
      </w:r>
      <w:r w:rsidR="00667134" w:rsidRPr="0002571A">
        <w:instrText xml:space="preserve"> ADDIN ZOTERO_ITEM CSL_CITATION {"citationID":"a1rnckspkns","properties":{"formattedCitation":"\\uldash{(Zhang, 2023)}","plainCitation":"(Zhang, 2023)","noteIndex":0},"citationItems":[{"id":809,"uris":["http://zotero.org/users/local/ZlhuMgGE/items/U8Z7B663"],"itemData":{"id":809,"type":"article-journal","container-title":"International Journal of New Developments in Education","DOI":"10.25236/IJNDE.2023.051715","ISSN":"26638169","issue":"17","journalAbbreviation":"IJNDE","source":"DOI.org (Crossref)","title":"Research on Exercise Design Method Based on Cultivation of Students' Mathematical Thinking Ability","URL":"https://francis-press.com/papers/12090","volume":"5","author":[{"family":"Zhang","given":"Zhenzhen"}],"accessed":{"date-parts":[["2024",6,30]]},"issued":{"date-parts":[["2023"]]}}}],"schema":"https://github.com/citation-style-language/schema/raw/master/csl-citation.json"} </w:instrText>
      </w:r>
      <w:r w:rsidR="00667134" w:rsidRPr="0002571A">
        <w:fldChar w:fldCharType="separate"/>
      </w:r>
      <w:r w:rsidR="00667134" w:rsidRPr="0002571A">
        <w:t>(Zhang, 2023)</w:t>
      </w:r>
      <w:r w:rsidR="00667134" w:rsidRPr="0002571A">
        <w:fldChar w:fldCharType="end"/>
      </w:r>
      <w:r w:rsidRPr="0002571A">
        <w:t>. V učnem procesu je pomembno spodbujati avtonomno učenje</w:t>
      </w:r>
      <w:r w:rsidR="00667134" w:rsidRPr="0002571A">
        <w:t xml:space="preserve"> </w:t>
      </w:r>
      <w:r w:rsidR="00667134" w:rsidRPr="0002571A">
        <w:fldChar w:fldCharType="begin"/>
      </w:r>
      <w:r w:rsidR="00667134" w:rsidRPr="0002571A">
        <w:instrText xml:space="preserve"> ADDIN ZOTERO_ITEM CSL_CITATION {"citationID":"ak4gc6fmrj","properties":{"formattedCitation":"\\uldash{(Niu et al., 2022)}","plainCitation":"(Niu et al., 2022)","noteIndex":0},"citationItems":[{"id":811,"uris":["http://zotero.org/users/local/ZlhuMgGE/items/6I8HYDIP"],"itemData":{"id":811,"type":"article-journal","abstract":"A total of 1,281 Chinese students in grades 3–6 participated in a study that examined the relationships among student-perceived supportive learning environment (PSLE), mathematical achievement, autonomous self-regulation, and creative thinking. The results demonstrated that student PSLE is positively associated with autonomous self-regulation, creative thinking, and mathematical achievement. In addition, the study also demonstrated that the influence of PSLE on students’ mathematical achievements could be mediated through autonomous self-regulation and creative thinking, respectively. The results shed light on the effectiveness of a supportive learning environment on educational and psychological outcomes in Chinese mathematical classrooms.","container-title":"Frontiers in Psychology","DOI":"10.3389/fpsyg.2021.781594","ISSN":"1664-1078","journalAbbreviation":"Front. Psychol.","page":"781594","source":"DOI.org (Crossref)","title":"Impact of Perceived Supportive Learning Environment on Mathematical Achievement: The Mediating Roles of Autonomous Self-Regulation and Creative Thinking","title-short":"Impact of Perceived Supportive Learning Environment on Mathematical Achievement","volume":"12","author":[{"family":"Niu","given":"Weihua"},{"family":"Cheng","given":"Li"},{"family":"Duan","given":"Dana"},{"family":"Zhang","given":"Qingyang"}],"issued":{"date-parts":[["2022",1,6]]}}}],"schema":"https://github.com/citation-style-language/schema/raw/master/csl-citation.json"} </w:instrText>
      </w:r>
      <w:r w:rsidR="00667134" w:rsidRPr="0002571A">
        <w:fldChar w:fldCharType="separate"/>
      </w:r>
      <w:r w:rsidR="00667134" w:rsidRPr="0002571A">
        <w:t>(Niu et al., 2022)</w:t>
      </w:r>
      <w:r w:rsidR="00667134" w:rsidRPr="0002571A">
        <w:fldChar w:fldCharType="end"/>
      </w:r>
      <w:r w:rsidRPr="0002571A">
        <w:t>, motivirati učence in krepiti njihovo navdušenje nad matematiko</w:t>
      </w:r>
      <w:r w:rsidR="00667134" w:rsidRPr="0002571A">
        <w:t xml:space="preserve"> </w:t>
      </w:r>
      <w:r w:rsidR="00667134" w:rsidRPr="0002571A">
        <w:fldChar w:fldCharType="begin"/>
      </w:r>
      <w:r w:rsidR="00667134" w:rsidRPr="0002571A">
        <w:instrText xml:space="preserve"> ADDIN ZOTERO_ITEM CSL_CITATION {"citationID":"auhjguth6v","properties":{"formattedCitation":"\\uldash{(Hossein-Mohand &amp; Hossein-Mohand, 2023)}","plainCitation":"(Hossein-Mohand &amp; Hossein-Mohand, 2023)","noteIndex":0},"citationItems":[{"id":813,"uris":["http://zotero.org/users/local/ZlhuMgGE/items/J2CDYUTL"],"itemData":{"id":813,"type":"article-journal","abstract":"Motivation, the teacher–student relationship, the use of resources, and the time spent studying, in addition to the family economic and social context, are some of the factors that affect academic performance and directly influence student failure. This paper evaluates the motivation in mathematics students’ performances by analyzing indicators of the mathematics learning dimensions. A total of 2,018 secondary students were evaluated in this cross-sectional study. Motivation, teaching, resources, and study time were analyzed with a validated 20-item questionnaire. Statistical analysis revealed that student motivation appears to be significantly related to perceptions of teaching practices and the use of resources for study. Students with high motivation have positive perceptions of teaching practices. Gender differences were not observed. In addition, the motivation indicator allowed for grouping students into various motivational profiles.","container-title":"Frontiers in Psychology","DOI":"10.3389/fpsyg.2022.1111600","ISSN":"1664-1078","journalAbbreviation":"Front. Psychol.","page":"1111600","source":"DOI.org (Crossref)","title":"Influence of motivation on the perception of mathematics by secondary school students","volume":"13","author":[{"family":"Hossein-Mohand","given":"Hassan"},{"family":"Hossein-Mohand","given":"Hossein"}],"issued":{"date-parts":[["2023",1,19]]}}}],"schema":"https://github.com/citation-style-language/schema/raw/master/csl-citation.json"} </w:instrText>
      </w:r>
      <w:r w:rsidR="00667134" w:rsidRPr="0002571A">
        <w:fldChar w:fldCharType="separate"/>
      </w:r>
      <w:r w:rsidR="00667134" w:rsidRPr="0002571A">
        <w:t>(Hossein-Mohand &amp; Hossein-Mohand, 2023)</w:t>
      </w:r>
      <w:r w:rsidR="00667134" w:rsidRPr="0002571A">
        <w:fldChar w:fldCharType="end"/>
      </w:r>
      <w:r w:rsidRPr="0002571A">
        <w:t>, s čimer se izboljšuje njihova temeljna pismenost in pripravljenost na prihodnji družbeni razvoj.</w:t>
      </w:r>
    </w:p>
    <w:p w14:paraId="26E9FEAA" w14:textId="5884264E" w:rsidR="00152DB5" w:rsidRPr="0002571A" w:rsidRDefault="005562B0" w:rsidP="00E94972">
      <w:r w:rsidRPr="0002571A">
        <w:t xml:space="preserve">Pri pouku matematike je pomembna fleksibilnost in prilagodljivost pri obravnavi določenega problema </w:t>
      </w:r>
      <w:r w:rsidRPr="0002571A">
        <w:fldChar w:fldCharType="begin"/>
      </w:r>
      <w:r w:rsidRPr="0002571A">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02571A">
        <w:fldChar w:fldCharType="separate"/>
      </w:r>
      <w:r w:rsidRPr="0002571A">
        <w:rPr>
          <w:rFonts w:ascii="Calibri" w:hAnsi="Calibri" w:cs="Calibri"/>
        </w:rPr>
        <w:t>(Xu idr., 2017)</w:t>
      </w:r>
      <w:r w:rsidRPr="0002571A">
        <w:fldChar w:fldCharType="end"/>
      </w:r>
      <w:r w:rsidR="009E090A" w:rsidRPr="0002571A">
        <w:t xml:space="preserve">, ki med drugim </w:t>
      </w:r>
      <w:r w:rsidR="006103C4">
        <w:t xml:space="preserve">lahko </w:t>
      </w:r>
      <w:r w:rsidR="009E090A" w:rsidRPr="0002571A">
        <w:t xml:space="preserve">vpliva tudi na sposobnost reševanja realističnih problemov oziroma razreševanja vsakdanjih problemskih situacij </w:t>
      </w:r>
      <w:r w:rsidR="009E090A" w:rsidRPr="0002571A">
        <w:fldChar w:fldCharType="begin"/>
      </w:r>
      <w:r w:rsidR="009E090A" w:rsidRPr="0002571A">
        <w:instrText xml:space="preserve"> ADDIN ZOTERO_ITEM CSL_CITATION {"citationID":"av1dlrjj18","properties":{"formattedCitation":"\\uldash{(Felda, 2012)}","plainCitation":"(Felda, 2012)","noteIndex":0},"citationItems":[{"id":875,"uris":["http://zotero.org/users/local/1Uxvmohd/items/TA7WRAZN"],"itemData":{"id":875,"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009E090A" w:rsidRPr="0002571A">
        <w:fldChar w:fldCharType="separate"/>
      </w:r>
      <w:r w:rsidR="009E090A" w:rsidRPr="0002571A">
        <w:rPr>
          <w:rFonts w:ascii="Calibri" w:hAnsi="Calibri" w:cs="Calibri"/>
          <w:kern w:val="0"/>
        </w:rPr>
        <w:t>(Felda, 2012)</w:t>
      </w:r>
      <w:r w:rsidR="009E090A" w:rsidRPr="0002571A">
        <w:fldChar w:fldCharType="end"/>
      </w:r>
      <w:r w:rsidR="009E090A" w:rsidRPr="0002571A">
        <w:t>.</w:t>
      </w:r>
      <w:r w:rsidRPr="0002571A">
        <w:t xml:space="preserve"> Raziskave kažejo, da mnogo učencev vztraja pri uporabi ene same, včasih neoptimalne strategije za reševanje številnih problemov, pri čemer morda zamenjajo strategije za učinkovitejši pristop</w:t>
      </w:r>
      <w:r w:rsidR="00346A0D" w:rsidRPr="0002571A">
        <w:t xml:space="preserve"> samo</w:t>
      </w:r>
      <w:r w:rsidRPr="0002571A">
        <w:t xml:space="preserve">, ko so k temu izrecno pozvani </w:t>
      </w:r>
      <w:r w:rsidRPr="0002571A">
        <w:fldChar w:fldCharType="begin"/>
      </w:r>
      <w:r w:rsidRPr="0002571A">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02571A">
        <w:fldChar w:fldCharType="separate"/>
      </w:r>
      <w:r w:rsidRPr="0002571A">
        <w:rPr>
          <w:rFonts w:ascii="Calibri" w:hAnsi="Calibri" w:cs="Calibri"/>
        </w:rPr>
        <w:t>(Hickendorff, 2018; Newton idr., 2020; Xu idr., 2017)</w:t>
      </w:r>
      <w:r w:rsidRPr="0002571A">
        <w:fldChar w:fldCharType="end"/>
      </w:r>
      <w:r w:rsidRPr="0002571A">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sidRPr="0002571A">
        <w:fldChar w:fldCharType="begin"/>
      </w:r>
      <w:r w:rsidRPr="0002571A">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Pr="0002571A">
        <w:fldChar w:fldCharType="separate"/>
      </w:r>
      <w:r w:rsidRPr="0002571A">
        <w:rPr>
          <w:rFonts w:ascii="Calibri" w:hAnsi="Calibri" w:cs="Calibri"/>
        </w:rPr>
        <w:t>(Jiang idr., 2021)</w:t>
      </w:r>
      <w:r w:rsidRPr="0002571A">
        <w:fldChar w:fldCharType="end"/>
      </w:r>
      <w:r w:rsidRPr="0002571A">
        <w:t>.</w:t>
      </w:r>
    </w:p>
    <w:p w14:paraId="5F38EC88" w14:textId="23B0E010" w:rsidR="00152DB5" w:rsidRPr="0002571A" w:rsidRDefault="00152DB5" w:rsidP="00E94972">
      <w:r w:rsidRPr="0002571A">
        <w:t>V sodobnem izobraževanju je izboljšanje učnih rezultatov v matematiki ključnega pomena. Raziskave in literatura ponujajo raznolike pristope za doseganje tega cilja</w:t>
      </w:r>
      <w:r w:rsidR="00805AE3" w:rsidRPr="0002571A">
        <w:t xml:space="preserve"> </w:t>
      </w:r>
      <w:r w:rsidR="00805AE3" w:rsidRPr="0002571A">
        <w:fldChar w:fldCharType="begin"/>
      </w:r>
      <w:r w:rsidR="00805AE3" w:rsidRPr="0002571A">
        <w:instrText xml:space="preserve"> ADDIN ZOTERO_ITEM CSL_CITATION {"citationID":"a2gf0019370","properties":{"formattedCitation":"\\uldash{(Lynch et al., 2019; Pellegrini et al., 2021)}","plainCitation":"(Lynch et al., 2019; Pellegrini et al., 2021)","noteIndex":0},"citationItems":[{"id":803,"uris":["http://zotero.org/users/local/ZlhuMgGE/items/KVEW5FAW"],"itemData":{"id":803,"type":"article-journal","abstract":"We present results from a meta-analysis of 95 experimental and quasi-experimental pre-K–12 science, technology, engineering, and mathematics (STEM) professional development and curriculum programs, seeking to understand what content, activities, and formats relate to stronger student outcomes. Across rigorously conducted studies, we found an average weighted impact estimate of +0.21 standard deviations. Programs saw stronger outcomes when they helped teachers learn to use curriculum materials; focused on improving teachers’ content knowledge, pedagogical content knowledge, and/or understanding of how students learn; incorporated summer workshops; and included teacher meetings to troubleshoot and discuss classroom implementation. We discuss implications for policy and practice.","container-title":"Educational Evaluation and Policy Analysis","DOI":"10.3102/0162373719849044","ISSN":"0162-3737, 1935-1062","issue":"3","journalAbbreviation":"Educational Evaluation and Policy Analysis","language":"en","page":"260-293","source":"DOI.org (Crossref)","title":"Strengthening the Research Base That Informs STEM Instructional Improvement Efforts: A Meta-Analysis","title-short":"Strengthening the Research Base That Informs STEM Instructional Improvement Efforts","volume":"41","author":[{"family":"Lynch","given":"Kathleen"},{"family":"Hill","given":"Heather C."},{"family":"Gonzalez","given":"Kathryn E."},{"family":"Pollard","given":"Cynthia"}],"issued":{"date-parts":[["2019",9]]}}},{"id":801,"uris":["http://zotero.org/users/local/ZlhuMgGE/items/3359Z7I4"],"itemData":{"id":801,"type":"article-journal","abstract":"This article reviews research on the achievement outcomes of elementary mathematics programs; 87 rigorous experimental studies evaluated 66 programs in grades K–5. Programs were organized in six categories. Particularly positive outcomes were found for tutoring programs (effect size [ES] = +0.20, k = 22). Positive outcomes were also seen in studies focused on professional development for classroom organization and management (e.g., cooperative learning; ES = +0.19, k = 7). Professional development approaches focused on helping teachers gain in understanding of mathematics content and pedagogy had little impact on student achievement. Professional development intended to help in the adoption of new curricula had a small but significant impact for traditional (nondigital) curricula (ES = +0.12, k = 7), but not for digital curricula. Traditional and digital curricula with limited professional development, as well as benchmark assessment programs, found few positive effects.","container-title":"AERA Open","DOI":"10.1177/2332858420986211","ISSN":"2332-8584, 2332-8584","journalAbbreviation":"AERA Open","language":"en","page":"233285842098621","source":"DOI.org (Crossref)","title":"Effective Programs in Elementary Mathematics: A Meta-Analysis","title-short":"Effective Programs in Elementary Mathematics","volume":"7","author":[{"family":"Pellegrini","given":"Marta"},{"family":"Lake","given":"Cynthia"},{"family":"Neitzel","given":"Amanda"},{"family":"Slavin","given":"Robert E."}],"issued":{"date-parts":[["2021",1]]}}}],"schema":"https://github.com/citation-style-language/schema/raw/master/csl-citation.json"} </w:instrText>
      </w:r>
      <w:r w:rsidR="00805AE3" w:rsidRPr="0002571A">
        <w:fldChar w:fldCharType="separate"/>
      </w:r>
      <w:r w:rsidR="00805AE3" w:rsidRPr="0002571A">
        <w:rPr>
          <w:rFonts w:ascii="Calibri" w:hAnsi="Calibri" w:cs="Calibri"/>
          <w:kern w:val="0"/>
        </w:rPr>
        <w:t>(Lynch et al., 2019; Pellegrini et al., 2021)</w:t>
      </w:r>
      <w:r w:rsidR="00805AE3" w:rsidRPr="0002571A">
        <w:fldChar w:fldCharType="end"/>
      </w:r>
      <w:r w:rsidRPr="0002571A">
        <w:t xml:space="preserve">. Med številnimi metodami se pojavijo različne organizacijske metode dela, med njimi se </w:t>
      </w:r>
      <w:r w:rsidR="00805AE3" w:rsidRPr="0002571A">
        <w:t>delo v majhnih skupinah, med katere spada tudi tandemsko učenje</w:t>
      </w:r>
      <w:r w:rsidRPr="0002571A">
        <w:t xml:space="preserve"> izkaže kot obetavna pot. Koncept tandemskih učnih praks sega v zgodovino, kjer so se že v antičnih časih učitelji in učenci zatekali k skupnemu učenju, izmenjavi znanja in sodelovanju za boljše razumevanje matematičnih konceptov. Sčasoma je tandemsko učenje pridobilo na prepoznavnosti in se razvilo v strukturirano metodo, ki združuje parjenje učencev z različnimi sposobnostmi in izkušnjami ter spodbuja medsebojno učenje in mentorstvo.</w:t>
      </w:r>
    </w:p>
    <w:p w14:paraId="270C392C" w14:textId="2429989A" w:rsidR="00D1757D" w:rsidRPr="0002571A" w:rsidRDefault="00D1757D" w:rsidP="00E94972">
      <w:r w:rsidRPr="0002571A">
        <w:t>Za oceno uspešnosti novih metod učenja, kot je tandemsko učenje, je ključnega pomena celosten pristop, ki upošteva različne spremenljivke in njihovo kompleksno medsebojno delovanje. Ta izziv je bil v preteklosti pogosto ovira pri evalvaciji in uvajanju inovativnih pristopov v izobraževanje. Vendar pa je s pojavom strojnega učenja, ki se je razvilo iz znanosti o računalniškem vidu, našlo rešitev tudi za to področje v šestdesetih letih dvajsetega stoletja. Danes strojno učenje predstavlja pomembno orodje za analizo kompleksnih podatkovnih vzorcev, tudi v edukacijskih vedah, kar omogoča boljše razumevanje učnih procesov in učinkovitejšo implementacijo novih metod v prakso.</w:t>
      </w:r>
    </w:p>
    <w:p w14:paraId="6545501F" w14:textId="78E90A4A" w:rsidR="00A00E98" w:rsidRPr="0002571A" w:rsidRDefault="00A00E98" w:rsidP="00E94972">
      <w:r w:rsidRPr="0002571A">
        <w:lastRenderedPageBreak/>
        <w:t>V doktorski disertaciji raziščemo možnost</w:t>
      </w:r>
      <w:r w:rsidR="00944391" w:rsidRPr="0002571A">
        <w:t xml:space="preserve"> uporabe kvantitativnih metod strojnega učenja, ki čim bolj karakterizirajo učenčev odziv do tandemskega učenja. V obzir vzamemo več dejavnikov, ki na to </w:t>
      </w:r>
      <w:r w:rsidR="006103C4">
        <w:t xml:space="preserve">morebiti </w:t>
      </w:r>
      <w:r w:rsidR="00944391" w:rsidRPr="0002571A">
        <w:t>vplivajo, zanima nas pa, kateri dejavniki so pomembnejši od drugih in s kolikšno natančnostjo lahko te podatki napovejo opazovan odziv</w:t>
      </w:r>
      <w:r w:rsidR="00F30A66" w:rsidRPr="0002571A">
        <w:t>.</w:t>
      </w:r>
    </w:p>
    <w:p w14:paraId="613BCD8D" w14:textId="1BE48827" w:rsidR="00A47DCB" w:rsidRPr="0002571A" w:rsidRDefault="00A47DCB" w:rsidP="00E94972">
      <w:r w:rsidRPr="0002571A">
        <w:t xml:space="preserve">V doktorski disertaciji najprej predstavimo teoretične osnove, ki so dualne narave. Prvi del je fokusiran </w:t>
      </w:r>
      <w:r w:rsidR="00490F2E" w:rsidRPr="0002571A">
        <w:t>na</w:t>
      </w:r>
      <w:r w:rsidRPr="0002571A">
        <w:t xml:space="preserve"> delo v tandemu in vse kar k temu sodi. Najprej postavimo tandemsko učenje v okviri pouka in učnih oblik. Nadaljujemo s psihološkim orisom osebnosti, ki ga v empiričnem delu uporabimo v sintezi z delom v tandemu. Na koncu tega sklopa predstavimo delo v skupini v sodelovalnem kontekstu. V nadaljevalnem delu opišemo statistične metode strojnega učenja, ki ga uporabimo v empiričnem delu v navezavi s tandemskim učenjem. Predstavimo samo metodologijo, modele, ki jih v nadaljevanju potrebujemo in postavimo v </w:t>
      </w:r>
      <w:r w:rsidR="0002571A" w:rsidRPr="0002571A">
        <w:t>kontekst</w:t>
      </w:r>
      <w:r w:rsidRPr="0002571A">
        <w:t xml:space="preserve"> oblikovanja namena in ciljev raziskave v edukacijskih vedah.</w:t>
      </w:r>
    </w:p>
    <w:p w14:paraId="4FC5162C" w14:textId="73E595A7" w:rsidR="001020F9" w:rsidRPr="0002571A" w:rsidRDefault="001020F9" w:rsidP="00E94972">
      <w:r w:rsidRPr="0002571A">
        <w:t>V poglavju Empirični del</w:t>
      </w:r>
      <w:r w:rsidR="00F626D0" w:rsidRPr="0002571A">
        <w:t xml:space="preserve"> opredelimo raziskovalni problem</w:t>
      </w:r>
      <w:r w:rsidR="00C76ABF" w:rsidRPr="0002571A">
        <w:t>, namene in cilje raziskave ter postavimo raziskovalne hipoteze. Opišemo raziskovalno paradigmo, tehniko in potek zbiranja podatkov in vzorec. Predstavimo rezultate in jih interpretiramo.</w:t>
      </w:r>
    </w:p>
    <w:p w14:paraId="30F88A10" w14:textId="492C3459" w:rsidR="00524FC9" w:rsidRPr="0002571A" w:rsidRDefault="003B567D" w:rsidP="00E94972">
      <w:r w:rsidRPr="0002571A">
        <w:t xml:space="preserve">Sledita poglavji Diskusija in Sklepne ugotovitve, nadaljnje usmeritve in omejitve, kjer </w:t>
      </w:r>
      <w:r w:rsidR="00FB31EB" w:rsidRPr="0002571A">
        <w:t xml:space="preserve">odgovorimo na raziskovalna vprašanja, </w:t>
      </w:r>
      <w:proofErr w:type="spellStart"/>
      <w:r w:rsidR="005D61AF" w:rsidRPr="0002571A">
        <w:t>razpravimo</w:t>
      </w:r>
      <w:proofErr w:type="spellEnd"/>
      <w:r w:rsidR="00FB31EB" w:rsidRPr="0002571A">
        <w:t xml:space="preserve"> ugotovitve iz pregleda literature in kakovosti pregledanih raziskav, razvijemo nova spoznanja</w:t>
      </w:r>
      <w:r w:rsidR="005D61AF" w:rsidRPr="0002571A">
        <w:t>, njihovo teoretično, znanstveno in aplikativno plat ter identificiramo omejitve raziskave in priložnosti za nadaljnje raziskovanje</w:t>
      </w:r>
      <w:r w:rsidR="00FB31EB" w:rsidRPr="0002571A">
        <w:t xml:space="preserve">. </w:t>
      </w:r>
      <w:r w:rsidR="005D61AF" w:rsidRPr="0002571A">
        <w:t>Nato bomo v Sklepnih ugotovitvah, nadaljnjih usmeritvah in omejitvah povzeli glavne točke, poudarili prispevek raziskave, opozorili na morebitne pomanjkljivosti v obstoječem znanju, izpostavili pomembnost prihodnjih raziskav, uporabnost pridobljenih spoznanj ter podali priporočila za prakso, raziskovanje, izobraževanje in menedžment ob upoštevanju omejitev raziskave.</w:t>
      </w:r>
    </w:p>
    <w:p w14:paraId="7C326431" w14:textId="7F4BEDA6" w:rsidR="007D421A" w:rsidRPr="0002571A" w:rsidRDefault="007D421A" w:rsidP="00E94972">
      <w:r w:rsidRPr="0002571A">
        <w:t>Po seznamu literature predstavimo</w:t>
      </w:r>
      <w:r w:rsidR="005D61AF" w:rsidRPr="0002571A">
        <w:t>,</w:t>
      </w:r>
      <w:r w:rsidRPr="0002571A">
        <w:t xml:space="preserve"> v prilogah</w:t>
      </w:r>
      <w:r w:rsidR="005D61AF" w:rsidRPr="0002571A">
        <w:t>,</w:t>
      </w:r>
      <w:r w:rsidRPr="0002571A">
        <w:t xml:space="preserve"> v raziskavi </w:t>
      </w:r>
      <w:r w:rsidR="0002571A" w:rsidRPr="0002571A">
        <w:t>uporabljen</w:t>
      </w:r>
      <w:r w:rsidRPr="0002571A">
        <w:t xml:space="preserve"> instrument in ne-konvencionalno kodo statistične analize, ki se navezuje na strojno učenje.</w:t>
      </w:r>
      <w:r w:rsidR="00490F2E" w:rsidRPr="0002571A">
        <w:t xml:space="preserve"> Priložimo še nekaj konvencionalnih metod statistične analize, ki na nek način dopolnjuje rezultate disertacijo in morebitne obrazce za etično </w:t>
      </w:r>
      <w:r w:rsidR="0002571A" w:rsidRPr="0002571A">
        <w:t>komisijo</w:t>
      </w:r>
      <w:r w:rsidR="00490F2E" w:rsidRPr="0002571A">
        <w:t>.</w:t>
      </w:r>
    </w:p>
    <w:p w14:paraId="1F97BA0C" w14:textId="15765788" w:rsidR="00F02E01" w:rsidRPr="0002571A" w:rsidRDefault="00F02E01" w:rsidP="00F02E01">
      <w:pPr>
        <w:pStyle w:val="Heading1"/>
      </w:pPr>
      <w:bookmarkStart w:id="1" w:name="_Toc170115108"/>
      <w:r w:rsidRPr="0002571A">
        <w:t>Teoretični del</w:t>
      </w:r>
      <w:bookmarkEnd w:id="1"/>
    </w:p>
    <w:p w14:paraId="272CCAA2" w14:textId="4D023484" w:rsidR="00F02E01" w:rsidRPr="0002571A" w:rsidRDefault="00F02E01" w:rsidP="00F02E01">
      <w:pPr>
        <w:pStyle w:val="Heading2"/>
      </w:pPr>
      <w:bookmarkStart w:id="2" w:name="_Toc170115109"/>
      <w:r w:rsidRPr="0002571A">
        <w:t>Pouk in učne oblike</w:t>
      </w:r>
      <w:bookmarkEnd w:id="2"/>
    </w:p>
    <w:p w14:paraId="319B8D14" w14:textId="266927C3" w:rsidR="00E94972" w:rsidRPr="0002571A" w:rsidRDefault="00E94972" w:rsidP="00813001">
      <w:pPr>
        <w:pStyle w:val="Heading3"/>
      </w:pPr>
      <w:bookmarkStart w:id="3" w:name="_Toc170115110"/>
      <w:r w:rsidRPr="0002571A">
        <w:t>Kratko o pouku</w:t>
      </w:r>
      <w:bookmarkEnd w:id="3"/>
    </w:p>
    <w:p w14:paraId="298D962C" w14:textId="753B8522" w:rsidR="00813001" w:rsidRPr="0002571A" w:rsidRDefault="00813001" w:rsidP="00813001">
      <w:r w:rsidRPr="0002571A">
        <w:t>V 20. stoletju smo bili priča opaznemu soočanju med tradicionalnim in progresivnim pristopom k poučevanju, ki je oblikovalo pokrajino izobraževanja</w:t>
      </w:r>
      <w:r w:rsidR="001919A6" w:rsidRPr="0002571A">
        <w:t xml:space="preserve"> </w:t>
      </w:r>
      <w:r w:rsidR="001919A6" w:rsidRPr="0002571A">
        <w:fldChar w:fldCharType="begin"/>
      </w:r>
      <w:r w:rsidR="001919A6" w:rsidRPr="0002571A">
        <w:instrText xml:space="preserve"> ADDIN ZOTERO_ITEM CSL_CITATION {"citationID":"a1j549n5efk","properties":{"formattedCitation":"\\uldash{(Drake &amp; Reid, 2020; Reese, 2001)}","plainCitation":"(Drake &amp; Reid, 2020; Reese, 2001)","noteIndex":0},"citationItems":[{"id":805,"uris":["http://zotero.org/users/local/ZlhuMgGE/items/IPSBHMH6"],"itemData":{"id":805,"type":"article-journal","container-title":"Frontiers in Education","DOI":"10.3389/feduc.2020.00122","ISSN":"2504-284X","journalAbbreviation":"Front. Educ.","page":"122","source":"DOI.org (Crossref)","title":"21st Century Competencies in Light of the History of Integrated Curriculum","volume":"5","author":[{"family":"Drake","given":"Susan M."},{"family":"Reid","given":"Joanne L."}],"issued":{"date-parts":[["2020",7,14]]}}},{"id":804,"uris":["http://zotero.org/users/local/ZlhuMgGE/items/AF2G8MYY"],"itemData":{"id":804,"type":"article-journal","abstract":"By the dawn of the twentieth century, a new way of thinking about the nature of the child, classroom methods, and the purposes of the school increasingly dominated educational discourse. Something loosely called progressive education, especially its more child-centered aspects, became part of a larger revolt against the formalism of the schools and an assault on tradition. Our finest scholars, such as Lawrence A. Cremin, in his magisterial study of progressivism forty years ago, have tried to explain the origins and meaning of this movement. One should be humbled by their achievements and by the magnitude of the subject. Variously defined, progressivism continues to find its champions and critics, the latter occasionally blaming it for low economic productivity, immorality among the young, and the decline of academic standards. In the popular press, John Dewey's name is often invoked as the evil genius behind the movement, even though he criticized sugar-coated education and letting children do as they please. While scholars doubt whether any unified, coherent movement called progressivism ever existed, its offspring, progressive education, apparently did exist, wreaking havoc on the schools.","container-title":"History of Education Quarterly","DOI":"10.1111/j.1748-5959.2001.tb00072.x","ISSN":"0018-2680, 1748-5959","issue":"1","journalAbbreviation":"Hist. educ. q.","language":"en","license":"https://www.cambridge.org/core/terms","page":"1-24","source":"DOI.org (Crossref)","title":"The Origins of Progressive Education","volume":"41","author":[{"family":"Reese","given":"William J."}],"issued":{"date-parts":[["2001"]]}}}],"schema":"https://github.com/citation-style-language/schema/raw/master/csl-citation.json"} </w:instrText>
      </w:r>
      <w:r w:rsidR="001919A6" w:rsidRPr="0002571A">
        <w:fldChar w:fldCharType="separate"/>
      </w:r>
      <w:r w:rsidR="001919A6" w:rsidRPr="0002571A">
        <w:rPr>
          <w:rFonts w:ascii="Calibri" w:hAnsi="Calibri" w:cs="Calibri"/>
          <w:kern w:val="0"/>
        </w:rPr>
        <w:t>(Drake &amp; Reid, 2020; Reese, 2001)</w:t>
      </w:r>
      <w:r w:rsidR="001919A6" w:rsidRPr="0002571A">
        <w:fldChar w:fldCharType="end"/>
      </w:r>
      <w:r w:rsidRPr="0002571A">
        <w:t xml:space="preserve">. Klasični pristop tradicionalnega pouka, čeprav sega v zgodovino, še vedno zadržuje svojo pomembnost v sodobnem </w:t>
      </w:r>
      <w:r w:rsidRPr="0002571A">
        <w:lastRenderedPageBreak/>
        <w:t>izobraževalnem kontekstu, saj igra ključno vlogo pri uresničevanju učnih ciljev med učnim procesom</w:t>
      </w:r>
      <w:r w:rsidR="007C3804" w:rsidRPr="0002571A">
        <w:t xml:space="preserve"> </w:t>
      </w:r>
      <w:r w:rsidR="00566856" w:rsidRPr="0002571A">
        <w:fldChar w:fldCharType="begin"/>
      </w:r>
      <w:r w:rsidR="00E837C8" w:rsidRPr="0002571A">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02571A">
        <w:fldChar w:fldCharType="separate"/>
      </w:r>
      <w:r w:rsidR="00E837C8" w:rsidRPr="0002571A">
        <w:rPr>
          <w:rFonts w:ascii="Calibri" w:hAnsi="Calibri" w:cs="Calibri"/>
          <w:kern w:val="0"/>
        </w:rPr>
        <w:t>(Valenčič Zuljan &amp; Kalin, 2020)</w:t>
      </w:r>
      <w:r w:rsidR="00566856" w:rsidRPr="0002571A">
        <w:fldChar w:fldCharType="end"/>
      </w:r>
      <w:r w:rsidR="007C3804" w:rsidRPr="0002571A">
        <w:t xml:space="preserve">. </w:t>
      </w:r>
      <w:r w:rsidRPr="0002571A">
        <w:t>Tradicionalni pristop je pogosto poudarjal avtoriteto učitelja, pomembnost učenja faktov in rutinsko poučevanje, kjer so bile učilnice urejene hierarhično</w:t>
      </w:r>
      <w:r w:rsidR="007C3804" w:rsidRPr="0002571A">
        <w:t xml:space="preserve"> </w:t>
      </w:r>
      <w:r w:rsidR="00566856" w:rsidRPr="0002571A">
        <w:fldChar w:fldCharType="begin"/>
      </w:r>
      <w:r w:rsidR="00E837C8" w:rsidRPr="0002571A">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02571A">
        <w:fldChar w:fldCharType="separate"/>
      </w:r>
      <w:r w:rsidR="00E837C8" w:rsidRPr="0002571A">
        <w:rPr>
          <w:rFonts w:ascii="Calibri" w:hAnsi="Calibri" w:cs="Calibri"/>
          <w:kern w:val="0"/>
        </w:rPr>
        <w:t>(Halpin et al., 1997)</w:t>
      </w:r>
      <w:r w:rsidR="00566856" w:rsidRPr="0002571A">
        <w:fldChar w:fldCharType="end"/>
      </w:r>
      <w:r w:rsidRPr="0002571A">
        <w:t>. Po drugi strani pa je progresivni pristop poudarjal individualizirano učenje, sodelovanje med učenci in učitelji ter uporabo 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332EC74" w:rsidR="00813001" w:rsidRPr="0002571A" w:rsidRDefault="00D42B28" w:rsidP="00813001">
      <w:pPr>
        <w:rPr>
          <w:vanish/>
        </w:rPr>
      </w:pPr>
      <w:r w:rsidRPr="0002571A">
        <w:t xml:space="preserve">V sodobnem izobraževalnem sistemu se učne oblike nenehno razvijajo, da bi ustrezale potrebam in izzivom današnjega časa. Ena od pomembnih prelomnic v tem kontekstu v Sloveniji je bila uvedba Zakona o gimnazijah in Zakona o organizaciji in financiranju vzgoje in izobraževanja, ki sta v izobraževalni sistem vpeljala številne reforme, namenjene izboljšanju kakovosti pouka in prilagajanju pedagoških metod sodobnim izobraževalnim trendom. </w:t>
      </w:r>
      <w:r w:rsidR="00143884" w:rsidRPr="0002571A">
        <w:t xml:space="preserve">O podobnih vplivih lahko govorimo tudi z ozirom na Belo knjigo o vzgoji in izobraževanju v RS. </w:t>
      </w:r>
      <w:r w:rsidRPr="0002571A">
        <w:t>S tem se je premaknilo težišče od zgolj posredovanja znanja k razvoju kompetenc, ki so ključne za uspešno soočanje s kompleksnimi izzivi sodobne družbe.</w:t>
      </w:r>
      <w:r w:rsidRPr="0002571A">
        <w:rPr>
          <w:vanish/>
        </w:rPr>
        <w:t xml:space="preserve"> </w:t>
      </w:r>
      <w:r w:rsidR="00813001" w:rsidRPr="0002571A">
        <w:rPr>
          <w:vanish/>
        </w:rPr>
        <w:t>Top of Form</w:t>
      </w:r>
    </w:p>
    <w:p w14:paraId="16AAA51C" w14:textId="77777777" w:rsidR="00813001" w:rsidRPr="0002571A" w:rsidRDefault="00813001" w:rsidP="00813001"/>
    <w:p w14:paraId="7813C972" w14:textId="69EDCDE7" w:rsidR="00E94972" w:rsidRPr="0002571A" w:rsidRDefault="00E94972" w:rsidP="00964A65">
      <w:pPr>
        <w:pStyle w:val="Heading3"/>
      </w:pPr>
      <w:bookmarkStart w:id="4" w:name="_Toc170115111"/>
      <w:r w:rsidRPr="0002571A">
        <w:t>Neposredna in posredna učna oblika</w:t>
      </w:r>
      <w:bookmarkEnd w:id="4"/>
    </w:p>
    <w:p w14:paraId="2F7A1C2F" w14:textId="7DD5F3B7" w:rsidR="00AA229D" w:rsidRPr="0002571A" w:rsidRDefault="0063170B" w:rsidP="00AA229D">
      <w:r w:rsidRPr="0002571A">
        <w:t xml:space="preserve">Ko govorimo o oblikah edukacijskega procesa, moramo imeti v mislih </w:t>
      </w:r>
      <w:r w:rsidR="0002571A" w:rsidRPr="0002571A">
        <w:t>razmerja</w:t>
      </w:r>
      <w:r w:rsidRPr="0002571A">
        <w:t xml:space="preserve"> med položaji in vlogami učitelja in učencev. Upoštevati moramo same lastnosti učenca (npr. psihološke značilnosti), lastnosti učitelja (npr. njegove didaktične kompetence),</w:t>
      </w:r>
      <w:r w:rsidR="006C4E58" w:rsidRPr="0002571A">
        <w:t xml:space="preserve"> </w:t>
      </w:r>
      <w:r w:rsidRPr="0002571A">
        <w:t>sam kurikulum (npr. cilje in vsebine)</w:t>
      </w:r>
      <w:r w:rsidR="00D661A0" w:rsidRPr="0002571A">
        <w:t>, didaktična sredst</w:t>
      </w:r>
      <w:r w:rsidR="00E143F9" w:rsidRPr="0002571A">
        <w:t>va</w:t>
      </w:r>
      <w:r w:rsidR="00D661A0" w:rsidRPr="0002571A">
        <w:t xml:space="preserve">, ki so učitelju na voljo in zasnovo ter usmerjenost pouka </w:t>
      </w:r>
      <w:r w:rsidR="00E143F9" w:rsidRPr="0002571A">
        <w:fldChar w:fldCharType="begin"/>
      </w:r>
      <w:r w:rsidR="00E143F9" w:rsidRPr="0002571A">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rsidRPr="0002571A">
        <w:fldChar w:fldCharType="separate"/>
      </w:r>
      <w:r w:rsidR="00E143F9" w:rsidRPr="0002571A">
        <w:rPr>
          <w:rFonts w:ascii="Calibri" w:hAnsi="Calibri" w:cs="Calibri"/>
          <w:kern w:val="0"/>
        </w:rPr>
        <w:t>(Blažič et al., 2003)</w:t>
      </w:r>
      <w:r w:rsidR="00E143F9" w:rsidRPr="0002571A">
        <w:fldChar w:fldCharType="end"/>
      </w:r>
      <w:r w:rsidR="00E143F9" w:rsidRPr="0002571A">
        <w:t xml:space="preserve">. Neposredni in posredni pouka sta pojma vezana na odnos med učitelji in učenci, kjer se prvi nanaša na frontalno učno obliko, drugi pa lahko poteka v individualni, tandemski ali pa skupinski učni obliki </w:t>
      </w:r>
      <w:r w:rsidR="00E143F9" w:rsidRPr="0002571A">
        <w:fldChar w:fldCharType="begin"/>
      </w:r>
      <w:r w:rsidR="00E143F9" w:rsidRPr="0002571A">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rsidRPr="0002571A">
        <w:fldChar w:fldCharType="separate"/>
      </w:r>
      <w:r w:rsidR="00E143F9" w:rsidRPr="0002571A">
        <w:rPr>
          <w:rFonts w:ascii="Calibri" w:hAnsi="Calibri" w:cs="Calibri"/>
        </w:rPr>
        <w:t>(Kramar, 2009)</w:t>
      </w:r>
      <w:r w:rsidR="00E143F9" w:rsidRPr="0002571A">
        <w:fldChar w:fldCharType="end"/>
      </w:r>
      <w:r w:rsidR="00E143F9" w:rsidRPr="0002571A">
        <w:t xml:space="preserve">. Učne oblike so tako v korespondenci s številom učencev </w:t>
      </w:r>
      <w:r w:rsidR="00E143F9" w:rsidRPr="0002571A">
        <w:fldChar w:fldCharType="begin"/>
      </w:r>
      <w:r w:rsidR="00E143F9" w:rsidRPr="0002571A">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rsidRPr="0002571A">
        <w:fldChar w:fldCharType="separate"/>
      </w:r>
      <w:r w:rsidR="00E143F9" w:rsidRPr="0002571A">
        <w:rPr>
          <w:rFonts w:ascii="Calibri" w:hAnsi="Calibri" w:cs="Calibri"/>
          <w:kern w:val="0"/>
        </w:rPr>
        <w:t>(Blažič et al., 2003; Kramar, 2009; Kubale, 2015; Tomić, 2003)</w:t>
      </w:r>
      <w:r w:rsidR="00E143F9" w:rsidRPr="0002571A">
        <w:fldChar w:fldCharType="end"/>
      </w:r>
      <w:r w:rsidR="00E143F9" w:rsidRPr="0002571A">
        <w:t>.</w:t>
      </w:r>
      <w:r w:rsidR="00920F15" w:rsidRPr="0002571A">
        <w:t xml:space="preserve"> Osnovne lastnosti obeh družin učnih oblike najdemo v </w:t>
      </w:r>
      <w:r w:rsidR="00025706" w:rsidRPr="0002571A">
        <w:fldChar w:fldCharType="begin"/>
      </w:r>
      <w:r w:rsidR="00025706" w:rsidRPr="0002571A">
        <w:instrText xml:space="preserve"> REF _Ref162370030 \h </w:instrText>
      </w:r>
      <w:r w:rsidR="00025706" w:rsidRPr="0002571A">
        <w:fldChar w:fldCharType="separate"/>
      </w:r>
      <w:r w:rsidR="00025706" w:rsidRPr="0002571A">
        <w:t>Preglednica 1</w:t>
      </w:r>
      <w:r w:rsidR="00025706" w:rsidRPr="0002571A">
        <w:fldChar w:fldCharType="end"/>
      </w:r>
      <w:r w:rsidR="00025706" w:rsidRPr="0002571A">
        <w:t>.</w:t>
      </w:r>
    </w:p>
    <w:p w14:paraId="1BCA40E0" w14:textId="73EC546C" w:rsidR="00025706" w:rsidRPr="0002571A" w:rsidRDefault="00025706" w:rsidP="00025706">
      <w:pPr>
        <w:pStyle w:val="Caption"/>
        <w:keepNext/>
      </w:pPr>
      <w:bookmarkStart w:id="5" w:name="_Ref162370030"/>
      <w:bookmarkStart w:id="6" w:name="_Ref162370013"/>
      <w:bookmarkStart w:id="7" w:name="_Toc170115505"/>
      <w:r w:rsidRPr="0002571A">
        <w:t xml:space="preserve">Preglednica </w:t>
      </w:r>
      <w:r w:rsidR="00F646CE" w:rsidRPr="0002571A">
        <w:fldChar w:fldCharType="begin"/>
      </w:r>
      <w:r w:rsidR="00F646CE" w:rsidRPr="0002571A">
        <w:instrText xml:space="preserve"> SEQ Preglednica \* ARABIC </w:instrText>
      </w:r>
      <w:r w:rsidR="00F646CE" w:rsidRPr="0002571A">
        <w:fldChar w:fldCharType="separate"/>
      </w:r>
      <w:r w:rsidR="00F646CE" w:rsidRPr="0002571A">
        <w:t>1</w:t>
      </w:r>
      <w:r w:rsidR="00F646CE" w:rsidRPr="0002571A">
        <w:fldChar w:fldCharType="end"/>
      </w:r>
      <w:bookmarkEnd w:id="5"/>
      <w:r w:rsidRPr="0002571A">
        <w:t>: Osnovne lastnosti neposredne in posredne učne oblike.</w:t>
      </w:r>
      <w:bookmarkEnd w:id="6"/>
      <w:bookmarkEnd w:id="7"/>
    </w:p>
    <w:tbl>
      <w:tblPr>
        <w:tblStyle w:val="TableGrid"/>
        <w:tblW w:w="9175"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1"/>
        <w:gridCol w:w="6154"/>
      </w:tblGrid>
      <w:tr w:rsidR="00DE160D" w:rsidRPr="0002571A" w14:paraId="7B3FEBB8" w14:textId="77777777" w:rsidTr="000574CA">
        <w:tc>
          <w:tcPr>
            <w:tcW w:w="3021" w:type="dxa"/>
          </w:tcPr>
          <w:p w14:paraId="4D47C233" w14:textId="675337DA" w:rsidR="00DE160D" w:rsidRPr="0002571A" w:rsidRDefault="00DE160D" w:rsidP="00AA229D">
            <w:pPr>
              <w:rPr>
                <w:b/>
                <w:bCs/>
              </w:rPr>
            </w:pPr>
            <w:r w:rsidRPr="0002571A">
              <w:rPr>
                <w:b/>
                <w:bCs/>
              </w:rPr>
              <w:t>Neposredna učna oblika</w:t>
            </w:r>
          </w:p>
        </w:tc>
        <w:tc>
          <w:tcPr>
            <w:tcW w:w="6154" w:type="dxa"/>
          </w:tcPr>
          <w:p w14:paraId="58BD8FBB" w14:textId="6FECCCA9" w:rsidR="00DE160D" w:rsidRPr="0002571A" w:rsidRDefault="00DE160D" w:rsidP="00AA229D">
            <w:pPr>
              <w:rPr>
                <w:b/>
                <w:bCs/>
              </w:rPr>
            </w:pPr>
            <w:r w:rsidRPr="0002571A">
              <w:rPr>
                <w:b/>
                <w:bCs/>
              </w:rPr>
              <w:t>Posredna učna oblika</w:t>
            </w:r>
          </w:p>
        </w:tc>
      </w:tr>
      <w:tr w:rsidR="00DE160D" w:rsidRPr="0002571A" w14:paraId="66903CDB" w14:textId="77777777" w:rsidTr="000574CA">
        <w:tc>
          <w:tcPr>
            <w:tcW w:w="3021" w:type="dxa"/>
          </w:tcPr>
          <w:p w14:paraId="6544781E" w14:textId="569FC65D" w:rsidR="00DE160D" w:rsidRPr="0002571A" w:rsidRDefault="00DE160D" w:rsidP="00DE160D">
            <w:r w:rsidRPr="0002571A">
              <w:t>Ekonomičnost</w:t>
            </w:r>
          </w:p>
        </w:tc>
        <w:tc>
          <w:tcPr>
            <w:tcW w:w="6154" w:type="dxa"/>
          </w:tcPr>
          <w:p w14:paraId="4ADEF600" w14:textId="54CE61DF" w:rsidR="00DE160D" w:rsidRPr="0002571A" w:rsidRDefault="00DE160D" w:rsidP="00DE160D">
            <w:r w:rsidRPr="0002571A">
              <w:t>Primerne za starejše učence</w:t>
            </w:r>
          </w:p>
        </w:tc>
      </w:tr>
      <w:tr w:rsidR="00DE160D" w:rsidRPr="0002571A" w14:paraId="79CC4862" w14:textId="77777777" w:rsidTr="000574CA">
        <w:tc>
          <w:tcPr>
            <w:tcW w:w="3021" w:type="dxa"/>
          </w:tcPr>
          <w:p w14:paraId="1AEEB3B0" w14:textId="67146236" w:rsidR="00DE160D" w:rsidRPr="0002571A" w:rsidRDefault="00DE160D" w:rsidP="00DE160D">
            <w:r w:rsidRPr="0002571A">
              <w:t>Učitelj na voljo vsem učencem</w:t>
            </w:r>
          </w:p>
        </w:tc>
        <w:tc>
          <w:tcPr>
            <w:tcW w:w="6154" w:type="dxa"/>
          </w:tcPr>
          <w:p w14:paraId="0F20D65C" w14:textId="076E2A2F" w:rsidR="00DE160D" w:rsidRPr="0002571A" w:rsidRDefault="00DE160D" w:rsidP="00DE160D">
            <w:r w:rsidRPr="0002571A">
              <w:t>Učitelj je do učencev in učne vsebine v posrednem razmerju</w:t>
            </w:r>
          </w:p>
        </w:tc>
      </w:tr>
      <w:tr w:rsidR="00DE160D" w:rsidRPr="0002571A" w14:paraId="6A6E3654" w14:textId="77777777" w:rsidTr="000574CA">
        <w:tc>
          <w:tcPr>
            <w:tcW w:w="3021" w:type="dxa"/>
          </w:tcPr>
          <w:p w14:paraId="344A284E" w14:textId="30B4C2DB" w:rsidR="00DE160D" w:rsidRPr="0002571A" w:rsidRDefault="00DE160D" w:rsidP="00DE160D">
            <w:r w:rsidRPr="0002571A">
              <w:t>Učenci v podrejenem položaju</w:t>
            </w:r>
          </w:p>
        </w:tc>
        <w:tc>
          <w:tcPr>
            <w:tcW w:w="6154" w:type="dxa"/>
          </w:tcPr>
          <w:p w14:paraId="37C70DEE" w14:textId="046CB2EA" w:rsidR="00DE160D" w:rsidRPr="0002571A" w:rsidRDefault="00DE160D" w:rsidP="00DE160D">
            <w:r w:rsidRPr="0002571A">
              <w:t xml:space="preserve">Komunikacija je horizontalna, v primeru učenec – učenec in </w:t>
            </w:r>
            <w:r w:rsidR="0002571A" w:rsidRPr="0002571A">
              <w:t>vertikalna</w:t>
            </w:r>
            <w:r w:rsidRPr="0002571A">
              <w:t xml:space="preserve"> v primeru usmerjenosti k učitelju</w:t>
            </w:r>
          </w:p>
        </w:tc>
      </w:tr>
      <w:tr w:rsidR="00DE160D" w:rsidRPr="0002571A" w14:paraId="79F6733E" w14:textId="77777777" w:rsidTr="000574CA">
        <w:tc>
          <w:tcPr>
            <w:tcW w:w="3021" w:type="dxa"/>
          </w:tcPr>
          <w:p w14:paraId="3E3AEE83" w14:textId="5A94B40F" w:rsidR="00DE160D" w:rsidRPr="0002571A" w:rsidRDefault="00DE160D" w:rsidP="00DE160D">
            <w:r w:rsidRPr="0002571A">
              <w:t>Monotonost</w:t>
            </w:r>
          </w:p>
        </w:tc>
        <w:tc>
          <w:tcPr>
            <w:tcW w:w="6154" w:type="dxa"/>
          </w:tcPr>
          <w:p w14:paraId="77830F7F" w14:textId="1BF918D9" w:rsidR="00DE160D" w:rsidRPr="0002571A" w:rsidRDefault="00DE160D" w:rsidP="00DE160D"/>
        </w:tc>
      </w:tr>
      <w:tr w:rsidR="00DE160D" w:rsidRPr="0002571A" w14:paraId="0F26103D" w14:textId="77777777" w:rsidTr="000574CA">
        <w:tc>
          <w:tcPr>
            <w:tcW w:w="3021" w:type="dxa"/>
            <w:tcBorders>
              <w:bottom w:val="single" w:sz="4" w:space="0" w:color="auto"/>
            </w:tcBorders>
          </w:tcPr>
          <w:p w14:paraId="34DCA087" w14:textId="35B2D681" w:rsidR="00DE160D" w:rsidRPr="0002571A" w:rsidRDefault="00DE160D" w:rsidP="00DE160D">
            <w:r w:rsidRPr="0002571A">
              <w:lastRenderedPageBreak/>
              <w:t>Primerna v uvodni fazi in zaključku</w:t>
            </w:r>
          </w:p>
        </w:tc>
        <w:tc>
          <w:tcPr>
            <w:tcW w:w="6154" w:type="dxa"/>
            <w:tcBorders>
              <w:bottom w:val="single" w:sz="4" w:space="0" w:color="auto"/>
            </w:tcBorders>
          </w:tcPr>
          <w:p w14:paraId="44A1D2F0" w14:textId="65C3F537" w:rsidR="00DE160D" w:rsidRPr="0002571A" w:rsidRDefault="00DE160D" w:rsidP="00DE160D"/>
        </w:tc>
      </w:tr>
    </w:tbl>
    <w:p w14:paraId="3770F4B8" w14:textId="049F8F01" w:rsidR="00D86778" w:rsidRPr="0002571A" w:rsidRDefault="00D86778" w:rsidP="00D86778">
      <w:pPr>
        <w:pStyle w:val="Heading3"/>
      </w:pPr>
      <w:bookmarkStart w:id="8" w:name="_Toc170115112"/>
      <w:r w:rsidRPr="0002571A">
        <w:t>Pouk matematike in učne oblike pri njem</w:t>
      </w:r>
      <w:bookmarkEnd w:id="8"/>
    </w:p>
    <w:p w14:paraId="0F9C7AFE" w14:textId="6F90698F" w:rsidR="007D5D1B" w:rsidRPr="0002571A" w:rsidRDefault="007D5D1B" w:rsidP="00DE4BA0">
      <w:r w:rsidRPr="0002571A">
        <w:t xml:space="preserve">Matematika je ena od osrednjih disciplin v širšem izobraževalnem programu </w:t>
      </w:r>
      <w:r w:rsidRPr="0002571A">
        <w:fldChar w:fldCharType="begin"/>
      </w:r>
      <w:r w:rsidR="00E143F9" w:rsidRPr="0002571A">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02571A">
        <w:fldChar w:fldCharType="separate"/>
      </w:r>
      <w:r w:rsidR="00E143F9" w:rsidRPr="0002571A">
        <w:rPr>
          <w:rFonts w:ascii="Calibri" w:hAnsi="Calibri" w:cs="Calibri"/>
        </w:rPr>
        <w:t>(Piccirilli et al., 2023)</w:t>
      </w:r>
      <w:r w:rsidRPr="0002571A">
        <w:fldChar w:fldCharType="end"/>
      </w:r>
      <w:r w:rsidRPr="0002571A">
        <w:t xml:space="preserve">. Pomembnost matematičnih spretnosti </w:t>
      </w:r>
      <w:r w:rsidR="005F0B2D" w:rsidRPr="005F0B2D">
        <w:t xml:space="preserve">(specifična znanja npr. analitično mišljenje in procesi npr. prepoznavanje vzorcev; </w:t>
      </w:r>
      <w:r w:rsidR="005F0B2D" w:rsidRPr="005F0B2D">
        <w:fldChar w:fldCharType="begin"/>
      </w:r>
      <w:r w:rsidR="005F0B2D" w:rsidRPr="005F0B2D">
        <w:instrText xml:space="preserve"> ADDIN ZOTERO_ITEM CSL_CITATION {"citationID":"ame30r15t6","properties":{"formattedCitation":"\\uldash{(Gilmore, 2023)}","plainCitation":"(Gilmore, 2023)","noteIndex":0},"citationItems":[{"id":916,"uris":["http://zotero.org/users/local/ZlhuMgGE/items/FZZ8MK52"],"itemData":{"id":916,"type":"article-journal","abstract":"Mathematics skills are associated with future employment, well-being, and quality of life. However, many adults and children fail to learn the mathematics skills they require. To improve this situation, we need to have a better understanding of the processes of learning and performing mathematics. Over the past two decades, there has been a substantial growth in psychological research focusing on mathematics. However, to make further progress, we need to pay greater attention to the nature of, and multiple elements involved in, mathematical cognition. Mathematics is not a single construct; rather, overall mathematics achievement is comprised of proficiency with specific components of mathematics (e.g., number fact knowledge, algebraic thinking), which in turn recruit basic mathematical processes (e.g., magnitude comparison, pattern recognition). General cognitive skills and different learning experiences influence the development of each component of mathematics as well as the links between them. Here, I propose and provide evidence for a framework that structures how these components of mathematics fit together. This framework allows us to make sense of the proliferation of empirical findings concerning influences on mathematical cognition and can guide the questions we ask, identifying where we are missing both research evidence and models of specific mechanisms.","container-title":"Quarterly Journal of Experimental Psychology","DOI":"10.1177/17470218231175325","ISSN":"1747-0218, 1747-0226","issue":"9","journalAbbreviation":"Quarterly Journal of Experimental Psychology","language":"en","page":"1953-1972","source":"DOI.org (Crossref)","title":"Understanding the complexities of mathematical cognition: A multi-level framework","title-short":"Understanding the complexities of mathematical cognition","volume":"76","author":[{"family":"Gilmore","given":"Camilla"}],"issued":{"date-parts":[["2023",9]]}}}],"schema":"https://github.com/citation-style-language/schema/raw/master/csl-citation.json"} </w:instrText>
      </w:r>
      <w:r w:rsidR="005F0B2D" w:rsidRPr="005F0B2D">
        <w:fldChar w:fldCharType="separate"/>
      </w:r>
      <w:r w:rsidR="005F0B2D" w:rsidRPr="005F0B2D">
        <w:rPr>
          <w:rFonts w:ascii="Calibri" w:hAnsi="Calibri" w:cs="Calibri"/>
          <w:kern w:val="0"/>
        </w:rPr>
        <w:t xml:space="preserve">Gilmore </w:t>
      </w:r>
      <w:r w:rsidR="005F0B2D">
        <w:rPr>
          <w:rFonts w:ascii="Calibri" w:hAnsi="Calibri" w:cs="Calibri"/>
          <w:kern w:val="0"/>
        </w:rPr>
        <w:t>(</w:t>
      </w:r>
      <w:r w:rsidR="005F0B2D" w:rsidRPr="005F0B2D">
        <w:rPr>
          <w:rFonts w:ascii="Calibri" w:hAnsi="Calibri" w:cs="Calibri"/>
          <w:kern w:val="0"/>
        </w:rPr>
        <w:t>2023</w:t>
      </w:r>
      <w:r w:rsidR="005F0B2D" w:rsidRPr="005F0B2D">
        <w:fldChar w:fldCharType="end"/>
      </w:r>
      <w:r w:rsidR="005F0B2D" w:rsidRPr="005F0B2D">
        <w:t>)</w:t>
      </w:r>
      <w:r w:rsidR="005F0B2D">
        <w:t>)</w:t>
      </w:r>
      <w:r w:rsidR="005F0B2D" w:rsidRPr="005F0B2D">
        <w:t xml:space="preserve"> </w:t>
      </w:r>
      <w:r w:rsidRPr="005F0B2D">
        <w:t>se odraža</w:t>
      </w:r>
      <w:r w:rsidRPr="0002571A">
        <w:t xml:space="preserve"> v sodobni družbi, ki se vse bolj opira na kvantitativne podatke. To velja tako za osebni razvoj posameznika kot tudi za akademski napredek ter družbeni vpliv </w:t>
      </w:r>
      <w:r w:rsidRPr="0002571A">
        <w:fldChar w:fldCharType="begin"/>
      </w:r>
      <w:r w:rsidR="008D1133" w:rsidRPr="0002571A">
        <w:instrText xml:space="preserve"> ADDIN ZOTERO_ITEM CSL_CITATION {"citationID":"a1p67dmc4rc","properties":{"formattedCitation":"\\uldash{(Cuder et al., 2023; Felda &amp; Coti\\uc0\\u269{}, 2012)}","plainCitation":"(Cuder et al., 2023; Felda &amp; Cotič, 2012)","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20,"uris":["http://zotero.org/users/local/1Uxvmohd/items/3ASRT2QL"],"itemData":{"id":920,"type":"article-journal","abstract":"Why teach mathematics. When first introducing mathematical contents to children as part of early mathematics instruction, we tend to refer to abstract notions rather than to the experience that children already have, by which we break the link between mathematics and the material world or at least between mathematics and the kind of mathematical world that children already know. Contrary to that, teachers should give pupils guidance to help them increase the level of their mathematical literacy in line with their experiences and abilities and at the same time build abstract mathematical reflection of the material world and to enrich their own mathematical language. Recently, the importance of play or those activities in which children are actively involved has been emphasised. Through personal identification with a problem situation and problem solving, a child is supposed to learn about new concepts and strategies. However, doubts have emerged as to whether this kind of instruction has really come to life in teaching practice or whether such activities have been introduced merely as an initial motivation which fades away into mere transmission or reception of factographic knowledge. Children must regularly adjust the newly acquired knowledge to the priorly mastered knowledge and link mathematics to real-time situations. This is the only way for them to feel safe, satisfied, and successful and to be motivated for attaining new knowledge, through which mathematics instruction gets a true meaning.","container-title":"Journal of Elementary Education","ISSN":"2350-4803","issue":"2/3","language":"sl","license":"Copyright (c) 2012 Darjo Felda, Mara Cotič","note":"number: 2/3","page":"107-120","source":"journals.um.si","title":"Zakaj poučevati matematiko","volume":"5","author":[{"family":"Felda","given":"Darjo"},{"family":"Cotič","given":"Mara"}],"issued":{"date-parts":[["2012",9,15]]}}}],"schema":"https://github.com/citation-style-language/schema/raw/master/csl-citation.json"} </w:instrText>
      </w:r>
      <w:r w:rsidRPr="0002571A">
        <w:fldChar w:fldCharType="separate"/>
      </w:r>
      <w:r w:rsidR="008D1133" w:rsidRPr="0002571A">
        <w:rPr>
          <w:rFonts w:ascii="Calibri" w:hAnsi="Calibri" w:cs="Calibri"/>
          <w:kern w:val="0"/>
        </w:rPr>
        <w:t>(Cuder et al., 2023; Felda &amp; Cotič, 2012)</w:t>
      </w:r>
      <w:r w:rsidRPr="0002571A">
        <w:fldChar w:fldCharType="end"/>
      </w:r>
      <w:r w:rsidRPr="0002571A">
        <w:t xml:space="preserve">. Na uspešnost in dosežke </w:t>
      </w:r>
      <w:r w:rsidR="006103C4">
        <w:t xml:space="preserve">lahko </w:t>
      </w:r>
      <w:r w:rsidRPr="005F0B2D">
        <w:t>vplivajo tudi psihosocialni</w:t>
      </w:r>
      <w:r w:rsidRPr="0002571A">
        <w:t xml:space="preserve"> dejavniki</w:t>
      </w:r>
      <w:r w:rsidR="005F0B2D" w:rsidRPr="005F0B2D">
        <w:t>, kot so anksioznost, motivacija, stališča in čustva</w:t>
      </w:r>
      <w:r w:rsidRPr="0002571A">
        <w:t xml:space="preserve"> </w:t>
      </w:r>
      <w:r w:rsidRPr="0002571A">
        <w:fldChar w:fldCharType="begin"/>
      </w:r>
      <w:r w:rsidR="008D1133" w:rsidRPr="0002571A">
        <w:instrText xml:space="preserve"> ADDIN ZOTERO_ITEM CSL_CITATION {"citationID":"a7g6jd149g","properties":{"formattedCitation":"\\uldash{(Echeverr\\uc0\\u237{}a Castro et al., 2020; Poredo\\uc0\\u353{} &amp; Puklek Levpu\\uc0\\u353{}\\uc0\\u269{}ek, 2017; Puklek Levpu\\uc0\\u353{}\\uc0\\u269{}ek, 2014; \\uc0\\u381{}akelj, 2013)}","plainCitation":"(Echeverría Castro et al., 2020; Poredoš &amp; Puklek Levpušček, 2017; Puklek Levpušček, 2014; Žakelj, 2013)","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id":876,"uris":["http://zotero.org/users/local/1Uxvmohd/items/VY4NGETP"],"itemData":{"id":876,"type":"article-journal","container-title":"Didactica Slovenica - Pedagoska Obzorja","issue":"1","journalAbbreviation":"Didactica Slovenica - Pedagoska Obzorja","page":"47-63","title":"Motivational and emotional factors of academic achievement in mathematics in early adolescence","volume":"32","author":[{"family":"Poredoš","given":"Mojca"},{"family":"Puklek Levpušček","given":"Melita"}],"issued":{"date-parts":[["2017",1,1]]}}},{"id":871,"uris":["http://zotero.org/users/local/1Uxvmohd/items/CJD2MY8E"],"itemData":{"id":871,"type":"article-journal","container-title":"Pedagoška obzorja","issue":"2","language":"slovenski","note":"issue: 2\njournalAbbreviation: Pedagoška obzorja\npublisher: Pedagoška fakulteta\nvolume: 29","page":"46-60","title":"Matematična anksioznost in uspešnost pri matematiki","volume":"29","author":[{"family":"Puklek Levpušček","given":"Melita"}],"issued":{"date-parts":[["2014"]]}}},{"id":922,"uris":["http://zotero.org/users/local/1Uxvmohd/items/G2F3IZXW"],"itemData":{"id":922,"type":"article-journal","abstract":"Teaching Strategies for Helping Students with Difficulties in Learning Mathematics. Pupils’ performance in school is influenced by various elements, such as cognitive, social, and emotional factors, home environment, school environment, etc. As regards school, the organisation of education and teachers’ conduct in teaching play an important role. From the perspective of pupils with learning difficulties, teachers’ decisions are closely linked with their knowledge of learning difficulties and the causes of the latter as well as with the methodical knowledge they need so as to be able to teach pupils with learning difficulties. The first part of the article introduces general and specific learning disabilities of pupils in mathematics, along with the causes for learning disabilities and the means to helping pupils. The second part of the article summarises the results of a survey, the main purpose of which was to examine which were those mathematics topics that tended to cause most learning difficulties. The survey also focused on the satisfaction of teachers with the efficiency of the methodical ways of helping those pupils, and on the qualification of teachers to deliver different kinds of assistance. The results of the survey indicated that most teachers noticed learning disabilities occurring in multiplication, addition and subtraction over tenths, in quantities/measure units/conversion of units, and in solving mathematic problems and textual exercises. The teachers were fairly satisfied with the efficiency of the methodical ways of assistance. They expressed most satisfaction with those approaches which they felt they were most qualified for, i.e. the use of different didactic props and adapting the ways of reinforcing knowledge with pupils who had learning disabilities.","container-title":"Journal of Elementary Education","ISSN":"2350-4803","issue":"1","language":"sl","license":"Copyright (c) 2013 Revija za elementarno izobraževanje","note":"number: 1","page":"5-25","source":"journals.um.si","title":"Pristopi učiteljev pri oblikah pomoči učencem z učnimi težavami pri matematiki","volume":"6","author":[{"family":"Žakelj","given":"Amalija"}],"issued":{"date-parts":[["2013",4,1]]}}}],"schema":"https://github.com/citation-style-language/schema/raw/master/csl-citation.json"} </w:instrText>
      </w:r>
      <w:r w:rsidRPr="0002571A">
        <w:fldChar w:fldCharType="separate"/>
      </w:r>
      <w:r w:rsidR="008D1133" w:rsidRPr="0002571A">
        <w:rPr>
          <w:rFonts w:ascii="Calibri" w:hAnsi="Calibri" w:cs="Calibri"/>
          <w:kern w:val="0"/>
        </w:rPr>
        <w:t>(Echeverría Castro et al., 2020; Poredoš &amp; Puklek Levpušček, 2017; Puklek Levpušček, 2014; Žakelj, 2013)</w:t>
      </w:r>
      <w:r w:rsidRPr="0002571A">
        <w:fldChar w:fldCharType="end"/>
      </w:r>
      <w:r w:rsidRPr="0002571A">
        <w:t xml:space="preserve">, </w:t>
      </w:r>
      <w:r w:rsidR="00C12EE2" w:rsidRPr="0002571A">
        <w:t>ki jih obravnavamo v naslednjem poglavju.</w:t>
      </w:r>
      <w:r w:rsidR="00DE4BA0" w:rsidRPr="0002571A">
        <w:t xml:space="preserve"> Preučevati dejavnike, ki </w:t>
      </w:r>
      <w:r w:rsidR="006103C4">
        <w:t xml:space="preserve">lahko </w:t>
      </w:r>
      <w:r w:rsidR="00DE4BA0" w:rsidRPr="0002571A">
        <w:t xml:space="preserve">vplivajo na uspeh matematike pa je nujno, saj pri nas, sodeč po </w:t>
      </w:r>
      <w:r w:rsidR="00885A96" w:rsidRPr="0002571A">
        <w:t xml:space="preserve">rezultatih raziskave PISA </w:t>
      </w:r>
      <w:r w:rsidR="00DE4BA0" w:rsidRPr="0002571A">
        <w:t xml:space="preserve">matematična pismenost </w:t>
      </w:r>
      <w:r w:rsidR="00885A96" w:rsidRPr="0002571A">
        <w:t xml:space="preserve">upada </w:t>
      </w:r>
      <w:r w:rsidR="00885A96" w:rsidRPr="0002571A">
        <w:fldChar w:fldCharType="begin"/>
      </w:r>
      <w:r w:rsidR="00885A96" w:rsidRPr="0002571A">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sidRPr="0002571A">
        <w:fldChar w:fldCharType="separate"/>
      </w:r>
      <w:r w:rsidR="00885A96" w:rsidRPr="0002571A">
        <w:rPr>
          <w:rFonts w:ascii="Calibri" w:hAnsi="Calibri" w:cs="Calibri"/>
          <w:kern w:val="0"/>
          <w:szCs w:val="24"/>
        </w:rPr>
        <w:t>(Ministrstvo za vzgojo in izobraževanje RS &amp; Pedagoški inštitut, 2023)</w:t>
      </w:r>
      <w:r w:rsidR="00885A96" w:rsidRPr="0002571A">
        <w:fldChar w:fldCharType="end"/>
      </w:r>
      <w:r w:rsidR="00885A96" w:rsidRPr="0002571A">
        <w:t>.</w:t>
      </w:r>
    </w:p>
    <w:p w14:paraId="6FE97AF0" w14:textId="29EDB8C9" w:rsidR="002A79CE" w:rsidRPr="0002571A" w:rsidRDefault="002A79CE" w:rsidP="002A79CE">
      <w:r w:rsidRPr="0002571A">
        <w:t>Učenje matematike je vezano na več disciplin in ima primarni cilj prenašanja znanja, ki koristi v različnih situacijah</w:t>
      </w:r>
      <w:r w:rsidR="000D2089" w:rsidRPr="0002571A">
        <w:t xml:space="preserve"> </w:t>
      </w:r>
      <w:r w:rsidR="000247AA" w:rsidRPr="0002571A">
        <w:fldChar w:fldCharType="begin"/>
      </w:r>
      <w:r w:rsidR="000247AA" w:rsidRPr="0002571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rsidRPr="0002571A">
        <w:fldChar w:fldCharType="separate"/>
      </w:r>
      <w:r w:rsidR="000247AA" w:rsidRPr="0002571A">
        <w:rPr>
          <w:rFonts w:ascii="Calibri" w:hAnsi="Calibri" w:cs="Calibri"/>
          <w:kern w:val="0"/>
        </w:rPr>
        <w:t>(Ünal, 2017)</w:t>
      </w:r>
      <w:r w:rsidR="000247AA" w:rsidRPr="0002571A">
        <w:fldChar w:fldCharType="end"/>
      </w:r>
      <w:r w:rsidR="000D2089" w:rsidRPr="0002571A">
        <w:t xml:space="preserve">, ki smo jih spoznali v poglavju zgoraj. Za ta namen so učni načrti pri matematiki prilagojeni fundamentalnim matematičnim znanjem, ki koristijo razumevanju konceptom, ki jih učenec lahko uporabi tako tekom življenja, kot tekom </w:t>
      </w:r>
      <w:r w:rsidR="0002571A" w:rsidRPr="0002571A">
        <w:t>nadaljnjega</w:t>
      </w:r>
      <w:r w:rsidR="000D2089" w:rsidRPr="0002571A">
        <w:t xml:space="preserve"> izobraževanja</w:t>
      </w:r>
      <w:r w:rsidR="00A57750" w:rsidRPr="0002571A">
        <w:t xml:space="preserve"> s poudarkom </w:t>
      </w:r>
      <w:r w:rsidR="000D2089" w:rsidRPr="0002571A">
        <w:t xml:space="preserve">na  razvijanju matematičnega mišljenja in problemskega reševanja </w:t>
      </w:r>
      <w:r w:rsidR="00A57750" w:rsidRPr="0002571A">
        <w:fldChar w:fldCharType="begin"/>
      </w:r>
      <w:r w:rsidR="00E837C8" w:rsidRPr="0002571A">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02571A">
        <w:fldChar w:fldCharType="separate"/>
      </w:r>
      <w:r w:rsidR="00E837C8" w:rsidRPr="0002571A">
        <w:rPr>
          <w:rFonts w:ascii="Calibri" w:hAnsi="Calibri" w:cs="Calibri"/>
          <w:kern w:val="0"/>
        </w:rPr>
        <w:t>(Foster et al., 2021)</w:t>
      </w:r>
      <w:r w:rsidR="00A57750" w:rsidRPr="0002571A">
        <w:fldChar w:fldCharType="end"/>
      </w:r>
      <w:r w:rsidR="000D2089" w:rsidRPr="0002571A">
        <w:t>.</w:t>
      </w:r>
      <w:r w:rsidR="00CF6267" w:rsidRPr="0002571A">
        <w:t xml:space="preserve"> </w:t>
      </w:r>
      <w:r w:rsidR="000457E0" w:rsidRPr="0002571A">
        <w:t xml:space="preserve">Pomembne so tudi učiteljeve preference glede pedagoških oblik dela tekom pouka matematike </w:t>
      </w:r>
      <w:r w:rsidR="000247AA" w:rsidRPr="0002571A">
        <w:fldChar w:fldCharType="begin"/>
      </w:r>
      <w:r w:rsidR="000247AA" w:rsidRPr="0002571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rsidRPr="0002571A">
        <w:fldChar w:fldCharType="separate"/>
      </w:r>
      <w:r w:rsidR="000247AA" w:rsidRPr="0002571A">
        <w:rPr>
          <w:rFonts w:ascii="Calibri" w:hAnsi="Calibri" w:cs="Calibri"/>
        </w:rPr>
        <w:t>(Santos-Trigo, 2007)</w:t>
      </w:r>
      <w:r w:rsidR="000247AA" w:rsidRPr="0002571A">
        <w:fldChar w:fldCharType="end"/>
      </w:r>
      <w:r w:rsidR="000457E0" w:rsidRPr="0002571A">
        <w:t xml:space="preserve">. Ob pridobivanju znanj glede učenja, lahko učitelj integrira matematično znanje v druge aktivnosti in tako ugotovi, kaj najbolj ustreza njemu, glede na osebnost in kurikulum </w:t>
      </w:r>
      <w:r w:rsidR="000247AA" w:rsidRPr="0002571A">
        <w:fldChar w:fldCharType="begin"/>
      </w:r>
      <w:r w:rsidR="000247AA" w:rsidRPr="0002571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rsidRPr="0002571A">
        <w:fldChar w:fldCharType="separate"/>
      </w:r>
      <w:r w:rsidR="000247AA" w:rsidRPr="0002571A">
        <w:rPr>
          <w:rFonts w:ascii="Calibri" w:hAnsi="Calibri" w:cs="Calibri"/>
        </w:rPr>
        <w:t>(Santos-Trigo, 2007)</w:t>
      </w:r>
      <w:r w:rsidR="000247AA" w:rsidRPr="0002571A">
        <w:fldChar w:fldCharType="end"/>
      </w:r>
      <w:r w:rsidR="000457E0" w:rsidRPr="0002571A">
        <w:t>.</w:t>
      </w:r>
    </w:p>
    <w:p w14:paraId="4C3987EF" w14:textId="09D888F3" w:rsidR="00F7341F" w:rsidRPr="0002571A" w:rsidRDefault="00EC1999" w:rsidP="00EC1999">
      <w:r w:rsidRPr="0002571A">
        <w:t xml:space="preserve">Kot smo videli je matematika ena ključnih disciplin v družbi, zato se venomer pojavlja težnja po več in več raziskavah na tematiko njene efektivne pedagogike in didaktike; Tudi s finančno podporo izobraževalnih institucij na globalnem in lokalnem nivoju </w:t>
      </w:r>
      <w:r w:rsidR="00116289" w:rsidRPr="0002571A">
        <w:fldChar w:fldCharType="begin"/>
      </w:r>
      <w:r w:rsidR="00005EC1" w:rsidRPr="0002571A">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02571A">
        <w:fldChar w:fldCharType="separate"/>
      </w:r>
      <w:r w:rsidR="00005EC1" w:rsidRPr="0002571A">
        <w:rPr>
          <w:rFonts w:ascii="Calibri" w:hAnsi="Calibri" w:cs="Calibri"/>
          <w:kern w:val="0"/>
        </w:rPr>
        <w:t>(Anthony &amp; Walshaw, 2009)</w:t>
      </w:r>
      <w:r w:rsidR="00116289" w:rsidRPr="0002571A">
        <w:fldChar w:fldCharType="end"/>
      </w:r>
      <w:r w:rsidR="00116289" w:rsidRPr="0002571A">
        <w:t xml:space="preserve">. Avtorja </w:t>
      </w:r>
      <w:r w:rsidR="00116289" w:rsidRPr="0002571A">
        <w:fldChar w:fldCharType="begin"/>
      </w:r>
      <w:r w:rsidR="00005EC1" w:rsidRPr="0002571A">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02571A">
        <w:fldChar w:fldCharType="separate"/>
      </w:r>
      <w:r w:rsidR="00005EC1" w:rsidRPr="0002571A">
        <w:rPr>
          <w:rFonts w:ascii="Calibri" w:hAnsi="Calibri" w:cs="Calibri"/>
          <w:kern w:val="0"/>
        </w:rPr>
        <w:t xml:space="preserve">Anthony &amp; Walshaw, </w:t>
      </w:r>
      <w:r w:rsidR="00983262" w:rsidRPr="0002571A">
        <w:rPr>
          <w:rFonts w:ascii="Calibri" w:hAnsi="Calibri" w:cs="Calibri"/>
          <w:kern w:val="0"/>
        </w:rPr>
        <w:t>(</w:t>
      </w:r>
      <w:r w:rsidR="00005EC1" w:rsidRPr="0002571A">
        <w:rPr>
          <w:rFonts w:ascii="Calibri" w:hAnsi="Calibri" w:cs="Calibri"/>
          <w:kern w:val="0"/>
        </w:rPr>
        <w:t>2009)</w:t>
      </w:r>
      <w:r w:rsidR="00116289" w:rsidRPr="0002571A">
        <w:fldChar w:fldCharType="end"/>
      </w:r>
      <w:r w:rsidR="00116289" w:rsidRPr="0002571A">
        <w:t xml:space="preserve"> postavita deset principov efektivne matematične pedagogike, ki pa </w:t>
      </w:r>
      <w:r w:rsidR="0089399D" w:rsidRPr="0002571A">
        <w:t>j</w:t>
      </w:r>
      <w:r w:rsidR="00116289" w:rsidRPr="0002571A">
        <w:t xml:space="preserve">ih moramo razumeti kot kompleksno mrežo interakcij. Vse elemente najdemo na </w:t>
      </w:r>
      <w:r w:rsidR="00DD2D12" w:rsidRPr="0002571A">
        <w:rPr>
          <w:highlight w:val="yellow"/>
        </w:rPr>
        <w:fldChar w:fldCharType="begin"/>
      </w:r>
      <w:r w:rsidR="00DD2D12" w:rsidRPr="0002571A">
        <w:instrText xml:space="preserve"> REF _Ref162592930 \h </w:instrText>
      </w:r>
      <w:r w:rsidR="00DD2D12" w:rsidRPr="0002571A">
        <w:rPr>
          <w:highlight w:val="yellow"/>
        </w:rPr>
      </w:r>
      <w:r w:rsidR="00DD2D12" w:rsidRPr="0002571A">
        <w:rPr>
          <w:highlight w:val="yellow"/>
        </w:rPr>
        <w:fldChar w:fldCharType="separate"/>
      </w:r>
      <w:r w:rsidR="00DD2D12" w:rsidRPr="0002571A">
        <w:t>Slik</w:t>
      </w:r>
      <w:r w:rsidR="00983262" w:rsidRPr="0002571A">
        <w:t>i</w:t>
      </w:r>
      <w:r w:rsidR="00DD2D12" w:rsidRPr="0002571A">
        <w:t xml:space="preserve"> 1</w:t>
      </w:r>
      <w:r w:rsidR="00DD2D12" w:rsidRPr="0002571A">
        <w:rPr>
          <w:highlight w:val="yellow"/>
        </w:rPr>
        <w:fldChar w:fldCharType="end"/>
      </w:r>
      <w:r w:rsidR="00DD2D12" w:rsidRPr="0002571A">
        <w:t xml:space="preserve">. Za nas bo relevanten predvsem princip </w:t>
      </w:r>
      <w:r w:rsidR="00DD2D12" w:rsidRPr="0002571A">
        <w:rPr>
          <w:highlight w:val="yellow"/>
        </w:rPr>
        <w:t xml:space="preserve">o </w:t>
      </w:r>
      <w:proofErr w:type="spellStart"/>
      <w:r w:rsidR="00697B21" w:rsidRPr="0002571A">
        <w:rPr>
          <w:highlight w:val="yellow"/>
        </w:rPr>
        <w:t>arranging</w:t>
      </w:r>
      <w:proofErr w:type="spellEnd"/>
      <w:r w:rsidR="00697B21" w:rsidRPr="0002571A">
        <w:rPr>
          <w:highlight w:val="yellow"/>
        </w:rPr>
        <w:t xml:space="preserve"> </w:t>
      </w:r>
      <w:proofErr w:type="spellStart"/>
      <w:r w:rsidR="00697B21" w:rsidRPr="0002571A">
        <w:rPr>
          <w:highlight w:val="yellow"/>
        </w:rPr>
        <w:t>for</w:t>
      </w:r>
      <w:proofErr w:type="spellEnd"/>
      <w:r w:rsidR="00697B21" w:rsidRPr="0002571A">
        <w:rPr>
          <w:highlight w:val="yellow"/>
        </w:rPr>
        <w:t xml:space="preserve"> </w:t>
      </w:r>
      <w:proofErr w:type="spellStart"/>
      <w:r w:rsidR="00697B21" w:rsidRPr="0002571A">
        <w:rPr>
          <w:highlight w:val="yellow"/>
        </w:rPr>
        <w:t>learning</w:t>
      </w:r>
      <w:proofErr w:type="spellEnd"/>
      <w:r w:rsidR="00697B21" w:rsidRPr="0002571A">
        <w:t xml:space="preserve">, o čemer bomo razpravljali v </w:t>
      </w:r>
      <w:r w:rsidR="00697B21" w:rsidRPr="0002571A">
        <w:rPr>
          <w:highlight w:val="yellow"/>
        </w:rPr>
        <w:t>poglavju x.</w:t>
      </w:r>
    </w:p>
    <w:p w14:paraId="196112E5" w14:textId="3D13BB61" w:rsidR="00B42427" w:rsidRPr="0002571A" w:rsidRDefault="00116289" w:rsidP="00B42427">
      <w:pPr>
        <w:keepNext/>
      </w:pPr>
      <w:r w:rsidRPr="0002571A">
        <w:rPr>
          <w:noProof/>
        </w:rPr>
        <w:lastRenderedPageBreak/>
        <w:drawing>
          <wp:inline distT="0" distB="0" distL="0" distR="0" wp14:anchorId="14140333" wp14:editId="09B22056">
            <wp:extent cx="3055620" cy="3061553"/>
            <wp:effectExtent l="0" t="0" r="0" b="5715"/>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9"/>
                    <a:stretch>
                      <a:fillRect/>
                    </a:stretch>
                  </pic:blipFill>
                  <pic:spPr>
                    <a:xfrm>
                      <a:off x="0" y="0"/>
                      <a:ext cx="3056642" cy="3062577"/>
                    </a:xfrm>
                    <a:prstGeom prst="rect">
                      <a:avLst/>
                    </a:prstGeom>
                  </pic:spPr>
                </pic:pic>
              </a:graphicData>
            </a:graphic>
          </wp:inline>
        </w:drawing>
      </w:r>
      <w:r w:rsidR="00500DE5" w:rsidRPr="0002571A">
        <w:rPr>
          <w:noProof/>
        </w:rPr>
        <w:drawing>
          <wp:inline distT="0" distB="0" distL="0" distR="0" wp14:anchorId="72C9D7D9" wp14:editId="29D59F10">
            <wp:extent cx="2301127" cy="2172335"/>
            <wp:effectExtent l="133350" t="114300" r="118745" b="151765"/>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44310" cy="221310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2E3D667" w14:textId="3DFD7E3A" w:rsidR="00116289" w:rsidRPr="0002571A" w:rsidRDefault="00B42427" w:rsidP="00B42427">
      <w:pPr>
        <w:pStyle w:val="Caption"/>
      </w:pPr>
      <w:bookmarkStart w:id="9" w:name="_Ref162592930"/>
      <w:bookmarkStart w:id="10" w:name="_Toc170115520"/>
      <w:r w:rsidRPr="0002571A">
        <w:t xml:space="preserve">Slika </w:t>
      </w:r>
      <w:r w:rsidRPr="0002571A">
        <w:fldChar w:fldCharType="begin"/>
      </w:r>
      <w:r w:rsidRPr="0002571A">
        <w:instrText xml:space="preserve"> SEQ Slika \* ARABIC </w:instrText>
      </w:r>
      <w:r w:rsidRPr="0002571A">
        <w:fldChar w:fldCharType="separate"/>
      </w:r>
      <w:r w:rsidR="00A83A74" w:rsidRPr="0002571A">
        <w:t>1</w:t>
      </w:r>
      <w:r w:rsidRPr="0002571A">
        <w:fldChar w:fldCharType="end"/>
      </w:r>
      <w:bookmarkEnd w:id="9"/>
      <w:r w:rsidRPr="0002571A">
        <w:t xml:space="preserve">: Principi </w:t>
      </w:r>
      <w:r w:rsidR="0089399D" w:rsidRPr="0002571A">
        <w:t>efektivne pedagogike matematike</w:t>
      </w:r>
      <w:r w:rsidR="0083408D" w:rsidRPr="0002571A">
        <w:t xml:space="preserve"> (seveda bomo prevedli oz. dali svojo sliko</w:t>
      </w:r>
      <w:r w:rsidR="0089399D" w:rsidRPr="0002571A">
        <w:t>.</w:t>
      </w:r>
      <w:bookmarkEnd w:id="10"/>
      <w:r w:rsidR="00B668F9" w:rsidRPr="0002571A">
        <w:t>. prilagojeno po…..)</w:t>
      </w:r>
    </w:p>
    <w:p w14:paraId="072A98BC" w14:textId="030B1E67" w:rsidR="001541BB" w:rsidRPr="0002571A" w:rsidRDefault="001541BB" w:rsidP="001541BB">
      <w:pPr>
        <w:pStyle w:val="Heading2"/>
      </w:pPr>
      <w:bookmarkStart w:id="11" w:name="_Toc170115113"/>
      <w:r w:rsidRPr="0002571A">
        <w:t>Psihološki oris osebnosti</w:t>
      </w:r>
      <w:bookmarkEnd w:id="11"/>
    </w:p>
    <w:p w14:paraId="05C201EE" w14:textId="3976109D" w:rsidR="00AA52A1" w:rsidRPr="0002571A" w:rsidRDefault="00AA52A1" w:rsidP="00AA52A1">
      <w:r w:rsidRPr="0002571A">
        <w:t xml:space="preserve">Posvetimo se zdaj izboru psiholoških spremenljivk, ki jih bomo v empiričnem delu disertacije obravnavali: matematično anksioznost, motivacijo za matematiko in tipe osebnosti. To nam bo omogočilo razumevanje, kaj ima morda lahko vpliv </w:t>
      </w:r>
      <w:r w:rsidR="00AE59CA" w:rsidRPr="0002571A">
        <w:t>v kontekstu matematičnega izobraževanja.</w:t>
      </w:r>
    </w:p>
    <w:p w14:paraId="5215C08C" w14:textId="716B4352" w:rsidR="00A1507A" w:rsidRPr="0002571A" w:rsidRDefault="00A1507A" w:rsidP="00A1507A">
      <w:pPr>
        <w:pStyle w:val="Heading3"/>
      </w:pPr>
      <w:bookmarkStart w:id="12" w:name="_Toc170115114"/>
      <w:r w:rsidRPr="0002571A">
        <w:t>Matematična anksioznost</w:t>
      </w:r>
      <w:bookmarkEnd w:id="12"/>
    </w:p>
    <w:p w14:paraId="7F18FC63" w14:textId="59C499BD" w:rsidR="000A59F1" w:rsidRPr="0002571A" w:rsidRDefault="000A59F1" w:rsidP="000A59F1">
      <w:r w:rsidRPr="0002571A">
        <w:t xml:space="preserve">Anksioznost pravimo neprilagojenemu strahu, ki temelji na nenatančni oceni potencialne grožnje </w:t>
      </w:r>
      <w:r w:rsidRPr="0002571A">
        <w:fldChar w:fldCharType="begin"/>
      </w:r>
      <w:r w:rsidRPr="0002571A">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Pr="0002571A">
        <w:fldChar w:fldCharType="separate"/>
      </w:r>
      <w:r w:rsidRPr="0002571A">
        <w:rPr>
          <w:rFonts w:ascii="Calibri" w:hAnsi="Calibri" w:cs="Calibri"/>
        </w:rPr>
        <w:t>(Lutovac, 2008)</w:t>
      </w:r>
      <w:r w:rsidRPr="0002571A">
        <w:fldChar w:fldCharType="end"/>
      </w:r>
      <w:r w:rsidRPr="0002571A">
        <w:t xml:space="preserve"> in predstavlja eno najbolj </w:t>
      </w:r>
      <w:r w:rsidR="0002571A" w:rsidRPr="0002571A">
        <w:t>prevladujočih</w:t>
      </w:r>
      <w:r w:rsidRPr="0002571A">
        <w:t xml:space="preserve"> oblik psihiatričnih motenj </w:t>
      </w:r>
      <w:r w:rsidRPr="0002571A">
        <w:fldChar w:fldCharType="begin"/>
      </w:r>
      <w:r w:rsidRPr="0002571A">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sidRPr="0002571A">
        <w:fldChar w:fldCharType="separate"/>
      </w:r>
      <w:r w:rsidRPr="0002571A">
        <w:rPr>
          <w:rFonts w:ascii="Calibri" w:hAnsi="Calibri" w:cs="Calibri"/>
        </w:rPr>
        <w:t>(Kalin, 2020)</w:t>
      </w:r>
      <w:r w:rsidRPr="0002571A">
        <w:fldChar w:fldCharType="end"/>
      </w:r>
      <w:r w:rsidRPr="0002571A">
        <w:t xml:space="preserve">. Matematična anksioznost se nanaša na strah in bojazen pred ali med aktivnostjo, vezano na matematiko </w:t>
      </w:r>
      <w:r w:rsidRPr="0002571A">
        <w:fldChar w:fldCharType="begin"/>
      </w:r>
      <w:r w:rsidR="00ED6101" w:rsidRPr="0002571A">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02571A">
        <w:fldChar w:fldCharType="separate"/>
      </w:r>
      <w:r w:rsidR="00ED6101" w:rsidRPr="0002571A">
        <w:rPr>
          <w:rFonts w:ascii="Calibri" w:hAnsi="Calibri" w:cs="Calibri"/>
        </w:rPr>
        <w:t>(Z. Wang et al., 2018)</w:t>
      </w:r>
      <w:r w:rsidRPr="0002571A">
        <w:fldChar w:fldCharType="end"/>
      </w:r>
      <w:r w:rsidRPr="0002571A">
        <w:t xml:space="preserve">. Implicira odpor do matematike, kar posledično manjša možnosti za učenje, ima pa tudi vpliv na kognitivnem nivoju </w:t>
      </w:r>
      <w:r w:rsidRPr="0002571A">
        <w:fldChar w:fldCharType="begin"/>
      </w:r>
      <w:r w:rsidR="00ED6101" w:rsidRPr="0002571A">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02571A">
        <w:fldChar w:fldCharType="separate"/>
      </w:r>
      <w:r w:rsidR="00ED6101" w:rsidRPr="0002571A">
        <w:rPr>
          <w:rFonts w:ascii="Calibri" w:hAnsi="Calibri" w:cs="Calibri"/>
        </w:rPr>
        <w:t>(Piccirilli et al., 2023)</w:t>
      </w:r>
      <w:r w:rsidRPr="0002571A">
        <w:fldChar w:fldCharType="end"/>
      </w:r>
      <w:r w:rsidRPr="0002571A">
        <w:t xml:space="preserve">. Matematično anksioznost lahko torej kot tako obravnavamo kot neke vrste fobijo </w:t>
      </w:r>
      <w:r w:rsidRPr="0002571A">
        <w:fldChar w:fldCharType="begin"/>
      </w:r>
      <w:r w:rsidRPr="0002571A">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02571A">
        <w:fldChar w:fldCharType="separate"/>
      </w:r>
      <w:r w:rsidRPr="0002571A">
        <w:rPr>
          <w:rFonts w:ascii="Calibri" w:hAnsi="Calibri" w:cs="Calibri"/>
        </w:rPr>
        <w:t>(Ashcraft &amp; Ridley, 2005)</w:t>
      </w:r>
      <w:r w:rsidRPr="0002571A">
        <w:fldChar w:fldCharType="end"/>
      </w:r>
      <w:r w:rsidRPr="0002571A">
        <w:t xml:space="preserve">. Matematično </w:t>
      </w:r>
      <w:proofErr w:type="spellStart"/>
      <w:r w:rsidRPr="0002571A">
        <w:t>anksiozni</w:t>
      </w:r>
      <w:proofErr w:type="spellEnd"/>
      <w:r w:rsidRPr="0002571A">
        <w:t xml:space="preserve"> posamezniki  izkazujejo tako vedenjske (npr. vznemirjenje; </w:t>
      </w:r>
      <w:r w:rsidRPr="0002571A">
        <w:fldChar w:fldCharType="begin"/>
      </w:r>
      <w:r w:rsidRPr="0002571A">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02571A">
        <w:fldChar w:fldCharType="separate"/>
      </w:r>
      <w:r w:rsidRPr="0002571A">
        <w:rPr>
          <w:rFonts w:ascii="Calibri" w:hAnsi="Calibri" w:cs="Calibri"/>
        </w:rPr>
        <w:t xml:space="preserve">Ashcraft &amp; Ridley, </w:t>
      </w:r>
      <w:r w:rsidR="000028EE">
        <w:rPr>
          <w:rFonts w:ascii="Calibri" w:hAnsi="Calibri" w:cs="Calibri"/>
        </w:rPr>
        <w:t>(</w:t>
      </w:r>
      <w:r w:rsidRPr="0002571A">
        <w:rPr>
          <w:rFonts w:ascii="Calibri" w:hAnsi="Calibri" w:cs="Calibri"/>
        </w:rPr>
        <w:t>2005)</w:t>
      </w:r>
      <w:r w:rsidRPr="0002571A">
        <w:fldChar w:fldCharType="end"/>
      </w:r>
      <w:r w:rsidR="000028EE">
        <w:t>)</w:t>
      </w:r>
      <w:r w:rsidRPr="0002571A">
        <w:t xml:space="preserve">, kot fiziološke (npr. povišan srčni utrip; </w:t>
      </w:r>
      <w:r w:rsidRPr="0002571A">
        <w:fldChar w:fldCharType="begin"/>
      </w:r>
      <w:r w:rsidRPr="0002571A">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02571A">
        <w:fldChar w:fldCharType="separate"/>
      </w:r>
      <w:r w:rsidRPr="0002571A">
        <w:rPr>
          <w:rFonts w:ascii="Calibri" w:hAnsi="Calibri" w:cs="Calibri"/>
        </w:rPr>
        <w:t>Faust, 1996</w:t>
      </w:r>
      <w:r w:rsidRPr="0002571A">
        <w:fldChar w:fldCharType="end"/>
      </w:r>
      <w:r w:rsidRPr="0002571A">
        <w:t xml:space="preserve">)  spremembe, ki so navadno asociirane na druge oblike </w:t>
      </w:r>
      <w:proofErr w:type="spellStart"/>
      <w:r w:rsidRPr="0002571A">
        <w:t>anksioznosti</w:t>
      </w:r>
      <w:proofErr w:type="spellEnd"/>
      <w:r w:rsidRPr="0002571A">
        <w:t xml:space="preserve">, kot je socialna fobija, PTSD in podobno. Interdisciplinarne raziskave kažejo tudi, da so pojmi, ki se nanašajo na fobije in </w:t>
      </w:r>
      <w:proofErr w:type="spellStart"/>
      <w:r w:rsidRPr="0002571A">
        <w:t>anksioznosti</w:t>
      </w:r>
      <w:proofErr w:type="spellEnd"/>
      <w:r w:rsidRPr="0002571A">
        <w:t xml:space="preserve"> (ne samo matematične, temveč na sploh) tudi klinično povezani, saj je ob aktivaciji matematične </w:t>
      </w:r>
      <w:proofErr w:type="spellStart"/>
      <w:r w:rsidRPr="0002571A">
        <w:t>a</w:t>
      </w:r>
      <w:r w:rsidR="0002571A">
        <w:t>nk</w:t>
      </w:r>
      <w:r w:rsidRPr="0002571A">
        <w:t>sio</w:t>
      </w:r>
      <w:r w:rsidR="0002571A">
        <w:t>z</w:t>
      </w:r>
      <w:r w:rsidRPr="0002571A">
        <w:t>nosti</w:t>
      </w:r>
      <w:proofErr w:type="spellEnd"/>
      <w:r w:rsidRPr="0002571A">
        <w:t xml:space="preserve"> opažena podobna možganska aktivnost, kot pri zgornjih psiholoških pojavih </w:t>
      </w:r>
      <w:r w:rsidRPr="0002571A">
        <w:fldChar w:fldCharType="begin"/>
      </w:r>
      <w:r w:rsidR="00ED6101" w:rsidRPr="0002571A">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02571A">
        <w:fldChar w:fldCharType="separate"/>
      </w:r>
      <w:r w:rsidR="00ED6101" w:rsidRPr="0002571A">
        <w:rPr>
          <w:rFonts w:ascii="Calibri" w:hAnsi="Calibri" w:cs="Calibri"/>
          <w:kern w:val="0"/>
        </w:rPr>
        <w:t>(Suárez-Pellicioni et al., 2016)</w:t>
      </w:r>
      <w:r w:rsidRPr="0002571A">
        <w:fldChar w:fldCharType="end"/>
      </w:r>
      <w:r w:rsidRPr="0002571A">
        <w:t xml:space="preserve">. V ospredju je torej čustvena komponenta, ki jo sestavljata negativnega reakcija na matematiko in zaskrbljenost o uspešnosti pri matematiki </w:t>
      </w:r>
      <w:r w:rsidRPr="0002571A">
        <w:fldChar w:fldCharType="begin"/>
      </w:r>
      <w:r w:rsidRPr="0002571A">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02571A">
        <w:fldChar w:fldCharType="separate"/>
      </w:r>
      <w:r w:rsidRPr="0002571A">
        <w:rPr>
          <w:rFonts w:ascii="Calibri" w:hAnsi="Calibri" w:cs="Calibri"/>
        </w:rPr>
        <w:t>(Wigfield &amp; Meece, 1988)</w:t>
      </w:r>
      <w:r w:rsidRPr="0002571A">
        <w:fldChar w:fldCharType="end"/>
      </w:r>
      <w:r w:rsidRPr="0002571A">
        <w:t xml:space="preserve">. Matematika kot entiteta straha in trepeta je tako pogosto obravnavana kot nujno zlo za preboj čez šolanje </w:t>
      </w:r>
      <w:r w:rsidRPr="0002571A">
        <w:fldChar w:fldCharType="begin"/>
      </w:r>
      <w:r w:rsidRPr="0002571A">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Pr="0002571A">
        <w:fldChar w:fldCharType="separate"/>
      </w:r>
      <w:r w:rsidRPr="0002571A">
        <w:rPr>
          <w:rFonts w:ascii="Calibri" w:hAnsi="Calibri" w:cs="Calibri"/>
        </w:rPr>
        <w:t>(Lutovac, 2008)</w:t>
      </w:r>
      <w:r w:rsidRPr="0002571A">
        <w:fldChar w:fldCharType="end"/>
      </w:r>
      <w:r w:rsidRPr="0002571A">
        <w:t xml:space="preserve">. Matematična anksioznost ima direkten vpliv na delovni spomin </w:t>
      </w:r>
      <w:r w:rsidRPr="0002571A">
        <w:lastRenderedPageBreak/>
        <w:t xml:space="preserve">in vpliva dualno s tem da </w:t>
      </w:r>
      <w:proofErr w:type="spellStart"/>
      <w:r w:rsidRPr="0002571A">
        <w:t>preokupira</w:t>
      </w:r>
      <w:proofErr w:type="spellEnd"/>
      <w:r w:rsidRPr="0002571A">
        <w:t xml:space="preserve"> nalogo pri pouku matematike s funkcijo straha in tesnobe </w:t>
      </w:r>
      <w:r w:rsidRPr="0002571A">
        <w:fldChar w:fldCharType="begin"/>
      </w:r>
      <w:r w:rsidRPr="0002571A">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sidRPr="0002571A">
        <w:fldChar w:fldCharType="separate"/>
      </w:r>
      <w:r w:rsidRPr="0002571A">
        <w:rPr>
          <w:rFonts w:ascii="Calibri" w:hAnsi="Calibri" w:cs="Calibri"/>
        </w:rPr>
        <w:t>(Ashcraft &amp; Krause, 2007)</w:t>
      </w:r>
      <w:r w:rsidRPr="0002571A">
        <w:fldChar w:fldCharType="end"/>
      </w:r>
      <w:r w:rsidRPr="0002571A">
        <w:t>.</w:t>
      </w:r>
      <w:r w:rsidR="005F0B2D">
        <w:rPr>
          <w:rFonts w:cs="Times New Roman"/>
          <w14:ligatures w14:val="none"/>
        </w:rPr>
        <w:t xml:space="preserve"> </w:t>
      </w:r>
      <w:r w:rsidR="005F0B2D" w:rsidRPr="005F0B2D">
        <w:t xml:space="preserve">Raziskava </w:t>
      </w:r>
      <w:r w:rsidR="005F0B2D" w:rsidRPr="005F0B2D">
        <w:fldChar w:fldCharType="begin"/>
      </w:r>
      <w:r w:rsidR="005F0B2D" w:rsidRPr="005F0B2D">
        <w:instrText xml:space="preserve"> ADDIN ZOTERO_ITEM CSL_CITATION {"citationID":"a15ilbhgbi8","properties":{"formattedCitation":"\\uldash{(P. Agashi et al., 2021)}","plainCitation":"(P. Agashi et al., 2021)","noteIndex":0},"citationItems":[{"id":915,"uris":["http://zotero.org/users/local/ZlhuMgGE/items/CQB7IHKJ"],"itemData":{"id":915,"type":"article-journal","abstract":"Mathematics anxiety has been found to negatively impact students academic performance, and the trend is pervasive in our society. The purpose of this study was to determine whether math anxiety will predict students choice of subject. A total of one hundred and sixty-six junior secondary school students participated in the study. The Maths Anxiety Scale (MAS) was used to measure the respondents level of math anxiety. Their subject choice was indicated in the demographic section. The linear regression analysis conducted on the data revealed that math anxiety positively and statistically predicted students choice of subject. The findings and practical implications of the study are discussed.","container-title":"International Journal of Advanced Research","DOI":"10.21474/IJAR01/12869","ISSN":"23205407","issue":"5","journalAbbreviation":"IJAR","page":"527-532","source":"DOI.org (Crossref)","title":"Mathematics Anxiety and Choice of Subject Among Junior Secondary School Students","volume":"9","author":[{"family":"P. Agashi","given":"Pius"},{"family":"G. Adeniyi","given":"Sunday"},{"literal":"Department of Mathematics, Kogi State College of Education, Ankpa."}],"issued":{"date-parts":[["2021",5,31]]}}}],"schema":"https://github.com/citation-style-language/schema/raw/master/csl-citation.json"} </w:instrText>
      </w:r>
      <w:r w:rsidR="005F0B2D" w:rsidRPr="005F0B2D">
        <w:fldChar w:fldCharType="separate"/>
      </w:r>
      <w:r w:rsidR="005F0B2D" w:rsidRPr="005F0B2D">
        <w:rPr>
          <w:rFonts w:ascii="Calibri" w:hAnsi="Calibri" w:cs="Calibri"/>
          <w:kern w:val="0"/>
        </w:rPr>
        <w:t>Agashi et al., (2021)</w:t>
      </w:r>
      <w:r w:rsidR="005F0B2D" w:rsidRPr="005F0B2D">
        <w:fldChar w:fldCharType="end"/>
      </w:r>
      <w:r w:rsidR="005F0B2D" w:rsidRPr="005F0B2D">
        <w:t xml:space="preserve"> kaže, da matematična anksioznost dobro napove izbiro izbirnih predmetov v šoli. To je posebej pomembno v kontekstu srednje šole, kjer matematika predstavlja obvezen predmet pri maturi, kar je v Sloveniji pogoj za vpis na večino univerzitetnih študijskih programov.</w:t>
      </w:r>
      <w:r w:rsidR="000028EE" w:rsidRPr="000028EE">
        <w:rPr>
          <w:rFonts w:ascii="Arial" w:hAnsi="Arial" w:cs="Arial"/>
          <w:color w:val="495057"/>
          <w:shd w:val="clear" w:color="auto" w:fill="FFFFFF"/>
        </w:rPr>
        <w:t xml:space="preserve"> </w:t>
      </w:r>
      <w:r w:rsidR="000028EE">
        <w:t xml:space="preserve">Strokovnjaki ocenjujejo, da kar 17 % populacije trpi za močno matematično </w:t>
      </w:r>
      <w:proofErr w:type="spellStart"/>
      <w:r w:rsidR="000028EE" w:rsidRPr="000028EE">
        <w:t>anksioznostjo</w:t>
      </w:r>
      <w:proofErr w:type="spellEnd"/>
      <w:r w:rsidR="000028EE" w:rsidRPr="000028EE">
        <w:t xml:space="preserve"> </w:t>
      </w:r>
      <w:r w:rsidR="000028EE" w:rsidRPr="000028EE">
        <w:fldChar w:fldCharType="begin"/>
      </w:r>
      <w:r w:rsidR="000028EE" w:rsidRPr="000028EE">
        <w:instrText xml:space="preserve"> ADDIN ZOTERO_ITEM CSL_CITATION {"citationID":"a1oue95gme8","properties":{"formattedCitation":"\\uldash{(Rajh, 2022)}","plainCitation":"(Rajh, 2022)","noteIndex":0},"citationItems":[{"id":919,"uris":["http://zotero.org/users/local/ZlhuMgGE/items/BY2R8P7K"],"itemData":{"id":919,"type":"article-journal","abstract":"Following a discussion of the differences between fear and anxiety, the article introduces specific forms of anxiety that occur in the school environment, i.e., test anxiety, mathematics anxiety, school refusal, and social anxiety. It then turns to examine the characteristics of anxious individuals, suggests the causes, and looks at the correlation of mathematics anxiety with age, gender, intelligence, and mathematical performance.","container-title":"Matematika v šoli","ISSN":"1318-010X","language":"sl","source":"Zotero","title":"Strah pred matematiko ali matematična anksioznost","volume":"2","author":[{"family":"Rajh","given":"Mag Sonja"}],"issued":{"date-parts":[["2022"]]}}}],"schema":"https://github.com/citation-style-language/schema/raw/master/csl-citation.json"} </w:instrText>
      </w:r>
      <w:r w:rsidR="000028EE" w:rsidRPr="000028EE">
        <w:fldChar w:fldCharType="separate"/>
      </w:r>
      <w:r w:rsidR="000028EE" w:rsidRPr="000028EE">
        <w:rPr>
          <w:rFonts w:ascii="Calibri" w:hAnsi="Calibri" w:cs="Calibri"/>
          <w:kern w:val="0"/>
        </w:rPr>
        <w:t>(</w:t>
      </w:r>
      <w:proofErr w:type="spellStart"/>
      <w:r w:rsidR="000028EE" w:rsidRPr="000028EE">
        <w:rPr>
          <w:rFonts w:ascii="Calibri" w:hAnsi="Calibri" w:cs="Calibri"/>
          <w:kern w:val="0"/>
        </w:rPr>
        <w:t>Ashcraft</w:t>
      </w:r>
      <w:proofErr w:type="spellEnd"/>
      <w:r w:rsidR="000028EE" w:rsidRPr="000028EE">
        <w:rPr>
          <w:rFonts w:ascii="Calibri" w:hAnsi="Calibri" w:cs="Calibri"/>
          <w:kern w:val="0"/>
        </w:rPr>
        <w:t xml:space="preserve"> in Moore, 2009, v</w:t>
      </w:r>
      <w:r w:rsidR="000028EE">
        <w:rPr>
          <w:rFonts w:ascii="Calibri" w:hAnsi="Calibri" w:cs="Calibri"/>
          <w:kern w:val="0"/>
        </w:rPr>
        <w:t xml:space="preserve"> </w:t>
      </w:r>
      <w:r w:rsidR="000028EE" w:rsidRPr="000028EE">
        <w:rPr>
          <w:rFonts w:ascii="Calibri" w:hAnsi="Calibri" w:cs="Calibri"/>
          <w:kern w:val="0"/>
        </w:rPr>
        <w:t>Rajh, 2022)</w:t>
      </w:r>
      <w:r w:rsidR="000028EE" w:rsidRPr="000028EE">
        <w:fldChar w:fldCharType="end"/>
      </w:r>
      <w:r w:rsidR="000028EE" w:rsidRPr="000028EE">
        <w:t>.</w:t>
      </w:r>
    </w:p>
    <w:p w14:paraId="6DA7F04C" w14:textId="4870405D" w:rsidR="00A1507A" w:rsidRPr="0002571A" w:rsidRDefault="000A59F1" w:rsidP="004870D6">
      <w:pPr>
        <w:pStyle w:val="navadno"/>
      </w:pPr>
      <w:r w:rsidRPr="0002571A">
        <w:t xml:space="preserve">Instrumenti za merjenje matematične </w:t>
      </w:r>
      <w:proofErr w:type="spellStart"/>
      <w:r w:rsidRPr="0002571A">
        <w:t>anksioznosti</w:t>
      </w:r>
      <w:proofErr w:type="spellEnd"/>
      <w:r w:rsidRPr="0002571A">
        <w:t xml:space="preserve"> imajo korenine v letu 1957, ko sta </w:t>
      </w:r>
      <w:r w:rsidR="004870D6" w:rsidRPr="0002571A">
        <w:fldChar w:fldCharType="begin"/>
      </w:r>
      <w:r w:rsidR="004870D6" w:rsidRPr="0002571A">
        <w:instrText xml:space="preserve"> ADDIN ZOTERO_ITEM CSL_CITATION {"citationID":"at19dum4l2","properties":{"formattedCitation":"\\uldash{(Dreger &amp; Aiken, 1957)}","plainCitation":"(Dreger &amp; Aiken, 1957)","noteIndex":0},"citationItems":[{"id":141,"uris":["http://zotero.org/users/local/ZlhuMgGE/items/LICCHKSL"],"itemData":{"id":141,"type":"article-journal","container-title":"Journal of Educational Psychology","DOI":"10.1037/h0045894","ISSN":"1939-2176, 0022-0663","issue":"6","journalAbbreviation":"Journal of Educational Psychology","language":"en","note":"number: 6","page":"344-351","source":"DOI.org (Crossref)","title":"The identification of number anxiety in a college population.","volume":"48","author":[{"family":"Dreger","given":"Ralph Mason"},{"family":"Aiken","given":"Lewis R."}],"issued":{"date-parts":[["1957",10]]}}}],"schema":"https://github.com/citation-style-language/schema/raw/master/csl-citation.json"} </w:instrText>
      </w:r>
      <w:r w:rsidR="004870D6" w:rsidRPr="0002571A">
        <w:fldChar w:fldCharType="separate"/>
      </w:r>
      <w:r w:rsidR="004870D6" w:rsidRPr="0002571A">
        <w:t xml:space="preserve">Dreger &amp; </w:t>
      </w:r>
      <w:proofErr w:type="spellStart"/>
      <w:r w:rsidR="004870D6" w:rsidRPr="0002571A">
        <w:t>Aiken</w:t>
      </w:r>
      <w:proofErr w:type="spellEnd"/>
      <w:r w:rsidR="004870D6" w:rsidRPr="0002571A">
        <w:t>, (1957)</w:t>
      </w:r>
      <w:r w:rsidR="004870D6" w:rsidRPr="0002571A">
        <w:fldChar w:fldCharType="end"/>
      </w:r>
      <w:r w:rsidRPr="0002571A">
        <w:t xml:space="preserve"> razvila </w:t>
      </w:r>
      <w:proofErr w:type="spellStart"/>
      <w:r w:rsidRPr="0002571A">
        <w:rPr>
          <w:i/>
          <w:iCs/>
        </w:rPr>
        <w:t>Numerical</w:t>
      </w:r>
      <w:proofErr w:type="spellEnd"/>
      <w:r w:rsidRPr="0002571A">
        <w:rPr>
          <w:i/>
          <w:iCs/>
        </w:rPr>
        <w:t xml:space="preserve"> </w:t>
      </w:r>
      <w:proofErr w:type="spellStart"/>
      <w:r w:rsidRPr="0002571A">
        <w:rPr>
          <w:i/>
          <w:iCs/>
        </w:rPr>
        <w:t>anxiety</w:t>
      </w:r>
      <w:proofErr w:type="spellEnd"/>
      <w:r w:rsidRPr="0002571A">
        <w:rPr>
          <w:i/>
          <w:iCs/>
        </w:rPr>
        <w:t xml:space="preserve"> scale</w:t>
      </w:r>
      <w:r w:rsidRPr="0002571A">
        <w:t xml:space="preserve">. Leta 1972 se je za namene srednjih šol in izobraževanja odraslih uveljavila </w:t>
      </w:r>
      <w:proofErr w:type="spellStart"/>
      <w:r w:rsidRPr="0002571A">
        <w:rPr>
          <w:i/>
          <w:iCs/>
        </w:rPr>
        <w:t>Mathematics</w:t>
      </w:r>
      <w:proofErr w:type="spellEnd"/>
      <w:r w:rsidRPr="0002571A">
        <w:rPr>
          <w:i/>
          <w:iCs/>
        </w:rPr>
        <w:t xml:space="preserve"> </w:t>
      </w:r>
      <w:proofErr w:type="spellStart"/>
      <w:r w:rsidRPr="0002571A">
        <w:rPr>
          <w:i/>
          <w:iCs/>
        </w:rPr>
        <w:t>Anxiety</w:t>
      </w:r>
      <w:proofErr w:type="spellEnd"/>
      <w:r w:rsidRPr="0002571A">
        <w:rPr>
          <w:i/>
          <w:iCs/>
        </w:rPr>
        <w:t xml:space="preserve"> Rating Scale</w:t>
      </w:r>
      <w:r w:rsidRPr="0002571A">
        <w:t xml:space="preserve"> (MARS) avtorjev </w:t>
      </w:r>
      <w:r w:rsidR="004870D6" w:rsidRPr="0002571A">
        <w:fldChar w:fldCharType="begin"/>
      </w:r>
      <w:r w:rsidR="004870D6" w:rsidRPr="0002571A">
        <w:instrText xml:space="preserve"> ADDIN ZOTERO_ITEM CSL_CITATION {"citationID":"a24jvusccbh","properties":{"formattedCitation":"\\uldash{(Richardson &amp; Suinn, 1972)}","plainCitation":"(Richardson &amp; Suinn, 1972)","noteIndex":0},"citationItems":[{"id":142,"uris":["http://zotero.org/users/local/ZlhuMgGE/items/65DB23KR"],"itemData":{"id":142,"type":"article-journal","container-title":"Journal of Counseling Psychology","DOI":"10.1037/h0033456","ISSN":"1939-2168, 0022-0167","issue":"6","journalAbbreviation":"Journal of Counseling Psychology","language":"en","note":"number: 6","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sidR="004870D6" w:rsidRPr="0002571A">
        <w:fldChar w:fldCharType="separate"/>
      </w:r>
      <w:r w:rsidR="004870D6" w:rsidRPr="0002571A">
        <w:t>Richardson &amp; Suinn, (1972)</w:t>
      </w:r>
      <w:r w:rsidR="004870D6" w:rsidRPr="0002571A">
        <w:fldChar w:fldCharType="end"/>
      </w:r>
      <w:r w:rsidRPr="0002571A">
        <w:t xml:space="preserve"> (pred tem je bila matematična anksioznost obravnavana zgolj z vidika osnovne šole), ki pa je bila obsežna (98 vprašanj) </w:t>
      </w:r>
      <w:r w:rsidR="004870D6" w:rsidRPr="0002571A">
        <w:fldChar w:fldCharType="begin"/>
      </w:r>
      <w:r w:rsidR="004870D6" w:rsidRPr="0002571A">
        <w:instrText xml:space="preserve"> ADDIN ZOTERO_ITEM CSL_CITATION {"citationID":"a1v41jeq8li","properties":{"formattedCitation":"\\uldash{(Beasley et al., 2001)}","plainCitation":"(Beasley et al., 2001)","noteIndex":0},"citationItems":[{"id":123,"uris":["http://zotero.org/users/local/ZlhuMgGE/items/C2QHA6IB"],"itemData":{"id":123,"type":"article-journal","container-title":"Measurement and Evaluation in Counseling and Development","DOI":"10.1080/07481756.2001.12069019","ISSN":"0748-1756, 1947-6302","issue":"1","journalAbbreviation":"Measurement and Evaluation in Counseling and Development","language":"en","note":"number: 1","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rsidR="004870D6" w:rsidRPr="0002571A">
        <w:fldChar w:fldCharType="separate"/>
      </w:r>
      <w:r w:rsidR="004870D6" w:rsidRPr="0002571A">
        <w:t>(Beasley et al., 2001)</w:t>
      </w:r>
      <w:r w:rsidR="004870D6" w:rsidRPr="0002571A">
        <w:fldChar w:fldCharType="end"/>
      </w:r>
      <w:r w:rsidRPr="0002571A">
        <w:t xml:space="preserve">. Težnja po skrajšanju je rodila več instrumentov, med drugim </w:t>
      </w:r>
      <w:proofErr w:type="spellStart"/>
      <w:r w:rsidRPr="0002571A">
        <w:rPr>
          <w:i/>
          <w:iCs/>
        </w:rPr>
        <w:t>Abbreviated</w:t>
      </w:r>
      <w:proofErr w:type="spellEnd"/>
      <w:r w:rsidRPr="0002571A">
        <w:rPr>
          <w:i/>
          <w:iCs/>
        </w:rPr>
        <w:t xml:space="preserve"> </w:t>
      </w:r>
      <w:proofErr w:type="spellStart"/>
      <w:r w:rsidRPr="0002571A">
        <w:rPr>
          <w:i/>
          <w:iCs/>
        </w:rPr>
        <w:t>Math</w:t>
      </w:r>
      <w:proofErr w:type="spellEnd"/>
      <w:r w:rsidRPr="0002571A">
        <w:rPr>
          <w:i/>
          <w:iCs/>
        </w:rPr>
        <w:t xml:space="preserve"> </w:t>
      </w:r>
      <w:proofErr w:type="spellStart"/>
      <w:r w:rsidRPr="0002571A">
        <w:rPr>
          <w:i/>
          <w:iCs/>
        </w:rPr>
        <w:t>Anxiety</w:t>
      </w:r>
      <w:proofErr w:type="spellEnd"/>
      <w:r w:rsidRPr="0002571A">
        <w:rPr>
          <w:i/>
          <w:iCs/>
        </w:rPr>
        <w:t xml:space="preserve"> Scale</w:t>
      </w:r>
      <w:r w:rsidRPr="0002571A">
        <w:t xml:space="preserve"> (AMAS) </w:t>
      </w:r>
      <w:r w:rsidR="004870D6" w:rsidRPr="0002571A">
        <w:fldChar w:fldCharType="begin"/>
      </w:r>
      <w:r w:rsidR="004870D6" w:rsidRPr="0002571A">
        <w:instrText xml:space="preserve"> ADDIN ZOTERO_ITEM CSL_CITATION {"citationID":"a1huhb3elc1","properties":{"formattedCitation":"\\uldash{(Hopko et al., 2003)}","plainCitation":"(Hopko et al., 2003)","noteIndex":0},"citationItems":[{"id":"sWEeNwBM/B1UZdg65","uris":["http://zotero.org/users/local/1Uxvmohd/items/WGD9ZH4W"],"itemData":{"id":"sWEeNwBM/B1UZdg65","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rsidR="004870D6" w:rsidRPr="0002571A">
        <w:fldChar w:fldCharType="separate"/>
      </w:r>
      <w:r w:rsidR="004870D6" w:rsidRPr="0002571A">
        <w:t>(Hopko et al., 2003)</w:t>
      </w:r>
      <w:r w:rsidR="004870D6" w:rsidRPr="0002571A">
        <w:fldChar w:fldCharType="end"/>
      </w:r>
      <w:r w:rsidR="004870D6" w:rsidRPr="0002571A">
        <w:t>.</w:t>
      </w:r>
    </w:p>
    <w:p w14:paraId="46727063" w14:textId="717CBA9D" w:rsidR="00A1507A" w:rsidRPr="0002571A" w:rsidRDefault="00A1507A" w:rsidP="00A1507A">
      <w:pPr>
        <w:pStyle w:val="Heading3"/>
      </w:pPr>
      <w:bookmarkStart w:id="13" w:name="_Toc170115115"/>
      <w:r w:rsidRPr="0002571A">
        <w:t>Motivacija za matematiko</w:t>
      </w:r>
      <w:bookmarkEnd w:id="13"/>
    </w:p>
    <w:p w14:paraId="7ED49AE8" w14:textId="776F19B1" w:rsidR="00EA1B69" w:rsidRPr="0002571A" w:rsidRDefault="00EA1B69" w:rsidP="00EA1B69">
      <w:r w:rsidRPr="0002571A">
        <w:t xml:space="preserve">Motivacija za matematiko zajema obseg, v katerem posamezniki cenijo pomen matematičnih sposobnosti, se zanimajo za dejavnosti, povezane z matematiko in so motivirani za dobre rezultate pri matematiki </w:t>
      </w:r>
      <w:r w:rsidRPr="0002571A">
        <w:fldChar w:fldCharType="begin"/>
      </w:r>
      <w:r w:rsidR="00ED6101" w:rsidRPr="0002571A">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02571A">
        <w:fldChar w:fldCharType="separate"/>
      </w:r>
      <w:r w:rsidR="00ED6101" w:rsidRPr="0002571A">
        <w:rPr>
          <w:rFonts w:ascii="Calibri" w:hAnsi="Calibri" w:cs="Calibri"/>
        </w:rPr>
        <w:t>(</w:t>
      </w:r>
      <w:r w:rsidR="005F0B2D">
        <w:rPr>
          <w:rFonts w:ascii="Calibri" w:hAnsi="Calibri" w:cs="Calibri"/>
        </w:rPr>
        <w:t xml:space="preserve">Z. </w:t>
      </w:r>
      <w:r w:rsidR="00ED6101" w:rsidRPr="0002571A">
        <w:rPr>
          <w:rFonts w:ascii="Calibri" w:hAnsi="Calibri" w:cs="Calibri"/>
        </w:rPr>
        <w:t>Wang et al., 2018)</w:t>
      </w:r>
      <w:r w:rsidRPr="0002571A">
        <w:fldChar w:fldCharType="end"/>
      </w:r>
      <w:r w:rsidRPr="0002571A">
        <w:t xml:space="preserve">. Glavne dimenzije motivacije za matematiko zajemajo </w:t>
      </w:r>
      <w:proofErr w:type="spellStart"/>
      <w:r w:rsidRPr="0002571A">
        <w:t>samoučinkovitost</w:t>
      </w:r>
      <w:proofErr w:type="spellEnd"/>
      <w:r w:rsidRPr="0002571A">
        <w:t>, pripisovanje uspeha oziroma neuspeha, ciljan</w:t>
      </w:r>
      <w:r w:rsidR="00471D99" w:rsidRPr="0002571A">
        <w:t>i</w:t>
      </w:r>
      <w:r w:rsidRPr="0002571A">
        <w:t xml:space="preserve"> dosežki, samozavedanje, in pričakovanja ter koristnost naloge za učenca </w:t>
      </w:r>
      <w:r w:rsidRPr="0002571A">
        <w:fldChar w:fldCharType="begin"/>
      </w:r>
      <w:r w:rsidR="00ED6101" w:rsidRPr="0002571A">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sidRPr="0002571A">
        <w:fldChar w:fldCharType="separate"/>
      </w:r>
      <w:r w:rsidR="00ED6101" w:rsidRPr="0002571A">
        <w:rPr>
          <w:rFonts w:ascii="Calibri" w:hAnsi="Calibri" w:cs="Calibri"/>
          <w:kern w:val="0"/>
        </w:rPr>
        <w:t>(Arellano-García et al., 2022)</w:t>
      </w:r>
      <w:r w:rsidRPr="0002571A">
        <w:fldChar w:fldCharType="end"/>
      </w:r>
      <w:r w:rsidRPr="0002571A">
        <w:t xml:space="preserve">. Motivacija predstavlja eno ključnih sestavin za sodelovanje učencev pri pouku </w:t>
      </w:r>
      <w:r w:rsidRPr="0002571A">
        <w:fldChar w:fldCharType="begin"/>
      </w:r>
      <w:r w:rsidR="00ED6101" w:rsidRPr="0002571A">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Pr="0002571A">
        <w:fldChar w:fldCharType="separate"/>
      </w:r>
      <w:r w:rsidR="00ED6101" w:rsidRPr="0002571A">
        <w:rPr>
          <w:rFonts w:ascii="Calibri" w:hAnsi="Calibri" w:cs="Calibri"/>
        </w:rPr>
        <w:t>(Hecht et al., 2021)</w:t>
      </w:r>
      <w:r w:rsidRPr="0002571A">
        <w:fldChar w:fldCharType="end"/>
      </w:r>
      <w:r w:rsidRPr="0002571A">
        <w:t xml:space="preserve">. Pogosto je vzeta v kontekstu ene od elementov odnosa, ki ga poleg obravnavane motivacije sestavljajo še samozavest, vrednost in veselje v relaciji pouka matematike </w:t>
      </w:r>
      <w:r w:rsidRPr="0002571A">
        <w:fldChar w:fldCharType="begin"/>
      </w:r>
      <w:r w:rsidR="008D1133" w:rsidRPr="0002571A">
        <w:instrText xml:space="preserve"> ADDIN ZOTERO_ITEM CSL_CITATION {"citationID":"a2ffqut6ugq","properties":{"formattedCitation":"\\uldash{(Akbuga &amp; Havan, 2022; Amien et al., 2023; Lim &amp; Chapman, 2013; Sundre et al., 2012)}","plainCitation":"(Akbuga &amp; Havan, 2022; Amien et al., 2023;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918,"uris":["http://zotero.org/users/local/1Uxvmohd/items/NTLHLG8S"],"itemData":{"id":918,"type":"article-journal","abstract":"The purpose of this study was to explore the source of students’ self-efficacy and its relation to motivation, attitude, and students’ perception of teacher support in mathematics learning. Three hundred and fifty participants were selected using a stratified random sampling method. The study was survey-based and quantitative; data were analysed through statistical tests. Findings showed that most students reported having good grades in math. The source of self-efficacy in mathematics significantly correlates with attitude, intrinsic motivation, and students’ perception of teacher support.","container-title":"Revija za elementarno izobraževanje","DOI":"10.18690/rei.2463","ISSN":"23504803, 18554431","journalAbbreviation":"REI","license":"https://creativecommons.org/licenses/by/4.0/","page":"375-391","source":"DOI.org (Crossref)","title":"Investigating the Source of Student Self-Efficacy and its Relations to Affective Factors in Mathematics Learning","author":[{"family":"Amien","given":"Sulthon"},{"family":"Abidin","given":"Ratno"},{"family":"Hidayatullah","given":"Achmad"},{"family":"Muhammad","given":"Ridlwan"}],"issued":{"date-parts":[["2023"]]}}}],"schema":"https://github.com/citation-style-language/schema/raw/master/csl-citation.json"} </w:instrText>
      </w:r>
      <w:r w:rsidRPr="0002571A">
        <w:fldChar w:fldCharType="separate"/>
      </w:r>
      <w:r w:rsidR="008D1133" w:rsidRPr="0002571A">
        <w:rPr>
          <w:rFonts w:ascii="Calibri" w:hAnsi="Calibri" w:cs="Calibri"/>
          <w:kern w:val="0"/>
        </w:rPr>
        <w:t>(Akbuga &amp; Havan, 2022; Amien et al., 2023; Lim &amp; Chapman, 2013; Sundre et al., 2012)</w:t>
      </w:r>
      <w:r w:rsidRPr="0002571A">
        <w:fldChar w:fldCharType="end"/>
      </w:r>
      <w:r w:rsidRPr="0002571A">
        <w:t>.</w:t>
      </w:r>
    </w:p>
    <w:p w14:paraId="58129D03" w14:textId="7BA2F748" w:rsidR="00A1507A" w:rsidRPr="0002571A" w:rsidRDefault="00EA1B69" w:rsidP="00A1507A">
      <w:r w:rsidRPr="0002571A">
        <w:t xml:space="preserve">Instrumenti za merjenje motivacije za matematiko se lahko razlikujejo glede na specifičen matematični kontekst, na primer vezano na pouk statistike, pouk geometrije in podobno </w:t>
      </w:r>
      <w:r w:rsidRPr="0002571A">
        <w:fldChar w:fldCharType="begin"/>
      </w:r>
      <w:r w:rsidR="00ED6101" w:rsidRPr="0002571A">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sidRPr="0002571A">
        <w:fldChar w:fldCharType="separate"/>
      </w:r>
      <w:r w:rsidR="00ED6101" w:rsidRPr="0002571A">
        <w:rPr>
          <w:rFonts w:ascii="Calibri" w:hAnsi="Calibri" w:cs="Calibri"/>
        </w:rPr>
        <w:t>(Wakhata et al., 2022)</w:t>
      </w:r>
      <w:r w:rsidRPr="0002571A">
        <w:fldChar w:fldCharType="end"/>
      </w:r>
      <w:r w:rsidRPr="0002571A">
        <w:t xml:space="preserve">. Prvi poskus merjenja motivacije za matematiko s kritiko, da so instrumenti do tedaj vključevali le odnos, zanemarili pa pomen čustev in značaja je razvil </w:t>
      </w:r>
      <w:r w:rsidRPr="0002571A">
        <w:fldChar w:fldCharType="begin"/>
      </w:r>
      <w:r w:rsidRPr="0002571A">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sidRPr="0002571A">
        <w:fldChar w:fldCharType="separate"/>
      </w:r>
      <w:r w:rsidRPr="0002571A">
        <w:rPr>
          <w:rFonts w:ascii="Calibri" w:hAnsi="Calibri" w:cs="Calibri"/>
        </w:rPr>
        <w:t>Aiken (1974)</w:t>
      </w:r>
      <w:r w:rsidRPr="0002571A">
        <w:fldChar w:fldCharType="end"/>
      </w:r>
      <w:r w:rsidRPr="0002571A">
        <w:t xml:space="preserve">. Kmalu za tem se je pojavil </w:t>
      </w:r>
      <w:r w:rsidRPr="0002571A">
        <w:rPr>
          <w:i/>
          <w:iCs/>
        </w:rPr>
        <w:t xml:space="preserve">test </w:t>
      </w:r>
      <w:proofErr w:type="spellStart"/>
      <w:r w:rsidRPr="0002571A">
        <w:rPr>
          <w:i/>
          <w:iCs/>
        </w:rPr>
        <w:t>Fennema</w:t>
      </w:r>
      <w:proofErr w:type="spellEnd"/>
      <w:r w:rsidRPr="0002571A">
        <w:rPr>
          <w:i/>
          <w:iCs/>
        </w:rPr>
        <w:t xml:space="preserve"> Sherman </w:t>
      </w:r>
      <w:r w:rsidRPr="0002571A">
        <w:fldChar w:fldCharType="begin"/>
      </w:r>
      <w:r w:rsidRPr="0002571A">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sidRPr="0002571A">
        <w:fldChar w:fldCharType="separate"/>
      </w:r>
      <w:r w:rsidRPr="0002571A">
        <w:rPr>
          <w:rFonts w:ascii="Calibri" w:hAnsi="Calibri" w:cs="Calibri"/>
        </w:rPr>
        <w:t>(</w:t>
      </w:r>
      <w:proofErr w:type="spellStart"/>
      <w:r w:rsidRPr="0002571A">
        <w:rPr>
          <w:rFonts w:ascii="Calibri" w:hAnsi="Calibri" w:cs="Calibri"/>
        </w:rPr>
        <w:t>Fennema</w:t>
      </w:r>
      <w:proofErr w:type="spellEnd"/>
      <w:r w:rsidRPr="0002571A">
        <w:rPr>
          <w:rFonts w:ascii="Calibri" w:hAnsi="Calibri" w:cs="Calibri"/>
        </w:rPr>
        <w:t xml:space="preserve"> &amp; Sherman, 1976)</w:t>
      </w:r>
      <w:r w:rsidRPr="0002571A">
        <w:fldChar w:fldCharType="end"/>
      </w:r>
      <w:r w:rsidRPr="0002571A">
        <w:t xml:space="preserve">, ki je deloval odlično in se je moral umakniti le zaradi razvoja jezika, ki je vplival na sčasoma manjšanje veljavnosti instrumenta </w:t>
      </w:r>
      <w:r w:rsidRPr="0002571A">
        <w:fldChar w:fldCharType="begin"/>
      </w:r>
      <w:r w:rsidRPr="0002571A">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sidRPr="0002571A">
        <w:fldChar w:fldCharType="separate"/>
      </w:r>
      <w:r w:rsidRPr="0002571A">
        <w:rPr>
          <w:rFonts w:ascii="Calibri" w:hAnsi="Calibri" w:cs="Calibri"/>
        </w:rPr>
        <w:t>(Chamberlin, 2010)</w:t>
      </w:r>
      <w:r w:rsidRPr="0002571A">
        <w:fldChar w:fldCharType="end"/>
      </w:r>
      <w:r w:rsidRPr="0002571A">
        <w:t xml:space="preserve">. Za ta namen se je razvil </w:t>
      </w:r>
      <w:proofErr w:type="spellStart"/>
      <w:r w:rsidRPr="0002571A">
        <w:rPr>
          <w:i/>
          <w:iCs/>
        </w:rPr>
        <w:t>Attitude</w:t>
      </w:r>
      <w:proofErr w:type="spellEnd"/>
      <w:r w:rsidRPr="0002571A">
        <w:rPr>
          <w:i/>
          <w:iCs/>
        </w:rPr>
        <w:t xml:space="preserve"> </w:t>
      </w:r>
      <w:proofErr w:type="spellStart"/>
      <w:r w:rsidRPr="0002571A">
        <w:rPr>
          <w:i/>
          <w:iCs/>
        </w:rPr>
        <w:t>towards</w:t>
      </w:r>
      <w:proofErr w:type="spellEnd"/>
      <w:r w:rsidRPr="0002571A">
        <w:rPr>
          <w:i/>
          <w:iCs/>
        </w:rPr>
        <w:t xml:space="preserve"> </w:t>
      </w:r>
      <w:proofErr w:type="spellStart"/>
      <w:r w:rsidRPr="0002571A">
        <w:rPr>
          <w:i/>
          <w:iCs/>
        </w:rPr>
        <w:t>Mathematics</w:t>
      </w:r>
      <w:proofErr w:type="spellEnd"/>
      <w:r w:rsidRPr="0002571A">
        <w:rPr>
          <w:i/>
          <w:iCs/>
        </w:rPr>
        <w:t xml:space="preserve"> </w:t>
      </w:r>
      <w:proofErr w:type="spellStart"/>
      <w:r w:rsidRPr="0002571A">
        <w:rPr>
          <w:i/>
          <w:iCs/>
        </w:rPr>
        <w:t>Inventory</w:t>
      </w:r>
      <w:proofErr w:type="spellEnd"/>
      <w:r w:rsidRPr="0002571A">
        <w:rPr>
          <w:i/>
          <w:iCs/>
        </w:rPr>
        <w:t xml:space="preserve"> </w:t>
      </w:r>
      <w:r w:rsidRPr="0002571A">
        <w:t xml:space="preserve">(ATMI), avtorjev </w:t>
      </w:r>
      <w:r w:rsidRPr="0002571A">
        <w:fldChar w:fldCharType="begin"/>
      </w:r>
      <w:r w:rsidRPr="0002571A">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rsidRPr="0002571A">
        <w:fldChar w:fldCharType="separate"/>
      </w:r>
      <w:r w:rsidR="00E26A8A" w:rsidRPr="0002571A">
        <w:rPr>
          <w:rFonts w:ascii="Calibri" w:hAnsi="Calibri" w:cs="Calibri"/>
        </w:rPr>
        <w:t>T</w:t>
      </w:r>
      <w:r w:rsidRPr="0002571A">
        <w:rPr>
          <w:rFonts w:ascii="Calibri" w:hAnsi="Calibri" w:cs="Calibri"/>
        </w:rPr>
        <w:t xml:space="preserve">apia &amp; Marsh, </w:t>
      </w:r>
      <w:r w:rsidR="00E26A8A" w:rsidRPr="0002571A">
        <w:rPr>
          <w:rFonts w:ascii="Calibri" w:hAnsi="Calibri" w:cs="Calibri"/>
        </w:rPr>
        <w:t>(</w:t>
      </w:r>
      <w:r w:rsidRPr="0002571A">
        <w:rPr>
          <w:rFonts w:ascii="Calibri" w:hAnsi="Calibri" w:cs="Calibri"/>
        </w:rPr>
        <w:t>2004)</w:t>
      </w:r>
      <w:r w:rsidRPr="0002571A">
        <w:fldChar w:fldCharType="end"/>
      </w:r>
      <w:r w:rsidRPr="0002571A">
        <w:t xml:space="preserve">, ki vključuje nujne konstrukte prejšnjega odstavka in se uporablja še danes </w:t>
      </w:r>
      <w:r w:rsidRPr="0002571A">
        <w:fldChar w:fldCharType="begin"/>
      </w:r>
      <w:r w:rsidRPr="0002571A">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rsidRPr="0002571A">
        <w:fldChar w:fldCharType="separate"/>
      </w:r>
      <w:r w:rsidRPr="0002571A">
        <w:rPr>
          <w:rFonts w:ascii="Calibri" w:hAnsi="Calibri" w:cs="Calibri"/>
        </w:rPr>
        <w:t>(Chamberlin, 2010; Romero &amp; Angeles, 2023)</w:t>
      </w:r>
      <w:r w:rsidRPr="0002571A">
        <w:fldChar w:fldCharType="end"/>
      </w:r>
      <w:r w:rsidRPr="0002571A">
        <w:t>.</w:t>
      </w:r>
      <w:r w:rsidR="008C47A2" w:rsidRPr="0002571A">
        <w:t xml:space="preserve"> V </w:t>
      </w:r>
      <w:r w:rsidR="008C47A2" w:rsidRPr="0002571A">
        <w:rPr>
          <w:highlight w:val="green"/>
        </w:rPr>
        <w:t>empiričnem delu</w:t>
      </w:r>
      <w:r w:rsidR="008C47A2" w:rsidRPr="0002571A">
        <w:t xml:space="preserve"> bomo zaradi namenov skrajšanja celotnega instrumenta vzeli le devet vprašanj testa ATMI, ki določajo “čisto” motivacijo do učenja matematike.</w:t>
      </w:r>
    </w:p>
    <w:p w14:paraId="24A53C7D" w14:textId="218DC44B" w:rsidR="00A1507A" w:rsidRPr="0002571A" w:rsidRDefault="00A1507A" w:rsidP="00A1507A">
      <w:pPr>
        <w:pStyle w:val="Heading3"/>
      </w:pPr>
      <w:bookmarkStart w:id="14" w:name="_Toc170115116"/>
      <w:r w:rsidRPr="0002571A">
        <w:lastRenderedPageBreak/>
        <w:t>Tip osebnosti</w:t>
      </w:r>
      <w:bookmarkEnd w:id="14"/>
    </w:p>
    <w:p w14:paraId="3F55352E" w14:textId="23744F75" w:rsidR="00A1507A" w:rsidRPr="0002571A" w:rsidRDefault="00A253B4" w:rsidP="00A1507A">
      <w:r w:rsidRPr="0002571A">
        <w:t xml:space="preserve">Osebnost v klasičnem pomenu (izvor iz latinščine - </w:t>
      </w:r>
      <w:r w:rsidRPr="0002571A">
        <w:rPr>
          <w:i/>
          <w:iCs/>
        </w:rPr>
        <w:t>persona</w:t>
      </w:r>
      <w:r w:rsidRPr="0002571A">
        <w:t>) pomeni maska posameznika, ki jo opisuje vedenje ali značaj.</w:t>
      </w:r>
      <w:r w:rsidR="00863A05" w:rsidRPr="0002571A">
        <w:t xml:space="preserve"> Osebnost je odsevana v sami naravi odnosa posameznika in jo je moč ločiti glede na posameznike, je pa pogosto tudi fluidna v smislu spreminjanja skozi čas </w:t>
      </w:r>
      <w:r w:rsidR="00863A05" w:rsidRPr="0002571A">
        <w:fldChar w:fldCharType="begin"/>
      </w:r>
      <w:r w:rsidR="00005EC1" w:rsidRPr="0002571A">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02571A">
        <w:fldChar w:fldCharType="separate"/>
      </w:r>
      <w:r w:rsidR="00005EC1" w:rsidRPr="0002571A">
        <w:rPr>
          <w:rFonts w:ascii="Calibri" w:hAnsi="Calibri" w:cs="Calibri"/>
          <w:kern w:val="0"/>
        </w:rPr>
        <w:t>(Redelmeier et al., 2021)</w:t>
      </w:r>
      <w:r w:rsidR="00863A05" w:rsidRPr="0002571A">
        <w:fldChar w:fldCharType="end"/>
      </w:r>
      <w:r w:rsidR="00DE50F5" w:rsidRPr="0002571A">
        <w:t>, učenja, izobraževanja ipd</w:t>
      </w:r>
      <w:r w:rsidR="009454AF" w:rsidRPr="0002571A">
        <w:t>.</w:t>
      </w:r>
      <w:r w:rsidR="00DE50F5" w:rsidRPr="0002571A">
        <w:t xml:space="preserve"> </w:t>
      </w:r>
      <w:r w:rsidR="00DE50F5" w:rsidRPr="0002571A">
        <w:fldChar w:fldCharType="begin"/>
      </w:r>
      <w:r w:rsidR="00005EC1" w:rsidRPr="0002571A">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02571A">
        <w:fldChar w:fldCharType="separate"/>
      </w:r>
      <w:r w:rsidR="00005EC1" w:rsidRPr="0002571A">
        <w:rPr>
          <w:rFonts w:ascii="Calibri" w:hAnsi="Calibri" w:cs="Calibri"/>
          <w:kern w:val="0"/>
        </w:rPr>
        <w:t>(Amirhosseini &amp; Kazemian, 2020)</w:t>
      </w:r>
      <w:r w:rsidR="00DE50F5" w:rsidRPr="0002571A">
        <w:fldChar w:fldCharType="end"/>
      </w:r>
      <w:r w:rsidR="00DE50F5" w:rsidRPr="0002571A">
        <w:t>.</w:t>
      </w:r>
      <w:r w:rsidR="00863A05" w:rsidRPr="0002571A">
        <w:t xml:space="preserve"> Danes je ustaljena definicija</w:t>
      </w:r>
      <w:r w:rsidR="009454AF" w:rsidRPr="0002571A">
        <w:t xml:space="preserve"> avtorjev</w:t>
      </w:r>
      <w:r w:rsidR="00863A05" w:rsidRPr="0002571A">
        <w:t xml:space="preserve"> </w:t>
      </w:r>
      <w:r w:rsidR="00863A05" w:rsidRPr="0002571A">
        <w:fldChar w:fldCharType="begin"/>
      </w:r>
      <w:r w:rsidR="00005EC1" w:rsidRPr="0002571A">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02571A">
        <w:fldChar w:fldCharType="separate"/>
      </w:r>
      <w:r w:rsidR="00005EC1" w:rsidRPr="0002571A">
        <w:rPr>
          <w:rFonts w:ascii="Calibri" w:hAnsi="Calibri" w:cs="Calibri"/>
          <w:kern w:val="0"/>
        </w:rPr>
        <w:t xml:space="preserve">Hall et al., </w:t>
      </w:r>
      <w:r w:rsidR="009454AF" w:rsidRPr="0002571A">
        <w:rPr>
          <w:rFonts w:ascii="Calibri" w:hAnsi="Calibri" w:cs="Calibri"/>
          <w:kern w:val="0"/>
        </w:rPr>
        <w:t>(</w:t>
      </w:r>
      <w:r w:rsidR="00005EC1" w:rsidRPr="0002571A">
        <w:rPr>
          <w:rFonts w:ascii="Calibri" w:hAnsi="Calibri" w:cs="Calibri"/>
          <w:kern w:val="0"/>
        </w:rPr>
        <w:t>1985)</w:t>
      </w:r>
      <w:r w:rsidR="00863A05" w:rsidRPr="0002571A">
        <w:fldChar w:fldCharType="end"/>
      </w:r>
      <w:r w:rsidR="00863A05" w:rsidRPr="0002571A">
        <w:t>, kjer je osebnost "dinamična organizacija znotraj posameznika tistih psihičnih sistemov, ki določajo njegovo značilno vedenje in misli".</w:t>
      </w:r>
    </w:p>
    <w:p w14:paraId="5C6D2AD8" w14:textId="214FF69B" w:rsidR="00902B46" w:rsidRPr="0002571A" w:rsidRDefault="00902B46" w:rsidP="00A1507A">
      <w:r w:rsidRPr="0002571A">
        <w:t xml:space="preserve">Zavedati se moramo razlike med osebnostjo in osebnostnimi lastnosti. Slednje </w:t>
      </w:r>
      <w:r w:rsidR="008E093F" w:rsidRPr="0002571A">
        <w:t>so podmnožica prvega, ki</w:t>
      </w:r>
      <w:r w:rsidR="00BF1054" w:rsidRPr="0002571A">
        <w:t xml:space="preserve"> niti ne zajemajo ustrezno enot analize, ki so običajno vključene v širok okvir psihologije osebnosti </w:t>
      </w:r>
      <w:r w:rsidR="00BF1054" w:rsidRPr="0002571A">
        <w:fldChar w:fldCharType="begin"/>
      </w:r>
      <w:r w:rsidR="00005EC1" w:rsidRPr="0002571A">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02571A">
        <w:fldChar w:fldCharType="separate"/>
      </w:r>
      <w:r w:rsidR="00005EC1" w:rsidRPr="0002571A">
        <w:rPr>
          <w:rFonts w:ascii="Calibri" w:hAnsi="Calibri" w:cs="Calibri"/>
          <w:kern w:val="0"/>
        </w:rPr>
        <w:t>(Roberts &amp; Yoon, 2022)</w:t>
      </w:r>
      <w:r w:rsidR="00BF1054" w:rsidRPr="0002571A">
        <w:fldChar w:fldCharType="end"/>
      </w:r>
      <w:r w:rsidR="00BF1054" w:rsidRPr="0002571A">
        <w:t>.</w:t>
      </w:r>
      <w:r w:rsidR="00976660" w:rsidRPr="0002571A">
        <w:t xml:space="preserve"> Večina uveljavljenih modelov osebnosti, med drugim splošno znani </w:t>
      </w:r>
      <w:r w:rsidR="008E093F" w:rsidRPr="0002571A">
        <w:t xml:space="preserve">model Velikih pet faktorjev osebnosti (angl. </w:t>
      </w:r>
      <w:r w:rsidR="008E093F" w:rsidRPr="0002571A">
        <w:rPr>
          <w:i/>
          <w:iCs/>
        </w:rPr>
        <w:t xml:space="preserve">Big </w:t>
      </w:r>
      <w:proofErr w:type="spellStart"/>
      <w:r w:rsidR="008E093F" w:rsidRPr="0002571A">
        <w:rPr>
          <w:i/>
          <w:iCs/>
        </w:rPr>
        <w:t>Five</w:t>
      </w:r>
      <w:proofErr w:type="spellEnd"/>
      <w:r w:rsidR="008E093F" w:rsidRPr="0002571A">
        <w:t>)</w:t>
      </w:r>
      <w:r w:rsidR="00976660" w:rsidRPr="0002571A">
        <w:t xml:space="preserve"> uporablja za analizo štiri različne </w:t>
      </w:r>
      <w:r w:rsidR="008E093F" w:rsidRPr="0002571A">
        <w:t xml:space="preserve">ključne </w:t>
      </w:r>
      <w:r w:rsidR="00976660" w:rsidRPr="0002571A">
        <w:t xml:space="preserve">domene: Osebnostne lastnosti, motive, veščine, ter </w:t>
      </w:r>
      <w:r w:rsidR="00126E89" w:rsidRPr="0002571A">
        <w:t xml:space="preserve">pripovedna identiteta (angl. </w:t>
      </w:r>
      <w:proofErr w:type="spellStart"/>
      <w:r w:rsidR="00126E89" w:rsidRPr="0002571A">
        <w:rPr>
          <w:i/>
          <w:iCs/>
        </w:rPr>
        <w:t>narrative</w:t>
      </w:r>
      <w:proofErr w:type="spellEnd"/>
      <w:r w:rsidR="00126E89" w:rsidRPr="0002571A">
        <w:rPr>
          <w:i/>
          <w:iCs/>
        </w:rPr>
        <w:t xml:space="preserve"> </w:t>
      </w:r>
      <w:proofErr w:type="spellStart"/>
      <w:r w:rsidR="00126E89" w:rsidRPr="0002571A">
        <w:rPr>
          <w:i/>
          <w:iCs/>
        </w:rPr>
        <w:t>identity</w:t>
      </w:r>
      <w:proofErr w:type="spellEnd"/>
      <w:r w:rsidR="00126E89" w:rsidRPr="0002571A">
        <w:t>)</w:t>
      </w:r>
      <w:r w:rsidR="00976660" w:rsidRPr="0002571A">
        <w:t xml:space="preserve"> </w:t>
      </w:r>
      <w:r w:rsidR="00976660" w:rsidRPr="0002571A">
        <w:fldChar w:fldCharType="begin"/>
      </w:r>
      <w:r w:rsidR="00005EC1" w:rsidRPr="0002571A">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02571A">
        <w:fldChar w:fldCharType="separate"/>
      </w:r>
      <w:r w:rsidR="00005EC1" w:rsidRPr="0002571A">
        <w:rPr>
          <w:rFonts w:ascii="Calibri" w:hAnsi="Calibri" w:cs="Calibri"/>
          <w:kern w:val="0"/>
        </w:rPr>
        <w:t>(Roberts &amp; Yoon, 2022)</w:t>
      </w:r>
      <w:r w:rsidR="00976660" w:rsidRPr="0002571A">
        <w:fldChar w:fldCharType="end"/>
      </w:r>
      <w:r w:rsidR="00976660" w:rsidRPr="0002571A">
        <w:t>.</w:t>
      </w:r>
    </w:p>
    <w:p w14:paraId="3F1D790C" w14:textId="706DCCA4" w:rsidR="00D558B9" w:rsidRPr="0002571A" w:rsidRDefault="00E248A8" w:rsidP="001541BB">
      <w:r w:rsidRPr="0002571A">
        <w:t>Prva domena osebnostnih lastnosti se je v zadnjih desetletjih najbolj spremenila s sprejetjem taksonomije Velike petke</w:t>
      </w:r>
      <w:r w:rsidR="000156A1" w:rsidRPr="0002571A">
        <w:t xml:space="preserve"> (</w:t>
      </w:r>
      <w:r w:rsidR="008E093F" w:rsidRPr="0002571A">
        <w:t>vpliv je imela tudi taksonomija</w:t>
      </w:r>
      <w:r w:rsidR="000156A1" w:rsidRPr="0002571A">
        <w:t xml:space="preserve"> HEXACO</w:t>
      </w:r>
      <w:r w:rsidR="00C57E44" w:rsidRPr="0002571A">
        <w:t xml:space="preserve">; </w:t>
      </w:r>
      <w:r w:rsidR="00C57E44" w:rsidRPr="0002571A">
        <w:fldChar w:fldCharType="begin"/>
      </w:r>
      <w:r w:rsidR="00C57E44" w:rsidRPr="0002571A">
        <w:instrText xml:space="preserve"> ADDIN ZOTERO_ITEM CSL_CITATION {"citationID":"ab6tbe9tkf","properties":{"formattedCitation":"\\uldash{(Soutter et al., 2020)}","plainCitation":"(Soutter et al., 2020)","noteIndex":0},"citationItems":[{"id":815,"uris":["http://zotero.org/users/local/ZlhuMgGE/items/2UETVZM9"],"itemData":{"id":815,"type":"article-journal","abstract":"With climate change and its consequences believed to be among the most vital challenges for humanity and the Earth’s ecosystem, it is important to understand why individuals do or do not adopt proenvironmental attitudes and behaviors. Personality traits are well suited for this purpose. Because no recent work has systematically combined the accumulating evidence on this topic, we aimed to meta-analyze the associations of the Big Five and HEXACO personality domains with proenvironmental attitudes and behaviors. A meta-analysis of 38 sources ( N = 44,993) implicated openness and honesty-humility as the strongest correlates of proenvironmental attitudes ( r = .22 and .20) and behaviors ( r = .21 and .25). Agreeableness, conscientiousness, and, to a lesser extent, extraversion were also associated with proenvironmental attitudes ( r = .15, .12, and .09) and behaviors ( r = .10, .11, and .10). Heterogeneity among effect sizes was partly explained by samples’ gender ratio, age, and country of origin and by the personality model. P-curve analyses, funnel plots, and Egger’s tests indicated significant but sporadic and small publication bias. As a validity test, the meta-analytic associations collectively provided substantial predictive accuracy for proenvironmental attitudes ( r = .44–.45) and behaviors ( r = .28–.43) in independent holdout samples.","container-title":"Perspectives on Psychological Science","DOI":"10.1177/1745691620903019","ISSN":"1745-6916, 1745-6924","issue":"4","journalAbbreviation":"Perspect Psychol Sci","language":"en","page":"913-941","source":"DOI.org (Crossref)","title":"Big Five and HEXACO Personality Traits, Proenvironmental Attitudes, and Behaviors: A Meta-Analysis","title-short":"Big Five and HEXACO Personality Traits, Proenvironmental Attitudes, and Behaviors","volume":"15","author":[{"family":"Soutter","given":"Alistair Raymond Bryce"},{"family":"Bates","given":"Timothy C."},{"family":"Mõttus","given":"René"}],"issued":{"date-parts":[["2020",7]]}}}],"schema":"https://github.com/citation-style-language/schema/raw/master/csl-citation.json"} </w:instrText>
      </w:r>
      <w:r w:rsidR="00C57E44" w:rsidRPr="0002571A">
        <w:fldChar w:fldCharType="separate"/>
      </w:r>
      <w:r w:rsidR="00C57E44" w:rsidRPr="0002571A">
        <w:rPr>
          <w:rFonts w:ascii="Calibri" w:hAnsi="Calibri" w:cs="Calibri"/>
          <w:kern w:val="0"/>
        </w:rPr>
        <w:t>Soutter et al., 2020</w:t>
      </w:r>
      <w:r w:rsidR="00C57E44" w:rsidRPr="0002571A">
        <w:fldChar w:fldCharType="end"/>
      </w:r>
      <w:r w:rsidR="000156A1" w:rsidRPr="0002571A">
        <w:t>)</w:t>
      </w:r>
      <w:r w:rsidRPr="0002571A">
        <w:t xml:space="preserve">, ki lastnosti razvršča v pet širokih domen: </w:t>
      </w:r>
      <w:proofErr w:type="spellStart"/>
      <w:r w:rsidRPr="0002571A">
        <w:t>ekstravertnost</w:t>
      </w:r>
      <w:proofErr w:type="spellEnd"/>
      <w:r w:rsidRPr="0002571A">
        <w:t xml:space="preserve"> (</w:t>
      </w:r>
      <w:proofErr w:type="spellStart"/>
      <w:r w:rsidRPr="0002571A">
        <w:t>asertiven</w:t>
      </w:r>
      <w:proofErr w:type="spellEnd"/>
      <w:r w:rsidRPr="0002571A">
        <w:t xml:space="preserve"> in družaben v primerjavi z zadržanim), prijaznost (topel in prijazen v primerjavi s krutim), vestnost (prizadeven in odgovoren v primerjavi z </w:t>
      </w:r>
      <w:r w:rsidR="00365F21" w:rsidRPr="0002571A">
        <w:t>nezanesljivim</w:t>
      </w:r>
      <w:r w:rsidRPr="0002571A">
        <w:t>), čustvena stabilnost (miren in umirjen v primerjavi z zaskrbljenim)</w:t>
      </w:r>
      <w:r w:rsidR="00C57E44" w:rsidRPr="0002571A">
        <w:t>,</w:t>
      </w:r>
      <w:r w:rsidRPr="0002571A">
        <w:t xml:space="preserve"> ter odprtost za izkušnje (intelektualen in ustvarjalen v primerjavi z ozkoglednim) </w:t>
      </w:r>
      <w:r w:rsidRPr="0002571A">
        <w:fldChar w:fldCharType="begin"/>
      </w:r>
      <w:r w:rsidR="00005EC1" w:rsidRPr="0002571A">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02571A">
        <w:fldChar w:fldCharType="separate"/>
      </w:r>
      <w:r w:rsidR="00005EC1" w:rsidRPr="0002571A">
        <w:rPr>
          <w:rFonts w:ascii="Calibri" w:hAnsi="Calibri" w:cs="Calibri"/>
          <w:kern w:val="0"/>
        </w:rPr>
        <w:t>(Goldberg, 1993)</w:t>
      </w:r>
      <w:r w:rsidRPr="0002571A">
        <w:fldChar w:fldCharType="end"/>
      </w:r>
      <w:r w:rsidRPr="0002571A">
        <w:t xml:space="preserve">. Ta taksonomija je pomembna, saj opozarja, da Velika petka ni sestavljena iz diskretnih, neodvisnih dimenzij, temveč je </w:t>
      </w:r>
      <w:r w:rsidR="00C57E44" w:rsidRPr="0002571A">
        <w:t>osmišljena</w:t>
      </w:r>
      <w:r w:rsidRPr="0002571A">
        <w:t xml:space="preserve"> kot raznolika družina delno prekrivajočih se in vedno bolj kompleksnih skupin vidikov </w:t>
      </w:r>
      <w:r w:rsidRPr="0002571A">
        <w:fldChar w:fldCharType="begin"/>
      </w:r>
      <w:r w:rsidR="00005EC1" w:rsidRPr="0002571A">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02571A">
        <w:fldChar w:fldCharType="separate"/>
      </w:r>
      <w:r w:rsidR="00005EC1" w:rsidRPr="0002571A">
        <w:rPr>
          <w:rFonts w:ascii="Calibri" w:hAnsi="Calibri" w:cs="Calibri"/>
          <w:kern w:val="0"/>
        </w:rPr>
        <w:t>(Condon &amp; Mroczek, 2016)</w:t>
      </w:r>
      <w:r w:rsidRPr="0002571A">
        <w:fldChar w:fldCharType="end"/>
      </w:r>
      <w:r w:rsidRPr="0002571A">
        <w:t>, hkrat</w:t>
      </w:r>
      <w:r w:rsidR="000156A1" w:rsidRPr="0002571A">
        <w:t>i pa je ne smemo (kot smo omenili zgoraj) vzeti kot potrebno in zadostno</w:t>
      </w:r>
      <w:r w:rsidR="000F6087" w:rsidRPr="0002571A">
        <w:t xml:space="preserve"> </w:t>
      </w:r>
      <w:r w:rsidR="000F6087" w:rsidRPr="0002571A">
        <w:fldChar w:fldCharType="begin"/>
      </w:r>
      <w:r w:rsidR="00005EC1" w:rsidRPr="0002571A">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02571A">
        <w:fldChar w:fldCharType="separate"/>
      </w:r>
      <w:r w:rsidR="00005EC1" w:rsidRPr="0002571A">
        <w:rPr>
          <w:rFonts w:ascii="Calibri" w:hAnsi="Calibri" w:cs="Calibri"/>
          <w:kern w:val="0"/>
        </w:rPr>
        <w:t>(Ashton &amp; Lee, 2020; Mõttus et al., 2020; Zettler et al., 2020)</w:t>
      </w:r>
      <w:r w:rsidR="000F6087" w:rsidRPr="0002571A">
        <w:fldChar w:fldCharType="end"/>
      </w:r>
      <w:r w:rsidR="000F6087" w:rsidRPr="0002571A">
        <w:t>.</w:t>
      </w:r>
      <w:r w:rsidR="003A19D8" w:rsidRPr="0002571A">
        <w:t xml:space="preserve"> </w:t>
      </w:r>
      <w:r w:rsidR="00FD78BD" w:rsidRPr="0002571A">
        <w:t xml:space="preserve">Druga domena osebnosti, motivacija, se osredotoča na tisto, kar ljudje želijo, bodisi zavestno bodisi nezavedno </w:t>
      </w:r>
      <w:r w:rsidR="00FD78BD" w:rsidRPr="0002571A">
        <w:fldChar w:fldCharType="begin"/>
      </w:r>
      <w:r w:rsidR="00005EC1" w:rsidRPr="0002571A">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02571A">
        <w:fldChar w:fldCharType="separate"/>
      </w:r>
      <w:r w:rsidR="00005EC1" w:rsidRPr="0002571A">
        <w:rPr>
          <w:rFonts w:ascii="Calibri" w:hAnsi="Calibri" w:cs="Calibri"/>
          <w:kern w:val="0"/>
        </w:rPr>
        <w:t>(Riddell et al., 2024)</w:t>
      </w:r>
      <w:r w:rsidR="00FD78BD" w:rsidRPr="0002571A">
        <w:fldChar w:fldCharType="end"/>
      </w:r>
      <w:r w:rsidR="00FD78BD" w:rsidRPr="0002571A">
        <w:t xml:space="preserve">. Motivacijska domena je manj dobro organizirana kot domena osebnostnih lastnosti, predvsem zato, ker ji manjka soglasna taksonomija ali sprejet način ocenjevanja </w:t>
      </w:r>
      <w:r w:rsidR="00FD78BD" w:rsidRPr="0002571A">
        <w:fldChar w:fldCharType="begin"/>
      </w:r>
      <w:r w:rsidR="00005EC1" w:rsidRPr="0002571A">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02571A">
        <w:fldChar w:fldCharType="separate"/>
      </w:r>
      <w:r w:rsidR="00005EC1" w:rsidRPr="0002571A">
        <w:rPr>
          <w:rFonts w:ascii="Calibri" w:hAnsi="Calibri" w:cs="Calibri"/>
          <w:kern w:val="0"/>
        </w:rPr>
        <w:t>(Roberts &amp; Yoon, 2022)</w:t>
      </w:r>
      <w:r w:rsidR="00FD78BD" w:rsidRPr="0002571A">
        <w:fldChar w:fldCharType="end"/>
      </w:r>
      <w:r w:rsidR="00FD78BD" w:rsidRPr="0002571A">
        <w:t>. Pojem motivacije zajema širši spekter pojavov v primerjavi s pojmom osebnostnih lastnosti, vključno z motivacijo za dosežke</w:t>
      </w:r>
      <w:r w:rsidR="00BE2E48" w:rsidRPr="0002571A">
        <w:t xml:space="preserve"> </w:t>
      </w:r>
      <w:r w:rsidR="00BE2E48" w:rsidRPr="0002571A">
        <w:fldChar w:fldCharType="begin"/>
      </w:r>
      <w:r w:rsidR="00005EC1" w:rsidRPr="0002571A">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02571A">
        <w:fldChar w:fldCharType="separate"/>
      </w:r>
      <w:r w:rsidR="00005EC1" w:rsidRPr="0002571A">
        <w:rPr>
          <w:rFonts w:ascii="Calibri" w:hAnsi="Calibri" w:cs="Calibri"/>
          <w:kern w:val="0"/>
        </w:rPr>
        <w:t>(Elliot &amp; Harackiewicz, 1996)</w:t>
      </w:r>
      <w:r w:rsidR="00BE2E48" w:rsidRPr="0002571A">
        <w:fldChar w:fldCharType="end"/>
      </w:r>
      <w:r w:rsidR="00FD78BD" w:rsidRPr="0002571A">
        <w:t>, življenjskimi cilji</w:t>
      </w:r>
      <w:r w:rsidR="00BE2E48" w:rsidRPr="0002571A">
        <w:t xml:space="preserve"> </w:t>
      </w:r>
      <w:r w:rsidR="00BE2E48" w:rsidRPr="0002571A">
        <w:fldChar w:fldCharType="begin"/>
      </w:r>
      <w:r w:rsidR="00005EC1" w:rsidRPr="0002571A">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02571A">
        <w:fldChar w:fldCharType="separate"/>
      </w:r>
      <w:r w:rsidR="00005EC1" w:rsidRPr="0002571A">
        <w:rPr>
          <w:rFonts w:ascii="Calibri" w:hAnsi="Calibri" w:cs="Calibri"/>
          <w:kern w:val="0"/>
        </w:rPr>
        <w:t>(Kasser, 2016)</w:t>
      </w:r>
      <w:r w:rsidR="00BE2E48" w:rsidRPr="0002571A">
        <w:fldChar w:fldCharType="end"/>
      </w:r>
      <w:r w:rsidR="00FD78BD" w:rsidRPr="0002571A">
        <w:t xml:space="preserve">, </w:t>
      </w:r>
      <w:r w:rsidR="00BE2E48" w:rsidRPr="0002571A">
        <w:rPr>
          <w:highlight w:val="yellow"/>
        </w:rPr>
        <w:t>POWER MOTIVATION</w:t>
      </w:r>
      <w:r w:rsidR="00BE2E48" w:rsidRPr="0002571A">
        <w:t xml:space="preserve">? </w:t>
      </w:r>
      <w:r w:rsidR="00BE2E48" w:rsidRPr="0002571A">
        <w:fldChar w:fldCharType="begin"/>
      </w:r>
      <w:r w:rsidR="00005EC1" w:rsidRPr="0002571A">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02571A">
        <w:fldChar w:fldCharType="separate"/>
      </w:r>
      <w:r w:rsidR="00005EC1" w:rsidRPr="0002571A">
        <w:rPr>
          <w:rFonts w:ascii="Calibri" w:hAnsi="Calibri" w:cs="Calibri"/>
          <w:kern w:val="0"/>
        </w:rPr>
        <w:t>(Schultheiss et al., 2005)</w:t>
      </w:r>
      <w:r w:rsidR="00BE2E48" w:rsidRPr="0002571A">
        <w:fldChar w:fldCharType="end"/>
      </w:r>
      <w:r w:rsidR="00FD78BD" w:rsidRPr="0002571A">
        <w:t xml:space="preserve">, življenjskimi vrednotami </w:t>
      </w:r>
      <w:r w:rsidR="00BE2E48" w:rsidRPr="0002571A">
        <w:fldChar w:fldCharType="begin"/>
      </w:r>
      <w:r w:rsidR="00005EC1" w:rsidRPr="0002571A">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02571A">
        <w:fldChar w:fldCharType="separate"/>
      </w:r>
      <w:r w:rsidR="00005EC1" w:rsidRPr="0002571A">
        <w:rPr>
          <w:rFonts w:ascii="Calibri" w:hAnsi="Calibri" w:cs="Calibri"/>
          <w:kern w:val="0"/>
        </w:rPr>
        <w:t>(Kasser, 2016)</w:t>
      </w:r>
      <w:r w:rsidR="00BE2E48" w:rsidRPr="0002571A">
        <w:fldChar w:fldCharType="end"/>
      </w:r>
      <w:r w:rsidR="00BE2E48" w:rsidRPr="0002571A">
        <w:t xml:space="preserve"> </w:t>
      </w:r>
      <w:r w:rsidR="00FD78BD" w:rsidRPr="0002571A">
        <w:t>in poklicnimi interesi</w:t>
      </w:r>
      <w:r w:rsidR="00BE2E48" w:rsidRPr="0002571A">
        <w:t xml:space="preserve"> </w:t>
      </w:r>
      <w:r w:rsidR="00BE2E48" w:rsidRPr="0002571A">
        <w:fldChar w:fldCharType="begin"/>
      </w:r>
      <w:r w:rsidR="00005EC1" w:rsidRPr="0002571A">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02571A">
        <w:fldChar w:fldCharType="separate"/>
      </w:r>
      <w:r w:rsidR="00005EC1" w:rsidRPr="0002571A">
        <w:rPr>
          <w:rFonts w:ascii="Calibri" w:hAnsi="Calibri" w:cs="Calibri"/>
          <w:kern w:val="0"/>
        </w:rPr>
        <w:t>(Nye et al., 2012)</w:t>
      </w:r>
      <w:r w:rsidR="00BE2E48" w:rsidRPr="0002571A">
        <w:fldChar w:fldCharType="end"/>
      </w:r>
      <w:r w:rsidR="00FD78BD" w:rsidRPr="0002571A">
        <w:t xml:space="preserve">. Načini ocenjevanja v raziskavah motivacije segajo od klasičnih projekcijskih tehnik, kot je tematsko dojemanje do samoocenjevanja poklicnih interesov in </w:t>
      </w:r>
      <w:proofErr w:type="spellStart"/>
      <w:r w:rsidR="00FD78BD" w:rsidRPr="0002571A">
        <w:t>idiosinkratičnega</w:t>
      </w:r>
      <w:proofErr w:type="spellEnd"/>
      <w:r w:rsidR="00FD78BD" w:rsidRPr="0002571A">
        <w:t xml:space="preserve"> popisa vsakodnevnih želja; kot lahko vidimo v instrumentu ATMI</w:t>
      </w:r>
      <w:r w:rsidR="00B07481" w:rsidRPr="0002571A">
        <w:t xml:space="preserve"> (ki je sicer namenjen samo matematiki)</w:t>
      </w:r>
      <w:r w:rsidR="00FD78BD" w:rsidRPr="0002571A">
        <w:t xml:space="preserve"> poglavja </w:t>
      </w:r>
      <w:r w:rsidR="00FD78BD" w:rsidRPr="0002571A">
        <w:rPr>
          <w:highlight w:val="green"/>
        </w:rPr>
        <w:t>MOTIVACIJA</w:t>
      </w:r>
      <w:r w:rsidR="00FD78BD" w:rsidRPr="0002571A">
        <w:t>.</w:t>
      </w:r>
      <w:r w:rsidR="007334CF" w:rsidRPr="0002571A">
        <w:t xml:space="preserve"> </w:t>
      </w:r>
      <w:r w:rsidR="004614F9" w:rsidRPr="0002571A">
        <w:t xml:space="preserve">Tretja domena osebnosti – veščine se nanaša na kognitivne veščine in sposobnosti </w:t>
      </w:r>
      <w:r w:rsidR="004614F9" w:rsidRPr="0002571A">
        <w:fldChar w:fldCharType="begin"/>
      </w:r>
      <w:r w:rsidR="00005EC1" w:rsidRPr="0002571A">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02571A">
        <w:fldChar w:fldCharType="separate"/>
      </w:r>
      <w:r w:rsidR="00005EC1" w:rsidRPr="0002571A">
        <w:rPr>
          <w:rFonts w:ascii="Calibri" w:hAnsi="Calibri" w:cs="Calibri"/>
          <w:kern w:val="0"/>
        </w:rPr>
        <w:t>(Ritchie et al., 2015)</w:t>
      </w:r>
      <w:r w:rsidR="004614F9" w:rsidRPr="0002571A">
        <w:fldChar w:fldCharType="end"/>
      </w:r>
      <w:r w:rsidR="004614F9" w:rsidRPr="0002571A">
        <w:t xml:space="preserve">. Danes se veliko govori tudi o ne-kognitivnih veščinah, toda psihologi </w:t>
      </w:r>
      <w:r w:rsidR="004614F9" w:rsidRPr="0002571A">
        <w:lastRenderedPageBreak/>
        <w:t xml:space="preserve">to domeno soglasno zavračajo kot del osebnosti </w:t>
      </w:r>
      <w:r w:rsidR="004614F9" w:rsidRPr="0002571A">
        <w:fldChar w:fldCharType="begin"/>
      </w:r>
      <w:r w:rsidR="00005EC1" w:rsidRPr="0002571A">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02571A">
        <w:fldChar w:fldCharType="separate"/>
      </w:r>
      <w:r w:rsidR="00005EC1" w:rsidRPr="0002571A">
        <w:rPr>
          <w:rFonts w:ascii="Calibri" w:hAnsi="Calibri" w:cs="Calibri"/>
          <w:kern w:val="0"/>
        </w:rPr>
        <w:t>(Roberts &amp; Yoon, 2022)</w:t>
      </w:r>
      <w:r w:rsidR="004614F9" w:rsidRPr="0002571A">
        <w:fldChar w:fldCharType="end"/>
      </w:r>
      <w:r w:rsidR="009664EA" w:rsidRPr="0002571A">
        <w:t>. Konsenz je tudi v ločevanju socialnih in čustvenih veščin od tipa osebnosti, saj morajo domene tipa osebnosti biti kar se da konsistentne skozi različne situacije</w:t>
      </w:r>
      <w:r w:rsidR="00F7265D" w:rsidRPr="0002571A">
        <w:t xml:space="preserve"> </w:t>
      </w:r>
      <w:r w:rsidR="00F7265D" w:rsidRPr="0002571A">
        <w:fldChar w:fldCharType="begin"/>
      </w:r>
      <w:r w:rsidR="00005EC1" w:rsidRPr="0002571A">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02571A">
        <w:fldChar w:fldCharType="separate"/>
      </w:r>
      <w:r w:rsidR="00005EC1" w:rsidRPr="0002571A">
        <w:rPr>
          <w:rFonts w:ascii="Calibri" w:hAnsi="Calibri" w:cs="Calibri"/>
          <w:kern w:val="0"/>
        </w:rPr>
        <w:t>(Abrahams et al., 2019; Soto et al., 2021)</w:t>
      </w:r>
      <w:r w:rsidR="00F7265D" w:rsidRPr="0002571A">
        <w:fldChar w:fldCharType="end"/>
      </w:r>
      <w:r w:rsidR="009664EA" w:rsidRPr="0002571A">
        <w:t>.</w:t>
      </w:r>
      <w:r w:rsidR="00993B90" w:rsidRPr="0002571A">
        <w:t xml:space="preserve"> Zadnja domena osebnosti se ohlapno imenuje pripovedna identiteta in odraža izkušnje posameznika v njihovem bližnjem okolju, odnosih, skupnosti in družbi. Vsebina pripovedne identitete odraža posebnosti posameznikovih izkušenj in njihovo nagnjenost k integraciji teh izkušenj v njihovo osebnost in/ali identiteto </w:t>
      </w:r>
      <w:r w:rsidR="00993B90" w:rsidRPr="0002571A">
        <w:fldChar w:fldCharType="begin"/>
      </w:r>
      <w:r w:rsidR="00993B90" w:rsidRPr="0002571A">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02571A">
        <w:fldChar w:fldCharType="separate"/>
      </w:r>
      <w:r w:rsidR="00993B90" w:rsidRPr="0002571A">
        <w:rPr>
          <w:rFonts w:ascii="Calibri" w:hAnsi="Calibri" w:cs="Calibri"/>
          <w:kern w:val="0"/>
        </w:rPr>
        <w:t>(Roberts &amp; Yoon, 2022)</w:t>
      </w:r>
      <w:r w:rsidR="00993B90" w:rsidRPr="0002571A">
        <w:fldChar w:fldCharType="end"/>
      </w:r>
      <w:r w:rsidR="00993B90" w:rsidRPr="0002571A">
        <w:t>.</w:t>
      </w:r>
    </w:p>
    <w:p w14:paraId="45FCB91F" w14:textId="1C2946F7" w:rsidR="00F4275C" w:rsidRPr="0002571A" w:rsidRDefault="00D558B9" w:rsidP="001541BB">
      <w:r w:rsidRPr="0002571A">
        <w:t xml:space="preserve">Poleg že omenjenih modelov osebnosti, kot je Velika petka, se v psiholoških raziskavah pogosto uporablja tudi model </w:t>
      </w:r>
      <w:proofErr w:type="spellStart"/>
      <w:r w:rsidR="00365F21" w:rsidRPr="0002571A">
        <w:t>Myers-Briggs</w:t>
      </w:r>
      <w:proofErr w:type="spellEnd"/>
      <w:r w:rsidR="00365F21" w:rsidRPr="0002571A">
        <w:t xml:space="preserve"> (včasih poimenovan tudi test 16 osebnosti - </w:t>
      </w:r>
      <w:r w:rsidRPr="0002571A">
        <w:t>MBTI</w:t>
      </w:r>
      <w:r w:rsidR="00365F21" w:rsidRPr="0002571A">
        <w:t xml:space="preserve">; angl. </w:t>
      </w:r>
      <w:proofErr w:type="spellStart"/>
      <w:r w:rsidRPr="0002571A">
        <w:rPr>
          <w:i/>
          <w:iCs/>
        </w:rPr>
        <w:t>Myers-Briggs</w:t>
      </w:r>
      <w:proofErr w:type="spellEnd"/>
      <w:r w:rsidRPr="0002571A">
        <w:rPr>
          <w:i/>
          <w:iCs/>
        </w:rPr>
        <w:t xml:space="preserve"> </w:t>
      </w:r>
      <w:proofErr w:type="spellStart"/>
      <w:r w:rsidRPr="0002571A">
        <w:rPr>
          <w:i/>
          <w:iCs/>
        </w:rPr>
        <w:t>Type</w:t>
      </w:r>
      <w:proofErr w:type="spellEnd"/>
      <w:r w:rsidRPr="0002571A">
        <w:rPr>
          <w:i/>
          <w:iCs/>
        </w:rPr>
        <w:t xml:space="preserve"> </w:t>
      </w:r>
      <w:proofErr w:type="spellStart"/>
      <w:r w:rsidRPr="0002571A">
        <w:rPr>
          <w:i/>
          <w:iCs/>
        </w:rPr>
        <w:t>Indicator</w:t>
      </w:r>
      <w:proofErr w:type="spellEnd"/>
      <w:r w:rsidRPr="0002571A">
        <w:t>). Ta model se osredotoča na tipologijo osebnosti, ki temelji na štirih dimenzijah: ekstravertiranost</w:t>
      </w:r>
      <w:r w:rsidR="00365F21" w:rsidRPr="0002571A">
        <w:t xml:space="preserve"> </w:t>
      </w:r>
      <w:r w:rsidR="00E34AEB" w:rsidRPr="0002571A">
        <w:t>–</w:t>
      </w:r>
      <w:r w:rsidR="00365F21" w:rsidRPr="0002571A">
        <w:t xml:space="preserve"> </w:t>
      </w:r>
      <w:r w:rsidRPr="0002571A">
        <w:t xml:space="preserve">introvertiranost, </w:t>
      </w:r>
      <w:r w:rsidR="00B95DAB" w:rsidRPr="0002571A">
        <w:t>zaznavanje</w:t>
      </w:r>
      <w:r w:rsidR="00365F21" w:rsidRPr="0002571A">
        <w:t xml:space="preserve"> </w:t>
      </w:r>
      <w:r w:rsidR="00E34AEB" w:rsidRPr="0002571A">
        <w:t>–</w:t>
      </w:r>
      <w:r w:rsidR="00365F21" w:rsidRPr="0002571A">
        <w:t xml:space="preserve"> </w:t>
      </w:r>
      <w:r w:rsidRPr="0002571A">
        <w:t>intuicij</w:t>
      </w:r>
      <w:r w:rsidR="00365F21" w:rsidRPr="0002571A">
        <w:t>a</w:t>
      </w:r>
      <w:r w:rsidRPr="0002571A">
        <w:t>, razmišljanje</w:t>
      </w:r>
      <w:r w:rsidR="00365F21" w:rsidRPr="0002571A">
        <w:t xml:space="preserve"> </w:t>
      </w:r>
      <w:r w:rsidR="00E34AEB" w:rsidRPr="0002571A">
        <w:t>–</w:t>
      </w:r>
      <w:r w:rsidR="00365F21" w:rsidRPr="0002571A">
        <w:t xml:space="preserve"> </w:t>
      </w:r>
      <w:r w:rsidRPr="0002571A">
        <w:t>čustvovanje in presojanje</w:t>
      </w:r>
      <w:r w:rsidR="00365F21" w:rsidRPr="0002571A">
        <w:t xml:space="preserve"> </w:t>
      </w:r>
      <w:r w:rsidR="00E34AEB" w:rsidRPr="0002571A">
        <w:t>–</w:t>
      </w:r>
      <w:r w:rsidR="00365F21" w:rsidRPr="0002571A">
        <w:t xml:space="preserve"> </w:t>
      </w:r>
      <w:r w:rsidRPr="0002571A">
        <w:t>percepcij</w:t>
      </w:r>
      <w:r w:rsidR="00365F21" w:rsidRPr="0002571A">
        <w:t>a</w:t>
      </w:r>
      <w:r w:rsidR="002B677E" w:rsidRPr="0002571A">
        <w:t xml:space="preserve">. Ekstravertiranost </w:t>
      </w:r>
      <w:r w:rsidR="00140900" w:rsidRPr="0002571A">
        <w:t>odraža, ali posamezniki dajejo prednost vedenju, usmerjenemu navzven, in črpajo energijo iz družbenih interakcij ali pa dajejo prednost vedenju, usmerjenemu navznoter, in se napolnijo s samoto</w:t>
      </w:r>
      <w:r w:rsidR="00365F21" w:rsidRPr="0002571A">
        <w:t xml:space="preserve"> (ne nujno z negativnim prizvenom besede)</w:t>
      </w:r>
      <w:r w:rsidR="00140900" w:rsidRPr="0002571A">
        <w:t xml:space="preserve"> ali introspekcijo </w:t>
      </w:r>
      <w:r w:rsidR="00140900" w:rsidRPr="0002571A">
        <w:fldChar w:fldCharType="begin"/>
      </w:r>
      <w:r w:rsidR="00140900" w:rsidRPr="0002571A">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02571A">
        <w:fldChar w:fldCharType="separate"/>
      </w:r>
      <w:r w:rsidR="00140900" w:rsidRPr="0002571A">
        <w:rPr>
          <w:rFonts w:ascii="Calibri" w:hAnsi="Calibri" w:cs="Calibri"/>
          <w:kern w:val="0"/>
        </w:rPr>
        <w:t>(Stein &amp; Swan, 2019)</w:t>
      </w:r>
      <w:r w:rsidR="00140900" w:rsidRPr="0002571A">
        <w:fldChar w:fldCharType="end"/>
      </w:r>
      <w:r w:rsidR="00140900" w:rsidRPr="0002571A">
        <w:t>. Zaznavanje vključuje zaznavanje fizičnega sveta prek petih čutil in osredotočanje na konkretn</w:t>
      </w:r>
      <w:r w:rsidR="000E5316" w:rsidRPr="0002571A">
        <w:t>e</w:t>
      </w:r>
      <w:r w:rsidR="00140900" w:rsidRPr="0002571A">
        <w:t xml:space="preserve"> podrobnosti, medtem ko intuicija vključuje interpretiranje vzorcev, možnosti in vtisov onkraj neposrednega čutnega vnosa </w:t>
      </w:r>
      <w:r w:rsidR="00140900" w:rsidRPr="0002571A">
        <w:fldChar w:fldCharType="begin"/>
      </w:r>
      <w:r w:rsidR="00140900" w:rsidRPr="0002571A">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02571A">
        <w:fldChar w:fldCharType="separate"/>
      </w:r>
      <w:r w:rsidR="00140900" w:rsidRPr="0002571A">
        <w:rPr>
          <w:rFonts w:ascii="Calibri" w:hAnsi="Calibri" w:cs="Calibri"/>
          <w:kern w:val="0"/>
        </w:rPr>
        <w:t>(Stein &amp; Swan, 2019)</w:t>
      </w:r>
      <w:r w:rsidR="00140900" w:rsidRPr="0002571A">
        <w:fldChar w:fldCharType="end"/>
      </w:r>
      <w:r w:rsidR="00140900" w:rsidRPr="0002571A">
        <w:t xml:space="preserve">. Razmišljujoči posamezniki sprejemajo odločitve na podlagi logike, objektivnosti in pragmatizma, medtem ko čustveni posamezniki dajejo prednost osebnim vrednotam, empatiji in upoštevanju čustev drugih pri svojem odločanju </w:t>
      </w:r>
      <w:r w:rsidR="00140900" w:rsidRPr="0002571A">
        <w:fldChar w:fldCharType="begin"/>
      </w:r>
      <w:r w:rsidR="00140900" w:rsidRPr="0002571A">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02571A">
        <w:fldChar w:fldCharType="separate"/>
      </w:r>
      <w:r w:rsidR="00140900" w:rsidRPr="0002571A">
        <w:rPr>
          <w:rFonts w:ascii="Calibri" w:hAnsi="Calibri" w:cs="Calibri"/>
          <w:kern w:val="0"/>
        </w:rPr>
        <w:t>(Stein &amp; Swan, 2019)</w:t>
      </w:r>
      <w:r w:rsidR="00140900" w:rsidRPr="0002571A">
        <w:fldChar w:fldCharType="end"/>
      </w:r>
      <w:r w:rsidR="00140900" w:rsidRPr="0002571A">
        <w:t xml:space="preserve">. Osebe s </w:t>
      </w:r>
      <w:r w:rsidR="009D746B" w:rsidRPr="0002571A">
        <w:t>poudarkom presojanja</w:t>
      </w:r>
      <w:r w:rsidR="00140900" w:rsidRPr="0002571A">
        <w:t xml:space="preserve"> imajo raje strukturo, organizacijo in zaključek; radi načrtujejo vnaprej</w:t>
      </w:r>
      <w:r w:rsidR="009D746B" w:rsidRPr="0002571A">
        <w:t xml:space="preserve"> kot</w:t>
      </w:r>
      <w:r w:rsidR="00140900" w:rsidRPr="0002571A">
        <w:t xml:space="preserve"> hitro sprejemajo odločitve in imajo raje bolj urejen življenjski slog, osebe </w:t>
      </w:r>
      <w:r w:rsidR="00ED5B06" w:rsidRPr="0002571A">
        <w:t>s percepcijo</w:t>
      </w:r>
      <w:r w:rsidR="00140900" w:rsidRPr="0002571A">
        <w:t xml:space="preserve"> pa </w:t>
      </w:r>
      <w:r w:rsidR="00ED5B06" w:rsidRPr="0002571A">
        <w:t>bolj cenijo</w:t>
      </w:r>
      <w:r w:rsidR="00140900" w:rsidRPr="0002571A">
        <w:t xml:space="preserve"> prilagodljivost, spontanost in ohranjanje odprtih možnosti; so bolj prilagodljive, radovedne in uživajo v raziskovanju različnih možnosti pred sprejetjem odločitev </w:t>
      </w:r>
      <w:r w:rsidR="00140900" w:rsidRPr="0002571A">
        <w:fldChar w:fldCharType="begin"/>
      </w:r>
      <w:r w:rsidR="00140900" w:rsidRPr="0002571A">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02571A">
        <w:fldChar w:fldCharType="separate"/>
      </w:r>
      <w:r w:rsidR="00140900" w:rsidRPr="0002571A">
        <w:rPr>
          <w:rFonts w:ascii="Calibri" w:hAnsi="Calibri" w:cs="Calibri"/>
          <w:kern w:val="0"/>
        </w:rPr>
        <w:t>(Stein &amp; Swan, 2019)</w:t>
      </w:r>
      <w:r w:rsidR="00140900" w:rsidRPr="0002571A">
        <w:fldChar w:fldCharType="end"/>
      </w:r>
      <w:r w:rsidR="00140900" w:rsidRPr="0002571A">
        <w:t xml:space="preserve">. Te dimenzije skupaj opredeljujejo posameznikove preference znotraj vsakega dvojčka (imenovano dihotomija), kar tvori osnovo za 16 osebnostnih tipov v okviru MBTI. Namen tega ogrodja je zajeti podzavestne preference posameznikov in zagotoviti vpogled v njihovo vedenje in interakcije </w:t>
      </w:r>
      <w:r w:rsidR="00140900" w:rsidRPr="0002571A">
        <w:fldChar w:fldCharType="begin"/>
      </w:r>
      <w:r w:rsidR="00140900" w:rsidRPr="0002571A">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02571A">
        <w:fldChar w:fldCharType="separate"/>
      </w:r>
      <w:r w:rsidR="00140900" w:rsidRPr="0002571A">
        <w:rPr>
          <w:rFonts w:ascii="Calibri" w:hAnsi="Calibri" w:cs="Calibri"/>
          <w:kern w:val="0"/>
        </w:rPr>
        <w:t>(Myers et al., 1985)</w:t>
      </w:r>
      <w:r w:rsidR="00140900" w:rsidRPr="0002571A">
        <w:fldChar w:fldCharType="end"/>
      </w:r>
      <w:r w:rsidR="00140900" w:rsidRPr="0002571A">
        <w:t>.</w:t>
      </w:r>
      <w:r w:rsidR="00E12340" w:rsidRPr="0002571A">
        <w:t xml:space="preserve"> Instrument, ki temelji </w:t>
      </w:r>
      <w:r w:rsidR="0002571A" w:rsidRPr="0002571A">
        <w:t>na teoriji</w:t>
      </w:r>
      <w:r w:rsidR="00E12340" w:rsidRPr="0002571A">
        <w:t xml:space="preserve"> psiholoških tipov Carla Junga, je bil prvič objavljen leta 1962</w:t>
      </w:r>
      <w:r w:rsidR="00DE1668" w:rsidRPr="0002571A">
        <w:t xml:space="preserve"> </w:t>
      </w:r>
      <w:r w:rsidR="00DE1668" w:rsidRPr="0002571A">
        <w:fldChar w:fldCharType="begin"/>
      </w:r>
      <w:r w:rsidR="00DE1668" w:rsidRPr="0002571A">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02571A">
        <w:fldChar w:fldCharType="separate"/>
      </w:r>
      <w:r w:rsidR="00DE1668" w:rsidRPr="0002571A">
        <w:rPr>
          <w:rFonts w:ascii="Calibri" w:hAnsi="Calibri" w:cs="Calibri"/>
          <w:kern w:val="0"/>
        </w:rPr>
        <w:t>(Coe, 1992)</w:t>
      </w:r>
      <w:r w:rsidR="00DE1668" w:rsidRPr="0002571A">
        <w:fldChar w:fldCharType="end"/>
      </w:r>
      <w:r w:rsidR="00DE1668" w:rsidRPr="0002571A">
        <w:t>, več o sami njegovi uporabi</w:t>
      </w:r>
      <w:r w:rsidR="00A966EF" w:rsidRPr="0002571A">
        <w:t xml:space="preserve"> (tudi v edukacijskih vedah; </w:t>
      </w:r>
      <w:r w:rsidR="00234EE0" w:rsidRPr="0002571A">
        <w:fldChar w:fldCharType="begin"/>
      </w:r>
      <w:r w:rsidR="00234EE0" w:rsidRPr="0002571A">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02571A">
        <w:fldChar w:fldCharType="separate"/>
      </w:r>
      <w:r w:rsidR="00234EE0" w:rsidRPr="0002571A">
        <w:rPr>
          <w:rFonts w:ascii="Calibri" w:hAnsi="Calibri" w:cs="Calibri"/>
          <w:kern w:val="0"/>
        </w:rPr>
        <w:t>Kang, 2020; M. Ayoubi &amp; Ustwani, 2014; Ramachandran et al., 2020; Ramsay et al., 2000)</w:t>
      </w:r>
      <w:r w:rsidR="00234EE0" w:rsidRPr="0002571A">
        <w:fldChar w:fldCharType="end"/>
      </w:r>
      <w:r w:rsidR="00DE1668" w:rsidRPr="0002571A">
        <w:t xml:space="preserve"> in posameznih osebnostnih tipov pa lahko bralec prebere v </w:t>
      </w:r>
      <w:r w:rsidR="00DE1668" w:rsidRPr="0002571A">
        <w:fldChar w:fldCharType="begin"/>
      </w:r>
      <w:r w:rsidR="00A966EF" w:rsidRPr="0002571A">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02571A">
        <w:fldChar w:fldCharType="separate"/>
      </w:r>
      <w:r w:rsidR="00A966EF" w:rsidRPr="0002571A">
        <w:rPr>
          <w:rFonts w:ascii="Calibri" w:hAnsi="Calibri" w:cs="Calibri"/>
          <w:kern w:val="0"/>
        </w:rPr>
        <w:t>(Coe, 1992; King &amp; Mason, 2020; Zárate-Torres &amp; Correa, 2023)</w:t>
      </w:r>
      <w:r w:rsidR="00DE1668" w:rsidRPr="0002571A">
        <w:fldChar w:fldCharType="end"/>
      </w:r>
      <w:r w:rsidR="00DE1668" w:rsidRPr="0002571A">
        <w:t>.</w:t>
      </w:r>
      <w:r w:rsidR="007500C6" w:rsidRPr="0002571A">
        <w:t xml:space="preserve"> </w:t>
      </w:r>
      <w:r w:rsidR="00A95B57">
        <w:t>Test</w:t>
      </w:r>
      <w:r w:rsidR="00F4275C" w:rsidRPr="0002571A">
        <w:t xml:space="preserve"> MBTI</w:t>
      </w:r>
      <w:r w:rsidR="00293039">
        <w:t>, ki uporablja lestvico pomenskih razlik</w:t>
      </w:r>
      <w:r w:rsidR="00F4275C" w:rsidRPr="0002571A">
        <w:t xml:space="preserve"> ima tako zagovornike </w:t>
      </w:r>
      <w:r w:rsidR="00F4275C" w:rsidRPr="0002571A">
        <w:fldChar w:fldCharType="begin"/>
      </w:r>
      <w:r w:rsidR="00F4275C" w:rsidRPr="0002571A">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F4275C" w:rsidRPr="0002571A">
        <w:fldChar w:fldCharType="separate"/>
      </w:r>
      <w:r w:rsidR="00F4275C" w:rsidRPr="0002571A">
        <w:rPr>
          <w:rFonts w:ascii="Calibri" w:hAnsi="Calibri" w:cs="Calibri"/>
        </w:rPr>
        <w:t>(Carlson, 1985; Carlyn, 1977; Randall et al., 2017)</w:t>
      </w:r>
      <w:r w:rsidR="00F4275C" w:rsidRPr="0002571A">
        <w:fldChar w:fldCharType="end"/>
      </w:r>
      <w:r w:rsidR="00F4275C" w:rsidRPr="0002571A">
        <w:t xml:space="preserve"> kot tudi nasprotovanja </w:t>
      </w:r>
      <w:r w:rsidR="00F4275C" w:rsidRPr="0002571A">
        <w:fldChar w:fldCharType="begin"/>
      </w:r>
      <w:r w:rsidR="00F4275C" w:rsidRPr="0002571A">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F4275C" w:rsidRPr="0002571A">
        <w:fldChar w:fldCharType="separate"/>
      </w:r>
      <w:r w:rsidR="00F4275C" w:rsidRPr="0002571A">
        <w:rPr>
          <w:rFonts w:ascii="Calibri" w:hAnsi="Calibri" w:cs="Calibri"/>
        </w:rPr>
        <w:t>(cf. Boyle, 1995; Coan, 1978; Druckman &amp; Bjork, 1991)</w:t>
      </w:r>
      <w:r w:rsidR="00F4275C" w:rsidRPr="0002571A">
        <w:fldChar w:fldCharType="end"/>
      </w:r>
      <w:r w:rsidR="00F4275C" w:rsidRPr="0002571A">
        <w:t xml:space="preserve">. Njegova veljavnost in zanesljivost morata biti upoštevani kot previdnostni ukrep, toda konsenz je, da je instrument ustrezen </w:t>
      </w:r>
      <w:r w:rsidR="00F4275C" w:rsidRPr="0002571A">
        <w:fldChar w:fldCharType="begin"/>
      </w:r>
      <w:r w:rsidR="00F4275C" w:rsidRPr="0002571A">
        <w:instrText xml:space="preserve"> ADDIN ZOTERO_ITEM CSL_CITATION {"citationID":"a24ctmtpr6e","properties":{"formattedCitation":"\\uldash{(Capraro &amp; Capraro, 2002; Francis &amp; Village, 2022)}","plainCitation":"(Capraro &amp; Capraro, 2002; Francis &amp; Village, 2022)","noteIndex":0},"citationItems":[{"id":"yZuB3lKn/c6BwkzD2","uris":["http://zotero.org/users/local/1Uxvmohd/items/XRLWAQXK"],"itemData":{"id":"yZuB3lKn/c6BwkzD2","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id":819,"uris":["http://zotero.org/users/local/ZlhuMgGE/items/CL2TXMYP"],"itemData":{"id":819,"type":"article-journal","container-title":"Mental Health, Religion &amp; Culture","DOI":"10.1080/13674676.2022.2041584","ISSN":"1367-4676, 1469-9737","issue":"9","journalAbbreviation":"Mental Health, Religion &amp; Culture","language":"en","page":"931-951","source":"DOI.org (Crossref)","title":"The Francis Psychological Type Scales (FPTS): factor structure, internal consistency reliability, and concurrent validity with the MBTI","title-short":"The Francis Psychological Type Scales (FPTS)","volume":"25","author":[{"family":"Francis","given":"Leslie J."},{"family":"Village","given":"Andrew"}],"issued":{"date-parts":[["2022",10,21]]}}}],"schema":"https://github.com/citation-style-language/schema/raw/master/csl-citation.json"} </w:instrText>
      </w:r>
      <w:r w:rsidR="00F4275C" w:rsidRPr="0002571A">
        <w:fldChar w:fldCharType="separate"/>
      </w:r>
      <w:r w:rsidR="00F4275C" w:rsidRPr="0002571A">
        <w:rPr>
          <w:rFonts w:ascii="Calibri" w:hAnsi="Calibri" w:cs="Calibri"/>
          <w:kern w:val="0"/>
        </w:rPr>
        <w:t>(Capraro &amp; Capraro, 2002; Francis &amp; Village, 2022)</w:t>
      </w:r>
      <w:r w:rsidR="00F4275C" w:rsidRPr="0002571A">
        <w:fldChar w:fldCharType="end"/>
      </w:r>
      <w:r w:rsidR="00F4275C" w:rsidRPr="0002571A">
        <w:t>.</w:t>
      </w:r>
    </w:p>
    <w:p w14:paraId="30CF08A6" w14:textId="06456681" w:rsidR="00E94972" w:rsidRPr="0002571A" w:rsidRDefault="00E94972" w:rsidP="00E94972">
      <w:pPr>
        <w:pStyle w:val="Heading2"/>
      </w:pPr>
      <w:bookmarkStart w:id="15" w:name="_Toc170115117"/>
      <w:r w:rsidRPr="0002571A">
        <w:lastRenderedPageBreak/>
        <w:t xml:space="preserve">Delo v </w:t>
      </w:r>
      <w:r w:rsidR="00DE4709" w:rsidRPr="0002571A">
        <w:t xml:space="preserve">skupini oziroma </w:t>
      </w:r>
      <w:r w:rsidRPr="0002571A">
        <w:t>tandemu</w:t>
      </w:r>
      <w:bookmarkEnd w:id="15"/>
    </w:p>
    <w:p w14:paraId="492BECAC" w14:textId="2250F9E4" w:rsidR="00F2005C" w:rsidRPr="0002571A" w:rsidRDefault="006E46A4" w:rsidP="00F2005C">
      <w:r w:rsidRPr="0002571A">
        <w:t>Kritike frontalnega poučevanja in nova teoretična spoznanja na nivoju didaktike, psihologije, pedagogike in sociologije, so skupaj s pozitivnimi izkušnjami v praksi prispevale k razvoju novih posrednih oblik</w:t>
      </w:r>
      <w:r w:rsidR="00CC294E" w:rsidRPr="0002571A">
        <w:t xml:space="preserve"> procesa edukacije</w:t>
      </w:r>
      <w:r w:rsidRPr="0002571A">
        <w:t xml:space="preserve"> </w:t>
      </w:r>
      <w:r w:rsidRPr="0002571A">
        <w:fldChar w:fldCharType="begin"/>
      </w:r>
      <w:r w:rsidRPr="0002571A">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Pr="0002571A">
        <w:fldChar w:fldCharType="separate"/>
      </w:r>
      <w:r w:rsidRPr="0002571A">
        <w:rPr>
          <w:rFonts w:ascii="Calibri" w:hAnsi="Calibri" w:cs="Calibri"/>
          <w:kern w:val="0"/>
          <w:szCs w:val="24"/>
        </w:rPr>
        <w:t>(Arias &amp; Peralta, 2011; Blažič et al., 2003)</w:t>
      </w:r>
      <w:r w:rsidRPr="0002571A">
        <w:fldChar w:fldCharType="end"/>
      </w:r>
      <w:r w:rsidRPr="0002571A">
        <w:t>.</w:t>
      </w:r>
      <w:r w:rsidR="00CC294E" w:rsidRPr="0002571A">
        <w:t xml:space="preserve"> Glede na nova spoznanja, so raziskovalci predlagali vpeljavo raznih načinov učenja v malih skupinah </w:t>
      </w:r>
      <w:r w:rsidRPr="0002571A">
        <w:fldChar w:fldCharType="begin"/>
      </w:r>
      <w:r w:rsidRPr="0002571A">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Pr="0002571A">
        <w:fldChar w:fldCharType="separate"/>
      </w:r>
      <w:r w:rsidRPr="0002571A">
        <w:rPr>
          <w:rFonts w:ascii="Calibri" w:hAnsi="Calibri" w:cs="Calibri"/>
        </w:rPr>
        <w:t>(S. Wang et al., 2023)</w:t>
      </w:r>
      <w:r w:rsidRPr="0002571A">
        <w:fldChar w:fldCharType="end"/>
      </w:r>
      <w:r w:rsidRPr="0002571A">
        <w:t xml:space="preserve">, </w:t>
      </w:r>
      <w:r w:rsidR="00CC294E" w:rsidRPr="0002571A">
        <w:t xml:space="preserve">saj naj bi bili bolj učinkoviti pri akademskem uspehu učencev </w:t>
      </w:r>
      <w:r w:rsidRPr="0002571A">
        <w:fldChar w:fldCharType="begin"/>
      </w:r>
      <w:r w:rsidRPr="0002571A">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Pr="0002571A">
        <w:fldChar w:fldCharType="separate"/>
      </w:r>
      <w:r w:rsidRPr="0002571A">
        <w:rPr>
          <w:rFonts w:ascii="Calibri" w:hAnsi="Calibri" w:cs="Calibri"/>
        </w:rPr>
        <w:t>(Kalaian &amp; Kasim, 2014)</w:t>
      </w:r>
      <w:r w:rsidRPr="0002571A">
        <w:fldChar w:fldCharType="end"/>
      </w:r>
      <w:r w:rsidRPr="0002571A">
        <w:t xml:space="preserve">, </w:t>
      </w:r>
      <w:r w:rsidR="00CC294E" w:rsidRPr="0002571A">
        <w:t xml:space="preserve">vodijo k izboljšanju odnosa </w:t>
      </w:r>
      <w:r w:rsidRPr="0002571A">
        <w:fldChar w:fldCharType="begin"/>
      </w:r>
      <w:r w:rsidRPr="0002571A">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Pr="0002571A">
        <w:fldChar w:fldCharType="separate"/>
      </w:r>
      <w:r w:rsidRPr="0002571A">
        <w:rPr>
          <w:rFonts w:ascii="Calibri" w:hAnsi="Calibri" w:cs="Calibri"/>
        </w:rPr>
        <w:t>(Gaudet et al., 2010; Hillyard et al., 2010)</w:t>
      </w:r>
      <w:r w:rsidRPr="0002571A">
        <w:fldChar w:fldCharType="end"/>
      </w:r>
      <w:r w:rsidR="00CC294E" w:rsidRPr="0002571A">
        <w:t xml:space="preserve"> in prispevajo k vztrajanju v predvidoma težjih disciplinah znanosti, strojništva, tehnologije in matematike</w:t>
      </w:r>
      <w:r w:rsidRPr="0002571A">
        <w:t xml:space="preserve"> </w:t>
      </w:r>
      <w:r w:rsidR="00CC294E" w:rsidRPr="0002571A">
        <w:t xml:space="preserve">(angl. </w:t>
      </w:r>
      <w:r w:rsidR="00CC294E" w:rsidRPr="0002571A">
        <w:rPr>
          <w:i/>
          <w:iCs/>
        </w:rPr>
        <w:t xml:space="preserve">STEM </w:t>
      </w:r>
      <w:proofErr w:type="spellStart"/>
      <w:r w:rsidR="00CC294E" w:rsidRPr="0002571A">
        <w:rPr>
          <w:i/>
          <w:iCs/>
        </w:rPr>
        <w:t>cour</w:t>
      </w:r>
      <w:r w:rsidR="0002571A">
        <w:rPr>
          <w:i/>
          <w:iCs/>
        </w:rPr>
        <w:t>s</w:t>
      </w:r>
      <w:r w:rsidR="00CC294E" w:rsidRPr="0002571A">
        <w:rPr>
          <w:i/>
          <w:iCs/>
        </w:rPr>
        <w:t>es</w:t>
      </w:r>
      <w:proofErr w:type="spellEnd"/>
      <w:r w:rsidR="00CC294E" w:rsidRPr="0002571A">
        <w:t xml:space="preserve">) </w:t>
      </w:r>
      <w:r w:rsidRPr="0002571A">
        <w:fldChar w:fldCharType="begin"/>
      </w:r>
      <w:r w:rsidRPr="0002571A">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rsidRPr="0002571A">
        <w:fldChar w:fldCharType="separate"/>
      </w:r>
      <w:r w:rsidRPr="0002571A">
        <w:rPr>
          <w:rFonts w:ascii="Calibri" w:hAnsi="Calibri" w:cs="Calibri"/>
        </w:rPr>
        <w:t>(</w:t>
      </w:r>
      <w:proofErr w:type="spellStart"/>
      <w:r w:rsidRPr="0002571A">
        <w:rPr>
          <w:rFonts w:ascii="Calibri" w:hAnsi="Calibri" w:cs="Calibri"/>
        </w:rPr>
        <w:t>Kalaian</w:t>
      </w:r>
      <w:proofErr w:type="spellEnd"/>
      <w:r w:rsidRPr="0002571A">
        <w:rPr>
          <w:rFonts w:ascii="Calibri" w:hAnsi="Calibri" w:cs="Calibri"/>
        </w:rPr>
        <w:t xml:space="preserve"> et </w:t>
      </w:r>
      <w:proofErr w:type="spellStart"/>
      <w:r w:rsidRPr="0002571A">
        <w:rPr>
          <w:rFonts w:ascii="Calibri" w:hAnsi="Calibri" w:cs="Calibri"/>
        </w:rPr>
        <w:t>al</w:t>
      </w:r>
      <w:proofErr w:type="spellEnd"/>
      <w:r w:rsidRPr="0002571A">
        <w:rPr>
          <w:rFonts w:ascii="Calibri" w:hAnsi="Calibri" w:cs="Calibri"/>
        </w:rPr>
        <w:t>., 2018; Micari et al., 2010; Wieselmann et al., 2020; S. Wilson &amp; Varma-Nelson, 2016)</w:t>
      </w:r>
      <w:r w:rsidRPr="0002571A">
        <w:fldChar w:fldCharType="end"/>
      </w:r>
      <w:r w:rsidRPr="0002571A">
        <w:t>.</w:t>
      </w:r>
      <w:r w:rsidR="00F2005C" w:rsidRPr="0002571A">
        <w:t xml:space="preserve"> Preprost shematičnem diagram na </w:t>
      </w:r>
      <w:r w:rsidR="00FD4436" w:rsidRPr="0002571A">
        <w:fldChar w:fldCharType="begin"/>
      </w:r>
      <w:r w:rsidR="00FD4436" w:rsidRPr="0002571A">
        <w:instrText xml:space="preserve"> REF _Ref169361613 \h </w:instrText>
      </w:r>
      <w:r w:rsidR="00FD4436" w:rsidRPr="0002571A">
        <w:fldChar w:fldCharType="separate"/>
      </w:r>
      <w:r w:rsidR="00FD4436" w:rsidRPr="0002571A">
        <w:t>Slik</w:t>
      </w:r>
      <w:r w:rsidR="00CE0A3D" w:rsidRPr="0002571A">
        <w:t>i</w:t>
      </w:r>
      <w:r w:rsidR="00FD4436" w:rsidRPr="0002571A">
        <w:t xml:space="preserve"> 2</w:t>
      </w:r>
      <w:r w:rsidR="00FD4436" w:rsidRPr="0002571A">
        <w:fldChar w:fldCharType="end"/>
      </w:r>
      <w:r w:rsidR="00F2005C" w:rsidRPr="0002571A">
        <w:t xml:space="preserve"> prikazuje relacije med glavnimi komponentami dela v skupini. Model predpostavi, da motivacija vodi do učenj</w:t>
      </w:r>
      <w:r w:rsidR="00232474" w:rsidRPr="0002571A">
        <w:t xml:space="preserve">a in vodi do kohezije v skupini, hkrati pa velja tudi obratno. Relacije so recipročne, kar vidimo tudi na relaciji med kognitivnimi procesi, ki postanejo </w:t>
      </w:r>
      <w:proofErr w:type="spellStart"/>
      <w:r w:rsidR="00232474" w:rsidRPr="0002571A">
        <w:t>intrinzično</w:t>
      </w:r>
      <w:proofErr w:type="spellEnd"/>
      <w:r w:rsidR="00232474" w:rsidRPr="0002571A">
        <w:t xml:space="preserve">-motivacijsko </w:t>
      </w:r>
      <w:r w:rsidR="0002571A" w:rsidRPr="0002571A">
        <w:t>zaželeni</w:t>
      </w:r>
      <w:r w:rsidR="00232474" w:rsidRPr="0002571A">
        <w:t>, kar ponovno vodi do motivacije in kohezije v skupini.</w:t>
      </w:r>
    </w:p>
    <w:p w14:paraId="6D298EED" w14:textId="77777777" w:rsidR="00A83A74" w:rsidRPr="0002571A" w:rsidRDefault="00A83A74" w:rsidP="00A83A74">
      <w:pPr>
        <w:keepNext/>
      </w:pPr>
      <w:r w:rsidRPr="0002571A">
        <w:rPr>
          <w:noProof/>
        </w:rPr>
        <w:drawing>
          <wp:inline distT="0" distB="0" distL="0" distR="0" wp14:anchorId="4A437758" wp14:editId="0D9E13AE">
            <wp:extent cx="5760720" cy="956310"/>
            <wp:effectExtent l="0" t="0" r="0" b="0"/>
            <wp:docPr id="281326803" name="Picture 1" descr="A close-up of a white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326803" name="Picture 1" descr="A close-up of a white card&#10;&#10;Description automatically generated"/>
                    <pic:cNvPicPr/>
                  </pic:nvPicPr>
                  <pic:blipFill>
                    <a:blip r:embed="rId11"/>
                    <a:stretch>
                      <a:fillRect/>
                    </a:stretch>
                  </pic:blipFill>
                  <pic:spPr>
                    <a:xfrm>
                      <a:off x="0" y="0"/>
                      <a:ext cx="5760720" cy="956310"/>
                    </a:xfrm>
                    <a:prstGeom prst="rect">
                      <a:avLst/>
                    </a:prstGeom>
                  </pic:spPr>
                </pic:pic>
              </a:graphicData>
            </a:graphic>
          </wp:inline>
        </w:drawing>
      </w:r>
    </w:p>
    <w:p w14:paraId="2CE2063D" w14:textId="7DC0F044" w:rsidR="00FD4436" w:rsidRPr="0002571A" w:rsidRDefault="00A83A74" w:rsidP="00A83A74">
      <w:pPr>
        <w:pStyle w:val="Caption"/>
      </w:pPr>
      <w:r w:rsidRPr="0002571A">
        <w:t xml:space="preserve">Slika </w:t>
      </w:r>
      <w:r w:rsidRPr="0002571A">
        <w:fldChar w:fldCharType="begin"/>
      </w:r>
      <w:r w:rsidRPr="0002571A">
        <w:instrText xml:space="preserve"> SEQ Slika \* ARABIC </w:instrText>
      </w:r>
      <w:r w:rsidRPr="0002571A">
        <w:fldChar w:fldCharType="separate"/>
      </w:r>
      <w:r w:rsidRPr="0002571A">
        <w:t>2</w:t>
      </w:r>
      <w:r w:rsidRPr="0002571A">
        <w:fldChar w:fldCharType="end"/>
      </w:r>
      <w:r w:rsidRPr="0002571A">
        <w:t xml:space="preserve">: Relacije med interakcijami med </w:t>
      </w:r>
      <w:r w:rsidR="0002571A" w:rsidRPr="0002571A">
        <w:t>različnimi</w:t>
      </w:r>
      <w:r w:rsidRPr="0002571A">
        <w:t xml:space="preserve"> komponentami dela v skupini (</w:t>
      </w:r>
      <w:r w:rsidR="00B668F9" w:rsidRPr="0002571A">
        <w:t xml:space="preserve">prilagojeno po </w:t>
      </w:r>
      <w:r w:rsidRPr="0002571A">
        <w:t xml:space="preserve">Slavin et </w:t>
      </w:r>
      <w:proofErr w:type="spellStart"/>
      <w:r w:rsidRPr="0002571A">
        <w:t>al</w:t>
      </w:r>
      <w:proofErr w:type="spellEnd"/>
      <w:r w:rsidRPr="0002571A">
        <w:t>., 2003).</w:t>
      </w:r>
    </w:p>
    <w:p w14:paraId="24A61B25" w14:textId="4D2C55EE" w:rsidR="006E46A4" w:rsidRPr="0002571A" w:rsidRDefault="00F2005C" w:rsidP="00F2005C">
      <w:r w:rsidRPr="0002571A">
        <w:t>Med metode učenja v malih skupinah spada tandemsko učenje. Gre za učni pristop, kjer dva učenca naredita eksperiment, napišeta poročilo, rešita problem in podobno</w:t>
      </w:r>
      <w:r w:rsidR="006E46A4" w:rsidRPr="0002571A">
        <w:t xml:space="preserve"> </w:t>
      </w:r>
      <w:r w:rsidR="006E46A4" w:rsidRPr="0002571A">
        <w:fldChar w:fldCharType="begin"/>
      </w:r>
      <w:r w:rsidR="006E46A4" w:rsidRPr="0002571A">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rsidRPr="0002571A">
        <w:fldChar w:fldCharType="separate"/>
      </w:r>
      <w:r w:rsidR="006E46A4" w:rsidRPr="0002571A">
        <w:rPr>
          <w:rFonts w:ascii="Calibri" w:hAnsi="Calibri" w:cs="Calibri"/>
          <w:kern w:val="0"/>
        </w:rPr>
        <w:t>(Stickler &amp; Emke, 2011; Tomić, 2002; G. Wilson &amp; Blednick, 2011)</w:t>
      </w:r>
      <w:r w:rsidR="006E46A4" w:rsidRPr="0002571A">
        <w:fldChar w:fldCharType="end"/>
      </w:r>
      <w:r w:rsidR="006E46A4" w:rsidRPr="0002571A">
        <w:t xml:space="preserve">. </w:t>
      </w:r>
      <w:r w:rsidR="00232474" w:rsidRPr="0002571A">
        <w:t xml:space="preserve">Gre za enostaven pristop z organizacijskega vidika, saj imata pripadnika para večje možnosti za aktivnost kot pri frontalnem in skupinskem učenju, hkrati pa se lahko zanašata drug na drugega, kar pri individualni učni metodi ne gre </w:t>
      </w:r>
      <w:r w:rsidR="006E46A4" w:rsidRPr="0002571A">
        <w:fldChar w:fldCharType="begin"/>
      </w:r>
      <w:r w:rsidR="006E46A4" w:rsidRPr="0002571A">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rsidRPr="0002571A">
        <w:fldChar w:fldCharType="separate"/>
      </w:r>
      <w:r w:rsidR="006E46A4" w:rsidRPr="0002571A">
        <w:rPr>
          <w:rFonts w:ascii="Calibri" w:hAnsi="Calibri" w:cs="Calibri"/>
          <w:kern w:val="0"/>
          <w:szCs w:val="24"/>
        </w:rPr>
        <w:t>(Blažič et al., 2003)</w:t>
      </w:r>
      <w:r w:rsidR="006E46A4" w:rsidRPr="0002571A">
        <w:fldChar w:fldCharType="end"/>
      </w:r>
      <w:r w:rsidR="006E46A4" w:rsidRPr="0002571A">
        <w:t>.</w:t>
      </w:r>
    </w:p>
    <w:p w14:paraId="2D45E1FF" w14:textId="2BB274BB" w:rsidR="00E94972" w:rsidRPr="0002571A" w:rsidRDefault="00E94972" w:rsidP="00E94972">
      <w:pPr>
        <w:pStyle w:val="Heading3"/>
      </w:pPr>
      <w:bookmarkStart w:id="16" w:name="_Toc170115118"/>
      <w:r w:rsidRPr="0002571A">
        <w:t>Začetki</w:t>
      </w:r>
      <w:r w:rsidR="00E54E1E" w:rsidRPr="0002571A">
        <w:t xml:space="preserve"> in razvoj </w:t>
      </w:r>
      <w:r w:rsidRPr="0002571A">
        <w:t xml:space="preserve">dela v </w:t>
      </w:r>
      <w:r w:rsidR="000F5155" w:rsidRPr="0002571A">
        <w:t>skupini</w:t>
      </w:r>
      <w:bookmarkEnd w:id="16"/>
    </w:p>
    <w:p w14:paraId="0261E4D1" w14:textId="6C3A2F3D" w:rsidR="00E94972" w:rsidRPr="0002571A" w:rsidRDefault="003F36CC" w:rsidP="003F36CC">
      <w:pPr>
        <w:pStyle w:val="Heading4"/>
      </w:pPr>
      <w:r w:rsidRPr="0002571A">
        <w:t>Začetki</w:t>
      </w:r>
    </w:p>
    <w:p w14:paraId="38059D62" w14:textId="215CF68C" w:rsidR="003F36CC" w:rsidRPr="0002571A" w:rsidRDefault="00AA229D" w:rsidP="003F36CC">
      <w:r w:rsidRPr="0002571A">
        <w:t xml:space="preserve">Zametki skupinskega učenja se kažejo že v antičnih časih </w:t>
      </w:r>
      <w:r w:rsidRPr="0002571A">
        <w:fldChar w:fldCharType="begin"/>
      </w:r>
      <w:r w:rsidR="002A79CE" w:rsidRPr="0002571A">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rsidRPr="0002571A">
        <w:fldChar w:fldCharType="separate"/>
      </w:r>
      <w:r w:rsidR="002A79CE" w:rsidRPr="0002571A">
        <w:rPr>
          <w:rFonts w:ascii="Calibri" w:hAnsi="Calibri" w:cs="Calibri"/>
        </w:rPr>
        <w:t>(R. T. Johnson &amp; Johnson, 2021)</w:t>
      </w:r>
      <w:r w:rsidRPr="0002571A">
        <w:fldChar w:fldCharType="end"/>
      </w:r>
      <w:r w:rsidRPr="0002571A">
        <w:t xml:space="preserve">. Omenimo sistem pomočnikov, kjer imajo starejši in sposobnejši učenci nalogo, da z manjšo skupino obravnavajo predelano snov. Takšna oblika je bila v srednjem veku stalnica </w:t>
      </w:r>
      <w:r w:rsidRPr="0002571A">
        <w:fldChar w:fldCharType="begin"/>
      </w:r>
      <w:r w:rsidR="007331C9" w:rsidRPr="0002571A">
        <w:instrText xml:space="preserve"> ADDIN ZOTERO_ITEM CSL_CITATION {"citationID":"as69pv55tg","properties":{"formattedCitation":"\\uldash{(Carlsmith, 2021; Kubale, 2015)}","plainCitation":"(Carlsmith, 2021; Kubale, 2015)","noteIndex":0},"citationItems":[{"id":821,"uris":["http://zotero.org/users/local/ZlhuMgGE/items/XXL7PKI8"],"itemData":{"id":821,"type":"article-journal","container-title":"History of Education Quarterly","DOI":"10.1017/heq.2021.6","ISSN":"0018-2680, 1748-5959","issue":"2","journalAbbreviation":"Hist. of Ed. Quarterly","language":"en","license":"https://www.cambridge.org/core/terms","page":"150-157","source":"DOI.org (Crossref)","title":"Trends in the History of Medieval and Early Modern Education in &lt;i&gt;HEQ&lt;/i&gt;","volume":"61","author":[{"family":"Carlsmith","given":"Christopher"}],"issued":{"date-parts":[["2021",5]]}}},{"id":"tqXKOkE0/UTv6rzIx","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Pr="0002571A">
        <w:fldChar w:fldCharType="separate"/>
      </w:r>
      <w:r w:rsidR="007331C9" w:rsidRPr="0002571A">
        <w:rPr>
          <w:rFonts w:ascii="Calibri" w:hAnsi="Calibri" w:cs="Calibri"/>
          <w:kern w:val="0"/>
        </w:rPr>
        <w:t>(Carlsmith, 2021; Kubale, 2015)</w:t>
      </w:r>
      <w:r w:rsidRPr="0002571A">
        <w:fldChar w:fldCharType="end"/>
      </w:r>
      <w:r w:rsidRPr="0002571A">
        <w:t xml:space="preserve">. Kasnejša potreba po delovni sili z osnovno ali poklicno </w:t>
      </w:r>
      <w:proofErr w:type="spellStart"/>
      <w:r w:rsidRPr="0002571A">
        <w:t>poklicno</w:t>
      </w:r>
      <w:proofErr w:type="spellEnd"/>
      <w:r w:rsidRPr="0002571A">
        <w:t xml:space="preserve"> je velevala hiter razvoj šol in poučevanja velikega števila učencev, kar je utemeljil Jan </w:t>
      </w:r>
      <w:proofErr w:type="spellStart"/>
      <w:r w:rsidRPr="0002571A">
        <w:t>Amos</w:t>
      </w:r>
      <w:proofErr w:type="spellEnd"/>
      <w:r w:rsidRPr="0002571A">
        <w:t xml:space="preserve"> </w:t>
      </w:r>
      <w:proofErr w:type="spellStart"/>
      <w:r w:rsidRPr="0002571A">
        <w:t>Komensky</w:t>
      </w:r>
      <w:proofErr w:type="spellEnd"/>
      <w:r w:rsidRPr="0002571A">
        <w:t xml:space="preserve">. </w:t>
      </w:r>
      <w:r w:rsidR="00740C90" w:rsidRPr="0002571A">
        <w:t xml:space="preserve"> Zaradi velikega števila učencev, malega števila učiteljev in čim cenejšega </w:t>
      </w:r>
      <w:r w:rsidR="0002571A" w:rsidRPr="0002571A">
        <w:t>šolanja</w:t>
      </w:r>
      <w:r w:rsidR="00740C90" w:rsidRPr="0002571A">
        <w:t xml:space="preserve"> so se organizirale oblike skupinskega dela (npr. Poučevanje v desetinah), toda kljub zagovarjanju skupinskega dela, le tega oče didaktike ni razvijal </w:t>
      </w:r>
      <w:r w:rsidR="00740C90" w:rsidRPr="0002571A">
        <w:fldChar w:fldCharType="begin"/>
      </w:r>
      <w:r w:rsidR="00740C90" w:rsidRPr="0002571A">
        <w:instrText xml:space="preserve"> ADDIN ZOTERO_ITEM CSL_CITATION {"citationID":"a1anv443nmd","properties":{"formattedCitation":"\\uldash{(Kubale, 2015; Nunar, 2020)}","plainCitation":"(Kubale, 2015; Nunar, 2020)","noteIndex":0},"citationItems":[{"id":"tqXKOkE0/UTv6rzIx","uris":["http://zotero.org/users/local/1Uxvmohd/items/CP63MIQF"],"itemData":{"id":"tqXKOkE0/UTv6rzIx","type":"book","edition":"2. dopolnjena izd","event-place":"Celje, Maribor","ISBN":"978-961-92477-3-0","language":"slv","note":"OCLC: 922879207","publisher":"Samozal. V. Kubale ; Piko's Printshop","publisher-place":"Celje, Maribor","source":"Open WorldCat","title":"Skupinska učna oblika","author":[{"family":"Kubale","given":"Valentin"}],"issued":{"date-parts":[["2015"]]}}},{"id":30,"uris":["http://zotero.org/users/local/ZlhuMgGE/items/ZGUJC3FI"],"itemData":{"id":30,"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schema":"https://github.com/citation-style-language/schema/raw/master/csl-citation.json"} </w:instrText>
      </w:r>
      <w:r w:rsidR="00740C90" w:rsidRPr="0002571A">
        <w:fldChar w:fldCharType="separate"/>
      </w:r>
      <w:r w:rsidR="00740C90" w:rsidRPr="0002571A">
        <w:rPr>
          <w:rFonts w:ascii="Calibri" w:hAnsi="Calibri" w:cs="Calibri"/>
          <w:kern w:val="0"/>
        </w:rPr>
        <w:t>(Kubale, 2015; Nunar, 2020)</w:t>
      </w:r>
      <w:r w:rsidR="00740C90" w:rsidRPr="0002571A">
        <w:fldChar w:fldCharType="end"/>
      </w:r>
      <w:r w:rsidR="00740C90" w:rsidRPr="0002571A">
        <w:t>.</w:t>
      </w:r>
    </w:p>
    <w:p w14:paraId="4DEF9C00" w14:textId="3A93CC8B" w:rsidR="003F36CC" w:rsidRPr="0002571A" w:rsidRDefault="003F36CC" w:rsidP="003F36CC">
      <w:pPr>
        <w:pStyle w:val="Heading4"/>
      </w:pPr>
      <w:r w:rsidRPr="0002571A">
        <w:lastRenderedPageBreak/>
        <w:t>Razvoj</w:t>
      </w:r>
    </w:p>
    <w:p w14:paraId="455E1C16" w14:textId="26E3B2D4" w:rsidR="003F36CC" w:rsidRPr="0002571A" w:rsidRDefault="008D1D3A" w:rsidP="003F36CC">
      <w:r w:rsidRPr="0002571A">
        <w:t xml:space="preserve">Skupinsko učenje v sodobnem pomenu besede se je začelo razvijati v 60-tih letih, kot področje znanosti pa že v 70-ih </w:t>
      </w:r>
      <w:r w:rsidR="008E4BA0" w:rsidRPr="0002571A">
        <w:fldChar w:fldCharType="begin"/>
      </w:r>
      <w:r w:rsidR="00784951" w:rsidRPr="0002571A">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rsidRPr="0002571A">
        <w:fldChar w:fldCharType="separate"/>
      </w:r>
      <w:r w:rsidR="00784951" w:rsidRPr="0002571A">
        <w:rPr>
          <w:rFonts w:ascii="Calibri" w:hAnsi="Calibri" w:cs="Calibri"/>
        </w:rPr>
        <w:t>(X. Yang, 2023)</w:t>
      </w:r>
      <w:r w:rsidR="008E4BA0" w:rsidRPr="0002571A">
        <w:fldChar w:fldCharType="end"/>
      </w:r>
      <w:r w:rsidR="008E4BA0" w:rsidRPr="0002571A">
        <w:t>.</w:t>
      </w:r>
      <w:r w:rsidR="000F5155" w:rsidRPr="0002571A">
        <w:t xml:space="preserve"> V teh časih pa je to metodo najbrž koristilo več delavcev v vzgojno-izobraževalnem procesu, le da ključnih besed skupinskega dela niso uporabljali</w:t>
      </w:r>
      <w:r w:rsidR="005A63C7" w:rsidRPr="0002571A">
        <w:t xml:space="preserve"> (pogosto je uporabljena zveza učenje v majhnih skupinah oz. </w:t>
      </w:r>
      <w:r w:rsidR="005A63C7" w:rsidRPr="0002571A">
        <w:rPr>
          <w:i/>
          <w:iCs/>
        </w:rPr>
        <w:t xml:space="preserve">angl. </w:t>
      </w:r>
      <w:proofErr w:type="spellStart"/>
      <w:r w:rsidR="005A63C7" w:rsidRPr="0002571A">
        <w:rPr>
          <w:i/>
          <w:iCs/>
        </w:rPr>
        <w:t>small</w:t>
      </w:r>
      <w:proofErr w:type="spellEnd"/>
      <w:r w:rsidR="005A63C7" w:rsidRPr="0002571A">
        <w:rPr>
          <w:i/>
          <w:iCs/>
        </w:rPr>
        <w:t xml:space="preserve"> </w:t>
      </w:r>
      <w:proofErr w:type="spellStart"/>
      <w:r w:rsidR="005A63C7" w:rsidRPr="0002571A">
        <w:rPr>
          <w:i/>
          <w:iCs/>
        </w:rPr>
        <w:t>group</w:t>
      </w:r>
      <w:proofErr w:type="spellEnd"/>
      <w:r w:rsidR="005A63C7" w:rsidRPr="0002571A">
        <w:rPr>
          <w:i/>
          <w:iCs/>
        </w:rPr>
        <w:t xml:space="preserve"> </w:t>
      </w:r>
      <w:proofErr w:type="spellStart"/>
      <w:r w:rsidR="005A63C7" w:rsidRPr="0002571A">
        <w:rPr>
          <w:i/>
          <w:iCs/>
        </w:rPr>
        <w:t>learning</w:t>
      </w:r>
      <w:proofErr w:type="spellEnd"/>
      <w:r w:rsidR="005A63C7" w:rsidRPr="0002571A">
        <w:t>)</w:t>
      </w:r>
      <w:r w:rsidR="000F5155" w:rsidRPr="0002571A">
        <w:t xml:space="preserve">, zato se morda ne pojavijo v raznih raziskavah </w:t>
      </w:r>
      <w:r w:rsidR="000F5155" w:rsidRPr="0002571A">
        <w:fldChar w:fldCharType="begin"/>
      </w:r>
      <w:r w:rsidR="000F5155" w:rsidRPr="0002571A">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rsidRPr="0002571A">
        <w:fldChar w:fldCharType="separate"/>
      </w:r>
      <w:r w:rsidR="000F5155" w:rsidRPr="0002571A">
        <w:rPr>
          <w:rFonts w:ascii="Calibri" w:hAnsi="Calibri" w:cs="Calibri"/>
        </w:rPr>
        <w:t>(Gamson, 1994)</w:t>
      </w:r>
      <w:r w:rsidR="000F5155" w:rsidRPr="0002571A">
        <w:fldChar w:fldCharType="end"/>
      </w:r>
      <w:r w:rsidR="000F5155" w:rsidRPr="0002571A">
        <w:t>.</w:t>
      </w:r>
    </w:p>
    <w:p w14:paraId="2C3DE375" w14:textId="5C481EBC" w:rsidR="005A63C7" w:rsidRPr="0002571A" w:rsidRDefault="005A63C7" w:rsidP="003F36CC">
      <w:r w:rsidRPr="0002571A">
        <w:t xml:space="preserve">Tekom raziskovalnih paradigem sta se pojavili dve veji skupinskega učenja: </w:t>
      </w:r>
      <w:proofErr w:type="spellStart"/>
      <w:r w:rsidRPr="0002571A">
        <w:t>Kolaborativno</w:t>
      </w:r>
      <w:proofErr w:type="spellEnd"/>
      <w:r w:rsidRPr="0002571A">
        <w:t xml:space="preserve"> (angl. </w:t>
      </w:r>
      <w:proofErr w:type="spellStart"/>
      <w:r w:rsidRPr="0002571A">
        <w:rPr>
          <w:i/>
          <w:iCs/>
        </w:rPr>
        <w:t>collaborative</w:t>
      </w:r>
      <w:proofErr w:type="spellEnd"/>
      <w:r w:rsidRPr="0002571A">
        <w:t xml:space="preserve">) in </w:t>
      </w:r>
      <w:r w:rsidR="00A05C90" w:rsidRPr="0002571A">
        <w:t>sodelovalno</w:t>
      </w:r>
      <w:r w:rsidRPr="0002571A">
        <w:t xml:space="preserve"> (angl. </w:t>
      </w:r>
      <w:proofErr w:type="spellStart"/>
      <w:r w:rsidRPr="0002571A">
        <w:rPr>
          <w:i/>
          <w:iCs/>
        </w:rPr>
        <w:t>cooperative</w:t>
      </w:r>
      <w:proofErr w:type="spellEnd"/>
      <w:r w:rsidRPr="0002571A">
        <w:t xml:space="preserve">) učenje </w:t>
      </w:r>
      <w:r w:rsidR="005646FF" w:rsidRPr="0002571A">
        <w:fldChar w:fldCharType="begin"/>
      </w:r>
      <w:r w:rsidR="00005EC1" w:rsidRPr="0002571A">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rsidRPr="0002571A">
        <w:fldChar w:fldCharType="separate"/>
      </w:r>
      <w:r w:rsidR="00005EC1" w:rsidRPr="0002571A">
        <w:rPr>
          <w:rFonts w:ascii="Calibri" w:hAnsi="Calibri" w:cs="Calibri"/>
          <w:kern w:val="0"/>
        </w:rPr>
        <w:t>(X. Yang, 2023)</w:t>
      </w:r>
      <w:r w:rsidR="005646FF" w:rsidRPr="0002571A">
        <w:fldChar w:fldCharType="end"/>
      </w:r>
      <w:r w:rsidRPr="0002571A">
        <w:t xml:space="preserve">. Prvo so obravnavali </w:t>
      </w:r>
      <w:proofErr w:type="spellStart"/>
      <w:r w:rsidRPr="0002571A">
        <w:t>edukatorji</w:t>
      </w:r>
      <w:proofErr w:type="spellEnd"/>
      <w:r w:rsidRPr="0002571A">
        <w:t xml:space="preserve"> humanističnih ved</w:t>
      </w:r>
      <w:r w:rsidR="00B26F21" w:rsidRPr="0002571A">
        <w:t xml:space="preserve"> s fokusom na višjih stopnjah izobraževanja. Slonele so na teoriji konstruktivizma (Piaget in </w:t>
      </w:r>
      <w:proofErr w:type="spellStart"/>
      <w:r w:rsidR="00B26F21" w:rsidRPr="0002571A">
        <w:t>Vygotsky</w:t>
      </w:r>
      <w:proofErr w:type="spellEnd"/>
      <w:r w:rsidR="00B26F21" w:rsidRPr="0002571A">
        <w:t>) in kritične pedagogike (</w:t>
      </w:r>
      <w:proofErr w:type="spellStart"/>
      <w:r w:rsidR="00B26F21" w:rsidRPr="0002571A">
        <w:t>Freire</w:t>
      </w:r>
      <w:proofErr w:type="spellEnd"/>
      <w:r w:rsidR="00B26F21" w:rsidRPr="0002571A">
        <w:t xml:space="preserve">) z namenom prestrukturiranja avtoritete v edukaciji. Delo je osredotočeno na prihajanja do soglasja pri vprašanjih odprtega tipa. Na drugi strani so </w:t>
      </w:r>
      <w:r w:rsidR="00A05C90" w:rsidRPr="0002571A">
        <w:t>sodelovalno</w:t>
      </w:r>
      <w:r w:rsidR="00B26F21" w:rsidRPr="0002571A">
        <w:t xml:space="preserve"> učenje razvijali predvsem socialni pedagogi. Na teorijah behaviorizma (</w:t>
      </w:r>
      <w:proofErr w:type="spellStart"/>
      <w:r w:rsidR="00B26F21" w:rsidRPr="0002571A">
        <w:t>Skinner</w:t>
      </w:r>
      <w:proofErr w:type="spellEnd"/>
      <w:r w:rsidR="00B26F21" w:rsidRPr="0002571A">
        <w:t xml:space="preserve"> in </w:t>
      </w:r>
      <w:proofErr w:type="spellStart"/>
      <w:r w:rsidR="00B26F21" w:rsidRPr="0002571A">
        <w:t>Bandura</w:t>
      </w:r>
      <w:proofErr w:type="spellEnd"/>
      <w:r w:rsidR="00B26F21" w:rsidRPr="0002571A">
        <w:t xml:space="preserve">), konstruktivizma (Piaget in </w:t>
      </w:r>
      <w:proofErr w:type="spellStart"/>
      <w:r w:rsidR="00B26F21" w:rsidRPr="0002571A">
        <w:t>Vygotsky</w:t>
      </w:r>
      <w:proofErr w:type="spellEnd"/>
      <w:r w:rsidR="00B26F21" w:rsidRPr="0002571A">
        <w:t>) in teorijah socialne med-odvisnosti (</w:t>
      </w:r>
      <w:proofErr w:type="spellStart"/>
      <w:r w:rsidR="00B26F21" w:rsidRPr="0002571A">
        <w:t>Lewin</w:t>
      </w:r>
      <w:proofErr w:type="spellEnd"/>
      <w:r w:rsidR="00B26F21" w:rsidRPr="0002571A">
        <w:t xml:space="preserve"> in </w:t>
      </w:r>
      <w:proofErr w:type="spellStart"/>
      <w:r w:rsidR="00B26F21" w:rsidRPr="0002571A">
        <w:t>Deutch</w:t>
      </w:r>
      <w:proofErr w:type="spellEnd"/>
      <w:r w:rsidR="00B26F21" w:rsidRPr="0002571A">
        <w:t>) se je oblikoval posameznik v tekmovalni družbi individualizma.</w:t>
      </w:r>
      <w:r w:rsidR="00034ECE" w:rsidRPr="0002571A">
        <w:t xml:space="preserve"> Sta pa ta pogleda na skupinsko delo zelo povezana in si delita mnogo več podobnosti kot razlik </w:t>
      </w:r>
      <w:r w:rsidR="00034ECE" w:rsidRPr="0002571A">
        <w:fldChar w:fldCharType="begin"/>
      </w:r>
      <w:r w:rsidR="00034ECE" w:rsidRPr="0002571A">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rsidRPr="0002571A">
        <w:fldChar w:fldCharType="separate"/>
      </w:r>
      <w:r w:rsidR="00034ECE" w:rsidRPr="0002571A">
        <w:rPr>
          <w:rFonts w:ascii="Calibri" w:hAnsi="Calibri" w:cs="Calibri"/>
        </w:rPr>
        <w:t>(Kreijns et al., 2003)</w:t>
      </w:r>
      <w:r w:rsidR="00034ECE" w:rsidRPr="0002571A">
        <w:fldChar w:fldCharType="end"/>
      </w:r>
      <w:r w:rsidR="00034ECE" w:rsidRPr="0002571A">
        <w:t>.</w:t>
      </w:r>
      <w:r w:rsidR="00F646CE" w:rsidRPr="0002571A">
        <w:t xml:space="preserve"> Njun pregled in razlike lahko najdemo v </w:t>
      </w:r>
      <w:r w:rsidR="00F646CE" w:rsidRPr="0002571A">
        <w:fldChar w:fldCharType="begin"/>
      </w:r>
      <w:r w:rsidR="00F646CE" w:rsidRPr="0002571A">
        <w:instrText xml:space="preserve"> REF _Ref169361776 \h </w:instrText>
      </w:r>
      <w:r w:rsidR="00F646CE" w:rsidRPr="0002571A">
        <w:fldChar w:fldCharType="separate"/>
      </w:r>
      <w:r w:rsidR="00F646CE" w:rsidRPr="0002571A">
        <w:t>Preglednic</w:t>
      </w:r>
      <w:r w:rsidR="00D87120" w:rsidRPr="0002571A">
        <w:t>i</w:t>
      </w:r>
      <w:r w:rsidR="00F646CE" w:rsidRPr="0002571A">
        <w:t xml:space="preserve"> 3</w:t>
      </w:r>
      <w:r w:rsidR="00F646CE" w:rsidRPr="0002571A">
        <w:fldChar w:fldCharType="end"/>
      </w:r>
      <w:r w:rsidR="00F646CE" w:rsidRPr="0002571A">
        <w:t>.</w:t>
      </w:r>
      <w:r w:rsidR="001B06C3" w:rsidRPr="0002571A">
        <w:t xml:space="preserve"> </w:t>
      </w:r>
      <w:r w:rsidR="001B06C3" w:rsidRPr="0002571A">
        <w:fldChar w:fldCharType="begin"/>
      </w:r>
      <w:r w:rsidR="001B06C3" w:rsidRPr="0002571A">
        <w:instrText xml:space="preserve"> ADDIN ZOTERO_ITEM CSL_CITATION {"citationID":"aq5cjjhqpk","properties":{"formattedCitation":"\\uldash{(Saito et al., 2021)}","plainCitation":"(Saito et al., 2021)","noteIndex":0},"citationItems":[{"id":896,"uris":["http://zotero.org/users/local/ZlhuMgGE/items/ZJZ7XGFB"],"itemData":{"id":896,"type":"article-journal","abstract":"In many South East Asian countries, group learning has been introduced as a method to reform classroom practices. Cooperative learning in particular, based on role division, rewards and competition, is highly popular. On the other hand, collaborative learning, the other type of group learning, based on mutual consultation and help-seeking without the structures of cooperative learning, is a challenge to introduce. The aim of this essay is to discuss the reasons why teachers in South East Asia face difficulty in adjusting to collaborative learning. Three issues are discussed, namely (1) students’ reluctance to ask what they do not know due to the lesson structure and negative psychological effects; (2) difficulty in creating sufficiently challenging tasks for students to have mutual consultation, due to the teachers’ insufficient experience in academic inquiry and expertise in their disciplines; and (3) connecting their learning from observation and reflection with their own teaching.","container-title":"Management in Education","DOI":"10.1177/0892020620932367","ISSN":"0892-0206, 1741-9883","issue":"4","journalAbbreviation":"Management in Education","language":"en","page":"167-173","source":"DOI.org (Crossref)","title":"Issues in introducing collaborative learning in South East Asia: A critical discussion","title-short":"Issues in introducing collaborative learning in South East Asia","volume":"35","author":[{"family":"Saito","given":"Eisuke"},{"family":"Takahashi","given":"Rie"},{"family":"Wintachai","given":"Jarintorn"},{"family":"Anunthavorasakul","given":"Athapol"}],"issued":{"date-parts":[["2021",10]]}}}],"schema":"https://github.com/citation-style-language/schema/raw/master/csl-citation.json"} </w:instrText>
      </w:r>
      <w:r w:rsidR="001B06C3" w:rsidRPr="0002571A">
        <w:fldChar w:fldCharType="separate"/>
      </w:r>
      <w:r w:rsidR="001B06C3" w:rsidRPr="0002571A">
        <w:rPr>
          <w:rFonts w:ascii="Calibri" w:hAnsi="Calibri" w:cs="Calibri"/>
          <w:kern w:val="0"/>
        </w:rPr>
        <w:t>(Saito et al., 2021)</w:t>
      </w:r>
      <w:r w:rsidR="001B06C3" w:rsidRPr="0002571A">
        <w:fldChar w:fldCharType="end"/>
      </w:r>
      <w:r w:rsidR="001B06C3" w:rsidRPr="0002571A">
        <w:t xml:space="preserve"> povzamejo, da je glavna ločnica ta, da </w:t>
      </w:r>
      <w:proofErr w:type="spellStart"/>
      <w:r w:rsidR="001B06C3" w:rsidRPr="0002571A">
        <w:t>kolaborativno</w:t>
      </w:r>
      <w:proofErr w:type="spellEnd"/>
      <w:r w:rsidR="001B06C3" w:rsidRPr="0002571A">
        <w:t xml:space="preserve"> učenje  poteka brez delitve nalog, nagrad in tekmovalnosti,</w:t>
      </w:r>
      <w:r w:rsidR="00D0214C" w:rsidRPr="0002571A">
        <w:t xml:space="preserve"> je pa to stvar debate </w:t>
      </w:r>
      <w:r w:rsidR="00D0214C" w:rsidRPr="0002571A">
        <w:fldChar w:fldCharType="begin"/>
      </w:r>
      <w:r w:rsidR="00F74C7A" w:rsidRPr="0002571A">
        <w:instrText xml:space="preserve"> ADDIN ZOTERO_ITEM CSL_CITATION {"citationID":"ai21of241l","properties":{"formattedCitation":"\\uldash{(Yang, 2023)}","plainCitation":"(Yang, 2023)","noteIndex":0},"citationItems":[{"id":"IGS2R7MS/Cx7ZwBwA","uris":["http://zotero.org/users/local/1Uxvmohd/items/FRQKUJ8K"],"itemData":{"id":"IGS2R7MS/Cx7ZwBwA","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D0214C" w:rsidRPr="0002571A">
        <w:fldChar w:fldCharType="separate"/>
      </w:r>
      <w:r w:rsidR="00F74C7A" w:rsidRPr="0002571A">
        <w:rPr>
          <w:rFonts w:ascii="Calibri" w:hAnsi="Calibri" w:cs="Calibri"/>
          <w:kern w:val="0"/>
        </w:rPr>
        <w:t>(cf. Yang, 2023)</w:t>
      </w:r>
      <w:r w:rsidR="00D0214C" w:rsidRPr="0002571A">
        <w:fldChar w:fldCharType="end"/>
      </w:r>
      <w:r w:rsidR="00D0214C" w:rsidRPr="0002571A">
        <w:t>.</w:t>
      </w:r>
    </w:p>
    <w:p w14:paraId="62BA915B" w14:textId="24426C1E" w:rsidR="00F646CE" w:rsidRPr="0002571A" w:rsidRDefault="00F646CE" w:rsidP="00F646CE">
      <w:pPr>
        <w:pStyle w:val="Caption"/>
        <w:keepNext/>
      </w:pPr>
      <w:bookmarkStart w:id="17" w:name="_Ref169361776"/>
      <w:bookmarkStart w:id="18" w:name="_Toc170115506"/>
      <w:r w:rsidRPr="0002571A">
        <w:t xml:space="preserve">Preglednica </w:t>
      </w:r>
      <w:r w:rsidRPr="0002571A">
        <w:fldChar w:fldCharType="begin"/>
      </w:r>
      <w:r w:rsidRPr="0002571A">
        <w:instrText xml:space="preserve"> SEQ Preglednica \* ARABIC </w:instrText>
      </w:r>
      <w:r w:rsidRPr="0002571A">
        <w:fldChar w:fldCharType="separate"/>
      </w:r>
      <w:r w:rsidRPr="0002571A">
        <w:t>3</w:t>
      </w:r>
      <w:r w:rsidRPr="0002571A">
        <w:fldChar w:fldCharType="end"/>
      </w:r>
      <w:bookmarkEnd w:id="17"/>
      <w:r w:rsidRPr="0002571A">
        <w:t xml:space="preserve">: Razlike med sodelovalnim in </w:t>
      </w:r>
      <w:proofErr w:type="spellStart"/>
      <w:r w:rsidRPr="0002571A">
        <w:t>kolaborativnim</w:t>
      </w:r>
      <w:proofErr w:type="spellEnd"/>
      <w:r w:rsidRPr="0002571A">
        <w:t xml:space="preserve"> učenjem</w:t>
      </w:r>
      <w:r w:rsidR="00B668F9" w:rsidRPr="0002571A">
        <w:t xml:space="preserve"> (prilagojeno po</w:t>
      </w:r>
      <w:r w:rsidR="00CE28AB" w:rsidRPr="0002571A">
        <w:t xml:space="preserve"> </w:t>
      </w:r>
      <w:r w:rsidR="00CE28AB" w:rsidRPr="0002571A">
        <w:fldChar w:fldCharType="begin"/>
      </w:r>
      <w:r w:rsidR="00CE28AB" w:rsidRPr="0002571A">
        <w:instrText xml:space="preserve"> ADDIN ZOTERO_ITEM CSL_CITATION {"citationID":"a2qkh73suij","properties":{"formattedCitation":"\\uldash{(Yang, 2023)}","plainCitation":"(Yang, 2023)","noteIndex":0},"citationItems":[{"id":348,"uris":["http://zotero.org/users/local/ZlhuMgGE/items/3PJMIUQP"],"itemData":{"id":348,"type":"article-journal","container-title":"TechTrends","DOI":"10.1007/s11528-022-00823-9","ISSN":"8756-3894, 1559-7075","issue":"4","journalAbbreviation":"TechTrends","language":"en","note":"number: 4","page":"718-728","source":"DOI.org (Crossref)","title":"A Historical Review of Collaborative Learning and Cooperative Learning","volume":"67","author":[{"family":"Yang","given":"Xigui"}],"issued":{"date-parts":[["2023",7]]}}}],"schema":"https://github.com/citation-style-language/schema/raw/master/csl-citation.json"} </w:instrText>
      </w:r>
      <w:r w:rsidR="00CE28AB" w:rsidRPr="0002571A">
        <w:fldChar w:fldCharType="separate"/>
      </w:r>
      <w:r w:rsidR="00CE28AB" w:rsidRPr="0002571A">
        <w:rPr>
          <w:rFonts w:ascii="Calibri" w:hAnsi="Calibri" w:cs="Calibri"/>
          <w:kern w:val="0"/>
        </w:rPr>
        <w:t>Yang, 2023</w:t>
      </w:r>
      <w:r w:rsidR="00CE28AB" w:rsidRPr="0002571A">
        <w:fldChar w:fldCharType="end"/>
      </w:r>
      <w:r w:rsidR="00B668F9" w:rsidRPr="0002571A">
        <w:t>)</w:t>
      </w:r>
      <w:r w:rsidRPr="0002571A">
        <w:t>.</w:t>
      </w:r>
      <w:bookmarkEnd w:id="1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3020"/>
        <w:gridCol w:w="3021"/>
        <w:gridCol w:w="3021"/>
      </w:tblGrid>
      <w:tr w:rsidR="00525819" w:rsidRPr="0002571A" w14:paraId="0BD5F3EF" w14:textId="77777777" w:rsidTr="00D25A32">
        <w:tc>
          <w:tcPr>
            <w:tcW w:w="3020" w:type="dxa"/>
            <w:tcBorders>
              <w:top w:val="single" w:sz="4" w:space="0" w:color="auto"/>
              <w:bottom w:val="single" w:sz="4" w:space="0" w:color="auto"/>
            </w:tcBorders>
          </w:tcPr>
          <w:p w14:paraId="6539803C" w14:textId="13D7A10C" w:rsidR="00525819" w:rsidRPr="0002571A" w:rsidRDefault="00525819" w:rsidP="003F36CC">
            <w:pPr>
              <w:rPr>
                <w:b/>
                <w:bCs/>
              </w:rPr>
            </w:pPr>
            <w:r w:rsidRPr="0002571A">
              <w:rPr>
                <w:b/>
                <w:bCs/>
              </w:rPr>
              <w:t>Vidik</w:t>
            </w:r>
          </w:p>
        </w:tc>
        <w:tc>
          <w:tcPr>
            <w:tcW w:w="3021" w:type="dxa"/>
            <w:tcBorders>
              <w:top w:val="single" w:sz="4" w:space="0" w:color="auto"/>
              <w:bottom w:val="single" w:sz="4" w:space="0" w:color="auto"/>
            </w:tcBorders>
          </w:tcPr>
          <w:p w14:paraId="69F9724F" w14:textId="75D3D1A4" w:rsidR="00525819" w:rsidRPr="0002571A" w:rsidRDefault="00525819" w:rsidP="003F36CC">
            <w:pPr>
              <w:rPr>
                <w:b/>
                <w:bCs/>
              </w:rPr>
            </w:pPr>
            <w:proofErr w:type="spellStart"/>
            <w:r w:rsidRPr="0002571A">
              <w:rPr>
                <w:b/>
                <w:bCs/>
              </w:rPr>
              <w:t>Kolaborativno</w:t>
            </w:r>
            <w:proofErr w:type="spellEnd"/>
            <w:r w:rsidRPr="0002571A">
              <w:rPr>
                <w:b/>
                <w:bCs/>
              </w:rPr>
              <w:t xml:space="preserve"> učenje</w:t>
            </w:r>
          </w:p>
        </w:tc>
        <w:tc>
          <w:tcPr>
            <w:tcW w:w="3021" w:type="dxa"/>
            <w:tcBorders>
              <w:top w:val="single" w:sz="4" w:space="0" w:color="auto"/>
              <w:bottom w:val="single" w:sz="4" w:space="0" w:color="auto"/>
            </w:tcBorders>
          </w:tcPr>
          <w:p w14:paraId="21A32BD9" w14:textId="44B322A4" w:rsidR="00525819" w:rsidRPr="0002571A" w:rsidRDefault="00A05C90" w:rsidP="003F36CC">
            <w:pPr>
              <w:rPr>
                <w:b/>
                <w:bCs/>
              </w:rPr>
            </w:pPr>
            <w:r w:rsidRPr="0002571A">
              <w:rPr>
                <w:b/>
                <w:bCs/>
              </w:rPr>
              <w:t>Sodelovalno</w:t>
            </w:r>
            <w:r w:rsidR="00525819" w:rsidRPr="0002571A">
              <w:rPr>
                <w:b/>
                <w:bCs/>
              </w:rPr>
              <w:t xml:space="preserve"> učenje</w:t>
            </w:r>
          </w:p>
        </w:tc>
      </w:tr>
      <w:tr w:rsidR="00525819" w:rsidRPr="0002571A" w14:paraId="30EB3E27" w14:textId="77777777" w:rsidTr="00D25A32">
        <w:tc>
          <w:tcPr>
            <w:tcW w:w="3020" w:type="dxa"/>
            <w:tcBorders>
              <w:top w:val="single" w:sz="4" w:space="0" w:color="auto"/>
              <w:bottom w:val="single" w:sz="4" w:space="0" w:color="auto"/>
            </w:tcBorders>
          </w:tcPr>
          <w:p w14:paraId="29FBD1F8" w14:textId="0F189DD8" w:rsidR="00525819" w:rsidRPr="0002571A" w:rsidRDefault="00525819" w:rsidP="003F36CC">
            <w:r w:rsidRPr="0002571A">
              <w:t>Začetki</w:t>
            </w:r>
          </w:p>
        </w:tc>
        <w:tc>
          <w:tcPr>
            <w:tcW w:w="3021" w:type="dxa"/>
            <w:tcBorders>
              <w:top w:val="single" w:sz="4" w:space="0" w:color="auto"/>
              <w:bottom w:val="single" w:sz="4" w:space="0" w:color="auto"/>
            </w:tcBorders>
          </w:tcPr>
          <w:p w14:paraId="3CB2EF23" w14:textId="7687F3D7" w:rsidR="00525819" w:rsidRPr="0002571A" w:rsidRDefault="00525819" w:rsidP="003F36CC">
            <w:r w:rsidRPr="0002571A">
              <w:t>Britanske šole in univerze</w:t>
            </w:r>
          </w:p>
        </w:tc>
        <w:tc>
          <w:tcPr>
            <w:tcW w:w="3021" w:type="dxa"/>
            <w:tcBorders>
              <w:top w:val="single" w:sz="4" w:space="0" w:color="auto"/>
              <w:bottom w:val="single" w:sz="4" w:space="0" w:color="auto"/>
            </w:tcBorders>
          </w:tcPr>
          <w:p w14:paraId="378CD59A" w14:textId="691DF7EF" w:rsidR="00525819" w:rsidRPr="0002571A" w:rsidRDefault="00525819" w:rsidP="003F36CC">
            <w:r w:rsidRPr="0002571A">
              <w:t>Ameriške študije psihologije</w:t>
            </w:r>
          </w:p>
        </w:tc>
      </w:tr>
      <w:tr w:rsidR="00525819" w:rsidRPr="0002571A" w14:paraId="1347BBE2" w14:textId="77777777" w:rsidTr="00D25A32">
        <w:tc>
          <w:tcPr>
            <w:tcW w:w="3020" w:type="dxa"/>
            <w:tcBorders>
              <w:top w:val="single" w:sz="4" w:space="0" w:color="auto"/>
              <w:bottom w:val="single" w:sz="4" w:space="0" w:color="auto"/>
            </w:tcBorders>
          </w:tcPr>
          <w:p w14:paraId="4BBC2367" w14:textId="330895ED" w:rsidR="00525819" w:rsidRPr="0002571A" w:rsidRDefault="00525819" w:rsidP="003F36CC">
            <w:r w:rsidRPr="0002571A">
              <w:t>Stopnja izobrazbe</w:t>
            </w:r>
          </w:p>
        </w:tc>
        <w:tc>
          <w:tcPr>
            <w:tcW w:w="3021" w:type="dxa"/>
            <w:tcBorders>
              <w:top w:val="single" w:sz="4" w:space="0" w:color="auto"/>
              <w:bottom w:val="single" w:sz="4" w:space="0" w:color="auto"/>
            </w:tcBorders>
          </w:tcPr>
          <w:p w14:paraId="0BA6F9F7" w14:textId="01A4036E" w:rsidR="00525819" w:rsidRPr="0002571A" w:rsidRDefault="00525819" w:rsidP="003F36CC">
            <w:r w:rsidRPr="0002571A">
              <w:t>Predvsem višje šole</w:t>
            </w:r>
          </w:p>
        </w:tc>
        <w:tc>
          <w:tcPr>
            <w:tcW w:w="3021" w:type="dxa"/>
            <w:tcBorders>
              <w:top w:val="single" w:sz="4" w:space="0" w:color="auto"/>
              <w:bottom w:val="single" w:sz="4" w:space="0" w:color="auto"/>
            </w:tcBorders>
          </w:tcPr>
          <w:p w14:paraId="1FD04084" w14:textId="68DBBE3B" w:rsidR="00525819" w:rsidRPr="0002571A" w:rsidRDefault="00525819" w:rsidP="003F36CC">
            <w:r w:rsidRPr="0002571A">
              <w:t>Predvsem osnovne šole</w:t>
            </w:r>
          </w:p>
        </w:tc>
      </w:tr>
      <w:tr w:rsidR="00525819" w:rsidRPr="0002571A" w14:paraId="56D2A1B7" w14:textId="77777777" w:rsidTr="00D25A32">
        <w:tc>
          <w:tcPr>
            <w:tcW w:w="3020" w:type="dxa"/>
            <w:tcBorders>
              <w:top w:val="single" w:sz="4" w:space="0" w:color="auto"/>
              <w:bottom w:val="single" w:sz="4" w:space="0" w:color="auto"/>
            </w:tcBorders>
          </w:tcPr>
          <w:p w14:paraId="41FF7BDB" w14:textId="3DACAF86" w:rsidR="00525819" w:rsidRPr="0002571A" w:rsidRDefault="00525819" w:rsidP="003F36CC">
            <w:r w:rsidRPr="0002571A">
              <w:t>Predpostavka</w:t>
            </w:r>
          </w:p>
        </w:tc>
        <w:tc>
          <w:tcPr>
            <w:tcW w:w="3021" w:type="dxa"/>
            <w:tcBorders>
              <w:top w:val="single" w:sz="4" w:space="0" w:color="auto"/>
              <w:bottom w:val="single" w:sz="4" w:space="0" w:color="auto"/>
            </w:tcBorders>
          </w:tcPr>
          <w:p w14:paraId="013F6797" w14:textId="69198A43" w:rsidR="00525819" w:rsidRPr="0002571A" w:rsidRDefault="00E276C4" w:rsidP="003F36CC">
            <w:r w:rsidRPr="0002571A">
              <w:t>Učenje je ovirano s strani</w:t>
            </w:r>
            <w:r w:rsidR="00000E6D" w:rsidRPr="0002571A">
              <w:t xml:space="preserve"> avtoritete pri pouku</w:t>
            </w:r>
          </w:p>
        </w:tc>
        <w:tc>
          <w:tcPr>
            <w:tcW w:w="3021" w:type="dxa"/>
            <w:tcBorders>
              <w:top w:val="single" w:sz="4" w:space="0" w:color="auto"/>
              <w:bottom w:val="single" w:sz="4" w:space="0" w:color="auto"/>
            </w:tcBorders>
          </w:tcPr>
          <w:p w14:paraId="7875B5F6" w14:textId="54312715" w:rsidR="00525819" w:rsidRPr="0002571A" w:rsidRDefault="00000E6D" w:rsidP="003F36CC">
            <w:r w:rsidRPr="0002571A">
              <w:t>Učenje je ovirano s strani tekmovalnosti in individualizma</w:t>
            </w:r>
          </w:p>
        </w:tc>
      </w:tr>
      <w:tr w:rsidR="00525819" w:rsidRPr="0002571A" w14:paraId="20EC66D2" w14:textId="77777777" w:rsidTr="00D25A32">
        <w:tc>
          <w:tcPr>
            <w:tcW w:w="3020" w:type="dxa"/>
            <w:tcBorders>
              <w:top w:val="single" w:sz="4" w:space="0" w:color="auto"/>
              <w:bottom w:val="single" w:sz="4" w:space="0" w:color="auto"/>
            </w:tcBorders>
          </w:tcPr>
          <w:p w14:paraId="6992DEE4" w14:textId="4F60D957" w:rsidR="00525819" w:rsidRPr="0002571A" w:rsidRDefault="00000E6D" w:rsidP="003F36CC">
            <w:r w:rsidRPr="0002571A">
              <w:t>Metoda raziskovanja</w:t>
            </w:r>
          </w:p>
        </w:tc>
        <w:tc>
          <w:tcPr>
            <w:tcW w:w="3021" w:type="dxa"/>
            <w:tcBorders>
              <w:top w:val="single" w:sz="4" w:space="0" w:color="auto"/>
              <w:bottom w:val="single" w:sz="4" w:space="0" w:color="auto"/>
            </w:tcBorders>
          </w:tcPr>
          <w:p w14:paraId="427DC2DF" w14:textId="61F6FD75" w:rsidR="00525819" w:rsidRPr="0002571A" w:rsidRDefault="00000E6D" w:rsidP="003F36CC">
            <w:r w:rsidRPr="0002571A">
              <w:t>Kvalitativna</w:t>
            </w:r>
          </w:p>
        </w:tc>
        <w:tc>
          <w:tcPr>
            <w:tcW w:w="3021" w:type="dxa"/>
            <w:tcBorders>
              <w:top w:val="single" w:sz="4" w:space="0" w:color="auto"/>
              <w:bottom w:val="single" w:sz="4" w:space="0" w:color="auto"/>
            </w:tcBorders>
          </w:tcPr>
          <w:p w14:paraId="6DA9AA05" w14:textId="5968EA0D" w:rsidR="00525819" w:rsidRPr="0002571A" w:rsidRDefault="00000E6D" w:rsidP="003F36CC">
            <w:r w:rsidRPr="0002571A">
              <w:t>Kvantitativna</w:t>
            </w:r>
          </w:p>
        </w:tc>
      </w:tr>
      <w:tr w:rsidR="00525819" w:rsidRPr="0002571A" w14:paraId="7EC914D5" w14:textId="77777777" w:rsidTr="00D25A32">
        <w:tc>
          <w:tcPr>
            <w:tcW w:w="3020" w:type="dxa"/>
            <w:tcBorders>
              <w:top w:val="single" w:sz="4" w:space="0" w:color="auto"/>
              <w:bottom w:val="single" w:sz="4" w:space="0" w:color="auto"/>
            </w:tcBorders>
          </w:tcPr>
          <w:p w14:paraId="28315A6F" w14:textId="74155E02" w:rsidR="00525819" w:rsidRPr="0002571A" w:rsidRDefault="00000E6D" w:rsidP="003F36CC">
            <w:r w:rsidRPr="0002571A">
              <w:t>Cilji raziskovanja</w:t>
            </w:r>
          </w:p>
        </w:tc>
        <w:tc>
          <w:tcPr>
            <w:tcW w:w="3021" w:type="dxa"/>
            <w:tcBorders>
              <w:top w:val="single" w:sz="4" w:space="0" w:color="auto"/>
              <w:bottom w:val="single" w:sz="4" w:space="0" w:color="auto"/>
            </w:tcBorders>
          </w:tcPr>
          <w:p w14:paraId="08672D7E" w14:textId="02AC91C8" w:rsidR="00525819" w:rsidRPr="0002571A" w:rsidRDefault="00000E6D" w:rsidP="003F36CC">
            <w:r w:rsidRPr="0002571A">
              <w:t>Posledica učenja (uspeh, socialne veščine ipd.)</w:t>
            </w:r>
          </w:p>
        </w:tc>
        <w:tc>
          <w:tcPr>
            <w:tcW w:w="3021" w:type="dxa"/>
            <w:tcBorders>
              <w:top w:val="single" w:sz="4" w:space="0" w:color="auto"/>
              <w:bottom w:val="single" w:sz="4" w:space="0" w:color="auto"/>
            </w:tcBorders>
          </w:tcPr>
          <w:p w14:paraId="7948F417" w14:textId="78CC69D1" w:rsidR="00525819" w:rsidRPr="0002571A" w:rsidRDefault="00000E6D" w:rsidP="003F36CC">
            <w:r w:rsidRPr="0002571A">
              <w:t>Učni proces (konstrukcija znanja, argumentacija ipd.)</w:t>
            </w:r>
          </w:p>
        </w:tc>
      </w:tr>
      <w:tr w:rsidR="00482DA3" w:rsidRPr="0002571A" w14:paraId="2B944515" w14:textId="77777777" w:rsidTr="00D25A32">
        <w:tc>
          <w:tcPr>
            <w:tcW w:w="3020" w:type="dxa"/>
            <w:tcBorders>
              <w:top w:val="single" w:sz="4" w:space="0" w:color="auto"/>
              <w:bottom w:val="single" w:sz="4" w:space="0" w:color="auto"/>
            </w:tcBorders>
          </w:tcPr>
          <w:p w14:paraId="23D1DA6B" w14:textId="0E8B5BFE" w:rsidR="00482DA3" w:rsidRPr="0002571A" w:rsidRDefault="00482DA3" w:rsidP="003F36CC">
            <w:r w:rsidRPr="0002571A">
              <w:t>Naloge</w:t>
            </w:r>
          </w:p>
        </w:tc>
        <w:tc>
          <w:tcPr>
            <w:tcW w:w="3021" w:type="dxa"/>
            <w:tcBorders>
              <w:top w:val="single" w:sz="4" w:space="0" w:color="auto"/>
              <w:bottom w:val="single" w:sz="4" w:space="0" w:color="auto"/>
            </w:tcBorders>
          </w:tcPr>
          <w:p w14:paraId="44B50A38" w14:textId="5625B4D7" w:rsidR="00482DA3" w:rsidRPr="0002571A" w:rsidRDefault="00482DA3" w:rsidP="003F36CC">
            <w:r w:rsidRPr="0002571A">
              <w:t>Odprtega tipa</w:t>
            </w:r>
          </w:p>
        </w:tc>
        <w:tc>
          <w:tcPr>
            <w:tcW w:w="3021" w:type="dxa"/>
            <w:tcBorders>
              <w:top w:val="single" w:sz="4" w:space="0" w:color="auto"/>
              <w:bottom w:val="single" w:sz="4" w:space="0" w:color="auto"/>
            </w:tcBorders>
          </w:tcPr>
          <w:p w14:paraId="7055EDE4" w14:textId="31F0441A" w:rsidR="00482DA3" w:rsidRPr="0002571A" w:rsidRDefault="00482DA3" w:rsidP="003F36CC">
            <w:r w:rsidRPr="0002571A">
              <w:t>Zaprtega tipa (kjer so pravilni odgovori definirani)</w:t>
            </w:r>
          </w:p>
        </w:tc>
      </w:tr>
      <w:tr w:rsidR="00000E6D" w:rsidRPr="0002571A" w14:paraId="1CB8232C" w14:textId="77777777" w:rsidTr="00D25A32">
        <w:tc>
          <w:tcPr>
            <w:tcW w:w="3020" w:type="dxa"/>
            <w:tcBorders>
              <w:top w:val="single" w:sz="4" w:space="0" w:color="auto"/>
              <w:bottom w:val="single" w:sz="4" w:space="0" w:color="auto"/>
            </w:tcBorders>
          </w:tcPr>
          <w:p w14:paraId="49E03A67" w14:textId="0F3043DB" w:rsidR="00000E6D" w:rsidRPr="0002571A" w:rsidRDefault="00000E6D" w:rsidP="003F36CC">
            <w:r w:rsidRPr="0002571A">
              <w:t>Proces skupin</w:t>
            </w:r>
          </w:p>
        </w:tc>
        <w:tc>
          <w:tcPr>
            <w:tcW w:w="3021" w:type="dxa"/>
            <w:tcBorders>
              <w:top w:val="single" w:sz="4" w:space="0" w:color="auto"/>
              <w:bottom w:val="single" w:sz="4" w:space="0" w:color="auto"/>
            </w:tcBorders>
          </w:tcPr>
          <w:p w14:paraId="3A2D6AB1" w14:textId="52478EC4" w:rsidR="00000E6D" w:rsidRPr="0002571A" w:rsidRDefault="00482DA3" w:rsidP="003F36CC">
            <w:r w:rsidRPr="0002571A">
              <w:t>Ohlapno strukturirano</w:t>
            </w:r>
          </w:p>
        </w:tc>
        <w:tc>
          <w:tcPr>
            <w:tcW w:w="3021" w:type="dxa"/>
            <w:tcBorders>
              <w:top w:val="single" w:sz="4" w:space="0" w:color="auto"/>
              <w:bottom w:val="single" w:sz="4" w:space="0" w:color="auto"/>
            </w:tcBorders>
          </w:tcPr>
          <w:p w14:paraId="7B62EA01" w14:textId="17BEAADC" w:rsidR="00000E6D" w:rsidRPr="0002571A" w:rsidRDefault="00000E6D" w:rsidP="003F36CC">
            <w:r w:rsidRPr="0002571A">
              <w:t>Zelo strukturirano</w:t>
            </w:r>
          </w:p>
        </w:tc>
      </w:tr>
      <w:tr w:rsidR="00000E6D" w:rsidRPr="0002571A" w14:paraId="68BE19F4" w14:textId="77777777" w:rsidTr="00D25A32">
        <w:tc>
          <w:tcPr>
            <w:tcW w:w="3020" w:type="dxa"/>
            <w:tcBorders>
              <w:top w:val="single" w:sz="4" w:space="0" w:color="auto"/>
              <w:bottom w:val="single" w:sz="4" w:space="0" w:color="auto"/>
            </w:tcBorders>
          </w:tcPr>
          <w:p w14:paraId="22B39C7B" w14:textId="035C6E70" w:rsidR="00000E6D" w:rsidRPr="0002571A" w:rsidRDefault="00482DA3" w:rsidP="003F36CC">
            <w:r w:rsidRPr="0002571A">
              <w:t>Delitev dela</w:t>
            </w:r>
          </w:p>
        </w:tc>
        <w:tc>
          <w:tcPr>
            <w:tcW w:w="3021" w:type="dxa"/>
            <w:tcBorders>
              <w:top w:val="single" w:sz="4" w:space="0" w:color="auto"/>
              <w:bottom w:val="single" w:sz="4" w:space="0" w:color="auto"/>
            </w:tcBorders>
          </w:tcPr>
          <w:p w14:paraId="5F86CE3C" w14:textId="51FBC0DA" w:rsidR="00000E6D" w:rsidRPr="0002571A" w:rsidRDefault="00482DA3" w:rsidP="003F36CC">
            <w:r w:rsidRPr="0002571A">
              <w:t>Ne</w:t>
            </w:r>
          </w:p>
        </w:tc>
        <w:tc>
          <w:tcPr>
            <w:tcW w:w="3021" w:type="dxa"/>
            <w:tcBorders>
              <w:top w:val="single" w:sz="4" w:space="0" w:color="auto"/>
              <w:bottom w:val="single" w:sz="4" w:space="0" w:color="auto"/>
            </w:tcBorders>
          </w:tcPr>
          <w:p w14:paraId="51A2AC70" w14:textId="2A54AC29" w:rsidR="00000E6D" w:rsidRPr="0002571A" w:rsidRDefault="00482DA3" w:rsidP="003F36CC">
            <w:r w:rsidRPr="0002571A">
              <w:t>Da</w:t>
            </w:r>
          </w:p>
        </w:tc>
      </w:tr>
      <w:tr w:rsidR="00000E6D" w:rsidRPr="0002571A" w14:paraId="7E631DA6" w14:textId="77777777" w:rsidTr="00D25A32">
        <w:tc>
          <w:tcPr>
            <w:tcW w:w="3020" w:type="dxa"/>
            <w:tcBorders>
              <w:top w:val="single" w:sz="4" w:space="0" w:color="auto"/>
              <w:bottom w:val="single" w:sz="4" w:space="0" w:color="auto"/>
            </w:tcBorders>
          </w:tcPr>
          <w:p w14:paraId="7B317CDC" w14:textId="22C637D7" w:rsidR="00000E6D" w:rsidRPr="0002571A" w:rsidRDefault="00482DA3" w:rsidP="003F36CC">
            <w:r w:rsidRPr="0002571A">
              <w:t>Evalvacija</w:t>
            </w:r>
          </w:p>
        </w:tc>
        <w:tc>
          <w:tcPr>
            <w:tcW w:w="3021" w:type="dxa"/>
            <w:tcBorders>
              <w:top w:val="single" w:sz="4" w:space="0" w:color="auto"/>
              <w:bottom w:val="single" w:sz="4" w:space="0" w:color="auto"/>
            </w:tcBorders>
          </w:tcPr>
          <w:p w14:paraId="34900446" w14:textId="1C6B95EE" w:rsidR="00000E6D" w:rsidRPr="0002571A" w:rsidRDefault="00482DA3" w:rsidP="003F36CC">
            <w:r w:rsidRPr="0002571A">
              <w:t>Na ravni skupine</w:t>
            </w:r>
          </w:p>
        </w:tc>
        <w:tc>
          <w:tcPr>
            <w:tcW w:w="3021" w:type="dxa"/>
            <w:tcBorders>
              <w:top w:val="single" w:sz="4" w:space="0" w:color="auto"/>
              <w:bottom w:val="single" w:sz="4" w:space="0" w:color="auto"/>
            </w:tcBorders>
          </w:tcPr>
          <w:p w14:paraId="1400D11E" w14:textId="1556ACCF" w:rsidR="00000E6D" w:rsidRPr="0002571A" w:rsidRDefault="00482DA3" w:rsidP="003F36CC">
            <w:r w:rsidRPr="0002571A">
              <w:t>Na ravni posameznika</w:t>
            </w:r>
          </w:p>
        </w:tc>
      </w:tr>
      <w:tr w:rsidR="00000E6D" w:rsidRPr="0002571A" w14:paraId="69CD5488" w14:textId="77777777" w:rsidTr="00D25A32">
        <w:tc>
          <w:tcPr>
            <w:tcW w:w="3020" w:type="dxa"/>
            <w:tcBorders>
              <w:top w:val="single" w:sz="4" w:space="0" w:color="auto"/>
              <w:bottom w:val="single" w:sz="4" w:space="0" w:color="auto"/>
            </w:tcBorders>
          </w:tcPr>
          <w:p w14:paraId="76FA87AE" w14:textId="77777777" w:rsidR="00000E6D" w:rsidRPr="0002571A" w:rsidRDefault="00482DA3" w:rsidP="003F36CC">
            <w:r w:rsidRPr="0002571A">
              <w:t>Tipične strategije (metode)</w:t>
            </w:r>
          </w:p>
          <w:p w14:paraId="770780A6" w14:textId="2AA0A345" w:rsidR="00482DA3" w:rsidRPr="0002571A" w:rsidRDefault="00482DA3" w:rsidP="003F36CC">
            <w:r w:rsidRPr="0002571A">
              <w:t>(link do poglavja z opisi)</w:t>
            </w:r>
          </w:p>
        </w:tc>
        <w:tc>
          <w:tcPr>
            <w:tcW w:w="3021" w:type="dxa"/>
            <w:tcBorders>
              <w:top w:val="single" w:sz="4" w:space="0" w:color="auto"/>
              <w:bottom w:val="single" w:sz="4" w:space="0" w:color="auto"/>
            </w:tcBorders>
          </w:tcPr>
          <w:p w14:paraId="25C30254" w14:textId="77777777" w:rsidR="00482DA3" w:rsidRPr="0002571A" w:rsidRDefault="00482DA3" w:rsidP="00482DA3">
            <w:pPr>
              <w:rPr>
                <w:highlight w:val="yellow"/>
              </w:rPr>
            </w:pPr>
            <w:proofErr w:type="spellStart"/>
            <w:r w:rsidRPr="0002571A">
              <w:rPr>
                <w:highlight w:val="yellow"/>
              </w:rPr>
              <w:t>Consensus</w:t>
            </w:r>
            <w:proofErr w:type="spellEnd"/>
            <w:r w:rsidRPr="0002571A">
              <w:rPr>
                <w:highlight w:val="yellow"/>
              </w:rPr>
              <w:t xml:space="preserve"> </w:t>
            </w:r>
            <w:proofErr w:type="spellStart"/>
            <w:r w:rsidRPr="0002571A">
              <w:rPr>
                <w:highlight w:val="yellow"/>
              </w:rPr>
              <w:t>groups</w:t>
            </w:r>
            <w:proofErr w:type="spellEnd"/>
            <w:r w:rsidRPr="0002571A">
              <w:rPr>
                <w:highlight w:val="yellow"/>
              </w:rPr>
              <w:t xml:space="preserve"> (</w:t>
            </w:r>
            <w:proofErr w:type="spellStart"/>
            <w:r w:rsidRPr="0002571A">
              <w:rPr>
                <w:highlight w:val="yellow"/>
              </w:rPr>
              <w:t>Bruffee</w:t>
            </w:r>
            <w:proofErr w:type="spellEnd"/>
            <w:r w:rsidRPr="0002571A">
              <w:rPr>
                <w:highlight w:val="yellow"/>
              </w:rPr>
              <w:t>)</w:t>
            </w:r>
          </w:p>
          <w:p w14:paraId="453D0ABC" w14:textId="77777777" w:rsidR="00482DA3" w:rsidRPr="0002571A" w:rsidRDefault="00482DA3" w:rsidP="00482DA3">
            <w:pPr>
              <w:rPr>
                <w:highlight w:val="yellow"/>
              </w:rPr>
            </w:pPr>
            <w:r w:rsidRPr="0002571A">
              <w:rPr>
                <w:highlight w:val="yellow"/>
              </w:rPr>
              <w:t xml:space="preserve">Peer </w:t>
            </w:r>
            <w:proofErr w:type="spellStart"/>
            <w:r w:rsidRPr="0002571A">
              <w:rPr>
                <w:highlight w:val="yellow"/>
              </w:rPr>
              <w:t>tutoring</w:t>
            </w:r>
            <w:proofErr w:type="spellEnd"/>
            <w:r w:rsidRPr="0002571A">
              <w:rPr>
                <w:highlight w:val="yellow"/>
              </w:rPr>
              <w:t xml:space="preserve"> (</w:t>
            </w:r>
            <w:proofErr w:type="spellStart"/>
            <w:r w:rsidRPr="0002571A">
              <w:rPr>
                <w:highlight w:val="yellow"/>
              </w:rPr>
              <w:t>Bruffee</w:t>
            </w:r>
            <w:proofErr w:type="spellEnd"/>
            <w:r w:rsidRPr="0002571A">
              <w:rPr>
                <w:highlight w:val="yellow"/>
              </w:rPr>
              <w:t>)</w:t>
            </w:r>
          </w:p>
          <w:p w14:paraId="51D1AD4E" w14:textId="77777777" w:rsidR="00482DA3" w:rsidRPr="0002571A" w:rsidRDefault="00482DA3" w:rsidP="00482DA3">
            <w:pPr>
              <w:rPr>
                <w:highlight w:val="yellow"/>
              </w:rPr>
            </w:pPr>
            <w:proofErr w:type="spellStart"/>
            <w:r w:rsidRPr="0002571A">
              <w:rPr>
                <w:highlight w:val="yellow"/>
              </w:rPr>
              <w:lastRenderedPageBreak/>
              <w:t>Collaborative</w:t>
            </w:r>
            <w:proofErr w:type="spellEnd"/>
            <w:r w:rsidRPr="0002571A">
              <w:rPr>
                <w:highlight w:val="yellow"/>
              </w:rPr>
              <w:t xml:space="preserve"> </w:t>
            </w:r>
            <w:proofErr w:type="spellStart"/>
            <w:r w:rsidRPr="0002571A">
              <w:rPr>
                <w:highlight w:val="yellow"/>
              </w:rPr>
              <w:t>writing</w:t>
            </w:r>
            <w:proofErr w:type="spellEnd"/>
            <w:r w:rsidRPr="0002571A">
              <w:rPr>
                <w:highlight w:val="yellow"/>
              </w:rPr>
              <w:t xml:space="preserve"> (</w:t>
            </w:r>
            <w:proofErr w:type="spellStart"/>
            <w:r w:rsidRPr="0002571A">
              <w:rPr>
                <w:highlight w:val="yellow"/>
              </w:rPr>
              <w:t>Bruffee</w:t>
            </w:r>
            <w:proofErr w:type="spellEnd"/>
            <w:r w:rsidRPr="0002571A">
              <w:rPr>
                <w:highlight w:val="yellow"/>
              </w:rPr>
              <w:t>)</w:t>
            </w:r>
          </w:p>
          <w:p w14:paraId="73F26F76" w14:textId="77777777" w:rsidR="00482DA3" w:rsidRPr="0002571A" w:rsidRDefault="00482DA3" w:rsidP="00482DA3">
            <w:pPr>
              <w:rPr>
                <w:highlight w:val="yellow"/>
              </w:rPr>
            </w:pPr>
            <w:proofErr w:type="spellStart"/>
            <w:r w:rsidRPr="0002571A">
              <w:rPr>
                <w:highlight w:val="yellow"/>
              </w:rPr>
              <w:t>Reciprocal</w:t>
            </w:r>
            <w:proofErr w:type="spellEnd"/>
            <w:r w:rsidRPr="0002571A">
              <w:rPr>
                <w:highlight w:val="yellow"/>
              </w:rPr>
              <w:t xml:space="preserve"> </w:t>
            </w:r>
            <w:proofErr w:type="spellStart"/>
            <w:r w:rsidRPr="0002571A">
              <w:rPr>
                <w:highlight w:val="yellow"/>
              </w:rPr>
              <w:t>teaching</w:t>
            </w:r>
            <w:proofErr w:type="spellEnd"/>
            <w:r w:rsidRPr="0002571A">
              <w:rPr>
                <w:highlight w:val="yellow"/>
              </w:rPr>
              <w:t xml:space="preserve"> (</w:t>
            </w:r>
            <w:proofErr w:type="spellStart"/>
            <w:r w:rsidRPr="0002571A">
              <w:rPr>
                <w:highlight w:val="yellow"/>
              </w:rPr>
              <w:t>Palincsar</w:t>
            </w:r>
            <w:proofErr w:type="spellEnd"/>
            <w:r w:rsidRPr="0002571A">
              <w:rPr>
                <w:highlight w:val="yellow"/>
              </w:rPr>
              <w:t xml:space="preserve"> &amp; Brown)</w:t>
            </w:r>
          </w:p>
          <w:p w14:paraId="36AAF1D0" w14:textId="77777777" w:rsidR="00482DA3" w:rsidRPr="0002571A" w:rsidRDefault="00482DA3" w:rsidP="00482DA3">
            <w:pPr>
              <w:rPr>
                <w:highlight w:val="yellow"/>
              </w:rPr>
            </w:pPr>
            <w:proofErr w:type="spellStart"/>
            <w:r w:rsidRPr="0002571A">
              <w:rPr>
                <w:highlight w:val="yellow"/>
              </w:rPr>
              <w:t>Learning</w:t>
            </w:r>
            <w:proofErr w:type="spellEnd"/>
            <w:r w:rsidRPr="0002571A">
              <w:rPr>
                <w:highlight w:val="yellow"/>
              </w:rPr>
              <w:t xml:space="preserve"> </w:t>
            </w:r>
            <w:proofErr w:type="spellStart"/>
            <w:r w:rsidRPr="0002571A">
              <w:rPr>
                <w:highlight w:val="yellow"/>
              </w:rPr>
              <w:t>communities</w:t>
            </w:r>
            <w:proofErr w:type="spellEnd"/>
            <w:r w:rsidRPr="0002571A">
              <w:rPr>
                <w:highlight w:val="yellow"/>
              </w:rPr>
              <w:t xml:space="preserve"> (Smith &amp; </w:t>
            </w:r>
            <w:proofErr w:type="spellStart"/>
            <w:r w:rsidRPr="0002571A">
              <w:rPr>
                <w:highlight w:val="yellow"/>
              </w:rPr>
              <w:t>MacGregor</w:t>
            </w:r>
            <w:proofErr w:type="spellEnd"/>
            <w:r w:rsidRPr="0002571A">
              <w:rPr>
                <w:highlight w:val="yellow"/>
              </w:rPr>
              <w:t>)</w:t>
            </w:r>
          </w:p>
          <w:p w14:paraId="570B7A6C" w14:textId="77777777" w:rsidR="00482DA3" w:rsidRPr="0002571A" w:rsidRDefault="00482DA3" w:rsidP="00482DA3">
            <w:pPr>
              <w:rPr>
                <w:highlight w:val="yellow"/>
              </w:rPr>
            </w:pPr>
            <w:r w:rsidRPr="0002571A">
              <w:rPr>
                <w:highlight w:val="yellow"/>
              </w:rPr>
              <w:t>Team-</w:t>
            </w:r>
            <w:proofErr w:type="spellStart"/>
            <w:r w:rsidRPr="0002571A">
              <w:rPr>
                <w:highlight w:val="yellow"/>
              </w:rPr>
              <w:t>based</w:t>
            </w:r>
            <w:proofErr w:type="spellEnd"/>
            <w:r w:rsidRPr="0002571A">
              <w:rPr>
                <w:highlight w:val="yellow"/>
              </w:rPr>
              <w:t xml:space="preserve"> </w:t>
            </w:r>
            <w:proofErr w:type="spellStart"/>
            <w:r w:rsidRPr="0002571A">
              <w:rPr>
                <w:highlight w:val="yellow"/>
              </w:rPr>
              <w:t>learning</w:t>
            </w:r>
            <w:proofErr w:type="spellEnd"/>
            <w:r w:rsidRPr="0002571A">
              <w:rPr>
                <w:highlight w:val="yellow"/>
              </w:rPr>
              <w:t xml:space="preserve"> (</w:t>
            </w:r>
            <w:proofErr w:type="spellStart"/>
            <w:r w:rsidRPr="0002571A">
              <w:rPr>
                <w:highlight w:val="yellow"/>
              </w:rPr>
              <w:t>Michaelson</w:t>
            </w:r>
            <w:proofErr w:type="spellEnd"/>
            <w:r w:rsidRPr="0002571A">
              <w:rPr>
                <w:highlight w:val="yellow"/>
              </w:rPr>
              <w:t xml:space="preserve">, </w:t>
            </w:r>
            <w:proofErr w:type="spellStart"/>
            <w:r w:rsidRPr="0002571A">
              <w:rPr>
                <w:highlight w:val="yellow"/>
              </w:rPr>
              <w:t>Knight</w:t>
            </w:r>
            <w:proofErr w:type="spellEnd"/>
            <w:r w:rsidRPr="0002571A">
              <w:rPr>
                <w:highlight w:val="yellow"/>
              </w:rPr>
              <w:t>, &amp; Fink)</w:t>
            </w:r>
          </w:p>
          <w:p w14:paraId="75DF4814" w14:textId="77777777" w:rsidR="00000E6D" w:rsidRPr="0002571A" w:rsidRDefault="00000E6D" w:rsidP="003F36CC">
            <w:pPr>
              <w:rPr>
                <w:highlight w:val="yellow"/>
              </w:rPr>
            </w:pPr>
          </w:p>
        </w:tc>
        <w:tc>
          <w:tcPr>
            <w:tcW w:w="3021" w:type="dxa"/>
            <w:tcBorders>
              <w:top w:val="single" w:sz="4" w:space="0" w:color="auto"/>
              <w:bottom w:val="single" w:sz="4" w:space="0" w:color="auto"/>
            </w:tcBorders>
          </w:tcPr>
          <w:p w14:paraId="2D7ECE24" w14:textId="77777777" w:rsidR="00482DA3" w:rsidRPr="0002571A" w:rsidRDefault="00482DA3" w:rsidP="00482DA3">
            <w:pPr>
              <w:rPr>
                <w:highlight w:val="yellow"/>
              </w:rPr>
            </w:pPr>
            <w:proofErr w:type="spellStart"/>
            <w:r w:rsidRPr="0002571A">
              <w:rPr>
                <w:highlight w:val="yellow"/>
              </w:rPr>
              <w:lastRenderedPageBreak/>
              <w:t>Think-Pair-Share</w:t>
            </w:r>
            <w:proofErr w:type="spellEnd"/>
            <w:r w:rsidRPr="0002571A">
              <w:rPr>
                <w:highlight w:val="yellow"/>
              </w:rPr>
              <w:t xml:space="preserve"> (</w:t>
            </w:r>
            <w:proofErr w:type="spellStart"/>
            <w:r w:rsidRPr="0002571A">
              <w:rPr>
                <w:highlight w:val="yellow"/>
              </w:rPr>
              <w:t>Lyman</w:t>
            </w:r>
            <w:proofErr w:type="spellEnd"/>
            <w:r w:rsidRPr="0002571A">
              <w:rPr>
                <w:highlight w:val="yellow"/>
              </w:rPr>
              <w:t>)</w:t>
            </w:r>
          </w:p>
          <w:p w14:paraId="74B715D0" w14:textId="77777777" w:rsidR="00482DA3" w:rsidRPr="0002571A" w:rsidRDefault="00482DA3" w:rsidP="00482DA3">
            <w:pPr>
              <w:rPr>
                <w:highlight w:val="yellow"/>
              </w:rPr>
            </w:pPr>
            <w:proofErr w:type="spellStart"/>
            <w:r w:rsidRPr="0002571A">
              <w:rPr>
                <w:highlight w:val="yellow"/>
              </w:rPr>
              <w:t>Jigsaw</w:t>
            </w:r>
            <w:proofErr w:type="spellEnd"/>
            <w:r w:rsidRPr="0002571A">
              <w:rPr>
                <w:highlight w:val="yellow"/>
              </w:rPr>
              <w:t xml:space="preserve"> (</w:t>
            </w:r>
            <w:proofErr w:type="spellStart"/>
            <w:r w:rsidRPr="0002571A">
              <w:rPr>
                <w:highlight w:val="yellow"/>
              </w:rPr>
              <w:t>Aronson</w:t>
            </w:r>
            <w:proofErr w:type="spellEnd"/>
            <w:r w:rsidRPr="0002571A">
              <w:rPr>
                <w:highlight w:val="yellow"/>
              </w:rPr>
              <w:t>)</w:t>
            </w:r>
          </w:p>
          <w:p w14:paraId="2ECCCB7E" w14:textId="77777777" w:rsidR="00482DA3" w:rsidRPr="0002571A" w:rsidRDefault="00482DA3" w:rsidP="00482DA3">
            <w:pPr>
              <w:rPr>
                <w:highlight w:val="yellow"/>
              </w:rPr>
            </w:pPr>
            <w:proofErr w:type="spellStart"/>
            <w:r w:rsidRPr="0002571A">
              <w:rPr>
                <w:highlight w:val="yellow"/>
              </w:rPr>
              <w:lastRenderedPageBreak/>
              <w:t>Group</w:t>
            </w:r>
            <w:proofErr w:type="spellEnd"/>
            <w:r w:rsidRPr="0002571A">
              <w:rPr>
                <w:highlight w:val="yellow"/>
              </w:rPr>
              <w:t xml:space="preserve"> </w:t>
            </w:r>
            <w:proofErr w:type="spellStart"/>
            <w:r w:rsidRPr="0002571A">
              <w:rPr>
                <w:highlight w:val="yellow"/>
              </w:rPr>
              <w:t>Investigation</w:t>
            </w:r>
            <w:proofErr w:type="spellEnd"/>
            <w:r w:rsidRPr="0002571A">
              <w:rPr>
                <w:highlight w:val="yellow"/>
              </w:rPr>
              <w:t xml:space="preserve"> (</w:t>
            </w:r>
            <w:proofErr w:type="spellStart"/>
            <w:r w:rsidRPr="0002571A">
              <w:rPr>
                <w:highlight w:val="yellow"/>
              </w:rPr>
              <w:t>Sharan</w:t>
            </w:r>
            <w:proofErr w:type="spellEnd"/>
            <w:r w:rsidRPr="0002571A">
              <w:rPr>
                <w:highlight w:val="yellow"/>
              </w:rPr>
              <w:t xml:space="preserve"> &amp; </w:t>
            </w:r>
            <w:proofErr w:type="spellStart"/>
            <w:r w:rsidRPr="0002571A">
              <w:rPr>
                <w:highlight w:val="yellow"/>
              </w:rPr>
              <w:t>Sharan</w:t>
            </w:r>
            <w:proofErr w:type="spellEnd"/>
            <w:r w:rsidRPr="0002571A">
              <w:rPr>
                <w:highlight w:val="yellow"/>
              </w:rPr>
              <w:t>)</w:t>
            </w:r>
          </w:p>
          <w:p w14:paraId="01A76F3A" w14:textId="77777777" w:rsidR="00482DA3" w:rsidRPr="0002571A" w:rsidRDefault="00482DA3" w:rsidP="00482DA3">
            <w:pPr>
              <w:rPr>
                <w:highlight w:val="yellow"/>
              </w:rPr>
            </w:pPr>
            <w:proofErr w:type="spellStart"/>
            <w:r w:rsidRPr="0002571A">
              <w:rPr>
                <w:highlight w:val="yellow"/>
              </w:rPr>
              <w:t>Jigsaw</w:t>
            </w:r>
            <w:proofErr w:type="spellEnd"/>
            <w:r w:rsidRPr="0002571A">
              <w:rPr>
                <w:highlight w:val="yellow"/>
              </w:rPr>
              <w:t xml:space="preserve"> II (Slavin)</w:t>
            </w:r>
          </w:p>
          <w:p w14:paraId="0F62BE5E" w14:textId="77777777" w:rsidR="00482DA3" w:rsidRPr="0002571A" w:rsidRDefault="00482DA3" w:rsidP="00482DA3">
            <w:pPr>
              <w:rPr>
                <w:highlight w:val="yellow"/>
              </w:rPr>
            </w:pPr>
            <w:proofErr w:type="spellStart"/>
            <w:r w:rsidRPr="0002571A">
              <w:rPr>
                <w:highlight w:val="yellow"/>
              </w:rPr>
              <w:t>Student</w:t>
            </w:r>
            <w:proofErr w:type="spellEnd"/>
            <w:r w:rsidRPr="0002571A">
              <w:rPr>
                <w:highlight w:val="yellow"/>
              </w:rPr>
              <w:t>-Team-</w:t>
            </w:r>
            <w:proofErr w:type="spellStart"/>
            <w:r w:rsidRPr="0002571A">
              <w:rPr>
                <w:highlight w:val="yellow"/>
              </w:rPr>
              <w:t>Achievement</w:t>
            </w:r>
            <w:proofErr w:type="spellEnd"/>
            <w:r w:rsidRPr="0002571A">
              <w:rPr>
                <w:highlight w:val="yellow"/>
              </w:rPr>
              <w:t>-</w:t>
            </w:r>
            <w:proofErr w:type="spellStart"/>
            <w:r w:rsidRPr="0002571A">
              <w:rPr>
                <w:highlight w:val="yellow"/>
              </w:rPr>
              <w:t>Division</w:t>
            </w:r>
            <w:proofErr w:type="spellEnd"/>
            <w:r w:rsidRPr="0002571A">
              <w:rPr>
                <w:highlight w:val="yellow"/>
              </w:rPr>
              <w:t xml:space="preserve"> (Slavin)</w:t>
            </w:r>
          </w:p>
          <w:p w14:paraId="5A2DDBC3" w14:textId="77777777" w:rsidR="00482DA3" w:rsidRPr="0002571A" w:rsidRDefault="00482DA3" w:rsidP="00482DA3">
            <w:pPr>
              <w:rPr>
                <w:highlight w:val="yellow"/>
              </w:rPr>
            </w:pPr>
            <w:r w:rsidRPr="0002571A">
              <w:rPr>
                <w:highlight w:val="yellow"/>
              </w:rPr>
              <w:t>Team-</w:t>
            </w:r>
            <w:proofErr w:type="spellStart"/>
            <w:r w:rsidRPr="0002571A">
              <w:rPr>
                <w:highlight w:val="yellow"/>
              </w:rPr>
              <w:t>Games</w:t>
            </w:r>
            <w:proofErr w:type="spellEnd"/>
            <w:r w:rsidRPr="0002571A">
              <w:rPr>
                <w:highlight w:val="yellow"/>
              </w:rPr>
              <w:t>-</w:t>
            </w:r>
            <w:proofErr w:type="spellStart"/>
            <w:r w:rsidRPr="0002571A">
              <w:rPr>
                <w:highlight w:val="yellow"/>
              </w:rPr>
              <w:t>Tournament</w:t>
            </w:r>
            <w:proofErr w:type="spellEnd"/>
            <w:r w:rsidRPr="0002571A">
              <w:rPr>
                <w:highlight w:val="yellow"/>
              </w:rPr>
              <w:t xml:space="preserve"> (Slavin)</w:t>
            </w:r>
          </w:p>
          <w:p w14:paraId="2C54B559" w14:textId="77777777" w:rsidR="00482DA3" w:rsidRPr="0002571A" w:rsidRDefault="00482DA3" w:rsidP="00482DA3">
            <w:pPr>
              <w:rPr>
                <w:highlight w:val="yellow"/>
              </w:rPr>
            </w:pPr>
            <w:r w:rsidRPr="0002571A">
              <w:rPr>
                <w:highlight w:val="yellow"/>
              </w:rPr>
              <w:t>Team-</w:t>
            </w:r>
            <w:proofErr w:type="spellStart"/>
            <w:r w:rsidRPr="0002571A">
              <w:rPr>
                <w:highlight w:val="yellow"/>
              </w:rPr>
              <w:t>Accelerated</w:t>
            </w:r>
            <w:proofErr w:type="spellEnd"/>
            <w:r w:rsidRPr="0002571A">
              <w:rPr>
                <w:highlight w:val="yellow"/>
              </w:rPr>
              <w:t xml:space="preserve"> </w:t>
            </w:r>
            <w:proofErr w:type="spellStart"/>
            <w:r w:rsidRPr="0002571A">
              <w:rPr>
                <w:highlight w:val="yellow"/>
              </w:rPr>
              <w:t>Instruction</w:t>
            </w:r>
            <w:proofErr w:type="spellEnd"/>
            <w:r w:rsidRPr="0002571A">
              <w:rPr>
                <w:highlight w:val="yellow"/>
              </w:rPr>
              <w:t xml:space="preserve"> (Slavin)</w:t>
            </w:r>
          </w:p>
          <w:p w14:paraId="48BDEFE6" w14:textId="77777777" w:rsidR="00482DA3" w:rsidRPr="0002571A" w:rsidRDefault="00482DA3" w:rsidP="00482DA3">
            <w:pPr>
              <w:rPr>
                <w:highlight w:val="yellow"/>
              </w:rPr>
            </w:pPr>
            <w:proofErr w:type="spellStart"/>
            <w:r w:rsidRPr="0002571A">
              <w:rPr>
                <w:highlight w:val="yellow"/>
              </w:rPr>
              <w:t>Learning</w:t>
            </w:r>
            <w:proofErr w:type="spellEnd"/>
            <w:r w:rsidRPr="0002571A">
              <w:rPr>
                <w:highlight w:val="yellow"/>
              </w:rPr>
              <w:t xml:space="preserve"> </w:t>
            </w:r>
            <w:proofErr w:type="spellStart"/>
            <w:r w:rsidRPr="0002571A">
              <w:rPr>
                <w:highlight w:val="yellow"/>
              </w:rPr>
              <w:t>Together</w:t>
            </w:r>
            <w:proofErr w:type="spellEnd"/>
            <w:r w:rsidRPr="0002571A">
              <w:rPr>
                <w:highlight w:val="yellow"/>
              </w:rPr>
              <w:t xml:space="preserve"> (Johnson &amp; Johnson)</w:t>
            </w:r>
          </w:p>
          <w:p w14:paraId="39A918DB" w14:textId="77777777" w:rsidR="00482DA3" w:rsidRPr="0002571A" w:rsidRDefault="00482DA3" w:rsidP="00482DA3">
            <w:pPr>
              <w:rPr>
                <w:highlight w:val="yellow"/>
              </w:rPr>
            </w:pPr>
            <w:proofErr w:type="spellStart"/>
            <w:r w:rsidRPr="0002571A">
              <w:rPr>
                <w:highlight w:val="yellow"/>
              </w:rPr>
              <w:t>Constructive</w:t>
            </w:r>
            <w:proofErr w:type="spellEnd"/>
            <w:r w:rsidRPr="0002571A">
              <w:rPr>
                <w:highlight w:val="yellow"/>
              </w:rPr>
              <w:t xml:space="preserve"> </w:t>
            </w:r>
            <w:proofErr w:type="spellStart"/>
            <w:r w:rsidRPr="0002571A">
              <w:rPr>
                <w:highlight w:val="yellow"/>
              </w:rPr>
              <w:t>Controversy</w:t>
            </w:r>
            <w:proofErr w:type="spellEnd"/>
            <w:r w:rsidRPr="0002571A">
              <w:rPr>
                <w:highlight w:val="yellow"/>
              </w:rPr>
              <w:t xml:space="preserve"> (Johnson &amp; Johnson)</w:t>
            </w:r>
          </w:p>
          <w:p w14:paraId="272B5C48" w14:textId="77777777" w:rsidR="00482DA3" w:rsidRPr="0002571A" w:rsidRDefault="00482DA3" w:rsidP="00482DA3">
            <w:pPr>
              <w:rPr>
                <w:highlight w:val="yellow"/>
              </w:rPr>
            </w:pPr>
            <w:proofErr w:type="spellStart"/>
            <w:r w:rsidRPr="0002571A">
              <w:rPr>
                <w:highlight w:val="yellow"/>
              </w:rPr>
              <w:t>Three</w:t>
            </w:r>
            <w:proofErr w:type="spellEnd"/>
            <w:r w:rsidRPr="0002571A">
              <w:rPr>
                <w:highlight w:val="yellow"/>
              </w:rPr>
              <w:t xml:space="preserve">-Step </w:t>
            </w:r>
            <w:proofErr w:type="spellStart"/>
            <w:r w:rsidRPr="0002571A">
              <w:rPr>
                <w:highlight w:val="yellow"/>
              </w:rPr>
              <w:t>Interview</w:t>
            </w:r>
            <w:proofErr w:type="spellEnd"/>
            <w:r w:rsidRPr="0002571A">
              <w:rPr>
                <w:highlight w:val="yellow"/>
              </w:rPr>
              <w:t xml:space="preserve"> (</w:t>
            </w:r>
            <w:proofErr w:type="spellStart"/>
            <w:r w:rsidRPr="0002571A">
              <w:rPr>
                <w:highlight w:val="yellow"/>
              </w:rPr>
              <w:t>Kagan</w:t>
            </w:r>
            <w:proofErr w:type="spellEnd"/>
            <w:r w:rsidRPr="0002571A">
              <w:rPr>
                <w:highlight w:val="yellow"/>
              </w:rPr>
              <w:t>)</w:t>
            </w:r>
          </w:p>
          <w:p w14:paraId="457FFE03" w14:textId="77777777" w:rsidR="00482DA3" w:rsidRPr="0002571A" w:rsidRDefault="00482DA3" w:rsidP="00482DA3">
            <w:pPr>
              <w:rPr>
                <w:highlight w:val="yellow"/>
              </w:rPr>
            </w:pPr>
            <w:proofErr w:type="spellStart"/>
            <w:r w:rsidRPr="0002571A">
              <w:rPr>
                <w:highlight w:val="yellow"/>
              </w:rPr>
              <w:t>Inside</w:t>
            </w:r>
            <w:proofErr w:type="spellEnd"/>
            <w:r w:rsidRPr="0002571A">
              <w:rPr>
                <w:highlight w:val="yellow"/>
              </w:rPr>
              <w:t xml:space="preserve"> </w:t>
            </w:r>
            <w:proofErr w:type="spellStart"/>
            <w:r w:rsidRPr="0002571A">
              <w:rPr>
                <w:highlight w:val="yellow"/>
              </w:rPr>
              <w:t>Outside</w:t>
            </w:r>
            <w:proofErr w:type="spellEnd"/>
            <w:r w:rsidRPr="0002571A">
              <w:rPr>
                <w:highlight w:val="yellow"/>
              </w:rPr>
              <w:t xml:space="preserve"> </w:t>
            </w:r>
            <w:proofErr w:type="spellStart"/>
            <w:r w:rsidRPr="0002571A">
              <w:rPr>
                <w:highlight w:val="yellow"/>
              </w:rPr>
              <w:t>Circle</w:t>
            </w:r>
            <w:proofErr w:type="spellEnd"/>
            <w:r w:rsidRPr="0002571A">
              <w:rPr>
                <w:highlight w:val="yellow"/>
              </w:rPr>
              <w:t xml:space="preserve"> (</w:t>
            </w:r>
            <w:proofErr w:type="spellStart"/>
            <w:r w:rsidRPr="0002571A">
              <w:rPr>
                <w:highlight w:val="yellow"/>
              </w:rPr>
              <w:t>Kagan</w:t>
            </w:r>
            <w:proofErr w:type="spellEnd"/>
            <w:r w:rsidRPr="0002571A">
              <w:rPr>
                <w:highlight w:val="yellow"/>
              </w:rPr>
              <w:t>)</w:t>
            </w:r>
          </w:p>
          <w:p w14:paraId="5A409A58" w14:textId="77777777" w:rsidR="00482DA3" w:rsidRPr="0002571A" w:rsidRDefault="00482DA3" w:rsidP="00482DA3">
            <w:pPr>
              <w:rPr>
                <w:highlight w:val="yellow"/>
              </w:rPr>
            </w:pPr>
            <w:proofErr w:type="spellStart"/>
            <w:r w:rsidRPr="0002571A">
              <w:rPr>
                <w:highlight w:val="yellow"/>
              </w:rPr>
              <w:t>Rally</w:t>
            </w:r>
            <w:proofErr w:type="spellEnd"/>
            <w:r w:rsidRPr="0002571A">
              <w:rPr>
                <w:highlight w:val="yellow"/>
              </w:rPr>
              <w:t xml:space="preserve"> Robin (</w:t>
            </w:r>
            <w:proofErr w:type="spellStart"/>
            <w:r w:rsidRPr="0002571A">
              <w:rPr>
                <w:highlight w:val="yellow"/>
              </w:rPr>
              <w:t>Kagan</w:t>
            </w:r>
            <w:proofErr w:type="spellEnd"/>
            <w:r w:rsidRPr="0002571A">
              <w:rPr>
                <w:highlight w:val="yellow"/>
              </w:rPr>
              <w:t>)</w:t>
            </w:r>
          </w:p>
          <w:p w14:paraId="7B6E1954" w14:textId="77777777" w:rsidR="00482DA3" w:rsidRPr="0002571A" w:rsidRDefault="00482DA3" w:rsidP="00482DA3">
            <w:pPr>
              <w:rPr>
                <w:highlight w:val="yellow"/>
              </w:rPr>
            </w:pPr>
            <w:proofErr w:type="spellStart"/>
            <w:r w:rsidRPr="0002571A">
              <w:rPr>
                <w:highlight w:val="yellow"/>
              </w:rPr>
              <w:t>Numbered</w:t>
            </w:r>
            <w:proofErr w:type="spellEnd"/>
            <w:r w:rsidRPr="0002571A">
              <w:rPr>
                <w:highlight w:val="yellow"/>
              </w:rPr>
              <w:t xml:space="preserve"> </w:t>
            </w:r>
            <w:proofErr w:type="spellStart"/>
            <w:r w:rsidRPr="0002571A">
              <w:rPr>
                <w:highlight w:val="yellow"/>
              </w:rPr>
              <w:t>Heads</w:t>
            </w:r>
            <w:proofErr w:type="spellEnd"/>
            <w:r w:rsidRPr="0002571A">
              <w:rPr>
                <w:highlight w:val="yellow"/>
              </w:rPr>
              <w:t xml:space="preserve"> </w:t>
            </w:r>
            <w:proofErr w:type="spellStart"/>
            <w:r w:rsidRPr="0002571A">
              <w:rPr>
                <w:highlight w:val="yellow"/>
              </w:rPr>
              <w:t>Together</w:t>
            </w:r>
            <w:proofErr w:type="spellEnd"/>
            <w:r w:rsidRPr="0002571A">
              <w:rPr>
                <w:highlight w:val="yellow"/>
              </w:rPr>
              <w:t xml:space="preserve"> (</w:t>
            </w:r>
            <w:proofErr w:type="spellStart"/>
            <w:r w:rsidRPr="0002571A">
              <w:rPr>
                <w:highlight w:val="yellow"/>
              </w:rPr>
              <w:t>Kagan</w:t>
            </w:r>
            <w:proofErr w:type="spellEnd"/>
            <w:r w:rsidRPr="0002571A">
              <w:rPr>
                <w:highlight w:val="yellow"/>
              </w:rPr>
              <w:t>)</w:t>
            </w:r>
          </w:p>
          <w:p w14:paraId="49CE92EB" w14:textId="77777777" w:rsidR="00482DA3" w:rsidRPr="0002571A" w:rsidRDefault="00482DA3" w:rsidP="00482DA3">
            <w:pPr>
              <w:rPr>
                <w:highlight w:val="yellow"/>
              </w:rPr>
            </w:pPr>
            <w:r w:rsidRPr="0002571A">
              <w:rPr>
                <w:highlight w:val="yellow"/>
              </w:rPr>
              <w:t xml:space="preserve">Co-op </w:t>
            </w:r>
            <w:proofErr w:type="spellStart"/>
            <w:r w:rsidRPr="0002571A">
              <w:rPr>
                <w:highlight w:val="yellow"/>
              </w:rPr>
              <w:t>Co-op</w:t>
            </w:r>
            <w:proofErr w:type="spellEnd"/>
            <w:r w:rsidRPr="0002571A">
              <w:rPr>
                <w:highlight w:val="yellow"/>
              </w:rPr>
              <w:t xml:space="preserve"> (</w:t>
            </w:r>
            <w:proofErr w:type="spellStart"/>
            <w:r w:rsidRPr="0002571A">
              <w:rPr>
                <w:highlight w:val="yellow"/>
              </w:rPr>
              <w:t>Kagan</w:t>
            </w:r>
            <w:proofErr w:type="spellEnd"/>
            <w:r w:rsidRPr="0002571A">
              <w:rPr>
                <w:highlight w:val="yellow"/>
              </w:rPr>
              <w:t>)</w:t>
            </w:r>
          </w:p>
          <w:p w14:paraId="11DD1723" w14:textId="77777777" w:rsidR="00000E6D" w:rsidRPr="0002571A" w:rsidRDefault="00000E6D" w:rsidP="003F36CC">
            <w:pPr>
              <w:rPr>
                <w:highlight w:val="yellow"/>
              </w:rPr>
            </w:pPr>
          </w:p>
        </w:tc>
      </w:tr>
    </w:tbl>
    <w:p w14:paraId="0CE78104" w14:textId="77777777" w:rsidR="00B26F21" w:rsidRPr="0002571A" w:rsidRDefault="00B26F21" w:rsidP="003F36CC"/>
    <w:p w14:paraId="561F0F87" w14:textId="02550269" w:rsidR="004004AC" w:rsidRPr="0002571A" w:rsidRDefault="004004AC" w:rsidP="003F36CC">
      <w:r w:rsidRPr="0002571A">
        <w:t xml:space="preserve">K razvoju sodobne skupinske učne oblike sta prispevala predvsem John </w:t>
      </w:r>
      <w:proofErr w:type="spellStart"/>
      <w:r w:rsidRPr="0002571A">
        <w:t>Dewey</w:t>
      </w:r>
      <w:proofErr w:type="spellEnd"/>
      <w:r w:rsidRPr="0002571A">
        <w:t xml:space="preserve">, ki je poudarjal aktivno vlogo učencev pri pouku in socialne prednosti te oblike </w:t>
      </w:r>
      <w:r w:rsidRPr="0002571A">
        <w:fldChar w:fldCharType="begin"/>
      </w:r>
      <w:r w:rsidRPr="0002571A">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rsidRPr="0002571A">
        <w:fldChar w:fldCharType="separate"/>
      </w:r>
      <w:r w:rsidRPr="0002571A">
        <w:rPr>
          <w:rFonts w:ascii="Calibri" w:hAnsi="Calibri" w:cs="Calibri"/>
        </w:rPr>
        <w:t>(Kubale, 2015; Rot Vrhovec, 2015)</w:t>
      </w:r>
      <w:r w:rsidRPr="0002571A">
        <w:fldChar w:fldCharType="end"/>
      </w:r>
      <w:r w:rsidRPr="0002571A">
        <w:t xml:space="preserve"> in </w:t>
      </w:r>
      <w:proofErr w:type="spellStart"/>
      <w:r w:rsidRPr="0002571A">
        <w:t>Roger</w:t>
      </w:r>
      <w:proofErr w:type="spellEnd"/>
      <w:r w:rsidRPr="0002571A">
        <w:t xml:space="preserve"> </w:t>
      </w:r>
      <w:proofErr w:type="spellStart"/>
      <w:r w:rsidRPr="0002571A">
        <w:t>Cousinet</w:t>
      </w:r>
      <w:proofErr w:type="spellEnd"/>
      <w:r w:rsidRPr="0002571A">
        <w:t xml:space="preserve">, ki se je oziral predvsem na svobodno izbiro učne vsebine in svobodno oblikovanje skupin </w:t>
      </w:r>
      <w:r w:rsidRPr="0002571A">
        <w:fldChar w:fldCharType="begin"/>
      </w:r>
      <w:r w:rsidRPr="0002571A">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Pr="0002571A">
        <w:fldChar w:fldCharType="separate"/>
      </w:r>
      <w:r w:rsidRPr="0002571A">
        <w:rPr>
          <w:rFonts w:ascii="Calibri" w:hAnsi="Calibri" w:cs="Calibri"/>
        </w:rPr>
        <w:t>(Kubale, 2015)</w:t>
      </w:r>
      <w:r w:rsidRPr="0002571A">
        <w:fldChar w:fldCharType="end"/>
      </w:r>
      <w:r w:rsidRPr="0002571A">
        <w:t>.</w:t>
      </w:r>
    </w:p>
    <w:p w14:paraId="5B0249AB" w14:textId="786CAE52" w:rsidR="000B13E1" w:rsidRPr="0002571A" w:rsidRDefault="00306D79" w:rsidP="003F36CC">
      <w:r w:rsidRPr="0002571A">
        <w:t xml:space="preserve">Naslednji preboj je prišel z vpeljavo računalniško-podprtega </w:t>
      </w:r>
      <w:proofErr w:type="spellStart"/>
      <w:r w:rsidRPr="0002571A">
        <w:t>kolaborativnega</w:t>
      </w:r>
      <w:proofErr w:type="spellEnd"/>
      <w:r w:rsidRPr="0002571A">
        <w:t xml:space="preserve"> učenja (</w:t>
      </w:r>
      <w:r w:rsidR="00F646CE" w:rsidRPr="0002571A">
        <w:t xml:space="preserve">angl. </w:t>
      </w:r>
      <w:proofErr w:type="spellStart"/>
      <w:r w:rsidR="00F646CE" w:rsidRPr="0002571A">
        <w:rPr>
          <w:i/>
          <w:iCs/>
        </w:rPr>
        <w:t>Computer-supported</w:t>
      </w:r>
      <w:proofErr w:type="spellEnd"/>
      <w:r w:rsidR="00F646CE" w:rsidRPr="0002571A">
        <w:rPr>
          <w:i/>
          <w:iCs/>
        </w:rPr>
        <w:t xml:space="preserve"> </w:t>
      </w:r>
      <w:proofErr w:type="spellStart"/>
      <w:r w:rsidR="00F646CE" w:rsidRPr="0002571A">
        <w:rPr>
          <w:i/>
          <w:iCs/>
        </w:rPr>
        <w:t>collaborative</w:t>
      </w:r>
      <w:proofErr w:type="spellEnd"/>
      <w:r w:rsidR="00F646CE" w:rsidRPr="0002571A">
        <w:rPr>
          <w:i/>
          <w:iCs/>
        </w:rPr>
        <w:t xml:space="preserve"> </w:t>
      </w:r>
      <w:proofErr w:type="spellStart"/>
      <w:r w:rsidR="00F646CE" w:rsidRPr="0002571A">
        <w:rPr>
          <w:i/>
          <w:iCs/>
        </w:rPr>
        <w:t>learning</w:t>
      </w:r>
      <w:proofErr w:type="spellEnd"/>
      <w:r w:rsidR="00F646CE" w:rsidRPr="0002571A">
        <w:t xml:space="preserve"> </w:t>
      </w:r>
      <w:r w:rsidR="00BF118F" w:rsidRPr="0002571A">
        <w:t>–</w:t>
      </w:r>
      <w:r w:rsidR="00F646CE" w:rsidRPr="0002571A">
        <w:t xml:space="preserve"> </w:t>
      </w:r>
      <w:r w:rsidRPr="0002571A">
        <w:t xml:space="preserve">CSCL; </w:t>
      </w:r>
      <w:r w:rsidRPr="0002571A">
        <w:fldChar w:fldCharType="begin"/>
      </w:r>
      <w:r w:rsidR="00E06F62" w:rsidRPr="0002571A">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rsidRPr="0002571A">
        <w:fldChar w:fldCharType="separate"/>
      </w:r>
      <w:r w:rsidR="00696545" w:rsidRPr="0002571A">
        <w:rPr>
          <w:rFonts w:ascii="Calibri" w:hAnsi="Calibri" w:cs="Calibri"/>
        </w:rPr>
        <w:t>D</w:t>
      </w:r>
      <w:r w:rsidRPr="0002571A">
        <w:rPr>
          <w:rFonts w:ascii="Calibri" w:hAnsi="Calibri" w:cs="Calibri"/>
        </w:rPr>
        <w:t>illenbourg et al., 1996</w:t>
      </w:r>
      <w:r w:rsidRPr="0002571A">
        <w:fldChar w:fldCharType="end"/>
      </w:r>
      <w:r w:rsidRPr="0002571A">
        <w:t>)</w:t>
      </w:r>
      <w:r w:rsidR="00696545" w:rsidRPr="0002571A">
        <w:t xml:space="preserve">, kjer učenje poteka preko socialne interakcije preko računalniškega medija oziroma interneta. Sodobne meta analize so pokazale, da ima tako učno okolje ne-signifikanten pozitiven učinek na motivacijo, blag pozitivni učinek na znanje in pozitiven učinek na socialne veščine </w:t>
      </w:r>
      <w:r w:rsidR="00696545" w:rsidRPr="0002571A">
        <w:fldChar w:fldCharType="begin"/>
      </w:r>
      <w:r w:rsidR="00696545" w:rsidRPr="0002571A">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rsidRPr="0002571A">
        <w:fldChar w:fldCharType="separate"/>
      </w:r>
      <w:r w:rsidR="00696545" w:rsidRPr="0002571A">
        <w:rPr>
          <w:rFonts w:ascii="Calibri" w:hAnsi="Calibri" w:cs="Calibri"/>
        </w:rPr>
        <w:t>(Jeong et al., 2019; Radkowitsch et al., 2020)</w:t>
      </w:r>
      <w:r w:rsidR="00696545" w:rsidRPr="0002571A">
        <w:fldChar w:fldCharType="end"/>
      </w:r>
      <w:r w:rsidR="00696545" w:rsidRPr="0002571A">
        <w:t>.</w:t>
      </w:r>
    </w:p>
    <w:p w14:paraId="23CAA105" w14:textId="3F0207CE" w:rsidR="00E54E1E" w:rsidRPr="0002571A" w:rsidRDefault="00E54E1E" w:rsidP="00E54E1E">
      <w:r w:rsidRPr="0002571A">
        <w:t>Na slovenskem je študij o skupinskem delu z izjemo nekaj zaključnih nalog izjemno malo. Omenimo le nekoliko zastarelo,</w:t>
      </w:r>
      <w:r w:rsidR="00F646CE" w:rsidRPr="0002571A">
        <w:t xml:space="preserve"> </w:t>
      </w:r>
      <w:r w:rsidRPr="0002571A">
        <w:t>a vseeno zgovorno</w:t>
      </w:r>
      <w:r w:rsidR="00BF118F" w:rsidRPr="0002571A">
        <w:t xml:space="preserve"> raziskavo</w:t>
      </w:r>
      <w:r w:rsidRPr="0002571A">
        <w:t xml:space="preserve"> </w:t>
      </w:r>
      <w:r w:rsidRPr="0002571A">
        <w:fldChar w:fldCharType="begin"/>
      </w:r>
      <w:r w:rsidRPr="0002571A">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sidRPr="0002571A">
        <w:fldChar w:fldCharType="separate"/>
      </w:r>
      <w:r w:rsidRPr="0002571A">
        <w:rPr>
          <w:rFonts w:ascii="Calibri" w:hAnsi="Calibri" w:cs="Calibri"/>
          <w:kern w:val="0"/>
        </w:rPr>
        <w:t xml:space="preserve">Razdevšek-Pučko </w:t>
      </w:r>
      <w:r w:rsidR="00BF118F" w:rsidRPr="0002571A">
        <w:rPr>
          <w:rFonts w:ascii="Calibri" w:hAnsi="Calibri" w:cs="Calibri"/>
          <w:kern w:val="0"/>
        </w:rPr>
        <w:t>(</w:t>
      </w:r>
      <w:r w:rsidRPr="0002571A">
        <w:rPr>
          <w:rFonts w:ascii="Calibri" w:hAnsi="Calibri" w:cs="Calibri"/>
          <w:kern w:val="0"/>
        </w:rPr>
        <w:t>1993)</w:t>
      </w:r>
      <w:r w:rsidRPr="0002571A">
        <w:fldChar w:fldCharType="end"/>
      </w:r>
      <w:r w:rsidRPr="0002571A">
        <w:t xml:space="preserve">, ki opozarja problem dominacije učitelja v komunikaciji na podlagi opazovanj dveh slovenskih šol. Podobna spoznanja z </w:t>
      </w:r>
      <w:r w:rsidRPr="0002571A">
        <w:lastRenderedPageBreak/>
        <w:t>dodatkom, da je delež posrednega poučevanja pri nas razmeroma majhen dodaja</w:t>
      </w:r>
      <w:r w:rsidR="00AC21DD" w:rsidRPr="0002571A">
        <w:t>ta</w:t>
      </w:r>
      <w:r w:rsidRPr="0002571A">
        <w:t xml:space="preserve"> </w:t>
      </w:r>
      <w:r w:rsidRPr="0002571A">
        <w:fldChar w:fldCharType="begin"/>
      </w:r>
      <w:r w:rsidRPr="0002571A">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02571A">
        <w:fldChar w:fldCharType="separate"/>
      </w:r>
      <w:r w:rsidRPr="0002571A">
        <w:rPr>
          <w:rFonts w:ascii="Calibri" w:hAnsi="Calibri" w:cs="Calibri"/>
          <w:kern w:val="0"/>
        </w:rPr>
        <w:t xml:space="preserve">Tomić </w:t>
      </w:r>
      <w:r w:rsidR="00BF118F" w:rsidRPr="0002571A">
        <w:rPr>
          <w:rFonts w:ascii="Calibri" w:hAnsi="Calibri" w:cs="Calibri"/>
          <w:kern w:val="0"/>
        </w:rPr>
        <w:t>(</w:t>
      </w:r>
      <w:r w:rsidRPr="0002571A">
        <w:rPr>
          <w:rFonts w:ascii="Calibri" w:hAnsi="Calibri" w:cs="Calibri"/>
          <w:kern w:val="0"/>
        </w:rPr>
        <w:t>2003)</w:t>
      </w:r>
      <w:r w:rsidRPr="0002571A">
        <w:fldChar w:fldCharType="end"/>
      </w:r>
      <w:r w:rsidR="00AC21DD" w:rsidRPr="0002571A">
        <w:t xml:space="preserve"> in </w:t>
      </w:r>
      <w:r w:rsidR="00AC21DD" w:rsidRPr="0002571A">
        <w:fldChar w:fldCharType="begin"/>
      </w:r>
      <w:r w:rsidR="00AC21DD" w:rsidRPr="0002571A">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sidRPr="0002571A">
        <w:fldChar w:fldCharType="separate"/>
      </w:r>
      <w:r w:rsidR="00AC21DD" w:rsidRPr="0002571A">
        <w:rPr>
          <w:rFonts w:ascii="Calibri" w:hAnsi="Calibri" w:cs="Calibri"/>
          <w:kern w:val="0"/>
        </w:rPr>
        <w:t xml:space="preserve">Šilih </w:t>
      </w:r>
      <w:r w:rsidR="00BF118F" w:rsidRPr="0002571A">
        <w:rPr>
          <w:rFonts w:ascii="Calibri" w:hAnsi="Calibri" w:cs="Calibri"/>
          <w:kern w:val="0"/>
        </w:rPr>
        <w:t>(</w:t>
      </w:r>
      <w:r w:rsidR="00AC21DD" w:rsidRPr="0002571A">
        <w:rPr>
          <w:rFonts w:ascii="Calibri" w:hAnsi="Calibri" w:cs="Calibri"/>
          <w:kern w:val="0"/>
        </w:rPr>
        <w:t>1970)</w:t>
      </w:r>
      <w:r w:rsidR="00AC21DD" w:rsidRPr="0002571A">
        <w:fldChar w:fldCharType="end"/>
      </w:r>
      <w:r w:rsidR="00AC21DD" w:rsidRPr="0002571A">
        <w:t>, ki striktno loči med skupinskim delom zaradi organizacijskih nujnosti in pravim skupinskim poukom, ki ga diktirajo didaktični napotki</w:t>
      </w:r>
      <w:r w:rsidRPr="0002571A">
        <w:t xml:space="preserve">. Kot v tujini </w:t>
      </w:r>
      <w:r w:rsidRPr="0002571A">
        <w:fldChar w:fldCharType="begin"/>
      </w:r>
      <w:r w:rsidRPr="0002571A">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sidRPr="0002571A">
        <w:fldChar w:fldCharType="separate"/>
      </w:r>
      <w:r w:rsidRPr="0002571A">
        <w:rPr>
          <w:rFonts w:ascii="Calibri" w:hAnsi="Calibri" w:cs="Calibri"/>
          <w:kern w:val="0"/>
        </w:rPr>
        <w:t>(</w:t>
      </w:r>
      <w:r w:rsidRPr="0002571A">
        <w:rPr>
          <w:rFonts w:ascii="Calibri" w:hAnsi="Calibri" w:cs="Calibri"/>
          <w:i/>
          <w:iCs/>
          <w:kern w:val="0"/>
        </w:rPr>
        <w:t>American Association for the Advancement of Science (AAAS)</w:t>
      </w:r>
      <w:r w:rsidRPr="0002571A">
        <w:rPr>
          <w:rFonts w:ascii="Calibri" w:hAnsi="Calibri" w:cs="Calibri"/>
          <w:kern w:val="0"/>
        </w:rPr>
        <w:t>, n.d.)</w:t>
      </w:r>
      <w:r w:rsidRPr="0002571A">
        <w:fldChar w:fldCharType="end"/>
      </w:r>
      <w:r w:rsidRPr="0002571A">
        <w:t>, je skupinsko delo pri</w:t>
      </w:r>
      <w:r w:rsidR="0002571A">
        <w:t>poro</w:t>
      </w:r>
      <w:r w:rsidRPr="0002571A">
        <w:t>čeno tudi pri nas, kot smo ponazorili z učnim načrtom gimnazijske matematike.</w:t>
      </w:r>
    </w:p>
    <w:p w14:paraId="2460F996" w14:textId="033C207B" w:rsidR="00E94972" w:rsidRPr="0002571A" w:rsidRDefault="00E94972" w:rsidP="00E94972">
      <w:pPr>
        <w:pStyle w:val="Heading3"/>
      </w:pPr>
      <w:bookmarkStart w:id="19" w:name="_Toc170115119"/>
      <w:r w:rsidRPr="0002571A">
        <w:t xml:space="preserve">Potek in struktura dela v </w:t>
      </w:r>
      <w:r w:rsidR="00324582" w:rsidRPr="0002571A">
        <w:t>skupini</w:t>
      </w:r>
      <w:bookmarkEnd w:id="19"/>
    </w:p>
    <w:p w14:paraId="4F24A909" w14:textId="744BAD1A" w:rsidR="00E94972" w:rsidRPr="0002571A" w:rsidRDefault="008F0431" w:rsidP="00E94972">
      <w:r w:rsidRPr="0002571A">
        <w:t>Načrtovanje učnih aktivnosti je pomemben del strukture učne ure</w:t>
      </w:r>
      <w:r w:rsidR="00125B7C" w:rsidRPr="0002571A">
        <w:t xml:space="preserve"> in navsezadnje tudi celostnega učnega cikla </w:t>
      </w:r>
      <w:r w:rsidR="00125B7C" w:rsidRPr="0002571A">
        <w:fldChar w:fldCharType="begin"/>
      </w:r>
      <w:r w:rsidR="00B17E04" w:rsidRPr="0002571A">
        <w:instrText xml:space="preserve"> ADDIN ZOTERO_ITEM CSL_CITATION {"citationID":"a1g84si3vg0","properties":{"formattedCitation":"\\uldash{(Burgess &amp; Mellis, 2015; Farhang et al., 2023)}","plainCitation":"(Burgess &amp; Mellis, 2015; Farhang et al., 2023)","noteIndex":0},"citationItems":[{"id":"B8kgYzgS/dwewTTcH","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id":822,"uris":["http://zotero.org/users/local/ZlhuMgGE/items/JB4TMMG5"],"itemData":{"id":822,"type":"article-journal","abstract":"Teaching in the simplest sense of the term is the flow of interaction between the teacher and the students that is done to achieve pre-designed goals based on a codified plan. Planning and goals of a lesson presented by the teacher at the beginning of the session is one of the most important and effective factors in the learning process of students. Summing up these items at the end of the lesson and presenting a summary of a lesson is of special importance to the students’ learning.  The necessity of developing lesson plans in our classrooms, schools and educational institutions is a case that is less appreciated to it, so this study has been done to investigate how to prepare and implement lesson plan and to know its importance in the teaching process of learning. The resources used in this research are textbooks and curriculum, educational and scientific articles. The findings of this research show that curriculum in the teaching process causes the teacher to be ready for teaching and to formulate his/her course activities according to the students’ preparation level.","container-title":"International Journal of Current Science Research and Review","DOI":"10.47191/ijcsrr/V6-i8-57","ISSN":"25818341","issue":"08","journalAbbreviation":"ijcsrr","source":"DOI.org (Crossref)","title":"Lesson Plan and Its Importance in Teaching Process","URL":"https://ijcsrr.org/single-view/?id=12274&amp;pid=11944","volume":"06","author":[{"family":"Farhang","given":"Asst. Prof. Qassem"},{"family":"Hashemi","given":"Asst. Prof. Sayed Shir Aqa"},{"literal":"English Language and Literature Department, Ghor University, Afghanistan"},{"family":"Ghorianfar","given":"Asst. Prof. Sakhi Murad"},{"literal":"English Language and Literature Department, Ghor University, Afghanistan"}],"accessed":{"date-parts":[["2024",7,1]]},"issued":{"date-parts":[["2023",8,23]]}}}],"schema":"https://github.com/citation-style-language/schema/raw/master/csl-citation.json"} </w:instrText>
      </w:r>
      <w:r w:rsidR="00125B7C" w:rsidRPr="0002571A">
        <w:fldChar w:fldCharType="separate"/>
      </w:r>
      <w:r w:rsidR="00B17E04" w:rsidRPr="0002571A">
        <w:rPr>
          <w:rFonts w:ascii="Calibri" w:hAnsi="Calibri" w:cs="Calibri"/>
          <w:kern w:val="0"/>
        </w:rPr>
        <w:t>(Burgess &amp; Mellis, 2015; Farhang et al., 2023)</w:t>
      </w:r>
      <w:r w:rsidR="00125B7C" w:rsidRPr="0002571A">
        <w:fldChar w:fldCharType="end"/>
      </w:r>
      <w:r w:rsidRPr="0002571A">
        <w:t xml:space="preserve">. </w:t>
      </w:r>
      <w:r w:rsidR="00125B7C" w:rsidRPr="0002571A">
        <w:t xml:space="preserve">Pri pripravi mora učitelj upoštevati učni načrt posameznega predmeta, učne rezultate, učne dejavnosti in zmožnosti evalvacije </w:t>
      </w:r>
      <w:r w:rsidR="00125B7C" w:rsidRPr="0002571A">
        <w:fldChar w:fldCharType="begin"/>
      </w:r>
      <w:r w:rsidR="00125B7C" w:rsidRPr="0002571A">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rsidRPr="0002571A">
        <w:fldChar w:fldCharType="separate"/>
      </w:r>
      <w:r w:rsidR="00125B7C" w:rsidRPr="0002571A">
        <w:rPr>
          <w:rFonts w:ascii="Calibri" w:hAnsi="Calibri" w:cs="Calibri"/>
        </w:rPr>
        <w:t>(Biggs &amp; Tang, 2011)</w:t>
      </w:r>
      <w:r w:rsidR="00125B7C" w:rsidRPr="0002571A">
        <w:fldChar w:fldCharType="end"/>
      </w:r>
      <w:r w:rsidR="00125B7C" w:rsidRPr="0002571A">
        <w:t xml:space="preserve">. </w:t>
      </w:r>
      <w:r w:rsidR="00125B7C" w:rsidRPr="0002571A">
        <w:fldChar w:fldCharType="begin"/>
      </w:r>
      <w:r w:rsidR="00125B7C" w:rsidRPr="0002571A">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rsidRPr="0002571A">
        <w:fldChar w:fldCharType="separate"/>
      </w:r>
      <w:r w:rsidR="00125B7C" w:rsidRPr="0002571A">
        <w:rPr>
          <w:rFonts w:ascii="Calibri" w:hAnsi="Calibri" w:cs="Calibri"/>
          <w:kern w:val="0"/>
        </w:rPr>
        <w:t xml:space="preserve">Blažič et al. </w:t>
      </w:r>
      <w:r w:rsidR="00B17E04" w:rsidRPr="0002571A">
        <w:rPr>
          <w:rFonts w:ascii="Calibri" w:hAnsi="Calibri" w:cs="Calibri"/>
          <w:kern w:val="0"/>
        </w:rPr>
        <w:t>(</w:t>
      </w:r>
      <w:r w:rsidR="00125B7C" w:rsidRPr="0002571A">
        <w:rPr>
          <w:rFonts w:ascii="Calibri" w:hAnsi="Calibri" w:cs="Calibri"/>
          <w:kern w:val="0"/>
        </w:rPr>
        <w:t>2003)</w:t>
      </w:r>
      <w:r w:rsidR="00125B7C" w:rsidRPr="0002571A">
        <w:fldChar w:fldCharType="end"/>
      </w:r>
      <w:r w:rsidR="00125B7C" w:rsidRPr="0002571A">
        <w:t xml:space="preserve"> razdeli pojem priprave na splošno in sprotno komponento. Prva je namenjena zagotavljanju ustreznih pogojev za skupinsko d</w:t>
      </w:r>
      <w:r w:rsidR="00DC5BFF" w:rsidRPr="0002571A">
        <w:t>elo. Ti pogoji so tako subjektivn</w:t>
      </w:r>
      <w:r w:rsidR="00050E6D" w:rsidRPr="0002571A">
        <w:t>e narave</w:t>
      </w:r>
      <w:r w:rsidR="00DC5BFF" w:rsidRPr="0002571A">
        <w:t xml:space="preserve">, kot na primer razvoj medsebojnih odnosov, razvijanje sodelovanja in interesov, sama želja po sodelovanju </w:t>
      </w:r>
      <w:r w:rsidR="00050E6D" w:rsidRPr="0002571A">
        <w:t>in podobno, kot</w:t>
      </w:r>
      <w:r w:rsidR="00DC5BFF" w:rsidRPr="0002571A">
        <w:t xml:space="preserve"> objektivne narave, kjer se pogoji osredotočajo na cilje, vsebino, didaktično okolje in didaktične pripomočke. Sprotna komponenta priprave zavzema</w:t>
      </w:r>
      <w:r w:rsidR="00DB0BAC" w:rsidRPr="0002571A">
        <w:t xml:space="preserve"> oblikovanje operativnih ciljev, konkretnih nalog in navodil za učence, programa in urnika dela.</w:t>
      </w:r>
      <w:r w:rsidR="007F17F4" w:rsidRPr="0002571A">
        <w:t xml:space="preserve"> </w:t>
      </w:r>
      <w:r w:rsidR="00F27DB0" w:rsidRPr="0002571A">
        <w:t>Čeprav formalna učna priprava marsikje na različnih stopnjah izobraževanja ni potrebna (na Slovenskem je;</w:t>
      </w:r>
      <w:r w:rsidR="00203C34" w:rsidRPr="0002571A">
        <w:t xml:space="preserve"> </w:t>
      </w:r>
      <w:r w:rsidR="00203C34" w:rsidRPr="0002571A">
        <w:fldChar w:fldCharType="begin"/>
      </w:r>
      <w:r w:rsidR="00E837C8" w:rsidRPr="0002571A">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02571A">
        <w:fldChar w:fldCharType="separate"/>
      </w:r>
      <w:r w:rsidR="00E837C8" w:rsidRPr="0002571A">
        <w:rPr>
          <w:rFonts w:ascii="Calibri" w:hAnsi="Calibri" w:cs="Calibri"/>
          <w:i/>
          <w:iCs/>
          <w:kern w:val="0"/>
        </w:rPr>
        <w:t>119. Člen ZOFVI-NPB19: Obseg Vzgojno-Izobraževalnega Dela (Zakon o Organizaciji in Financiranju Vzgoje in Izobraževanja)</w:t>
      </w:r>
      <w:r w:rsidR="00E837C8" w:rsidRPr="0002571A">
        <w:rPr>
          <w:rFonts w:ascii="Calibri" w:hAnsi="Calibri" w:cs="Calibri"/>
          <w:kern w:val="0"/>
        </w:rPr>
        <w:t>, n.d.)</w:t>
      </w:r>
      <w:r w:rsidR="00203C34" w:rsidRPr="0002571A">
        <w:fldChar w:fldCharType="end"/>
      </w:r>
      <w:r w:rsidR="00F27DB0" w:rsidRPr="0002571A">
        <w:t xml:space="preserve">, lahko le ta prispeva k teoretičnemu pristopu strukture učne ure. </w:t>
      </w:r>
      <w:r w:rsidR="00F27DB0" w:rsidRPr="0002571A">
        <w:fldChar w:fldCharType="begin"/>
      </w:r>
      <w:r w:rsidR="00F27DB0" w:rsidRPr="0002571A">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rsidRPr="0002571A">
        <w:fldChar w:fldCharType="separate"/>
      </w:r>
      <w:r w:rsidR="00F27DB0" w:rsidRPr="0002571A">
        <w:rPr>
          <w:rFonts w:ascii="Calibri" w:hAnsi="Calibri" w:cs="Calibri"/>
        </w:rPr>
        <w:t xml:space="preserve">Biggs &amp; Tang, </w:t>
      </w:r>
      <w:r w:rsidR="00050E6D" w:rsidRPr="0002571A">
        <w:rPr>
          <w:rFonts w:ascii="Calibri" w:hAnsi="Calibri" w:cs="Calibri"/>
        </w:rPr>
        <w:t>(</w:t>
      </w:r>
      <w:r w:rsidR="00F27DB0" w:rsidRPr="0002571A">
        <w:rPr>
          <w:rFonts w:ascii="Calibri" w:hAnsi="Calibri" w:cs="Calibri"/>
        </w:rPr>
        <w:t>2011</w:t>
      </w:r>
      <w:r w:rsidR="00050E6D" w:rsidRPr="0002571A">
        <w:rPr>
          <w:rFonts w:ascii="Calibri" w:hAnsi="Calibri" w:cs="Calibri"/>
        </w:rPr>
        <w:t>) in</w:t>
      </w:r>
      <w:r w:rsidR="00F27DB0" w:rsidRPr="0002571A">
        <w:rPr>
          <w:rFonts w:ascii="Calibri" w:hAnsi="Calibri" w:cs="Calibri"/>
        </w:rPr>
        <w:t xml:space="preserve"> Burgess &amp; Mellis </w:t>
      </w:r>
      <w:r w:rsidR="00050E6D" w:rsidRPr="0002571A">
        <w:rPr>
          <w:rFonts w:ascii="Calibri" w:hAnsi="Calibri" w:cs="Calibri"/>
        </w:rPr>
        <w:t>(</w:t>
      </w:r>
      <w:r w:rsidR="00F27DB0" w:rsidRPr="0002571A">
        <w:rPr>
          <w:rFonts w:ascii="Calibri" w:hAnsi="Calibri" w:cs="Calibri"/>
        </w:rPr>
        <w:t>2015)</w:t>
      </w:r>
      <w:r w:rsidR="00F27DB0" w:rsidRPr="0002571A">
        <w:fldChar w:fldCharType="end"/>
      </w:r>
      <w:r w:rsidR="00F27DB0" w:rsidRPr="0002571A">
        <w:t xml:space="preserve"> predlagajo, da se upošteva pet korakov ob pisanju strukture učne ure. To so profiliranje ciljne publike, opredelitev učnih rezultatov, </w:t>
      </w:r>
      <w:r w:rsidR="00022FA5" w:rsidRPr="0002571A">
        <w:t xml:space="preserve">načrtovanje </w:t>
      </w:r>
      <w:r w:rsidR="00F27DB0" w:rsidRPr="0002571A">
        <w:t>vsebin</w:t>
      </w:r>
      <w:r w:rsidR="00022FA5" w:rsidRPr="0002571A">
        <w:t>e</w:t>
      </w:r>
      <w:r w:rsidR="00F27DB0" w:rsidRPr="0002571A">
        <w:t xml:space="preserve"> in aktivnosti, oblik</w:t>
      </w:r>
      <w:r w:rsidR="00022FA5" w:rsidRPr="0002571A">
        <w:t>o</w:t>
      </w:r>
      <w:r w:rsidR="00F27DB0" w:rsidRPr="0002571A">
        <w:t xml:space="preserve">vanje nalog formativnega spremljanja in povzetek (povzeto po </w:t>
      </w:r>
      <w:r w:rsidR="00F27DB0" w:rsidRPr="0002571A">
        <w:fldChar w:fldCharType="begin"/>
      </w:r>
      <w:r w:rsidR="00C70759" w:rsidRPr="0002571A">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rsidRPr="0002571A">
        <w:fldChar w:fldCharType="separate"/>
      </w:r>
      <w:r w:rsidR="00F27DB0" w:rsidRPr="0002571A">
        <w:rPr>
          <w:rFonts w:ascii="Calibri" w:hAnsi="Calibri" w:cs="Calibri"/>
        </w:rPr>
        <w:t>Van Diggele et al., 2020</w:t>
      </w:r>
      <w:r w:rsidR="00F27DB0" w:rsidRPr="0002571A">
        <w:fldChar w:fldCharType="end"/>
      </w:r>
      <w:r w:rsidR="00F27DB0" w:rsidRPr="0002571A">
        <w:t>).</w:t>
      </w:r>
    </w:p>
    <w:p w14:paraId="462C8464" w14:textId="163CBA61" w:rsidR="00DB0BAC" w:rsidRPr="0002571A" w:rsidRDefault="00637EC4" w:rsidP="00E94972">
      <w:r w:rsidRPr="0002571A">
        <w:t xml:space="preserve">V uvodnem delu učne ure naj učitelj frontalno učencem predstavi naloge vseh skupin </w:t>
      </w:r>
      <w:r w:rsidRPr="0002571A">
        <w:fldChar w:fldCharType="begin"/>
      </w:r>
      <w:r w:rsidRPr="0002571A">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02571A">
        <w:fldChar w:fldCharType="separate"/>
      </w:r>
      <w:r w:rsidRPr="0002571A">
        <w:rPr>
          <w:rFonts w:ascii="Calibri" w:hAnsi="Calibri" w:cs="Calibri"/>
          <w:kern w:val="0"/>
        </w:rPr>
        <w:t>(Tomić, 2003)</w:t>
      </w:r>
      <w:r w:rsidRPr="0002571A">
        <w:fldChar w:fldCharType="end"/>
      </w:r>
      <w:r w:rsidRPr="0002571A">
        <w:t>. Navodila morajo biti kratka, jedrnata</w:t>
      </w:r>
      <w:r w:rsidR="00AA0C35" w:rsidRPr="0002571A">
        <w:t xml:space="preserve">, </w:t>
      </w:r>
      <w:r w:rsidRPr="0002571A">
        <w:t>razumljiva,</w:t>
      </w:r>
      <w:r w:rsidR="00022FA5" w:rsidRPr="0002571A">
        <w:t xml:space="preserve"> </w:t>
      </w:r>
      <w:r w:rsidRPr="0002571A">
        <w:t>naj zajemajo sam naslov naloge</w:t>
      </w:r>
      <w:r w:rsidR="00AA0C35" w:rsidRPr="0002571A">
        <w:t xml:space="preserve">, previden čas, ki ga imajo učenci na razpolago, sam </w:t>
      </w:r>
      <w:r w:rsidRPr="0002571A">
        <w:t>delovni načrt</w:t>
      </w:r>
      <w:r w:rsidR="00AA0C35" w:rsidRPr="0002571A">
        <w:t xml:space="preserve"> in naj je vsebina prilagojena učencem in njihovim lastnostim</w:t>
      </w:r>
      <w:r w:rsidRPr="0002571A">
        <w:t xml:space="preserve"> </w:t>
      </w:r>
      <w:r w:rsidRPr="0002571A">
        <w:fldChar w:fldCharType="begin"/>
      </w:r>
      <w:r w:rsidRPr="0002571A">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02571A">
        <w:fldChar w:fldCharType="separate"/>
      </w:r>
      <w:r w:rsidRPr="0002571A">
        <w:rPr>
          <w:rFonts w:ascii="Calibri" w:hAnsi="Calibri" w:cs="Calibri"/>
          <w:kern w:val="0"/>
        </w:rPr>
        <w:t>(Tomić, 2003)</w:t>
      </w:r>
      <w:r w:rsidRPr="0002571A">
        <w:fldChar w:fldCharType="end"/>
      </w:r>
      <w:r w:rsidR="00AA0C35" w:rsidRPr="0002571A">
        <w:t>.</w:t>
      </w:r>
    </w:p>
    <w:p w14:paraId="5D90C9F9" w14:textId="4D70903E" w:rsidR="00AA0C35" w:rsidRPr="0002571A" w:rsidRDefault="00AA0C35" w:rsidP="00E94972">
      <w:r w:rsidRPr="0002571A">
        <w:t>Uvodnemu delu sledi faza skupinskega dela, kjer je vloga učitelja predvsem opazovalne narave</w:t>
      </w:r>
      <w:r w:rsidR="00C70759" w:rsidRPr="0002571A">
        <w:t xml:space="preserve">, kjer naj opazuje tudi vedenje skupine </w:t>
      </w:r>
      <w:r w:rsidR="00CB1C6A" w:rsidRPr="0002571A">
        <w:fldChar w:fldCharType="begin"/>
      </w:r>
      <w:r w:rsidR="00CB1C6A" w:rsidRPr="0002571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rsidRPr="0002571A">
        <w:fldChar w:fldCharType="separate"/>
      </w:r>
      <w:r w:rsidR="00CB1C6A" w:rsidRPr="0002571A">
        <w:rPr>
          <w:rFonts w:ascii="Calibri" w:hAnsi="Calibri" w:cs="Calibri"/>
        </w:rPr>
        <w:t>(R. T. Johnson &amp; Johnson, 1986)</w:t>
      </w:r>
      <w:r w:rsidR="00CB1C6A" w:rsidRPr="0002571A">
        <w:fldChar w:fldCharType="end"/>
      </w:r>
      <w:r w:rsidR="00CB1C6A" w:rsidRPr="0002571A">
        <w:t xml:space="preserve">. Dialog naj odpre, ko je smiselno postaviti podporno vprašanje, podati </w:t>
      </w:r>
      <w:r w:rsidR="0002571A" w:rsidRPr="0002571A">
        <w:t>povratno</w:t>
      </w:r>
      <w:r w:rsidR="00CB1C6A" w:rsidRPr="0002571A">
        <w:t xml:space="preserve"> informacijo ali izpostaviti pozitiven doprinos skupini </w:t>
      </w:r>
      <w:r w:rsidR="00CB1C6A" w:rsidRPr="0002571A">
        <w:fldChar w:fldCharType="begin"/>
      </w:r>
      <w:r w:rsidR="00CB1C6A" w:rsidRPr="0002571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rsidRPr="0002571A">
        <w:fldChar w:fldCharType="separate"/>
      </w:r>
      <w:r w:rsidR="00CB1C6A" w:rsidRPr="0002571A">
        <w:rPr>
          <w:rFonts w:ascii="Calibri" w:hAnsi="Calibri" w:cs="Calibri"/>
        </w:rPr>
        <w:t>(Cohen &amp; Lotan, 2014)</w:t>
      </w:r>
      <w:r w:rsidR="00CB1C6A" w:rsidRPr="0002571A">
        <w:fldChar w:fldCharType="end"/>
      </w:r>
      <w:r w:rsidR="00CB1C6A" w:rsidRPr="0002571A">
        <w:t xml:space="preserve">. Učiteljeva informacija naj </w:t>
      </w:r>
      <w:r w:rsidR="007F1349" w:rsidRPr="0002571A">
        <w:t>bo</w:t>
      </w:r>
      <w:r w:rsidR="00CB1C6A" w:rsidRPr="0002571A">
        <w:t xml:space="preserve"> specifična, iskrena in pozitivna </w:t>
      </w:r>
      <w:r w:rsidR="00CB1C6A" w:rsidRPr="0002571A">
        <w:fldChar w:fldCharType="begin"/>
      </w:r>
      <w:r w:rsidR="00CB1C6A" w:rsidRPr="0002571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rsidRPr="0002571A">
        <w:fldChar w:fldCharType="separate"/>
      </w:r>
      <w:r w:rsidR="00CB1C6A" w:rsidRPr="0002571A">
        <w:rPr>
          <w:rFonts w:ascii="Calibri" w:hAnsi="Calibri" w:cs="Calibri"/>
        </w:rPr>
        <w:t>(R. T. Johnson &amp; Johnson, 1986)</w:t>
      </w:r>
      <w:r w:rsidR="00CB1C6A" w:rsidRPr="0002571A">
        <w:fldChar w:fldCharType="end"/>
      </w:r>
      <w:r w:rsidR="007F1349" w:rsidRPr="0002571A">
        <w:t xml:space="preserve">, hkrati pa kratka in relevantna </w:t>
      </w:r>
      <w:r w:rsidR="007F1349" w:rsidRPr="0002571A">
        <w:fldChar w:fldCharType="begin"/>
      </w:r>
      <w:r w:rsidR="007F1349" w:rsidRPr="0002571A">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rsidRPr="0002571A">
        <w:fldChar w:fldCharType="separate"/>
      </w:r>
      <w:r w:rsidR="007F1349" w:rsidRPr="0002571A">
        <w:rPr>
          <w:rFonts w:ascii="Calibri" w:hAnsi="Calibri" w:cs="Calibri"/>
        </w:rPr>
        <w:t>(Van Diggele et al., 2020)</w:t>
      </w:r>
      <w:r w:rsidR="007F1349" w:rsidRPr="0002571A">
        <w:fldChar w:fldCharType="end"/>
      </w:r>
      <w:r w:rsidR="007F1349" w:rsidRPr="0002571A">
        <w:t>.</w:t>
      </w:r>
    </w:p>
    <w:p w14:paraId="0DE6DA82" w14:textId="40777393" w:rsidR="00682642" w:rsidRPr="0002571A" w:rsidRDefault="00682642" w:rsidP="00E94972">
      <w:r w:rsidRPr="0002571A">
        <w:t xml:space="preserve">Po skupinskem delu je nujna verifikacija in vrednotenje dosežkov </w:t>
      </w:r>
      <w:r w:rsidRPr="0002571A">
        <w:fldChar w:fldCharType="begin"/>
      </w:r>
      <w:r w:rsidRPr="0002571A">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Pr="0002571A">
        <w:fldChar w:fldCharType="separate"/>
      </w:r>
      <w:r w:rsidRPr="0002571A">
        <w:rPr>
          <w:rFonts w:ascii="Calibri" w:hAnsi="Calibri" w:cs="Calibri"/>
        </w:rPr>
        <w:t>(Kramar, 2009)</w:t>
      </w:r>
      <w:r w:rsidRPr="0002571A">
        <w:fldChar w:fldCharType="end"/>
      </w:r>
      <w:r w:rsidRPr="0002571A">
        <w:t xml:space="preserve">, saj povratna informacija </w:t>
      </w:r>
      <w:r w:rsidR="003331CC" w:rsidRPr="0002571A">
        <w:t xml:space="preserve">pomaga zapolniti vrzel med trenutnim in želenim stanjem </w:t>
      </w:r>
      <w:r w:rsidR="003331CC" w:rsidRPr="0002571A">
        <w:fldChar w:fldCharType="begin"/>
      </w:r>
      <w:r w:rsidR="003331CC" w:rsidRPr="0002571A">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rsidRPr="0002571A">
        <w:fldChar w:fldCharType="separate"/>
      </w:r>
      <w:r w:rsidR="003331CC" w:rsidRPr="0002571A">
        <w:rPr>
          <w:rFonts w:ascii="Calibri" w:hAnsi="Calibri" w:cs="Calibri"/>
        </w:rPr>
        <w:t>(Van Diggele et al., 2020)</w:t>
      </w:r>
      <w:r w:rsidR="003331CC" w:rsidRPr="0002571A">
        <w:fldChar w:fldCharType="end"/>
      </w:r>
      <w:r w:rsidR="003331CC" w:rsidRPr="0002571A">
        <w:t xml:space="preserve">. Pomembno je, da refleksijo sestavljata tako učenec </w:t>
      </w:r>
      <w:r w:rsidR="003331CC" w:rsidRPr="0002571A">
        <w:fldChar w:fldCharType="begin"/>
      </w:r>
      <w:r w:rsidR="00802CD4" w:rsidRPr="0002571A">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rsidRPr="0002571A">
        <w:fldChar w:fldCharType="separate"/>
      </w:r>
      <w:r w:rsidR="00802CD4" w:rsidRPr="0002571A">
        <w:rPr>
          <w:rFonts w:ascii="Calibri" w:hAnsi="Calibri" w:cs="Calibri"/>
          <w:kern w:val="0"/>
        </w:rPr>
        <w:t xml:space="preserve">(Gostinčar-Blagotinšek, 2016; Han &amp; Xu, 2020; </w:t>
      </w:r>
      <w:r w:rsidR="00802CD4" w:rsidRPr="0002571A">
        <w:rPr>
          <w:rFonts w:ascii="Calibri" w:hAnsi="Calibri" w:cs="Calibri"/>
          <w:kern w:val="0"/>
        </w:rPr>
        <w:lastRenderedPageBreak/>
        <w:t>Tomić, 2003)</w:t>
      </w:r>
      <w:r w:rsidR="003331CC" w:rsidRPr="0002571A">
        <w:fldChar w:fldCharType="end"/>
      </w:r>
      <w:r w:rsidR="003331CC" w:rsidRPr="0002571A">
        <w:t>, kot tudi učitelj</w:t>
      </w:r>
      <w:r w:rsidR="00802CD4" w:rsidRPr="0002571A">
        <w:t xml:space="preserve">; Slednji tako neposredno </w:t>
      </w:r>
      <w:r w:rsidR="00802CD4" w:rsidRPr="0002571A">
        <w:fldChar w:fldCharType="begin"/>
      </w:r>
      <w:r w:rsidR="00802CD4" w:rsidRPr="0002571A">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rsidRPr="0002571A">
        <w:fldChar w:fldCharType="separate"/>
      </w:r>
      <w:r w:rsidR="00802CD4" w:rsidRPr="0002571A">
        <w:rPr>
          <w:rFonts w:ascii="Calibri" w:hAnsi="Calibri" w:cs="Calibri"/>
        </w:rPr>
        <w:t>(Han &amp; Xu, 2020; Van Diggele et al., 2020)</w:t>
      </w:r>
      <w:r w:rsidR="00802CD4" w:rsidRPr="0002571A">
        <w:fldChar w:fldCharType="end"/>
      </w:r>
      <w:r w:rsidR="00802CD4" w:rsidRPr="0002571A">
        <w:t xml:space="preserve">, kot tudi posredno </w:t>
      </w:r>
      <w:r w:rsidR="00802CD4" w:rsidRPr="0002571A">
        <w:fldChar w:fldCharType="begin"/>
      </w:r>
      <w:r w:rsidR="00802CD4" w:rsidRPr="0002571A">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rsidRPr="0002571A">
        <w:fldChar w:fldCharType="separate"/>
      </w:r>
      <w:r w:rsidR="00802CD4" w:rsidRPr="0002571A">
        <w:rPr>
          <w:rFonts w:ascii="Calibri" w:hAnsi="Calibri" w:cs="Calibri"/>
        </w:rPr>
        <w:t>(Kramar, 2009; Van Diggele et al., 2020)</w:t>
      </w:r>
      <w:r w:rsidR="00802CD4" w:rsidRPr="0002571A">
        <w:fldChar w:fldCharType="end"/>
      </w:r>
      <w:r w:rsidR="00802CD4" w:rsidRPr="0002571A">
        <w:t xml:space="preserve">. Evalvacija poteka tudi na nivoju samega učitelja, ki po skupinskem delu opravi didaktično analizo, ki se nanaša na vprašanja, kot so ustreznost organizacijske metode in </w:t>
      </w:r>
      <w:r w:rsidR="0002571A" w:rsidRPr="0002571A">
        <w:t>nadaljnje</w:t>
      </w:r>
      <w:r w:rsidR="00802CD4" w:rsidRPr="0002571A">
        <w:t xml:space="preserve"> možnosti </w:t>
      </w:r>
      <w:r w:rsidR="00802CD4" w:rsidRPr="0002571A">
        <w:fldChar w:fldCharType="begin"/>
      </w:r>
      <w:r w:rsidR="00802CD4" w:rsidRPr="0002571A">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rsidRPr="0002571A">
        <w:fldChar w:fldCharType="separate"/>
      </w:r>
      <w:r w:rsidR="00802CD4" w:rsidRPr="0002571A">
        <w:rPr>
          <w:rFonts w:ascii="Calibri" w:hAnsi="Calibri" w:cs="Calibri"/>
          <w:kern w:val="0"/>
        </w:rPr>
        <w:t>(Blažič et al., 2003)</w:t>
      </w:r>
      <w:r w:rsidR="00802CD4" w:rsidRPr="0002571A">
        <w:fldChar w:fldCharType="end"/>
      </w:r>
      <w:r w:rsidR="00802CD4" w:rsidRPr="0002571A">
        <w:t>.</w:t>
      </w:r>
    </w:p>
    <w:p w14:paraId="12C01510" w14:textId="2E79CB37" w:rsidR="00B76D2B" w:rsidRPr="0002571A" w:rsidRDefault="00F15D78" w:rsidP="00E94972">
      <w:r w:rsidRPr="0002571A">
        <w:t xml:space="preserve">Pri skupinskem delu je ključno razmisliti o naravi nalog, ki jih skupine opravljajo, saj lahko te naloge variirajo glede na njihovo enakost ali raznolikost. Kot navaja </w:t>
      </w:r>
      <w:r w:rsidR="005646FF" w:rsidRPr="0002571A">
        <w:fldChar w:fldCharType="begin"/>
      </w:r>
      <w:r w:rsidR="00005EC1" w:rsidRPr="0002571A">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02571A">
        <w:fldChar w:fldCharType="separate"/>
      </w:r>
      <w:r w:rsidR="00005EC1" w:rsidRPr="0002571A">
        <w:rPr>
          <w:rFonts w:ascii="Calibri" w:hAnsi="Calibri" w:cs="Calibri"/>
          <w:kern w:val="0"/>
        </w:rPr>
        <w:t xml:space="preserve">Blažič et al. </w:t>
      </w:r>
      <w:r w:rsidR="00D5065E" w:rsidRPr="0002571A">
        <w:rPr>
          <w:rFonts w:ascii="Calibri" w:hAnsi="Calibri" w:cs="Calibri"/>
          <w:kern w:val="0"/>
        </w:rPr>
        <w:t>(</w:t>
      </w:r>
      <w:r w:rsidR="00005EC1" w:rsidRPr="0002571A">
        <w:rPr>
          <w:rFonts w:ascii="Calibri" w:hAnsi="Calibri" w:cs="Calibri"/>
          <w:kern w:val="0"/>
        </w:rPr>
        <w:t>2003)</w:t>
      </w:r>
      <w:r w:rsidR="005646FF" w:rsidRPr="0002571A">
        <w:fldChar w:fldCharType="end"/>
      </w:r>
      <w:r w:rsidRPr="0002571A">
        <w:t xml:space="preserve">, so enake naloge lahko učinkovite, če je cilj zaposliti učence in spodbuditi zdravo tekmovalno dinamiko znotraj skupin. V takih primerih je ključno zagotoviti, da so vse skupine enakopravne in imajo enake pogoje, kar spodbuja konkurenčno vzdušje. Poleg tega ima enakopravno obdelovanje snovi tudi organizacijske prednosti, saj olajša upravljanje procesa skupinskega dela </w:t>
      </w:r>
      <w:r w:rsidR="005646FF" w:rsidRPr="0002571A">
        <w:fldChar w:fldCharType="begin"/>
      </w:r>
      <w:r w:rsidR="00005EC1" w:rsidRPr="0002571A">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02571A">
        <w:fldChar w:fldCharType="separate"/>
      </w:r>
      <w:r w:rsidR="00005EC1" w:rsidRPr="0002571A">
        <w:rPr>
          <w:rFonts w:ascii="Calibri" w:hAnsi="Calibri" w:cs="Calibri"/>
          <w:kern w:val="0"/>
        </w:rPr>
        <w:t>(Ward, 2005)</w:t>
      </w:r>
      <w:r w:rsidR="005646FF" w:rsidRPr="0002571A">
        <w:fldChar w:fldCharType="end"/>
      </w:r>
      <w:r w:rsidRPr="0002571A">
        <w:t>. Nasprotno</w:t>
      </w:r>
      <w:r w:rsidR="00D5065E" w:rsidRPr="0002571A">
        <w:t xml:space="preserve"> je</w:t>
      </w:r>
      <w:r w:rsidRPr="0002571A">
        <w:t xml:space="preserve"> pri različnih nalogah, ki se pogosteje uporabljajo pri projektnem delu, pomembno, da se učenci seznanijo tudi z delom drugih skupin, bodisi preko predstavitev ali poročil </w:t>
      </w:r>
      <w:r w:rsidR="005646FF" w:rsidRPr="0002571A">
        <w:fldChar w:fldCharType="begin"/>
      </w:r>
      <w:r w:rsidR="00005EC1" w:rsidRPr="0002571A">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02571A">
        <w:fldChar w:fldCharType="separate"/>
      </w:r>
      <w:r w:rsidR="00005EC1" w:rsidRPr="0002571A">
        <w:rPr>
          <w:rFonts w:ascii="Calibri" w:hAnsi="Calibri" w:cs="Calibri"/>
          <w:kern w:val="0"/>
        </w:rPr>
        <w:t>(Blažič et al., 2003)</w:t>
      </w:r>
      <w:r w:rsidR="005646FF" w:rsidRPr="0002571A">
        <w:fldChar w:fldCharType="end"/>
      </w:r>
      <w:r w:rsidR="005646FF" w:rsidRPr="0002571A">
        <w:t>.</w:t>
      </w:r>
      <w:r w:rsidRPr="0002571A">
        <w:t xml:space="preserve"> Tak pristop spodbuja raznolikost razmišljanja in omogoča učencem, da se naučijo iz različnih virov in perspektiv, kar je ključno za celovitost njihovega izobraževanja </w:t>
      </w:r>
      <w:r w:rsidR="005646FF" w:rsidRPr="0002571A">
        <w:fldChar w:fldCharType="begin"/>
      </w:r>
      <w:r w:rsidR="00005EC1" w:rsidRPr="0002571A">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02571A">
        <w:fldChar w:fldCharType="separate"/>
      </w:r>
      <w:r w:rsidR="00005EC1" w:rsidRPr="0002571A">
        <w:rPr>
          <w:rFonts w:ascii="Calibri" w:hAnsi="Calibri" w:cs="Calibri"/>
          <w:kern w:val="0"/>
        </w:rPr>
        <w:t>(Cummings, 2004)</w:t>
      </w:r>
      <w:r w:rsidR="005646FF" w:rsidRPr="0002571A">
        <w:fldChar w:fldCharType="end"/>
      </w:r>
      <w:r w:rsidRPr="0002571A">
        <w:t>.</w:t>
      </w:r>
    </w:p>
    <w:p w14:paraId="66436F21" w14:textId="73D76F24" w:rsidR="00DC4C30" w:rsidRPr="0002571A" w:rsidRDefault="00DC4C30" w:rsidP="00E94972">
      <w:r w:rsidRPr="0002571A">
        <w:t xml:space="preserve">Poleg narave nalog je ključno tudi dodeljevanje vlog znotraj skupine, kar zagotavlja učinkovito delovanje in gradnjo občutka odgovornosti tako za celotno skupino kot tudi za posameznike znotraj nje </w:t>
      </w:r>
      <w:r w:rsidRPr="0002571A">
        <w:fldChar w:fldCharType="begin"/>
      </w:r>
      <w:r w:rsidR="00C26F16" w:rsidRPr="0002571A">
        <w:instrText xml:space="preserve"> ADDIN ZOTERO_ITEM CSL_CITATION {"citationID":"a18u1rqlbcm","properties":{"formattedCitation":"\\uldash{(Kramar, 2009; Mork, 2020; Tomi\\uc0\\u263{}, 2003)}","plainCitation":"(Kramar, 2009; Mork, 2020; Tomić, 2003)","noteIndex":0},"citationItems":[{"id":"B8kgYzgS/3HX7Mcxj","uris":["http://zotero.org/users/local/1Uxvmohd/items/IHZDLT9T"],"itemData":{"id":420,"type":"book","event-place":"Nova Gorica","ISBN":"978-961-6753-11-1","language":"slv","note":"OCLC: 449718778","number-of-pages":"274","publisher":"Educa, Melior","publisher-place":"Nova Gorica","source":"Open WorldCat","title":"Pouk","author":[{"family":"Kramar","given":"Martin"}],"issued":{"date-parts":[["2009"]]}}},{"id":824,"uris":["http://zotero.org/users/local/ZlhuMgGE/items/KN6K2GBH"],"itemData":{"id":824,"type":"article-journal","abstract":"This paper outlines research on group role classification and explains methods of introducing discussion work to Japanese English as a foreign language (EFL) learners who may initially lack the language skills and/or discussion skills required for fruitful group discourse. Assigning specific roles to each member in a group can diffuse responsibility to every participant for a successful discussion or even a simple exchange of ideas. With a clearly defined role and set of phrases useful to that role at their disposal, learners are empowered to participate actively in class discussions. \n</w:instrText>
      </w:r>
      <w:r w:rsidR="00C26F16" w:rsidRPr="0002571A">
        <w:rPr>
          <w:rFonts w:ascii="MS Gothic" w:eastAsia="MS Gothic" w:hAnsi="MS Gothic" w:cs="MS Gothic" w:hint="eastAsia"/>
        </w:rPr>
        <w:instrText>本論は、グループにおける役割の分類に関する研究を概説する。また、実りあるグループディスカッションに必要な言語能力や技術が初めから不足しているかもしれない外国語としての英語（</w:instrText>
      </w:r>
      <w:r w:rsidR="00C26F16" w:rsidRPr="0002571A">
        <w:instrText>EFL</w:instrText>
      </w:r>
      <w:r w:rsidR="00C26F16" w:rsidRPr="0002571A">
        <w:rPr>
          <w:rFonts w:ascii="MS Gothic" w:eastAsia="MS Gothic" w:hAnsi="MS Gothic" w:cs="MS Gothic" w:hint="eastAsia"/>
        </w:rPr>
        <w:instrText>）を学習している日本人学習者に、ディスカッション活動導入の方法についても説明する。</w:instrText>
      </w:r>
      <w:r w:rsidR="00C26F16" w:rsidRPr="0002571A">
        <w:instrText xml:space="preserve"> </w:instrText>
      </w:r>
      <w:r w:rsidR="00C26F16" w:rsidRPr="0002571A">
        <w:rPr>
          <w:rFonts w:ascii="MS Gothic" w:eastAsia="MS Gothic" w:hAnsi="MS Gothic" w:cs="MS Gothic" w:hint="eastAsia"/>
        </w:rPr>
        <w:instrText>グループ内の各メンバーに特定の役割を割り当てることによって、円滑なディスカッションや簡単な意見交換を行う際であってもその負担をすべての参加者に分散させることができる。明確に定義された役割とその役割に役立ち、かつ自由に使える便利なフレーズ集を用意することにより、学習者は授業内のディスカッションに積極的に参加できる。</w:instrText>
      </w:r>
      <w:r w:rsidR="00C26F16" w:rsidRPr="0002571A">
        <w:instrText xml:space="preserve">","container-title":"The Language Teacher","DOI":"10.37546/JALTTLT44.5-2","ISSN":"0289-7938","issue":"5","journalAbbreviation":"TLT","language":"en","page":"9","source":"DOI.org (Crossref)","title":"Assigning Roles in Small Group Discussions for Maximum EFL Learner Participation","volume":"44","author":[{"family":"Mork","given":"Cathrine-Mette"}],"issued":{"date-parts":[["2020",9,1]]}}},{"id":"B8kgYzgS/5ARlx3Wj","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02571A">
        <w:fldChar w:fldCharType="separate"/>
      </w:r>
      <w:r w:rsidR="00C26F16" w:rsidRPr="0002571A">
        <w:rPr>
          <w:rFonts w:ascii="Calibri" w:hAnsi="Calibri" w:cs="Calibri"/>
          <w:kern w:val="0"/>
        </w:rPr>
        <w:t>(Kramar, 2009; Mork, 2020; Tomić, 2003)</w:t>
      </w:r>
      <w:r w:rsidRPr="0002571A">
        <w:fldChar w:fldCharType="end"/>
      </w:r>
      <w:r w:rsidRPr="0002571A">
        <w:t xml:space="preserve">. Dodeljevanje vlog omogoča, da se vsak posameznik počuti pomemben in vključen v proces ter da prevzame določeno mero odgovornosti za dosego skupnega cilja </w:t>
      </w:r>
      <w:r w:rsidRPr="0002571A">
        <w:fldChar w:fldCharType="begin"/>
      </w:r>
      <w:r w:rsidR="00C26F16" w:rsidRPr="0002571A">
        <w:instrText xml:space="preserve"> ADDIN ZOTERO_ITEM CSL_CITATION {"citationID":"aopkpqp4qf","properties":{"formattedCitation":"\\uldash{(Johnson et al., 1991; Mork, 2020)}","plainCitation":"(Johnson et al., 1991; Mork, 2020)","noteIndex":0},"citationItems":[{"id":"B8kgYzgS/kG8JjJ4C","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id":824,"uris":["http://zotero.org/users/local/ZlhuMgGE/items/KN6K2GBH"],"itemData":{"id":824,"type":"article-journal","abstract":"This paper outlines research on group role classification and explains methods of introducing discussion work to Japanese English as a foreign language (EFL) learners who may initially lack the language skills and/or discussion skills required for fruitful group discourse. Assigning specific roles to each member in a group can diffuse responsibility to every participant for a successful discussion or even a simple exchange of ideas. With a clearly defined role and set of phrases useful to that role at their disposal, learners are empowered to participate actively in class discussions. \n</w:instrText>
      </w:r>
      <w:r w:rsidR="00C26F16" w:rsidRPr="0002571A">
        <w:rPr>
          <w:rFonts w:ascii="MS Gothic" w:eastAsia="MS Gothic" w:hAnsi="MS Gothic" w:cs="MS Gothic" w:hint="eastAsia"/>
        </w:rPr>
        <w:instrText>本論は、グループにおける役割の分類に関する研究を概説する。また、実りあるグループディスカッションに必要な言語能力や技術が初めから不足しているかもしれない外国語としての英語（</w:instrText>
      </w:r>
      <w:r w:rsidR="00C26F16" w:rsidRPr="0002571A">
        <w:instrText>EFL</w:instrText>
      </w:r>
      <w:r w:rsidR="00C26F16" w:rsidRPr="0002571A">
        <w:rPr>
          <w:rFonts w:ascii="MS Gothic" w:eastAsia="MS Gothic" w:hAnsi="MS Gothic" w:cs="MS Gothic" w:hint="eastAsia"/>
        </w:rPr>
        <w:instrText>）を学習している日本人学習者に、ディスカッション活動導入の方法についても説明する。</w:instrText>
      </w:r>
      <w:r w:rsidR="00C26F16" w:rsidRPr="0002571A">
        <w:instrText xml:space="preserve"> </w:instrText>
      </w:r>
      <w:r w:rsidR="00C26F16" w:rsidRPr="0002571A">
        <w:rPr>
          <w:rFonts w:ascii="MS Gothic" w:eastAsia="MS Gothic" w:hAnsi="MS Gothic" w:cs="MS Gothic" w:hint="eastAsia"/>
        </w:rPr>
        <w:instrText>グループ内の各メンバーに特定の役割を割り当てることによって、円滑なディスカッションや簡単な意見交換を行う際であってもその負担をすべての参加者に分散させることができる。明確に定義された役割とその役割に役立ち、かつ自由に使える便利なフレーズ集を用意することにより、学習者は授業内のディスカッションに積極的に参加できる。</w:instrText>
      </w:r>
      <w:r w:rsidR="00C26F16" w:rsidRPr="0002571A">
        <w:instrText xml:space="preserve">","container-title":"The Language Teacher","DOI":"10.37546/JALTTLT44.5-2","ISSN":"0289-7938","issue":"5","journalAbbreviation":"TLT","language":"en","page":"9","source":"DOI.org (Crossref)","title":"Assigning Roles in Small Group Discussions for Maximum EFL Learner Participation","volume":"44","author":[{"family":"Mork","given":"Cathrine-Mette"}],"issued":{"date-parts":[["2020",9,1]]}}}],"schema":"https://github.com/citation-style-language/schema/raw/master/csl-citation.json"} </w:instrText>
      </w:r>
      <w:r w:rsidRPr="0002571A">
        <w:fldChar w:fldCharType="separate"/>
      </w:r>
      <w:r w:rsidR="00C26F16" w:rsidRPr="0002571A">
        <w:rPr>
          <w:rFonts w:ascii="Calibri" w:hAnsi="Calibri" w:cs="Calibri"/>
          <w:kern w:val="0"/>
        </w:rPr>
        <w:t>(Johnson et al., 1991; Mork, 2020)</w:t>
      </w:r>
      <w:r w:rsidRPr="0002571A">
        <w:fldChar w:fldCharType="end"/>
      </w:r>
      <w:r w:rsidRPr="0002571A">
        <w:t xml:space="preserve">. </w:t>
      </w:r>
      <w:r w:rsidR="00F83765" w:rsidRPr="0002571A">
        <w:t xml:space="preserve">Enakovredna vključenost se kaže tudi v izboljšanju medosebnih odnosov in pripadnosti med učenci </w:t>
      </w:r>
      <w:r w:rsidR="00296EFE" w:rsidRPr="0002571A">
        <w:fldChar w:fldCharType="begin"/>
      </w:r>
      <w:r w:rsidR="00005EC1" w:rsidRPr="0002571A">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02571A">
        <w:fldChar w:fldCharType="separate"/>
      </w:r>
      <w:r w:rsidR="00005EC1" w:rsidRPr="0002571A">
        <w:rPr>
          <w:rFonts w:ascii="Calibri" w:hAnsi="Calibri" w:cs="Calibri"/>
          <w:kern w:val="0"/>
        </w:rPr>
        <w:t>(Theobald et al., 2017)</w:t>
      </w:r>
      <w:r w:rsidR="00296EFE" w:rsidRPr="0002571A">
        <w:fldChar w:fldCharType="end"/>
      </w:r>
      <w:r w:rsidR="00296EFE" w:rsidRPr="0002571A">
        <w:t xml:space="preserve">, medtem ko manjša angažiranost določenih učencev </w:t>
      </w:r>
      <w:r w:rsidR="006103C4">
        <w:t xml:space="preserve">lahko </w:t>
      </w:r>
      <w:r w:rsidR="00296EFE" w:rsidRPr="0002571A">
        <w:t xml:space="preserve">negativno vpliva tako na dinamiko </w:t>
      </w:r>
      <w:r w:rsidR="00296EFE" w:rsidRPr="0002571A">
        <w:fldChar w:fldCharType="begin"/>
      </w:r>
      <w:r w:rsidR="00005EC1" w:rsidRPr="0002571A">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02571A">
        <w:fldChar w:fldCharType="separate"/>
      </w:r>
      <w:r w:rsidR="00005EC1" w:rsidRPr="0002571A">
        <w:rPr>
          <w:rFonts w:ascii="Calibri" w:hAnsi="Calibri" w:cs="Calibri"/>
          <w:kern w:val="0"/>
        </w:rPr>
        <w:t>(Channon et al., 2017; Iqbal et al., 2016)</w:t>
      </w:r>
      <w:r w:rsidR="00296EFE" w:rsidRPr="0002571A">
        <w:fldChar w:fldCharType="end"/>
      </w:r>
      <w:r w:rsidR="00296EFE" w:rsidRPr="0002571A">
        <w:t>, kot</w:t>
      </w:r>
      <w:r w:rsidR="00C26F16" w:rsidRPr="0002571A">
        <w:t xml:space="preserve"> na</w:t>
      </w:r>
      <w:r w:rsidR="00296EFE" w:rsidRPr="0002571A">
        <w:t xml:space="preserve"> u</w:t>
      </w:r>
      <w:r w:rsidR="00C26F16" w:rsidRPr="0002571A">
        <w:t>č</w:t>
      </w:r>
      <w:r w:rsidR="00296EFE" w:rsidRPr="0002571A">
        <w:t xml:space="preserve">inkovitost skupine </w:t>
      </w:r>
      <w:r w:rsidR="00296EFE" w:rsidRPr="0002571A">
        <w:fldChar w:fldCharType="begin"/>
      </w:r>
      <w:r w:rsidR="00005EC1" w:rsidRPr="0002571A">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02571A">
        <w:fldChar w:fldCharType="separate"/>
      </w:r>
      <w:r w:rsidR="00005EC1" w:rsidRPr="0002571A">
        <w:rPr>
          <w:rFonts w:ascii="Calibri" w:hAnsi="Calibri" w:cs="Calibri"/>
          <w:kern w:val="0"/>
        </w:rPr>
        <w:t>(Channon et al., 2017)</w:t>
      </w:r>
      <w:r w:rsidR="00296EFE" w:rsidRPr="0002571A">
        <w:fldChar w:fldCharType="end"/>
      </w:r>
      <w:r w:rsidR="00296EFE" w:rsidRPr="0002571A">
        <w:t xml:space="preserve">. </w:t>
      </w:r>
      <w:r w:rsidRPr="0002571A">
        <w:t xml:space="preserve">Te vloge se lahko nanašajo na obravnavano snov, na primer vodja vsebine ali raziskovalec, lahko pa imajo tudi organizacijski značaj, kot so mediator, vodja diskusije ali skrbnik materiala </w:t>
      </w:r>
      <w:r w:rsidRPr="0002571A">
        <w:fldChar w:fldCharType="begin"/>
      </w:r>
      <w:r w:rsidR="00005EC1" w:rsidRPr="0002571A">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02571A">
        <w:fldChar w:fldCharType="separate"/>
      </w:r>
      <w:r w:rsidR="00005EC1" w:rsidRPr="0002571A">
        <w:rPr>
          <w:rFonts w:ascii="Calibri" w:hAnsi="Calibri" w:cs="Calibri"/>
          <w:kern w:val="0"/>
        </w:rPr>
        <w:t>(Prijon, 2022)</w:t>
      </w:r>
      <w:r w:rsidRPr="0002571A">
        <w:fldChar w:fldCharType="end"/>
      </w:r>
      <w:r w:rsidRPr="0002571A">
        <w:t>. S tem se zagotovi, da vsak član skupine prispeva na način, ki ustreza njegovim sposobnostim in kompetencam, kar vodi v bolj učinkovito sodelovanje in dosego ciljev skupine.</w:t>
      </w:r>
    </w:p>
    <w:p w14:paraId="0E0344A4" w14:textId="3E7388B9" w:rsidR="00F83765" w:rsidRPr="0002571A" w:rsidRDefault="00F83765" w:rsidP="00F83765">
      <w:r w:rsidRPr="0002571A">
        <w:t>V socialnem kontekstu skupinske dinamike se medosebne interakcije med člani skupine razvijajo in vplivajo na sam potek skupinskega dela</w:t>
      </w:r>
      <w:r w:rsidR="008E6E21" w:rsidRPr="0002571A">
        <w:t xml:space="preserve"> </w:t>
      </w:r>
      <w:r w:rsidR="008E6E21" w:rsidRPr="0002571A">
        <w:fldChar w:fldCharType="begin"/>
      </w:r>
      <w:r w:rsidR="00005EC1" w:rsidRPr="0002571A">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02571A">
        <w:fldChar w:fldCharType="separate"/>
      </w:r>
      <w:r w:rsidR="00005EC1" w:rsidRPr="0002571A">
        <w:rPr>
          <w:rFonts w:ascii="Calibri" w:hAnsi="Calibri" w:cs="Calibri"/>
          <w:kern w:val="0"/>
        </w:rPr>
        <w:t>(Dionne Merlin et al., 2020)</w:t>
      </w:r>
      <w:r w:rsidR="008E6E21" w:rsidRPr="0002571A">
        <w:fldChar w:fldCharType="end"/>
      </w:r>
      <w:r w:rsidRPr="0002571A">
        <w:t>. Članstvo v skupini prinaša raznolika obnašanja, čustva in izzive, ki lahko vplivajo na produktivnost skupine</w:t>
      </w:r>
      <w:r w:rsidR="008E6E21" w:rsidRPr="0002571A">
        <w:t xml:space="preserve"> </w:t>
      </w:r>
      <w:r w:rsidR="008E6E21" w:rsidRPr="0002571A">
        <w:fldChar w:fldCharType="begin"/>
      </w:r>
      <w:r w:rsidR="00005EC1" w:rsidRPr="0002571A">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02571A">
        <w:fldChar w:fldCharType="separate"/>
      </w:r>
      <w:r w:rsidR="00005EC1" w:rsidRPr="0002571A">
        <w:rPr>
          <w:rFonts w:ascii="Calibri" w:hAnsi="Calibri" w:cs="Calibri"/>
          <w:kern w:val="0"/>
        </w:rPr>
        <w:t>(Dionne Merlin et al., 2020)</w:t>
      </w:r>
      <w:r w:rsidR="008E6E21" w:rsidRPr="0002571A">
        <w:fldChar w:fldCharType="end"/>
      </w:r>
      <w:r w:rsidRPr="0002571A">
        <w:t>. Pomembno je, da so člani odprti do različnih mnenj</w:t>
      </w:r>
      <w:r w:rsidR="008E6E21" w:rsidRPr="0002571A">
        <w:t xml:space="preserve"> </w:t>
      </w:r>
      <w:r w:rsidR="008E6E21" w:rsidRPr="0002571A">
        <w:fldChar w:fldCharType="begin"/>
      </w:r>
      <w:r w:rsidR="00005EC1" w:rsidRPr="0002571A">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02571A">
        <w:fldChar w:fldCharType="separate"/>
      </w:r>
      <w:r w:rsidR="00005EC1" w:rsidRPr="0002571A">
        <w:rPr>
          <w:rFonts w:ascii="Calibri" w:hAnsi="Calibri" w:cs="Calibri"/>
          <w:kern w:val="0"/>
        </w:rPr>
        <w:t>(Lee et al., 2016)</w:t>
      </w:r>
      <w:r w:rsidR="008E6E21" w:rsidRPr="0002571A">
        <w:fldChar w:fldCharType="end"/>
      </w:r>
      <w:r w:rsidRPr="0002571A">
        <w:t xml:space="preserve">, </w:t>
      </w:r>
      <w:r w:rsidR="008E6E21" w:rsidRPr="0002571A">
        <w:t xml:space="preserve">osebnosti </w:t>
      </w:r>
      <w:r w:rsidR="008E6E21" w:rsidRPr="0002571A">
        <w:fldChar w:fldCharType="begin"/>
      </w:r>
      <w:r w:rsidR="00005EC1" w:rsidRPr="0002571A">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02571A">
        <w:fldChar w:fldCharType="separate"/>
      </w:r>
      <w:r w:rsidR="00005EC1" w:rsidRPr="0002571A">
        <w:rPr>
          <w:rFonts w:ascii="Calibri" w:hAnsi="Calibri" w:cs="Calibri"/>
          <w:kern w:val="0"/>
        </w:rPr>
        <w:t>(Carver et al., 2014)</w:t>
      </w:r>
      <w:r w:rsidR="008E6E21" w:rsidRPr="0002571A">
        <w:fldChar w:fldCharType="end"/>
      </w:r>
      <w:r w:rsidR="008E6E21" w:rsidRPr="0002571A">
        <w:t xml:space="preserve">, </w:t>
      </w:r>
      <w:r w:rsidRPr="0002571A">
        <w:t>kultur</w:t>
      </w:r>
      <w:r w:rsidR="008E6E21" w:rsidRPr="0002571A">
        <w:t xml:space="preserve"> </w:t>
      </w:r>
      <w:r w:rsidR="008E6E21" w:rsidRPr="0002571A">
        <w:fldChar w:fldCharType="begin"/>
      </w:r>
      <w:r w:rsidR="00005EC1" w:rsidRPr="0002571A">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02571A">
        <w:fldChar w:fldCharType="separate"/>
      </w:r>
      <w:r w:rsidR="00005EC1" w:rsidRPr="0002571A">
        <w:rPr>
          <w:rFonts w:ascii="Calibri" w:hAnsi="Calibri" w:cs="Calibri"/>
          <w:kern w:val="0"/>
        </w:rPr>
        <w:t>(Channon et al., 2017)</w:t>
      </w:r>
      <w:r w:rsidR="008E6E21" w:rsidRPr="0002571A">
        <w:fldChar w:fldCharType="end"/>
      </w:r>
      <w:r w:rsidRPr="0002571A">
        <w:t xml:space="preserve"> in izkušenj</w:t>
      </w:r>
      <w:r w:rsidR="008E6E21" w:rsidRPr="0002571A">
        <w:t xml:space="preserve"> </w:t>
      </w:r>
      <w:r w:rsidR="008E6E21" w:rsidRPr="0002571A">
        <w:fldChar w:fldCharType="begin"/>
      </w:r>
      <w:r w:rsidR="00005EC1" w:rsidRPr="0002571A">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02571A">
        <w:fldChar w:fldCharType="separate"/>
      </w:r>
      <w:r w:rsidR="00005EC1" w:rsidRPr="0002571A">
        <w:rPr>
          <w:rFonts w:ascii="Calibri" w:hAnsi="Calibri" w:cs="Calibri"/>
          <w:kern w:val="0"/>
        </w:rPr>
        <w:t>(Lee et al., 2016)</w:t>
      </w:r>
      <w:r w:rsidR="008E6E21" w:rsidRPr="0002571A">
        <w:fldChar w:fldCharType="end"/>
      </w:r>
      <w:r w:rsidRPr="0002571A">
        <w:t>, saj lahko pomanjkanje te odprtosti privede do konfliktov</w:t>
      </w:r>
      <w:r w:rsidR="008E6E21" w:rsidRPr="0002571A">
        <w:t xml:space="preserve"> </w:t>
      </w:r>
      <w:r w:rsidR="008E6E21" w:rsidRPr="0002571A">
        <w:fldChar w:fldCharType="begin"/>
      </w:r>
      <w:r w:rsidR="00005EC1" w:rsidRPr="0002571A">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02571A">
        <w:fldChar w:fldCharType="separate"/>
      </w:r>
      <w:r w:rsidR="00005EC1" w:rsidRPr="0002571A">
        <w:rPr>
          <w:rFonts w:ascii="Calibri" w:hAnsi="Calibri" w:cs="Calibri"/>
          <w:kern w:val="0"/>
        </w:rPr>
        <w:t>(Lee et al., 2016)</w:t>
      </w:r>
      <w:r w:rsidR="008E6E21" w:rsidRPr="0002571A">
        <w:fldChar w:fldCharType="end"/>
      </w:r>
      <w:r w:rsidRPr="0002571A">
        <w:t>. Ključnega pomena je tudi zagotavljanje občutka vključenosti</w:t>
      </w:r>
      <w:r w:rsidR="0027298A" w:rsidRPr="0002571A">
        <w:t xml:space="preserve"> </w:t>
      </w:r>
      <w:r w:rsidR="0027298A" w:rsidRPr="0002571A">
        <w:fldChar w:fldCharType="begin"/>
      </w:r>
      <w:r w:rsidR="00005EC1" w:rsidRPr="0002571A">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02571A">
        <w:fldChar w:fldCharType="separate"/>
      </w:r>
      <w:r w:rsidR="00005EC1" w:rsidRPr="0002571A">
        <w:rPr>
          <w:rFonts w:ascii="Calibri" w:hAnsi="Calibri" w:cs="Calibri"/>
          <w:kern w:val="0"/>
        </w:rPr>
        <w:t>(Theobald et al., 2017)</w:t>
      </w:r>
      <w:r w:rsidR="0027298A" w:rsidRPr="0002571A">
        <w:fldChar w:fldCharType="end"/>
      </w:r>
      <w:r w:rsidR="0027298A" w:rsidRPr="0002571A">
        <w:t xml:space="preserve"> </w:t>
      </w:r>
      <w:r w:rsidRPr="0002571A">
        <w:t xml:space="preserve">za vse člane skupine. Visoka kakovost komunikacije je </w:t>
      </w:r>
      <w:r w:rsidR="0034244B" w:rsidRPr="0002571A">
        <w:t>visokega pomena</w:t>
      </w:r>
      <w:r w:rsidR="0027298A" w:rsidRPr="0002571A">
        <w:t xml:space="preserve"> </w:t>
      </w:r>
      <w:r w:rsidR="0027298A" w:rsidRPr="0002571A">
        <w:fldChar w:fldCharType="begin"/>
      </w:r>
      <w:r w:rsidR="00005EC1" w:rsidRPr="0002571A">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02571A">
        <w:fldChar w:fldCharType="separate"/>
      </w:r>
      <w:r w:rsidR="00005EC1" w:rsidRPr="0002571A">
        <w:rPr>
          <w:rFonts w:ascii="Calibri" w:hAnsi="Calibri" w:cs="Calibri"/>
          <w:kern w:val="0"/>
        </w:rPr>
        <w:t xml:space="preserve">(Channon et al., </w:t>
      </w:r>
      <w:r w:rsidR="00005EC1" w:rsidRPr="0002571A">
        <w:rPr>
          <w:rFonts w:ascii="Calibri" w:hAnsi="Calibri" w:cs="Calibri"/>
          <w:kern w:val="0"/>
        </w:rPr>
        <w:lastRenderedPageBreak/>
        <w:t>2017)</w:t>
      </w:r>
      <w:r w:rsidR="0027298A" w:rsidRPr="0002571A">
        <w:fldChar w:fldCharType="end"/>
      </w:r>
      <w:r w:rsidRPr="0002571A">
        <w:t>, tudi iz neverbalnega vidika</w:t>
      </w:r>
      <w:r w:rsidR="0027298A" w:rsidRPr="0002571A">
        <w:t xml:space="preserve"> </w:t>
      </w:r>
      <w:r w:rsidR="0027298A" w:rsidRPr="0002571A">
        <w:fldChar w:fldCharType="begin"/>
      </w:r>
      <w:r w:rsidR="00005EC1" w:rsidRPr="0002571A">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02571A">
        <w:fldChar w:fldCharType="separate"/>
      </w:r>
      <w:r w:rsidR="00005EC1" w:rsidRPr="0002571A">
        <w:rPr>
          <w:rFonts w:ascii="Calibri" w:hAnsi="Calibri" w:cs="Calibri"/>
          <w:kern w:val="0"/>
        </w:rPr>
        <w:t>(Jin, 2014)</w:t>
      </w:r>
      <w:r w:rsidR="0027298A" w:rsidRPr="0002571A">
        <w:fldChar w:fldCharType="end"/>
      </w:r>
      <w:r w:rsidRPr="0002571A">
        <w:t>, saj lahko pomanjkanje jasne komunikacije privede do frustracij, napačnih interpretacij vlog in drugih težav</w:t>
      </w:r>
      <w:r w:rsidR="0027298A" w:rsidRPr="0002571A">
        <w:t xml:space="preserve"> </w:t>
      </w:r>
      <w:r w:rsidR="0027298A" w:rsidRPr="0002571A">
        <w:fldChar w:fldCharType="begin"/>
      </w:r>
      <w:r w:rsidR="00005EC1" w:rsidRPr="0002571A">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02571A">
        <w:fldChar w:fldCharType="separate"/>
      </w:r>
      <w:r w:rsidR="00005EC1" w:rsidRPr="0002571A">
        <w:rPr>
          <w:rFonts w:ascii="Calibri" w:hAnsi="Calibri" w:cs="Calibri"/>
          <w:kern w:val="0"/>
        </w:rPr>
        <w:t>(Postlethwait, 2016)</w:t>
      </w:r>
      <w:r w:rsidR="0027298A" w:rsidRPr="0002571A">
        <w:fldChar w:fldCharType="end"/>
      </w:r>
      <w:r w:rsidRPr="0002571A">
        <w:t>. Problem sramežljivih učencev dodatno zaplete dinamiko skupine, saj lahko njihova zadržanost ovira prost pretok idej in komunikacijo znotraj skupine</w:t>
      </w:r>
      <w:r w:rsidR="0027298A" w:rsidRPr="0002571A">
        <w:t xml:space="preserve"> </w:t>
      </w:r>
      <w:r w:rsidR="0027298A" w:rsidRPr="0002571A">
        <w:fldChar w:fldCharType="begin"/>
      </w:r>
      <w:r w:rsidR="00005EC1" w:rsidRPr="0002571A">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02571A">
        <w:fldChar w:fldCharType="separate"/>
      </w:r>
      <w:r w:rsidR="00005EC1" w:rsidRPr="0002571A">
        <w:rPr>
          <w:rFonts w:ascii="Calibri" w:hAnsi="Calibri" w:cs="Calibri"/>
          <w:kern w:val="0"/>
        </w:rPr>
        <w:t>(Channon et al., 2017)</w:t>
      </w:r>
      <w:r w:rsidR="0027298A" w:rsidRPr="0002571A">
        <w:fldChar w:fldCharType="end"/>
      </w:r>
      <w:r w:rsidRPr="0002571A">
        <w:t>. Zato je pomembno, da se ustvari varen in spodbuden prostor, kjer se vsak član počuti sprejetega in slišanega, kar omogoča boljšo učinkovitost skupine kot celote.</w:t>
      </w:r>
      <w:r w:rsidR="004E2CA0" w:rsidRPr="0002571A">
        <w:t xml:space="preserve"> </w:t>
      </w:r>
      <w:r w:rsidR="004044A9" w:rsidRPr="0002571A">
        <w:fldChar w:fldCharType="begin"/>
      </w:r>
      <w:r w:rsidR="00005EC1" w:rsidRPr="0002571A">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02571A">
        <w:fldChar w:fldCharType="separate"/>
      </w:r>
      <w:r w:rsidR="00005EC1" w:rsidRPr="0002571A">
        <w:rPr>
          <w:rFonts w:ascii="Calibri" w:hAnsi="Calibri" w:cs="Calibri"/>
          <w:kern w:val="0"/>
        </w:rPr>
        <w:t xml:space="preserve">D. W. Johnson et al. </w:t>
      </w:r>
      <w:r w:rsidR="0034244B" w:rsidRPr="0002571A">
        <w:rPr>
          <w:rFonts w:ascii="Calibri" w:hAnsi="Calibri" w:cs="Calibri"/>
          <w:kern w:val="0"/>
        </w:rPr>
        <w:t>(</w:t>
      </w:r>
      <w:r w:rsidR="00005EC1" w:rsidRPr="0002571A">
        <w:rPr>
          <w:rFonts w:ascii="Calibri" w:hAnsi="Calibri" w:cs="Calibri"/>
          <w:kern w:val="0"/>
        </w:rPr>
        <w:t>1991)</w:t>
      </w:r>
      <w:r w:rsidR="004044A9" w:rsidRPr="0002571A">
        <w:fldChar w:fldCharType="end"/>
      </w:r>
      <w:r w:rsidR="004044A9" w:rsidRPr="0002571A">
        <w:t xml:space="preserve"> navede</w:t>
      </w:r>
      <w:r w:rsidR="0034244B" w:rsidRPr="0002571A">
        <w:t>jo</w:t>
      </w:r>
      <w:r w:rsidR="004044A9" w:rsidRPr="0002571A">
        <w:t>, da je nujno poznavanje in zaupanje članom skupine, ustrezna in nepristranska komunikacija, sprejemanje in podpiranje članov skupine in konstruktivno reševanje konfliktov.</w:t>
      </w:r>
      <w:r w:rsidR="00706ACF" w:rsidRPr="0002571A">
        <w:t xml:space="preserve"> </w:t>
      </w:r>
      <w:r w:rsidR="00706ACF" w:rsidRPr="0002571A">
        <w:fldChar w:fldCharType="begin"/>
      </w:r>
      <w:r w:rsidR="00005EC1" w:rsidRPr="0002571A">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02571A">
        <w:fldChar w:fldCharType="separate"/>
      </w:r>
      <w:r w:rsidR="00005EC1" w:rsidRPr="0002571A">
        <w:rPr>
          <w:rFonts w:ascii="Calibri" w:hAnsi="Calibri" w:cs="Calibri"/>
          <w:kern w:val="0"/>
        </w:rPr>
        <w:t xml:space="preserve">Tomić </w:t>
      </w:r>
      <w:r w:rsidR="0034244B" w:rsidRPr="0002571A">
        <w:rPr>
          <w:rFonts w:ascii="Calibri" w:hAnsi="Calibri" w:cs="Calibri"/>
          <w:kern w:val="0"/>
        </w:rPr>
        <w:t>(</w:t>
      </w:r>
      <w:r w:rsidR="00005EC1" w:rsidRPr="0002571A">
        <w:rPr>
          <w:rFonts w:ascii="Calibri" w:hAnsi="Calibri" w:cs="Calibri"/>
          <w:kern w:val="0"/>
        </w:rPr>
        <w:t>2003)</w:t>
      </w:r>
      <w:r w:rsidR="00706ACF" w:rsidRPr="0002571A">
        <w:fldChar w:fldCharType="end"/>
      </w:r>
      <w:r w:rsidR="00706ACF" w:rsidRPr="0002571A">
        <w:t xml:space="preserve"> to povezovanje in komunikacijo klasificira kot nastajanje </w:t>
      </w:r>
      <w:r w:rsidR="0034244B" w:rsidRPr="0002571A">
        <w:t xml:space="preserve">tako imenovanih </w:t>
      </w:r>
      <w:r w:rsidR="00706ACF" w:rsidRPr="0002571A">
        <w:t>“komunikacijskih mrež” in izpostavi tri različne tipe</w:t>
      </w:r>
      <w:r w:rsidR="0034244B" w:rsidRPr="0002571A">
        <w:t xml:space="preserve"> le teh</w:t>
      </w:r>
      <w:r w:rsidR="00706ACF" w:rsidRPr="0002571A">
        <w:t>, k</w:t>
      </w:r>
      <w:r w:rsidR="0034244B" w:rsidRPr="0002571A">
        <w:t xml:space="preserve">ar </w:t>
      </w:r>
      <w:r w:rsidR="00706ACF" w:rsidRPr="0002571A">
        <w:t xml:space="preserve">prikazuje </w:t>
      </w:r>
      <w:r w:rsidR="002D19BF" w:rsidRPr="0002571A">
        <w:fldChar w:fldCharType="begin"/>
      </w:r>
      <w:r w:rsidR="002D19BF" w:rsidRPr="0002571A">
        <w:instrText xml:space="preserve"> REF _Ref162524708 \h </w:instrText>
      </w:r>
      <w:r w:rsidR="002D19BF" w:rsidRPr="0002571A">
        <w:fldChar w:fldCharType="separate"/>
      </w:r>
      <w:r w:rsidR="002D19BF" w:rsidRPr="0002571A">
        <w:fldChar w:fldCharType="end"/>
      </w:r>
      <w:r w:rsidR="002D19BF" w:rsidRPr="0002571A">
        <w:fldChar w:fldCharType="begin"/>
      </w:r>
      <w:r w:rsidR="002D19BF" w:rsidRPr="0002571A">
        <w:instrText xml:space="preserve"> REF _Ref162524712 \h </w:instrText>
      </w:r>
      <w:r w:rsidR="002D19BF" w:rsidRPr="0002571A">
        <w:fldChar w:fldCharType="separate"/>
      </w:r>
      <w:r w:rsidR="002D19BF" w:rsidRPr="0002571A">
        <w:t>Slika 2</w:t>
      </w:r>
      <w:r w:rsidR="002D19BF" w:rsidRPr="0002571A">
        <w:fldChar w:fldCharType="end"/>
      </w:r>
      <w:r w:rsidR="00706ACF" w:rsidRPr="0002571A">
        <w:t>.</w:t>
      </w:r>
      <w:r w:rsidR="0045601D" w:rsidRPr="0002571A">
        <w:t xml:space="preserve"> Veliki krog označuje vodjo, mali krogi</w:t>
      </w:r>
      <w:r w:rsidR="009A797D" w:rsidRPr="0002571A">
        <w:t xml:space="preserve"> pa č</w:t>
      </w:r>
      <w:r w:rsidR="0045601D" w:rsidRPr="0002571A">
        <w:t xml:space="preserve">lane. Pri preprostejših nalogah so uspešnejše skupine s 1. mrežo, </w:t>
      </w:r>
      <w:r w:rsidR="009A797D" w:rsidRPr="0002571A">
        <w:t>kjer je komunikacija posredna preko vodje, pri zapletenejših problemih pa skupine s 3. mrežo, pri kateri med seboj komu</w:t>
      </w:r>
      <w:r w:rsidR="0002571A">
        <w:t>ni</w:t>
      </w:r>
      <w:r w:rsidR="009A797D" w:rsidRPr="0002571A">
        <w:t>cirajo vsi.</w:t>
      </w:r>
    </w:p>
    <w:p w14:paraId="79C024B9" w14:textId="77777777" w:rsidR="002D19BF" w:rsidRPr="0002571A" w:rsidRDefault="0045601D" w:rsidP="002D19BF">
      <w:pPr>
        <w:keepNext/>
      </w:pPr>
      <w:r w:rsidRPr="0002571A">
        <w:rPr>
          <w:noProof/>
        </w:rPr>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0834F7FF" w:rsidR="00EF79DE" w:rsidRPr="0002571A" w:rsidRDefault="002D19BF" w:rsidP="002D19BF">
      <w:pPr>
        <w:pStyle w:val="Caption"/>
      </w:pPr>
      <w:bookmarkStart w:id="20" w:name="_Ref162524712"/>
      <w:bookmarkStart w:id="21" w:name="_Ref162524708"/>
      <w:bookmarkStart w:id="22" w:name="_Toc170115522"/>
      <w:r w:rsidRPr="0002571A">
        <w:t xml:space="preserve">Slika </w:t>
      </w:r>
      <w:r w:rsidRPr="0002571A">
        <w:fldChar w:fldCharType="begin"/>
      </w:r>
      <w:r w:rsidRPr="0002571A">
        <w:instrText xml:space="preserve"> SEQ Slika \* ARABIC </w:instrText>
      </w:r>
      <w:r w:rsidRPr="0002571A">
        <w:fldChar w:fldCharType="separate"/>
      </w:r>
      <w:r w:rsidR="00A83A74" w:rsidRPr="0002571A">
        <w:t>3</w:t>
      </w:r>
      <w:r w:rsidRPr="0002571A">
        <w:fldChar w:fldCharType="end"/>
      </w:r>
      <w:bookmarkEnd w:id="20"/>
      <w:r w:rsidRPr="0002571A">
        <w:t>: Komunikacijske mreže</w:t>
      </w:r>
      <w:r w:rsidR="00F80508" w:rsidRPr="0002571A">
        <w:t xml:space="preserve"> (prilagojeno po</w:t>
      </w:r>
      <w:r w:rsidR="0034244B" w:rsidRPr="0002571A">
        <w:t xml:space="preserve"> </w:t>
      </w:r>
      <w:r w:rsidR="0034244B" w:rsidRPr="0002571A">
        <w:fldChar w:fldCharType="begin"/>
      </w:r>
      <w:r w:rsidR="0034244B" w:rsidRPr="0002571A">
        <w:instrText xml:space="preserve"> ADDIN ZOTERO_ITEM CSL_CITATION {"citationID":"ablh1er5c5","properties":{"formattedCitation":"\\uldash{(Tomi\\uc0\\u263{}, 2003)}","plainCitation":"(Tomić, 2003)","noteIndex":0},"citationItems":[{"id":"7hdBjaiw/L58H04xa","uris":["http://zotero.org/users/local/1Uxvmohd/items/TAQDRDQU"],"itemData":{"id":"7hdBjaiw/L58H04xa","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4244B" w:rsidRPr="0002571A">
        <w:fldChar w:fldCharType="separate"/>
      </w:r>
      <w:r w:rsidR="0034244B" w:rsidRPr="0002571A">
        <w:rPr>
          <w:rFonts w:ascii="Calibri" w:hAnsi="Calibri" w:cs="Calibri"/>
          <w:kern w:val="0"/>
        </w:rPr>
        <w:t>Tomić, 2003)</w:t>
      </w:r>
      <w:r w:rsidR="0034244B" w:rsidRPr="0002571A">
        <w:fldChar w:fldCharType="end"/>
      </w:r>
      <w:r w:rsidRPr="0002571A">
        <w:t>.</w:t>
      </w:r>
      <w:bookmarkEnd w:id="21"/>
      <w:bookmarkEnd w:id="22"/>
    </w:p>
    <w:p w14:paraId="44AD53F1" w14:textId="3A5C9D17" w:rsidR="00554516" w:rsidRPr="0002571A" w:rsidRDefault="00324582" w:rsidP="00554516">
      <w:pPr>
        <w:pStyle w:val="Heading4"/>
      </w:pPr>
      <w:r w:rsidRPr="0002571A">
        <w:t>Tipične strategije dela v skupini</w:t>
      </w:r>
    </w:p>
    <w:p w14:paraId="4C13E75A" w14:textId="4948FDB7" w:rsidR="0014790E" w:rsidRPr="0002571A" w:rsidRDefault="0014790E" w:rsidP="0014790E">
      <w:r w:rsidRPr="0002571A">
        <w:t xml:space="preserve">Različne strategije dela v skupini ponujajo raznolike pristope k sodelovanju in učenju, prilagojene različnim učnim ciljem in potrebam. V nadaljevanju so predstavljene nekatere tipične strategije, ki se uporabljajo v izobraževanju za spodbujanje </w:t>
      </w:r>
      <w:proofErr w:type="spellStart"/>
      <w:r w:rsidRPr="0002571A">
        <w:t>kolaborativnega</w:t>
      </w:r>
      <w:proofErr w:type="spellEnd"/>
      <w:r w:rsidRPr="0002571A">
        <w:t xml:space="preserve"> in sodelovalnega učenja. Te metode vključujejo tako sodelovanje med učenci kot tudi strukturirane načine za doseganje konsenza in skupnih ciljev.</w:t>
      </w:r>
      <w:r w:rsidR="0050626B" w:rsidRPr="0002571A">
        <w:t xml:space="preserve"> Govora o večini </w:t>
      </w:r>
      <w:r w:rsidR="0002571A" w:rsidRPr="0002571A">
        <w:t>teh</w:t>
      </w:r>
      <w:r w:rsidR="0050626B" w:rsidRPr="0002571A">
        <w:t xml:space="preserve"> strategij je tudi na slovenskem, kot lahko vidimo </w:t>
      </w:r>
      <w:r w:rsidR="006C6125" w:rsidRPr="0002571A">
        <w:t xml:space="preserve">v e-učbeniku </w:t>
      </w:r>
      <w:r w:rsidR="006C6125" w:rsidRPr="0002571A">
        <w:fldChar w:fldCharType="begin"/>
      </w:r>
      <w:r w:rsidR="006C6125" w:rsidRPr="0002571A">
        <w:instrText xml:space="preserve"> ADDIN ZOTERO_ITEM CSL_CITATION {"citationID":"a23qnhiepf5","properties":{"formattedCitation":"\\uldash{(Rozman et al., 2023)}","plainCitation":"(Rozman et al., 2023)","noteIndex":0},"citationItems":[{"id":827,"uris":["http://zotero.org/users/local/ZlhuMgGE/items/UBWSKMST"],"itemData":{"id":827,"type":"book","edition":"0.5","event-place":"Maribor","publisher":"BICERO Ltd. &amp; projektna skupina iPeer","publisher-place":"Maribor","title":"Učenje s pomočjo vrstnikov – Metodologije in orodja(e-knjiga)","URL":"https://ipeer.org/wp-content/uploads/2023/07/iPeer-Methods-and-tools-OER-v06-TR-SL.pdf","author":[{"family":"Rozman","given":"Tomislav"},{"family":"Mingazova","given":"Nazlygul"},{"family":"Kliewe","given":"Thorsten"},{"family":"Duprey","given":"Brendan"},{"family":"Savova","given":"Velička"},{"family":"Gudaityte","given":"Vaiva"},{"family":"Constante Pereira","given":"Susana"}],"issued":{"date-parts":[["2023"]]}}}],"schema":"https://github.com/citation-style-language/schema/raw/master/csl-citation.json"} </w:instrText>
      </w:r>
      <w:r w:rsidR="006C6125" w:rsidRPr="0002571A">
        <w:fldChar w:fldCharType="separate"/>
      </w:r>
      <w:r w:rsidR="006C6125" w:rsidRPr="0002571A">
        <w:rPr>
          <w:rFonts w:ascii="Calibri" w:hAnsi="Calibri" w:cs="Calibri"/>
          <w:kern w:val="0"/>
        </w:rPr>
        <w:t>(Rozman et al., 2023)</w:t>
      </w:r>
      <w:r w:rsidR="006C6125" w:rsidRPr="0002571A">
        <w:fldChar w:fldCharType="end"/>
      </w:r>
      <w:r w:rsidR="006C6125" w:rsidRPr="0002571A">
        <w:t>.</w:t>
      </w:r>
    </w:p>
    <w:p w14:paraId="5F6A4DC9" w14:textId="2B7B9A98" w:rsidR="00ED036C" w:rsidRPr="0002571A" w:rsidRDefault="00090891" w:rsidP="00ED036C">
      <w:pPr>
        <w:pStyle w:val="ListParagraph"/>
        <w:numPr>
          <w:ilvl w:val="0"/>
          <w:numId w:val="9"/>
        </w:numPr>
      </w:pPr>
      <w:r w:rsidRPr="0002571A">
        <w:t xml:space="preserve">Skupine </w:t>
      </w:r>
      <w:proofErr w:type="spellStart"/>
      <w:r w:rsidRPr="0002571A">
        <w:t>strinjanja</w:t>
      </w:r>
      <w:r w:rsidR="008A4B62" w:rsidRPr="0002571A">
        <w:rPr>
          <w:vertAlign w:val="superscript"/>
        </w:rPr>
        <w:t>a</w:t>
      </w:r>
      <w:proofErr w:type="spellEnd"/>
      <w:r w:rsidRPr="0002571A">
        <w:t xml:space="preserve"> </w:t>
      </w:r>
      <w:r w:rsidR="008A4B62" w:rsidRPr="0002571A">
        <w:t xml:space="preserve">(angl. </w:t>
      </w:r>
      <w:proofErr w:type="spellStart"/>
      <w:r w:rsidR="00554516" w:rsidRPr="0002571A">
        <w:rPr>
          <w:i/>
          <w:iCs/>
        </w:rPr>
        <w:t>Consensus</w:t>
      </w:r>
      <w:proofErr w:type="spellEnd"/>
      <w:r w:rsidR="00554516" w:rsidRPr="0002571A">
        <w:rPr>
          <w:i/>
          <w:iCs/>
        </w:rPr>
        <w:t xml:space="preserve"> </w:t>
      </w:r>
      <w:proofErr w:type="spellStart"/>
      <w:r w:rsidR="00ED036C" w:rsidRPr="0002571A">
        <w:rPr>
          <w:i/>
          <w:iCs/>
        </w:rPr>
        <w:t>grou</w:t>
      </w:r>
      <w:r w:rsidR="008A4B62" w:rsidRPr="0002571A">
        <w:rPr>
          <w:i/>
          <w:iCs/>
        </w:rPr>
        <w:t>p</w:t>
      </w:r>
      <w:proofErr w:type="spellEnd"/>
      <w:r w:rsidR="008A4B62" w:rsidRPr="0002571A">
        <w:rPr>
          <w:i/>
          <w:iCs/>
        </w:rPr>
        <w:t>;</w:t>
      </w:r>
      <w:r w:rsidR="00ED036C" w:rsidRPr="0002571A">
        <w:t xml:space="preserve"> </w:t>
      </w:r>
      <w:r w:rsidR="00ED036C" w:rsidRPr="0002571A">
        <w:fldChar w:fldCharType="begin"/>
      </w:r>
      <w:r w:rsidR="00C25C9A" w:rsidRPr="0002571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rsidRPr="0002571A">
        <w:fldChar w:fldCharType="separate"/>
      </w:r>
      <w:r w:rsidR="00C25C9A" w:rsidRPr="0002571A">
        <w:rPr>
          <w:rFonts w:ascii="Calibri" w:hAnsi="Calibri" w:cs="Calibri"/>
        </w:rPr>
        <w:t>K. Bruffee, 1993)</w:t>
      </w:r>
      <w:r w:rsidR="00ED036C" w:rsidRPr="0002571A">
        <w:fldChar w:fldCharType="end"/>
      </w:r>
    </w:p>
    <w:p w14:paraId="5B18BDDC" w14:textId="267107A8" w:rsidR="00ED036C" w:rsidRPr="0002571A" w:rsidRDefault="00ED036C" w:rsidP="00ED036C">
      <w:pPr>
        <w:pStyle w:val="ListParagraph"/>
      </w:pPr>
      <w:r w:rsidRPr="0002571A">
        <w:t xml:space="preserve">V tej strategiji učenci </w:t>
      </w:r>
      <w:proofErr w:type="spellStart"/>
      <w:r w:rsidRPr="0002571A">
        <w:t>kolaborativno</w:t>
      </w:r>
      <w:proofErr w:type="spellEnd"/>
      <w:r w:rsidRPr="0002571A">
        <w:t xml:space="preserve"> rešujejo </w:t>
      </w:r>
      <w:r w:rsidR="008A4B62" w:rsidRPr="0002571A">
        <w:t>predvsem naloge</w:t>
      </w:r>
      <w:r w:rsidRPr="0002571A">
        <w:t xml:space="preserve"> in odprtega tipa, kjer med seboj debatirajo, kaj mislijo in vedo</w:t>
      </w:r>
      <w:r w:rsidR="008A4B62" w:rsidRPr="0002571A">
        <w:t>,</w:t>
      </w:r>
      <w:r w:rsidRPr="0002571A">
        <w:t xml:space="preserve"> s ciljem priti do neke vrste konsenza oziroma strinjanja, včasih tudi strinjanja v nestrinjanju.</w:t>
      </w:r>
    </w:p>
    <w:p w14:paraId="250DC9C6" w14:textId="4C35D39A" w:rsidR="00ED036C" w:rsidRPr="0002571A" w:rsidRDefault="008A4B62" w:rsidP="00ED036C">
      <w:pPr>
        <w:pStyle w:val="ListParagraph"/>
        <w:numPr>
          <w:ilvl w:val="0"/>
          <w:numId w:val="9"/>
        </w:numPr>
      </w:pPr>
      <w:r w:rsidRPr="0002571A">
        <w:t xml:space="preserve">Vrstniško </w:t>
      </w:r>
      <w:proofErr w:type="spellStart"/>
      <w:r w:rsidRPr="0002571A">
        <w:t>tutoriranje</w:t>
      </w:r>
      <w:r w:rsidRPr="0002571A">
        <w:rPr>
          <w:vertAlign w:val="superscript"/>
        </w:rPr>
        <w:t>a</w:t>
      </w:r>
      <w:proofErr w:type="spellEnd"/>
      <w:r w:rsidRPr="0002571A">
        <w:t xml:space="preserve"> (tudi </w:t>
      </w:r>
      <w:proofErr w:type="spellStart"/>
      <w:r w:rsidRPr="0002571A">
        <w:t>mentoriranje</w:t>
      </w:r>
      <w:proofErr w:type="spellEnd"/>
      <w:r w:rsidRPr="0002571A">
        <w:t xml:space="preserve">) (angl. </w:t>
      </w:r>
      <w:r w:rsidR="00C25C9A" w:rsidRPr="0002571A">
        <w:rPr>
          <w:i/>
          <w:iCs/>
        </w:rPr>
        <w:t xml:space="preserve">Peer </w:t>
      </w:r>
      <w:proofErr w:type="spellStart"/>
      <w:r w:rsidR="00C25C9A" w:rsidRPr="0002571A">
        <w:rPr>
          <w:i/>
          <w:iCs/>
        </w:rPr>
        <w:t>tutoring</w:t>
      </w:r>
      <w:proofErr w:type="spellEnd"/>
      <w:r w:rsidRPr="0002571A">
        <w:t>;</w:t>
      </w:r>
      <w:r w:rsidR="00C25C9A" w:rsidRPr="0002571A">
        <w:t xml:space="preserve"> </w:t>
      </w:r>
      <w:r w:rsidR="00C25C9A" w:rsidRPr="0002571A">
        <w:fldChar w:fldCharType="begin"/>
      </w:r>
      <w:r w:rsidR="00C25C9A" w:rsidRPr="0002571A">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rsidR="00C25C9A" w:rsidRPr="0002571A">
        <w:fldChar w:fldCharType="separate"/>
      </w:r>
      <w:r w:rsidR="00C25C9A" w:rsidRPr="0002571A">
        <w:rPr>
          <w:rFonts w:ascii="Calibri" w:hAnsi="Calibri" w:cs="Calibri"/>
        </w:rPr>
        <w:t>K. A. Bruffee, 1984)</w:t>
      </w:r>
      <w:r w:rsidR="00C25C9A" w:rsidRPr="0002571A">
        <w:fldChar w:fldCharType="end"/>
      </w:r>
    </w:p>
    <w:p w14:paraId="6DE161D8" w14:textId="0D6F5852" w:rsidR="00C25C9A" w:rsidRPr="0002571A" w:rsidRDefault="00C25C9A" w:rsidP="00C25C9A">
      <w:pPr>
        <w:pStyle w:val="ListParagraph"/>
      </w:pPr>
      <w:r w:rsidRPr="0002571A">
        <w:lastRenderedPageBreak/>
        <w:t xml:space="preserve">V sistemu </w:t>
      </w:r>
      <w:r w:rsidR="008A4B62" w:rsidRPr="0002571A">
        <w:t xml:space="preserve">vrstniškega </w:t>
      </w:r>
      <w:proofErr w:type="spellStart"/>
      <w:r w:rsidRPr="0002571A">
        <w:t>tutoriranja</w:t>
      </w:r>
      <w:proofErr w:type="spellEnd"/>
      <w:r w:rsidRPr="0002571A">
        <w:t xml:space="preserve"> so učenci, ki navadno globje razumejo dano študijsko področje pozvani, da pomagajo na tem področju učno šibkejšim.</w:t>
      </w:r>
    </w:p>
    <w:p w14:paraId="73BADB65" w14:textId="4EA511F6" w:rsidR="00ED036C" w:rsidRPr="0002571A" w:rsidRDefault="008A4B62" w:rsidP="00C25C9A">
      <w:pPr>
        <w:pStyle w:val="ListParagraph"/>
        <w:numPr>
          <w:ilvl w:val="0"/>
          <w:numId w:val="9"/>
        </w:numPr>
      </w:pPr>
      <w:proofErr w:type="spellStart"/>
      <w:r w:rsidRPr="0002571A">
        <w:t>Kolaborativno</w:t>
      </w:r>
      <w:proofErr w:type="spellEnd"/>
      <w:r w:rsidRPr="0002571A">
        <w:t xml:space="preserve"> </w:t>
      </w:r>
      <w:proofErr w:type="spellStart"/>
      <w:r w:rsidRPr="0002571A">
        <w:t>pisanje</w:t>
      </w:r>
      <w:r w:rsidR="00620E9E" w:rsidRPr="0002571A">
        <w:rPr>
          <w:vertAlign w:val="superscript"/>
        </w:rPr>
        <w:t>a</w:t>
      </w:r>
      <w:proofErr w:type="spellEnd"/>
      <w:r w:rsidR="00C25C9A" w:rsidRPr="0002571A">
        <w:t xml:space="preserve"> </w:t>
      </w:r>
      <w:r w:rsidRPr="0002571A">
        <w:t xml:space="preserve"> (angl. </w:t>
      </w:r>
      <w:proofErr w:type="spellStart"/>
      <w:r w:rsidRPr="0002571A">
        <w:rPr>
          <w:i/>
          <w:iCs/>
        </w:rPr>
        <w:t>Collaborative</w:t>
      </w:r>
      <w:proofErr w:type="spellEnd"/>
      <w:r w:rsidRPr="0002571A">
        <w:rPr>
          <w:i/>
          <w:iCs/>
        </w:rPr>
        <w:t xml:space="preserve"> </w:t>
      </w:r>
      <w:proofErr w:type="spellStart"/>
      <w:r w:rsidRPr="0002571A">
        <w:rPr>
          <w:i/>
          <w:iCs/>
        </w:rPr>
        <w:t>writing</w:t>
      </w:r>
      <w:proofErr w:type="spellEnd"/>
      <w:r w:rsidRPr="0002571A">
        <w:t xml:space="preserve">; </w:t>
      </w:r>
      <w:r w:rsidR="00C25C9A" w:rsidRPr="0002571A">
        <w:fldChar w:fldCharType="begin"/>
      </w:r>
      <w:r w:rsidR="00C25C9A" w:rsidRPr="0002571A">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rsidR="00C25C9A" w:rsidRPr="0002571A">
        <w:fldChar w:fldCharType="separate"/>
      </w:r>
      <w:proofErr w:type="spellStart"/>
      <w:r w:rsidR="00C25C9A" w:rsidRPr="0002571A">
        <w:rPr>
          <w:rFonts w:ascii="Calibri" w:hAnsi="Calibri" w:cs="Calibri"/>
        </w:rPr>
        <w:t>Henschen</w:t>
      </w:r>
      <w:proofErr w:type="spellEnd"/>
      <w:r w:rsidR="00C25C9A" w:rsidRPr="0002571A">
        <w:rPr>
          <w:rFonts w:ascii="Calibri" w:hAnsi="Calibri" w:cs="Calibri"/>
        </w:rPr>
        <w:t xml:space="preserve"> &amp; Sidlow, 1990)</w:t>
      </w:r>
      <w:r w:rsidR="00C25C9A" w:rsidRPr="0002571A">
        <w:fldChar w:fldCharType="end"/>
      </w:r>
    </w:p>
    <w:p w14:paraId="475AD31F" w14:textId="43E70094" w:rsidR="00C25C9A" w:rsidRPr="0002571A" w:rsidRDefault="00C25C9A" w:rsidP="00C25C9A">
      <w:pPr>
        <w:pStyle w:val="ListParagraph"/>
      </w:pPr>
      <w:r w:rsidRPr="0002571A">
        <w:t>Metoda je zelo podobna skupini strinjanja, le da je tu končni rezultat naloge napisana vsebina.</w:t>
      </w:r>
    </w:p>
    <w:p w14:paraId="057A54A8" w14:textId="4ACC0793" w:rsidR="00C25C9A" w:rsidRPr="0002571A" w:rsidRDefault="008A4B62" w:rsidP="00C25C9A">
      <w:pPr>
        <w:pStyle w:val="ListParagraph"/>
        <w:numPr>
          <w:ilvl w:val="0"/>
          <w:numId w:val="9"/>
        </w:numPr>
      </w:pPr>
      <w:r w:rsidRPr="0002571A">
        <w:t xml:space="preserve">Recipročno </w:t>
      </w:r>
      <w:proofErr w:type="spellStart"/>
      <w:r w:rsidRPr="0002571A">
        <w:t>učenje</w:t>
      </w:r>
      <w:r w:rsidRPr="0002571A">
        <w:rPr>
          <w:vertAlign w:val="superscript"/>
        </w:rPr>
        <w:t>a</w:t>
      </w:r>
      <w:proofErr w:type="spellEnd"/>
      <w:r w:rsidRPr="0002571A">
        <w:t xml:space="preserve"> (tudi vzajemno poučevanje)</w:t>
      </w:r>
      <w:r w:rsidR="00C965F6" w:rsidRPr="0002571A">
        <w:t xml:space="preserve"> </w:t>
      </w:r>
      <w:r w:rsidRPr="0002571A">
        <w:t xml:space="preserve">(angl. </w:t>
      </w:r>
      <w:proofErr w:type="spellStart"/>
      <w:r w:rsidRPr="0002571A">
        <w:rPr>
          <w:i/>
          <w:iCs/>
        </w:rPr>
        <w:t>Reciprocal</w:t>
      </w:r>
      <w:proofErr w:type="spellEnd"/>
      <w:r w:rsidRPr="0002571A">
        <w:rPr>
          <w:i/>
          <w:iCs/>
        </w:rPr>
        <w:t xml:space="preserve"> </w:t>
      </w:r>
      <w:proofErr w:type="spellStart"/>
      <w:r w:rsidRPr="0002571A">
        <w:rPr>
          <w:i/>
          <w:iCs/>
        </w:rPr>
        <w:t>teaching</w:t>
      </w:r>
      <w:proofErr w:type="spellEnd"/>
      <w:r w:rsidRPr="0002571A">
        <w:t xml:space="preserve">; </w:t>
      </w:r>
      <w:r w:rsidR="00C965F6" w:rsidRPr="0002571A">
        <w:fldChar w:fldCharType="begin"/>
      </w:r>
      <w:r w:rsidR="00C965F6" w:rsidRPr="0002571A">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rsidRPr="0002571A">
        <w:fldChar w:fldCharType="separate"/>
      </w:r>
      <w:proofErr w:type="spellStart"/>
      <w:r w:rsidR="00C965F6" w:rsidRPr="0002571A">
        <w:rPr>
          <w:rFonts w:ascii="Calibri" w:hAnsi="Calibri" w:cs="Calibri"/>
        </w:rPr>
        <w:t>Oo</w:t>
      </w:r>
      <w:proofErr w:type="spellEnd"/>
      <w:r w:rsidR="00C965F6" w:rsidRPr="0002571A">
        <w:rPr>
          <w:rFonts w:ascii="Calibri" w:hAnsi="Calibri" w:cs="Calibri"/>
        </w:rPr>
        <w:t xml:space="preserve"> et al., 2021)</w:t>
      </w:r>
      <w:r w:rsidR="00C965F6" w:rsidRPr="0002571A">
        <w:fldChar w:fldCharType="end"/>
      </w:r>
    </w:p>
    <w:p w14:paraId="6379B268" w14:textId="33238EB2" w:rsidR="00C965F6" w:rsidRPr="0002571A" w:rsidRDefault="00C965F6" w:rsidP="00C965F6">
      <w:pPr>
        <w:pStyle w:val="ListParagraph"/>
      </w:pPr>
      <w:r w:rsidRPr="0002571A">
        <w:t xml:space="preserve">Recipročno učenje zavzema strategije napovedovanja, spraševanja, razlaganja in obnavljanja </w:t>
      </w:r>
      <w:r w:rsidR="00E71606" w:rsidRPr="0002571A">
        <w:t>besedil</w:t>
      </w:r>
      <w:r w:rsidR="008A4B62" w:rsidRPr="0002571A">
        <w:t xml:space="preserve"> med učiteljem in člani skupin ali samo člani med sabo</w:t>
      </w:r>
      <w:r w:rsidR="00E71606" w:rsidRPr="0002571A">
        <w:t xml:space="preserve"> in je namenjeno predvsem izboljševanju bralnega razumevanja in širjenju besednega zaklada.</w:t>
      </w:r>
    </w:p>
    <w:p w14:paraId="4010A79B" w14:textId="6650DB0C" w:rsidR="00C25C9A" w:rsidRPr="0002571A" w:rsidRDefault="00E71606" w:rsidP="00C25C9A">
      <w:pPr>
        <w:pStyle w:val="ListParagraph"/>
        <w:numPr>
          <w:ilvl w:val="0"/>
          <w:numId w:val="9"/>
        </w:numPr>
      </w:pPr>
      <w:r w:rsidRPr="0002571A">
        <w:t xml:space="preserve">Učne </w:t>
      </w:r>
      <w:proofErr w:type="spellStart"/>
      <w:r w:rsidRPr="0002571A">
        <w:t>skupnosti</w:t>
      </w:r>
      <w:r w:rsidR="00620E9E" w:rsidRPr="0002571A">
        <w:rPr>
          <w:vertAlign w:val="superscript"/>
        </w:rPr>
        <w:t>a</w:t>
      </w:r>
      <w:proofErr w:type="spellEnd"/>
      <w:r w:rsidRPr="0002571A">
        <w:t xml:space="preserve"> (angl. </w:t>
      </w:r>
      <w:proofErr w:type="spellStart"/>
      <w:r w:rsidRPr="0002571A">
        <w:rPr>
          <w:i/>
          <w:iCs/>
        </w:rPr>
        <w:t>learning</w:t>
      </w:r>
      <w:proofErr w:type="spellEnd"/>
      <w:r w:rsidRPr="0002571A">
        <w:rPr>
          <w:i/>
          <w:iCs/>
        </w:rPr>
        <w:t xml:space="preserve"> </w:t>
      </w:r>
      <w:proofErr w:type="spellStart"/>
      <w:r w:rsidRPr="0002571A">
        <w:rPr>
          <w:i/>
          <w:iCs/>
        </w:rPr>
        <w:t>communities</w:t>
      </w:r>
      <w:proofErr w:type="spellEnd"/>
      <w:r w:rsidR="00A004DF" w:rsidRPr="0002571A">
        <w:rPr>
          <w:i/>
          <w:iCs/>
        </w:rPr>
        <w:t>;</w:t>
      </w:r>
      <w:r w:rsidR="00661B89" w:rsidRPr="0002571A">
        <w:t xml:space="preserve"> </w:t>
      </w:r>
      <w:r w:rsidR="00661B89" w:rsidRPr="0002571A">
        <w:fldChar w:fldCharType="begin"/>
      </w:r>
      <w:r w:rsidR="00661B89" w:rsidRPr="0002571A">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rsidRPr="0002571A">
        <w:fldChar w:fldCharType="separate"/>
      </w:r>
      <w:proofErr w:type="spellStart"/>
      <w:r w:rsidR="00661B89" w:rsidRPr="0002571A">
        <w:rPr>
          <w:rFonts w:ascii="Calibri" w:hAnsi="Calibri" w:cs="Calibri"/>
        </w:rPr>
        <w:t>Seufert</w:t>
      </w:r>
      <w:proofErr w:type="spellEnd"/>
      <w:r w:rsidR="00661B89" w:rsidRPr="0002571A">
        <w:rPr>
          <w:rFonts w:ascii="Calibri" w:hAnsi="Calibri" w:cs="Calibri"/>
        </w:rPr>
        <w:t xml:space="preserve"> et al., 2020)</w:t>
      </w:r>
      <w:r w:rsidR="00661B89" w:rsidRPr="0002571A">
        <w:fldChar w:fldCharType="end"/>
      </w:r>
    </w:p>
    <w:p w14:paraId="4256EDE4" w14:textId="3DFB41CD" w:rsidR="00E71606" w:rsidRPr="0002571A" w:rsidRDefault="006777C1" w:rsidP="00E71606">
      <w:pPr>
        <w:pStyle w:val="ListParagraph"/>
      </w:pPr>
      <w:r w:rsidRPr="0002571A">
        <w:t xml:space="preserve">Učno skupnost predstavlja </w:t>
      </w:r>
      <w:r w:rsidR="008D560E" w:rsidRPr="0002571A">
        <w:t>skupina dijakov, ki si delijo akademske cilje in se redno srečujejo, da skupaj obravnavajo določeno snov. Te skupine se pojavijo predvsem na univerzah.</w:t>
      </w:r>
    </w:p>
    <w:p w14:paraId="31C456EC" w14:textId="45BA85A2" w:rsidR="00C25C9A" w:rsidRPr="0002571A" w:rsidRDefault="00BC3123" w:rsidP="00C25C9A">
      <w:pPr>
        <w:pStyle w:val="ListParagraph"/>
        <w:numPr>
          <w:ilvl w:val="0"/>
          <w:numId w:val="9"/>
        </w:numPr>
      </w:pPr>
      <w:r w:rsidRPr="0002571A">
        <w:t xml:space="preserve">Timsko </w:t>
      </w:r>
      <w:proofErr w:type="spellStart"/>
      <w:r w:rsidRPr="0002571A">
        <w:t>učenje</w:t>
      </w:r>
      <w:r w:rsidRPr="0002571A">
        <w:rPr>
          <w:vertAlign w:val="superscript"/>
        </w:rPr>
        <w:t>a</w:t>
      </w:r>
      <w:proofErr w:type="spellEnd"/>
      <w:r w:rsidRPr="0002571A">
        <w:t xml:space="preserve"> (angl. </w:t>
      </w:r>
      <w:r w:rsidR="00C25C9A" w:rsidRPr="0002571A">
        <w:rPr>
          <w:i/>
          <w:iCs/>
        </w:rPr>
        <w:t>Team-</w:t>
      </w:r>
      <w:proofErr w:type="spellStart"/>
      <w:r w:rsidR="00C25C9A" w:rsidRPr="0002571A">
        <w:rPr>
          <w:i/>
          <w:iCs/>
        </w:rPr>
        <w:t>based</w:t>
      </w:r>
      <w:proofErr w:type="spellEnd"/>
      <w:r w:rsidR="00C25C9A" w:rsidRPr="0002571A">
        <w:rPr>
          <w:i/>
          <w:iCs/>
        </w:rPr>
        <w:t xml:space="preserve"> </w:t>
      </w:r>
      <w:proofErr w:type="spellStart"/>
      <w:r w:rsidR="00C25C9A" w:rsidRPr="0002571A">
        <w:rPr>
          <w:i/>
          <w:iCs/>
        </w:rPr>
        <w:t>learning</w:t>
      </w:r>
      <w:proofErr w:type="spellEnd"/>
      <w:r w:rsidRPr="0002571A">
        <w:t>;</w:t>
      </w:r>
      <w:r w:rsidR="007766F5" w:rsidRPr="0002571A">
        <w:t xml:space="preserve"> </w:t>
      </w:r>
      <w:r w:rsidR="007766F5" w:rsidRPr="0002571A">
        <w:fldChar w:fldCharType="begin"/>
      </w:r>
      <w:r w:rsidR="007766F5" w:rsidRPr="0002571A">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rsidRPr="0002571A">
        <w:fldChar w:fldCharType="separate"/>
      </w:r>
      <w:proofErr w:type="spellStart"/>
      <w:r w:rsidR="007766F5" w:rsidRPr="0002571A">
        <w:rPr>
          <w:rFonts w:ascii="Calibri" w:hAnsi="Calibri" w:cs="Calibri"/>
        </w:rPr>
        <w:t>Michaelsen</w:t>
      </w:r>
      <w:proofErr w:type="spellEnd"/>
      <w:r w:rsidR="007766F5" w:rsidRPr="0002571A">
        <w:rPr>
          <w:rFonts w:ascii="Calibri" w:hAnsi="Calibri" w:cs="Calibri"/>
        </w:rPr>
        <w:t xml:space="preserve"> et al., 2023)</w:t>
      </w:r>
      <w:r w:rsidR="007766F5" w:rsidRPr="0002571A">
        <w:fldChar w:fldCharType="end"/>
      </w:r>
    </w:p>
    <w:p w14:paraId="71A93AFC" w14:textId="3006C467" w:rsidR="007766F5" w:rsidRPr="0002571A" w:rsidRDefault="00BC3123" w:rsidP="007766F5">
      <w:pPr>
        <w:pStyle w:val="ListParagraph"/>
      </w:pPr>
      <w:r w:rsidRPr="0002571A">
        <w:t>Timsko učenje</w:t>
      </w:r>
      <w:r w:rsidR="007766F5" w:rsidRPr="0002571A">
        <w:t xml:space="preserve"> je pedagoška strategija, kjer učenci najprej individualno pregledajo učni material. Nato najprej individualno rešijo test, za tem pa še v skupini. Temu sledijo vprašanja učitelju, kjer se razvije debata.</w:t>
      </w:r>
    </w:p>
    <w:p w14:paraId="122D8FF5" w14:textId="54C19678" w:rsidR="00C25C9A" w:rsidRPr="0002571A" w:rsidRDefault="003F252B" w:rsidP="00C25C9A">
      <w:pPr>
        <w:pStyle w:val="ListParagraph"/>
        <w:numPr>
          <w:ilvl w:val="0"/>
          <w:numId w:val="9"/>
        </w:numPr>
      </w:pPr>
      <w:r w:rsidRPr="0002571A">
        <w:t xml:space="preserve">Razmišljaj, izmenjaj v paru, </w:t>
      </w:r>
      <w:proofErr w:type="spellStart"/>
      <w:r w:rsidRPr="0002571A">
        <w:t>deli</w:t>
      </w:r>
      <w:r w:rsidRPr="0002571A">
        <w:rPr>
          <w:vertAlign w:val="superscript"/>
        </w:rPr>
        <w:t>b</w:t>
      </w:r>
      <w:proofErr w:type="spellEnd"/>
      <w:r w:rsidRPr="0002571A">
        <w:rPr>
          <w:i/>
          <w:iCs/>
        </w:rPr>
        <w:t xml:space="preserve"> </w:t>
      </w:r>
      <w:r w:rsidRPr="0002571A">
        <w:t xml:space="preserve">(angl. </w:t>
      </w:r>
      <w:proofErr w:type="spellStart"/>
      <w:r w:rsidR="00C25C9A" w:rsidRPr="0002571A">
        <w:rPr>
          <w:i/>
          <w:iCs/>
        </w:rPr>
        <w:t>Think-Pair-Share</w:t>
      </w:r>
      <w:proofErr w:type="spellEnd"/>
      <w:r w:rsidRPr="0002571A">
        <w:rPr>
          <w:i/>
          <w:iCs/>
        </w:rPr>
        <w:t>;</w:t>
      </w:r>
      <w:r w:rsidR="005720C8" w:rsidRPr="0002571A">
        <w:t xml:space="preserve"> </w:t>
      </w:r>
      <w:r w:rsidR="005720C8" w:rsidRPr="0002571A">
        <w:fldChar w:fldCharType="begin"/>
      </w:r>
      <w:r w:rsidR="005720C8" w:rsidRPr="0002571A">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rsidRPr="0002571A">
        <w:fldChar w:fldCharType="separate"/>
      </w:r>
      <w:proofErr w:type="spellStart"/>
      <w:r w:rsidR="005720C8" w:rsidRPr="0002571A">
        <w:rPr>
          <w:rFonts w:ascii="Calibri" w:hAnsi="Calibri" w:cs="Calibri"/>
        </w:rPr>
        <w:t>Puspita</w:t>
      </w:r>
      <w:proofErr w:type="spellEnd"/>
      <w:r w:rsidR="005720C8" w:rsidRPr="0002571A">
        <w:rPr>
          <w:rFonts w:ascii="Calibri" w:hAnsi="Calibri" w:cs="Calibri"/>
        </w:rPr>
        <w:t xml:space="preserve"> </w:t>
      </w:r>
      <w:proofErr w:type="spellStart"/>
      <w:r w:rsidR="005720C8" w:rsidRPr="0002571A">
        <w:rPr>
          <w:rFonts w:ascii="Calibri" w:hAnsi="Calibri" w:cs="Calibri"/>
        </w:rPr>
        <w:t>Dewi</w:t>
      </w:r>
      <w:proofErr w:type="spellEnd"/>
      <w:r w:rsidR="005720C8" w:rsidRPr="0002571A">
        <w:rPr>
          <w:rFonts w:ascii="Calibri" w:hAnsi="Calibri" w:cs="Calibri"/>
        </w:rPr>
        <w:t>, 2023)</w:t>
      </w:r>
      <w:r w:rsidR="005720C8" w:rsidRPr="0002571A">
        <w:fldChar w:fldCharType="end"/>
      </w:r>
    </w:p>
    <w:p w14:paraId="5B2AC12D" w14:textId="46255893" w:rsidR="00113353" w:rsidRPr="0002571A" w:rsidRDefault="00113353" w:rsidP="00113353">
      <w:pPr>
        <w:pStyle w:val="ListParagraph"/>
      </w:pPr>
      <w:proofErr w:type="spellStart"/>
      <w:r w:rsidRPr="0002571A">
        <w:t>Think</w:t>
      </w:r>
      <w:proofErr w:type="spellEnd"/>
      <w:r w:rsidRPr="0002571A">
        <w:t xml:space="preserve"> </w:t>
      </w:r>
      <w:proofErr w:type="spellStart"/>
      <w:r w:rsidRPr="0002571A">
        <w:t>pa</w:t>
      </w:r>
      <w:r w:rsidR="00845BA0" w:rsidRPr="0002571A">
        <w:t>i</w:t>
      </w:r>
      <w:r w:rsidRPr="0002571A">
        <w:t>r</w:t>
      </w:r>
      <w:proofErr w:type="spellEnd"/>
      <w:r w:rsidRPr="0002571A">
        <w:t xml:space="preserve"> </w:t>
      </w:r>
      <w:proofErr w:type="spellStart"/>
      <w:r w:rsidRPr="0002571A">
        <w:t>share</w:t>
      </w:r>
      <w:proofErr w:type="spellEnd"/>
      <w:r w:rsidRPr="0002571A">
        <w:t xml:space="preserve"> je pristop, kjer morajo učenci najprej v tišini individualno razmisliti o nalogi odprtega tipa. Temu sledi kratko delo v paru, nazadnje pa diskusija celotnega razreda.</w:t>
      </w:r>
    </w:p>
    <w:p w14:paraId="5C88C3AE" w14:textId="6AD550AB" w:rsidR="00661B89" w:rsidRPr="0002571A" w:rsidRDefault="006A0CE0" w:rsidP="00C25C9A">
      <w:pPr>
        <w:pStyle w:val="ListParagraph"/>
        <w:numPr>
          <w:ilvl w:val="0"/>
          <w:numId w:val="9"/>
        </w:numPr>
      </w:pPr>
      <w:proofErr w:type="spellStart"/>
      <w:r w:rsidRPr="0002571A">
        <w:t>Sestavljanka</w:t>
      </w:r>
      <w:r w:rsidRPr="0002571A">
        <w:rPr>
          <w:vertAlign w:val="superscript"/>
        </w:rPr>
        <w:t>b</w:t>
      </w:r>
      <w:proofErr w:type="spellEnd"/>
      <w:r w:rsidRPr="0002571A">
        <w:t xml:space="preserve"> (angl. </w:t>
      </w:r>
      <w:proofErr w:type="spellStart"/>
      <w:r w:rsidR="00661B89" w:rsidRPr="0002571A">
        <w:rPr>
          <w:i/>
          <w:iCs/>
        </w:rPr>
        <w:t>Jigsaw</w:t>
      </w:r>
      <w:proofErr w:type="spellEnd"/>
      <w:r w:rsidRPr="0002571A">
        <w:rPr>
          <w:i/>
          <w:iCs/>
        </w:rPr>
        <w:t>;</w:t>
      </w:r>
      <w:r w:rsidR="00113353" w:rsidRPr="0002571A">
        <w:t xml:space="preserve"> </w:t>
      </w:r>
      <w:r w:rsidR="00113353" w:rsidRPr="0002571A">
        <w:fldChar w:fldCharType="begin"/>
      </w:r>
      <w:r w:rsidR="00113353" w:rsidRPr="0002571A">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rsidRPr="0002571A">
        <w:fldChar w:fldCharType="separate"/>
      </w:r>
      <w:proofErr w:type="spellStart"/>
      <w:r w:rsidR="00113353" w:rsidRPr="0002571A">
        <w:rPr>
          <w:rFonts w:ascii="Calibri" w:hAnsi="Calibri" w:cs="Calibri"/>
        </w:rPr>
        <w:t>Jeppu</w:t>
      </w:r>
      <w:proofErr w:type="spellEnd"/>
      <w:r w:rsidR="00113353" w:rsidRPr="0002571A">
        <w:rPr>
          <w:rFonts w:ascii="Calibri" w:hAnsi="Calibri" w:cs="Calibri"/>
        </w:rPr>
        <w:t xml:space="preserve"> et </w:t>
      </w:r>
      <w:proofErr w:type="spellStart"/>
      <w:r w:rsidR="00113353" w:rsidRPr="0002571A">
        <w:rPr>
          <w:rFonts w:ascii="Calibri" w:hAnsi="Calibri" w:cs="Calibri"/>
        </w:rPr>
        <w:t>al</w:t>
      </w:r>
      <w:proofErr w:type="spellEnd"/>
      <w:r w:rsidR="00113353" w:rsidRPr="0002571A">
        <w:rPr>
          <w:rFonts w:ascii="Calibri" w:hAnsi="Calibri" w:cs="Calibri"/>
        </w:rPr>
        <w:t>., 2023)</w:t>
      </w:r>
      <w:r w:rsidR="00113353" w:rsidRPr="0002571A">
        <w:fldChar w:fldCharType="end"/>
      </w:r>
    </w:p>
    <w:p w14:paraId="7FD32292" w14:textId="233720FE" w:rsidR="00113353" w:rsidRPr="0002571A" w:rsidRDefault="00531213" w:rsidP="00113353">
      <w:pPr>
        <w:pStyle w:val="ListParagraph"/>
      </w:pPr>
      <w:r w:rsidRPr="0002571A">
        <w:t xml:space="preserve">Sestavljanka je tehnika, kjer razred razdelimo na več skupin, ki se osredotočijo </w:t>
      </w:r>
      <w:r w:rsidR="006A0CE0" w:rsidRPr="0002571A">
        <w:t xml:space="preserve">vsaka </w:t>
      </w:r>
      <w:r w:rsidRPr="0002571A">
        <w:t>na svojo nalogo</w:t>
      </w:r>
      <w:r w:rsidR="006A0CE0" w:rsidRPr="0002571A">
        <w:t>. Proti koncu</w:t>
      </w:r>
      <w:r w:rsidRPr="0002571A">
        <w:t xml:space="preserve"> te skupine sestavimo v celoto. Navadno posameznik</w:t>
      </w:r>
      <w:r w:rsidR="006A0CE0" w:rsidRPr="0002571A">
        <w:t xml:space="preserve"> (iz vsake skupine se izbere vodjo)</w:t>
      </w:r>
      <w:r w:rsidRPr="0002571A">
        <w:t xml:space="preserve"> postane strokovnjak vprašanja oziroma področja in deli svoje znanje z ostalimi.</w:t>
      </w:r>
    </w:p>
    <w:p w14:paraId="77230563" w14:textId="773D0866" w:rsidR="00661B89" w:rsidRPr="0002571A" w:rsidRDefault="000F3814" w:rsidP="00661B89">
      <w:pPr>
        <w:pStyle w:val="ListParagraph"/>
        <w:numPr>
          <w:ilvl w:val="0"/>
          <w:numId w:val="9"/>
        </w:numPr>
      </w:pPr>
      <w:r w:rsidRPr="0002571A">
        <w:t xml:space="preserve">Skupinska </w:t>
      </w:r>
      <w:proofErr w:type="spellStart"/>
      <w:r w:rsidRPr="0002571A">
        <w:t>preiskava</w:t>
      </w:r>
      <w:r w:rsidRPr="0002571A">
        <w:rPr>
          <w:vertAlign w:val="superscript"/>
        </w:rPr>
        <w:t>b</w:t>
      </w:r>
      <w:proofErr w:type="spellEnd"/>
      <w:r w:rsidRPr="0002571A">
        <w:t xml:space="preserve"> (angl. </w:t>
      </w:r>
      <w:proofErr w:type="spellStart"/>
      <w:r w:rsidR="00661B89" w:rsidRPr="0002571A">
        <w:rPr>
          <w:i/>
          <w:iCs/>
        </w:rPr>
        <w:t>Group</w:t>
      </w:r>
      <w:proofErr w:type="spellEnd"/>
      <w:r w:rsidR="00661B89" w:rsidRPr="0002571A">
        <w:rPr>
          <w:i/>
          <w:iCs/>
        </w:rPr>
        <w:t xml:space="preserve"> </w:t>
      </w:r>
      <w:proofErr w:type="spellStart"/>
      <w:r w:rsidR="00661B89" w:rsidRPr="0002571A">
        <w:rPr>
          <w:i/>
          <w:iCs/>
        </w:rPr>
        <w:t>investigation</w:t>
      </w:r>
      <w:proofErr w:type="spellEnd"/>
      <w:r w:rsidRPr="0002571A">
        <w:t xml:space="preserve">; </w:t>
      </w:r>
      <w:r w:rsidR="00E06F62" w:rsidRPr="0002571A">
        <w:fldChar w:fldCharType="begin"/>
      </w:r>
      <w:r w:rsidR="00E06F62" w:rsidRPr="0002571A">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rsidRPr="0002571A">
        <w:fldChar w:fldCharType="separate"/>
      </w:r>
      <w:proofErr w:type="spellStart"/>
      <w:r w:rsidR="00E06F62" w:rsidRPr="0002571A">
        <w:rPr>
          <w:rFonts w:ascii="Calibri" w:hAnsi="Calibri" w:cs="Calibri"/>
        </w:rPr>
        <w:t>Sharan</w:t>
      </w:r>
      <w:proofErr w:type="spellEnd"/>
      <w:r w:rsidR="00E06F62" w:rsidRPr="0002571A">
        <w:rPr>
          <w:rFonts w:ascii="Calibri" w:hAnsi="Calibri" w:cs="Calibri"/>
        </w:rPr>
        <w:t xml:space="preserve"> &amp; Sharan, 1990)</w:t>
      </w:r>
      <w:r w:rsidR="00E06F62" w:rsidRPr="0002571A">
        <w:fldChar w:fldCharType="end"/>
      </w:r>
    </w:p>
    <w:p w14:paraId="17BEC47D" w14:textId="561CC707" w:rsidR="00E06F62" w:rsidRPr="0002571A" w:rsidRDefault="00E06F62" w:rsidP="00E06F62">
      <w:pPr>
        <w:pStyle w:val="ListParagraph"/>
      </w:pPr>
      <w:r w:rsidRPr="0002571A">
        <w:t xml:space="preserve">Tehnika, ki sloni na filozofiji Johna </w:t>
      </w:r>
      <w:proofErr w:type="spellStart"/>
      <w:r w:rsidRPr="0002571A">
        <w:t>Deweya</w:t>
      </w:r>
      <w:proofErr w:type="spellEnd"/>
      <w:r w:rsidRPr="0002571A">
        <w:t xml:space="preserve"> je sestavljena i</w:t>
      </w:r>
      <w:r w:rsidR="000F3814" w:rsidRPr="0002571A">
        <w:t>z</w:t>
      </w:r>
      <w:r w:rsidRPr="0002571A">
        <w:t xml:space="preserve"> aktivnega pristopa učencev, da pripravijo, kaj in kako bodo raziskovali. Vsi učenci sodelujejo pri pripravi načrta in delitvi dela. Na koncu skupina sinteti</w:t>
      </w:r>
      <w:r w:rsidR="000F3814" w:rsidRPr="0002571A">
        <w:t>z</w:t>
      </w:r>
      <w:r w:rsidRPr="0002571A">
        <w:t>ira bistvo in predstavi svoje rezultate razredu.</w:t>
      </w:r>
    </w:p>
    <w:p w14:paraId="7878C4AE" w14:textId="3485B3C6" w:rsidR="00620E9E" w:rsidRPr="0002571A" w:rsidRDefault="006742DC" w:rsidP="00620E9E">
      <w:pPr>
        <w:pStyle w:val="ListParagraph"/>
        <w:numPr>
          <w:ilvl w:val="0"/>
          <w:numId w:val="9"/>
        </w:numPr>
      </w:pPr>
      <w:r w:rsidRPr="0002571A">
        <w:t xml:space="preserve">Delitev glede na </w:t>
      </w:r>
      <w:proofErr w:type="spellStart"/>
      <w:r w:rsidRPr="0002571A">
        <w:t>dosežke</w:t>
      </w:r>
      <w:r w:rsidRPr="0002571A">
        <w:rPr>
          <w:vertAlign w:val="superscript"/>
        </w:rPr>
        <w:t>b</w:t>
      </w:r>
      <w:proofErr w:type="spellEnd"/>
      <w:r w:rsidRPr="0002571A">
        <w:t xml:space="preserve"> (angl. </w:t>
      </w:r>
      <w:proofErr w:type="spellStart"/>
      <w:r w:rsidR="00661B89" w:rsidRPr="0002571A">
        <w:rPr>
          <w:i/>
          <w:iCs/>
        </w:rPr>
        <w:t>Student</w:t>
      </w:r>
      <w:proofErr w:type="spellEnd"/>
      <w:r w:rsidR="00661B89" w:rsidRPr="0002571A">
        <w:rPr>
          <w:i/>
          <w:iCs/>
        </w:rPr>
        <w:t>-team-</w:t>
      </w:r>
      <w:proofErr w:type="spellStart"/>
      <w:r w:rsidR="00661B89" w:rsidRPr="0002571A">
        <w:rPr>
          <w:i/>
          <w:iCs/>
        </w:rPr>
        <w:t>achievement</w:t>
      </w:r>
      <w:proofErr w:type="spellEnd"/>
      <w:r w:rsidR="00661B89" w:rsidRPr="0002571A">
        <w:rPr>
          <w:i/>
          <w:iCs/>
        </w:rPr>
        <w:t xml:space="preserve"> </w:t>
      </w:r>
      <w:proofErr w:type="spellStart"/>
      <w:r w:rsidR="00661B89" w:rsidRPr="0002571A">
        <w:rPr>
          <w:i/>
          <w:iCs/>
        </w:rPr>
        <w:t>divisio</w:t>
      </w:r>
      <w:r w:rsidRPr="0002571A">
        <w:rPr>
          <w:i/>
          <w:iCs/>
        </w:rPr>
        <w:t>n</w:t>
      </w:r>
      <w:proofErr w:type="spellEnd"/>
      <w:r w:rsidRPr="0002571A">
        <w:t>;</w:t>
      </w:r>
      <w:r w:rsidR="00620E9E" w:rsidRPr="0002571A">
        <w:t xml:space="preserve"> </w:t>
      </w:r>
      <w:r w:rsidR="00A952BC" w:rsidRPr="0002571A">
        <w:fldChar w:fldCharType="begin"/>
      </w:r>
      <w:r w:rsidR="00A952BC" w:rsidRPr="0002571A">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rsidRPr="0002571A">
        <w:fldChar w:fldCharType="separate"/>
      </w:r>
      <w:proofErr w:type="spellStart"/>
      <w:r w:rsidR="00A952BC" w:rsidRPr="0002571A">
        <w:rPr>
          <w:rFonts w:ascii="Calibri" w:hAnsi="Calibri" w:cs="Calibri"/>
        </w:rPr>
        <w:t>Kamid</w:t>
      </w:r>
      <w:proofErr w:type="spellEnd"/>
      <w:r w:rsidR="00A952BC" w:rsidRPr="0002571A">
        <w:rPr>
          <w:rFonts w:ascii="Calibri" w:hAnsi="Calibri" w:cs="Calibri"/>
        </w:rPr>
        <w:t xml:space="preserve"> et al., 2022)</w:t>
      </w:r>
      <w:r w:rsidR="00A952BC" w:rsidRPr="0002571A">
        <w:fldChar w:fldCharType="end"/>
      </w:r>
    </w:p>
    <w:p w14:paraId="6310022C" w14:textId="78A5682F" w:rsidR="00A952BC" w:rsidRPr="0002571A" w:rsidRDefault="00A952BC" w:rsidP="00A952BC">
      <w:pPr>
        <w:pStyle w:val="ListParagraph"/>
      </w:pPr>
      <w:r w:rsidRPr="0002571A">
        <w:t xml:space="preserve">Ključni poudarek te strategije je, da skupino sestavljajo učenci z različnim </w:t>
      </w:r>
      <w:r w:rsidR="0002571A">
        <w:t>predznanjem</w:t>
      </w:r>
      <w:r w:rsidRPr="0002571A">
        <w:t xml:space="preserve"> in možnostjo dela. Po razlagi snovi </w:t>
      </w:r>
      <w:r w:rsidR="006742DC" w:rsidRPr="0002571A">
        <w:t xml:space="preserve">(navadno v frontalni obliki) se skupine sodelovalno učijo. Nato </w:t>
      </w:r>
      <w:r w:rsidRPr="0002571A">
        <w:t>se piše test indiv</w:t>
      </w:r>
      <w:r w:rsidR="0002571A">
        <w:t>id</w:t>
      </w:r>
      <w:r w:rsidRPr="0002571A">
        <w:t xml:space="preserve">ualno, </w:t>
      </w:r>
      <w:r w:rsidR="006742DC" w:rsidRPr="0002571A">
        <w:t>rezultat pa se gleda na skupinski ravni.</w:t>
      </w:r>
    </w:p>
    <w:p w14:paraId="4173222F" w14:textId="4BEC8A5C" w:rsidR="00620E9E" w:rsidRPr="0002571A" w:rsidRDefault="00620E9E" w:rsidP="00620E9E">
      <w:pPr>
        <w:pStyle w:val="ListParagraph"/>
        <w:numPr>
          <w:ilvl w:val="0"/>
          <w:numId w:val="9"/>
        </w:numPr>
      </w:pPr>
      <w:r w:rsidRPr="0002571A">
        <w:rPr>
          <w:i/>
          <w:iCs/>
        </w:rPr>
        <w:t>Team-</w:t>
      </w:r>
      <w:proofErr w:type="spellStart"/>
      <w:r w:rsidRPr="0002571A">
        <w:rPr>
          <w:i/>
          <w:iCs/>
        </w:rPr>
        <w:t>Games</w:t>
      </w:r>
      <w:proofErr w:type="spellEnd"/>
      <w:r w:rsidRPr="0002571A">
        <w:rPr>
          <w:i/>
          <w:iCs/>
        </w:rPr>
        <w:t>-</w:t>
      </w:r>
      <w:proofErr w:type="spellStart"/>
      <w:r w:rsidRPr="0002571A">
        <w:rPr>
          <w:i/>
          <w:iCs/>
        </w:rPr>
        <w:t>Tournament</w:t>
      </w:r>
      <w:r w:rsidRPr="0002571A">
        <w:rPr>
          <w:vertAlign w:val="superscript"/>
        </w:rPr>
        <w:t>b</w:t>
      </w:r>
      <w:proofErr w:type="spellEnd"/>
      <w:r w:rsidRPr="0002571A">
        <w:t xml:space="preserve"> </w:t>
      </w:r>
      <w:r w:rsidR="006F2DF0" w:rsidRPr="0002571A">
        <w:fldChar w:fldCharType="begin"/>
      </w:r>
      <w:r w:rsidR="006F2DF0" w:rsidRPr="0002571A">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rsidRPr="0002571A">
        <w:fldChar w:fldCharType="separate"/>
      </w:r>
      <w:r w:rsidR="006F2DF0" w:rsidRPr="0002571A">
        <w:rPr>
          <w:rFonts w:ascii="Calibri" w:hAnsi="Calibri" w:cs="Calibri"/>
        </w:rPr>
        <w:t>(</w:t>
      </w:r>
      <w:proofErr w:type="spellStart"/>
      <w:r w:rsidR="006F2DF0" w:rsidRPr="0002571A">
        <w:rPr>
          <w:rFonts w:ascii="Calibri" w:hAnsi="Calibri" w:cs="Calibri"/>
        </w:rPr>
        <w:t>Matitaputty</w:t>
      </w:r>
      <w:proofErr w:type="spellEnd"/>
      <w:r w:rsidR="006F2DF0" w:rsidRPr="0002571A">
        <w:rPr>
          <w:rFonts w:ascii="Calibri" w:hAnsi="Calibri" w:cs="Calibri"/>
        </w:rPr>
        <w:t xml:space="preserve"> et </w:t>
      </w:r>
      <w:proofErr w:type="spellStart"/>
      <w:r w:rsidR="006F2DF0" w:rsidRPr="0002571A">
        <w:rPr>
          <w:rFonts w:ascii="Calibri" w:hAnsi="Calibri" w:cs="Calibri"/>
        </w:rPr>
        <w:t>al</w:t>
      </w:r>
      <w:proofErr w:type="spellEnd"/>
      <w:r w:rsidR="006F2DF0" w:rsidRPr="0002571A">
        <w:rPr>
          <w:rFonts w:ascii="Calibri" w:hAnsi="Calibri" w:cs="Calibri"/>
        </w:rPr>
        <w:t>., 2023)</w:t>
      </w:r>
      <w:r w:rsidR="006F2DF0" w:rsidRPr="0002571A">
        <w:fldChar w:fldCharType="end"/>
      </w:r>
    </w:p>
    <w:p w14:paraId="1FACA931" w14:textId="36C7C00D" w:rsidR="006F2DF0" w:rsidRPr="0002571A" w:rsidRDefault="002921CA" w:rsidP="006F2DF0">
      <w:pPr>
        <w:pStyle w:val="ListParagraph"/>
      </w:pPr>
      <w:r w:rsidRPr="0002571A">
        <w:t>V tej metodi dela učenci rešujejo naloge v tekmovalni atmosferi. Prvi del pouka poteka klasično, nato pa se v heterogenih skupinah tekmuje v znanju v obliki iger.</w:t>
      </w:r>
    </w:p>
    <w:p w14:paraId="08520C2C" w14:textId="328374FF" w:rsidR="00620E9E" w:rsidRPr="0002571A" w:rsidRDefault="00620E9E" w:rsidP="00620E9E">
      <w:pPr>
        <w:pStyle w:val="ListParagraph"/>
        <w:numPr>
          <w:ilvl w:val="0"/>
          <w:numId w:val="9"/>
        </w:numPr>
      </w:pPr>
      <w:r w:rsidRPr="0002571A">
        <w:rPr>
          <w:i/>
          <w:iCs/>
        </w:rPr>
        <w:t>Team-</w:t>
      </w:r>
      <w:proofErr w:type="spellStart"/>
      <w:r w:rsidRPr="0002571A">
        <w:rPr>
          <w:i/>
          <w:iCs/>
        </w:rPr>
        <w:t>Accelerated</w:t>
      </w:r>
      <w:proofErr w:type="spellEnd"/>
      <w:r w:rsidRPr="0002571A">
        <w:rPr>
          <w:i/>
          <w:iCs/>
        </w:rPr>
        <w:t xml:space="preserve"> </w:t>
      </w:r>
      <w:proofErr w:type="spellStart"/>
      <w:r w:rsidRPr="0002571A">
        <w:rPr>
          <w:i/>
          <w:iCs/>
        </w:rPr>
        <w:t>Instruction</w:t>
      </w:r>
      <w:r w:rsidRPr="0002571A">
        <w:rPr>
          <w:vertAlign w:val="superscript"/>
        </w:rPr>
        <w:t>b</w:t>
      </w:r>
      <w:proofErr w:type="spellEnd"/>
      <w:r w:rsidR="00C87412" w:rsidRPr="0002571A">
        <w:t xml:space="preserve"> </w:t>
      </w:r>
      <w:r w:rsidR="00C87412" w:rsidRPr="0002571A">
        <w:fldChar w:fldCharType="begin"/>
      </w:r>
      <w:r w:rsidR="00C87412" w:rsidRPr="0002571A">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rsidRPr="0002571A">
        <w:fldChar w:fldCharType="separate"/>
      </w:r>
      <w:r w:rsidR="00C87412" w:rsidRPr="0002571A">
        <w:rPr>
          <w:rFonts w:ascii="Calibri" w:hAnsi="Calibri" w:cs="Calibri"/>
        </w:rPr>
        <w:t>(</w:t>
      </w:r>
      <w:proofErr w:type="spellStart"/>
      <w:r w:rsidR="00C87412" w:rsidRPr="0002571A">
        <w:rPr>
          <w:rFonts w:ascii="Calibri" w:hAnsi="Calibri" w:cs="Calibri"/>
        </w:rPr>
        <w:t>Purnami</w:t>
      </w:r>
      <w:proofErr w:type="spellEnd"/>
      <w:r w:rsidR="00C87412" w:rsidRPr="0002571A">
        <w:rPr>
          <w:rFonts w:ascii="Calibri" w:hAnsi="Calibri" w:cs="Calibri"/>
        </w:rPr>
        <w:t xml:space="preserve"> et al., 2018)</w:t>
      </w:r>
      <w:r w:rsidR="00C87412" w:rsidRPr="0002571A">
        <w:fldChar w:fldCharType="end"/>
      </w:r>
    </w:p>
    <w:p w14:paraId="71DB9712" w14:textId="2D38ADEE" w:rsidR="008E172E" w:rsidRPr="0002571A" w:rsidRDefault="008E172E" w:rsidP="008E172E">
      <w:pPr>
        <w:pStyle w:val="ListParagraph"/>
      </w:pPr>
      <w:r w:rsidRPr="0002571A">
        <w:lastRenderedPageBreak/>
        <w:t>V heterogenih skupinah učenci preverjajo znanje svojih sošolcev (s pomočjo rešitev, ki jih priskrbi učitelj) in si po potrebi pomagajo.</w:t>
      </w:r>
    </w:p>
    <w:p w14:paraId="41D2426E" w14:textId="0A51FA43" w:rsidR="00620E9E" w:rsidRPr="0002571A" w:rsidRDefault="00EE54AB" w:rsidP="00EE54AB">
      <w:pPr>
        <w:pStyle w:val="ListParagraph"/>
        <w:numPr>
          <w:ilvl w:val="0"/>
          <w:numId w:val="9"/>
        </w:numPr>
      </w:pPr>
      <w:r w:rsidRPr="0002571A">
        <w:t xml:space="preserve">Konstruktivna </w:t>
      </w:r>
      <w:proofErr w:type="spellStart"/>
      <w:r w:rsidRPr="0002571A">
        <w:t>kontroverznost</w:t>
      </w:r>
      <w:r w:rsidR="00620E9E" w:rsidRPr="0002571A">
        <w:rPr>
          <w:vertAlign w:val="superscript"/>
        </w:rPr>
        <w:t>b</w:t>
      </w:r>
      <w:proofErr w:type="spellEnd"/>
      <w:r w:rsidR="00620E9E" w:rsidRPr="0002571A">
        <w:t xml:space="preserve"> </w:t>
      </w:r>
      <w:r w:rsidR="00153AF5" w:rsidRPr="0002571A">
        <w:t xml:space="preserve">(angl. </w:t>
      </w:r>
      <w:proofErr w:type="spellStart"/>
      <w:r w:rsidR="00153AF5" w:rsidRPr="0002571A">
        <w:rPr>
          <w:i/>
          <w:iCs/>
        </w:rPr>
        <w:t>Constructive</w:t>
      </w:r>
      <w:proofErr w:type="spellEnd"/>
      <w:r w:rsidR="00153AF5" w:rsidRPr="0002571A">
        <w:rPr>
          <w:i/>
          <w:iCs/>
        </w:rPr>
        <w:t xml:space="preserve"> </w:t>
      </w:r>
      <w:proofErr w:type="spellStart"/>
      <w:r w:rsidR="00153AF5" w:rsidRPr="0002571A">
        <w:rPr>
          <w:i/>
          <w:iCs/>
        </w:rPr>
        <w:t>controversy</w:t>
      </w:r>
      <w:proofErr w:type="spellEnd"/>
      <w:r w:rsidR="00153AF5" w:rsidRPr="0002571A">
        <w:t xml:space="preserve">; </w:t>
      </w:r>
      <w:r w:rsidRPr="0002571A">
        <w:fldChar w:fldCharType="begin"/>
      </w:r>
      <w:r w:rsidRPr="0002571A">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rsidRPr="0002571A">
        <w:fldChar w:fldCharType="separate"/>
      </w:r>
      <w:r w:rsidRPr="0002571A">
        <w:rPr>
          <w:rFonts w:ascii="Calibri" w:hAnsi="Calibri" w:cs="Calibri"/>
        </w:rPr>
        <w:t>Y. Zhang &amp; Li, 2023)</w:t>
      </w:r>
      <w:r w:rsidRPr="0002571A">
        <w:fldChar w:fldCharType="end"/>
      </w:r>
    </w:p>
    <w:p w14:paraId="29D3F341" w14:textId="7AF3EBD3" w:rsidR="00EE54AB" w:rsidRPr="0002571A" w:rsidRDefault="00EE54AB" w:rsidP="00EE54AB">
      <w:pPr>
        <w:pStyle w:val="ListParagraph"/>
      </w:pPr>
      <w:r w:rsidRPr="0002571A">
        <w:t>Konstruktivna kontroverznost se nanaša na skupinsko delo, kjer se člani skupin med sabo glede določene tematike ne strinjajo. Člani skupine nato skušajo doseči sporazum.</w:t>
      </w:r>
    </w:p>
    <w:p w14:paraId="69A307D3" w14:textId="1492957C" w:rsidR="00620E9E" w:rsidRPr="0002571A" w:rsidRDefault="002D2054" w:rsidP="00620E9E">
      <w:pPr>
        <w:pStyle w:val="ListParagraph"/>
        <w:numPr>
          <w:ilvl w:val="0"/>
          <w:numId w:val="9"/>
        </w:numPr>
      </w:pPr>
      <w:r w:rsidRPr="0002571A">
        <w:t xml:space="preserve">Intervju treh </w:t>
      </w:r>
      <w:proofErr w:type="spellStart"/>
      <w:r w:rsidRPr="0002571A">
        <w:t>korakov</w:t>
      </w:r>
      <w:r w:rsidRPr="0002571A">
        <w:rPr>
          <w:vertAlign w:val="superscript"/>
        </w:rPr>
        <w:t>b</w:t>
      </w:r>
      <w:proofErr w:type="spellEnd"/>
      <w:r w:rsidRPr="0002571A">
        <w:t xml:space="preserve"> (angl. </w:t>
      </w:r>
      <w:proofErr w:type="spellStart"/>
      <w:r w:rsidR="00620E9E" w:rsidRPr="0002571A">
        <w:rPr>
          <w:i/>
          <w:iCs/>
        </w:rPr>
        <w:t>Three</w:t>
      </w:r>
      <w:proofErr w:type="spellEnd"/>
      <w:r w:rsidR="00620E9E" w:rsidRPr="0002571A">
        <w:rPr>
          <w:i/>
          <w:iCs/>
        </w:rPr>
        <w:t xml:space="preserve">-Step </w:t>
      </w:r>
      <w:proofErr w:type="spellStart"/>
      <w:r w:rsidR="00620E9E" w:rsidRPr="0002571A">
        <w:rPr>
          <w:i/>
          <w:iCs/>
        </w:rPr>
        <w:t>Intervie</w:t>
      </w:r>
      <w:r w:rsidRPr="0002571A">
        <w:rPr>
          <w:i/>
          <w:iCs/>
        </w:rPr>
        <w:t>w</w:t>
      </w:r>
      <w:proofErr w:type="spellEnd"/>
      <w:r w:rsidRPr="0002571A">
        <w:t>;</w:t>
      </w:r>
      <w:r w:rsidR="00620E9E" w:rsidRPr="0002571A">
        <w:t xml:space="preserve"> </w:t>
      </w:r>
      <w:r w:rsidR="00EE54AB" w:rsidRPr="0002571A">
        <w:fldChar w:fldCharType="begin"/>
      </w:r>
      <w:r w:rsidR="00EE54AB" w:rsidRPr="0002571A">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rsidRPr="0002571A">
        <w:fldChar w:fldCharType="separate"/>
      </w:r>
      <w:proofErr w:type="spellStart"/>
      <w:r w:rsidR="00EE54AB" w:rsidRPr="0002571A">
        <w:rPr>
          <w:rFonts w:ascii="Calibri" w:hAnsi="Calibri" w:cs="Calibri"/>
        </w:rPr>
        <w:t>Usmadi</w:t>
      </w:r>
      <w:proofErr w:type="spellEnd"/>
      <w:r w:rsidR="00EE54AB" w:rsidRPr="0002571A">
        <w:rPr>
          <w:rFonts w:ascii="Calibri" w:hAnsi="Calibri" w:cs="Calibri"/>
        </w:rPr>
        <w:t xml:space="preserve"> et al., 2020)</w:t>
      </w:r>
      <w:r w:rsidR="00EE54AB" w:rsidRPr="0002571A">
        <w:fldChar w:fldCharType="end"/>
      </w:r>
    </w:p>
    <w:p w14:paraId="42195F8C" w14:textId="26FB139C" w:rsidR="006F22D1" w:rsidRPr="0002571A" w:rsidRDefault="006F22D1" w:rsidP="006F22D1">
      <w:pPr>
        <w:pStyle w:val="ListParagraph"/>
      </w:pPr>
      <w:r w:rsidRPr="0002571A">
        <w:t>Intervju treh korakov je učni model, kjer na vprašanja učenci odgovarjajo v tandemu drug drugemu. Po soglasju so pozvani, da predstavijo rezultate še drugim parom. V tej metodi imamo torej v skupini štiri učence, ki so razdeljeni v dva tandema.</w:t>
      </w:r>
    </w:p>
    <w:p w14:paraId="10774C23" w14:textId="07549FF5" w:rsidR="00620E9E" w:rsidRPr="0002571A" w:rsidRDefault="00620E9E" w:rsidP="00620E9E">
      <w:pPr>
        <w:pStyle w:val="ListParagraph"/>
        <w:numPr>
          <w:ilvl w:val="0"/>
          <w:numId w:val="9"/>
        </w:numPr>
      </w:pPr>
      <w:proofErr w:type="spellStart"/>
      <w:r w:rsidRPr="0002571A">
        <w:rPr>
          <w:i/>
          <w:iCs/>
        </w:rPr>
        <w:t>Inside</w:t>
      </w:r>
      <w:proofErr w:type="spellEnd"/>
      <w:r w:rsidRPr="0002571A">
        <w:rPr>
          <w:i/>
          <w:iCs/>
        </w:rPr>
        <w:t xml:space="preserve"> </w:t>
      </w:r>
      <w:proofErr w:type="spellStart"/>
      <w:r w:rsidRPr="0002571A">
        <w:rPr>
          <w:i/>
          <w:iCs/>
        </w:rPr>
        <w:t>Outside</w:t>
      </w:r>
      <w:proofErr w:type="spellEnd"/>
      <w:r w:rsidRPr="0002571A">
        <w:rPr>
          <w:i/>
          <w:iCs/>
        </w:rPr>
        <w:t xml:space="preserve"> </w:t>
      </w:r>
      <w:proofErr w:type="spellStart"/>
      <w:r w:rsidRPr="0002571A">
        <w:rPr>
          <w:i/>
          <w:iCs/>
        </w:rPr>
        <w:t>Circle</w:t>
      </w:r>
      <w:r w:rsidRPr="0002571A">
        <w:rPr>
          <w:vertAlign w:val="superscript"/>
        </w:rPr>
        <w:t>b</w:t>
      </w:r>
      <w:proofErr w:type="spellEnd"/>
      <w:r w:rsidRPr="0002571A">
        <w:t xml:space="preserve"> </w:t>
      </w:r>
      <w:r w:rsidR="002C4331" w:rsidRPr="0002571A">
        <w:fldChar w:fldCharType="begin"/>
      </w:r>
      <w:r w:rsidR="002C4331" w:rsidRPr="0002571A">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rsidRPr="0002571A">
        <w:fldChar w:fldCharType="separate"/>
      </w:r>
      <w:r w:rsidR="002C4331" w:rsidRPr="0002571A">
        <w:rPr>
          <w:rFonts w:ascii="Calibri" w:hAnsi="Calibri" w:cs="Calibri"/>
        </w:rPr>
        <w:t>(</w:t>
      </w:r>
      <w:proofErr w:type="spellStart"/>
      <w:r w:rsidR="002C4331" w:rsidRPr="0002571A">
        <w:rPr>
          <w:rFonts w:ascii="Calibri" w:hAnsi="Calibri" w:cs="Calibri"/>
        </w:rPr>
        <w:t>Tiwery</w:t>
      </w:r>
      <w:proofErr w:type="spellEnd"/>
      <w:r w:rsidR="002C4331" w:rsidRPr="0002571A">
        <w:rPr>
          <w:rFonts w:ascii="Calibri" w:hAnsi="Calibri" w:cs="Calibri"/>
        </w:rPr>
        <w:t xml:space="preserve"> &amp; Souisa, 2019)</w:t>
      </w:r>
      <w:r w:rsidR="002C4331" w:rsidRPr="0002571A">
        <w:fldChar w:fldCharType="end"/>
      </w:r>
    </w:p>
    <w:p w14:paraId="7C7EB6BA" w14:textId="046EDE3D" w:rsidR="006F22D1" w:rsidRPr="0002571A" w:rsidRDefault="006F22D1" w:rsidP="006F22D1">
      <w:pPr>
        <w:pStyle w:val="ListParagraph"/>
      </w:pPr>
      <w:r w:rsidRPr="0002571A">
        <w:t>Učenci se razdelijo v dva koncentrična kroga z enakim številom učencem. Sodelujejo v tandemu s partnerjem nasproti sebe. Po določenem času učitelj da znak, da se učenci enega kroga zasukajo v eno smer in se zamenjajo s sosedom. Tako dobijo novega partnerja v tandemu.</w:t>
      </w:r>
    </w:p>
    <w:p w14:paraId="30985A60" w14:textId="1D8029D1" w:rsidR="00620E9E" w:rsidRPr="0002571A" w:rsidRDefault="00620E9E" w:rsidP="00620E9E">
      <w:pPr>
        <w:pStyle w:val="ListParagraph"/>
        <w:numPr>
          <w:ilvl w:val="0"/>
          <w:numId w:val="9"/>
        </w:numPr>
      </w:pPr>
      <w:proofErr w:type="spellStart"/>
      <w:r w:rsidRPr="0002571A">
        <w:rPr>
          <w:i/>
          <w:iCs/>
        </w:rPr>
        <w:t>Rally</w:t>
      </w:r>
      <w:proofErr w:type="spellEnd"/>
      <w:r w:rsidRPr="0002571A">
        <w:rPr>
          <w:i/>
          <w:iCs/>
        </w:rPr>
        <w:t xml:space="preserve"> </w:t>
      </w:r>
      <w:proofErr w:type="spellStart"/>
      <w:r w:rsidRPr="0002571A">
        <w:rPr>
          <w:i/>
          <w:iCs/>
        </w:rPr>
        <w:t>Robin</w:t>
      </w:r>
      <w:r w:rsidR="0050626B" w:rsidRPr="0002571A">
        <w:rPr>
          <w:vertAlign w:val="superscript"/>
        </w:rPr>
        <w:t>b</w:t>
      </w:r>
      <w:proofErr w:type="spellEnd"/>
      <w:r w:rsidRPr="0002571A">
        <w:t xml:space="preserve"> </w:t>
      </w:r>
      <w:r w:rsidR="0050626B" w:rsidRPr="0002571A">
        <w:t>(</w:t>
      </w:r>
      <w:proofErr w:type="spellStart"/>
      <w:r w:rsidR="00F70EDD" w:rsidRPr="0002571A">
        <w:fldChar w:fldCharType="begin"/>
      </w:r>
      <w:r w:rsidR="00F70EDD" w:rsidRPr="0002571A">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rsidRPr="0002571A">
        <w:fldChar w:fldCharType="separate"/>
      </w:r>
      <w:r w:rsidR="00F70EDD" w:rsidRPr="0002571A">
        <w:rPr>
          <w:rFonts w:ascii="Calibri" w:hAnsi="Calibri" w:cs="Calibri"/>
        </w:rPr>
        <w:t>McLeskey</w:t>
      </w:r>
      <w:proofErr w:type="spellEnd"/>
      <w:r w:rsidR="00F70EDD" w:rsidRPr="0002571A">
        <w:rPr>
          <w:rFonts w:ascii="Calibri" w:hAnsi="Calibri" w:cs="Calibri"/>
        </w:rPr>
        <w:t xml:space="preserve"> et al., 2022)</w:t>
      </w:r>
      <w:r w:rsidR="00F70EDD" w:rsidRPr="0002571A">
        <w:fldChar w:fldCharType="end"/>
      </w:r>
    </w:p>
    <w:p w14:paraId="24BD413D" w14:textId="7237D82D" w:rsidR="006F22D1" w:rsidRPr="0002571A" w:rsidRDefault="006F22D1" w:rsidP="006F22D1">
      <w:pPr>
        <w:pStyle w:val="ListParagraph"/>
      </w:pPr>
      <w:r w:rsidRPr="0002571A">
        <w:t>Aktivnost se izvaja v tandemu v obliki intervjuja, lahko pa tudi v tišini z reševanjem na list papirja. Učna aktivnost je predvsem namenjena “team-</w:t>
      </w:r>
      <w:proofErr w:type="spellStart"/>
      <w:r w:rsidRPr="0002571A">
        <w:t>buildingu</w:t>
      </w:r>
      <w:proofErr w:type="spellEnd"/>
      <w:r w:rsidRPr="0002571A">
        <w:t>”.</w:t>
      </w:r>
      <w:r w:rsidR="0050626B" w:rsidRPr="0002571A">
        <w:t xml:space="preserve"> Partnerja v tandem idej ne smeta razlagati sočasno, temveč se izmenjujeta. Metode ne smemo zamenjati z metodo </w:t>
      </w:r>
      <w:proofErr w:type="spellStart"/>
      <w:r w:rsidR="0050626B" w:rsidRPr="0002571A">
        <w:t>R</w:t>
      </w:r>
      <w:r w:rsidR="0050626B" w:rsidRPr="0002571A">
        <w:rPr>
          <w:i/>
          <w:iCs/>
        </w:rPr>
        <w:t>ound</w:t>
      </w:r>
      <w:proofErr w:type="spellEnd"/>
      <w:r w:rsidR="0050626B" w:rsidRPr="0002571A">
        <w:rPr>
          <w:i/>
          <w:iCs/>
        </w:rPr>
        <w:t xml:space="preserve"> </w:t>
      </w:r>
      <w:proofErr w:type="spellStart"/>
      <w:r w:rsidR="0050626B" w:rsidRPr="0002571A">
        <w:rPr>
          <w:i/>
          <w:iCs/>
        </w:rPr>
        <w:t>robin</w:t>
      </w:r>
      <w:proofErr w:type="spellEnd"/>
      <w:r w:rsidR="0050626B" w:rsidRPr="0002571A">
        <w:rPr>
          <w:i/>
          <w:iCs/>
        </w:rPr>
        <w:t xml:space="preserve">, </w:t>
      </w:r>
      <w:r w:rsidR="0050626B" w:rsidRPr="0002571A">
        <w:t>ki je sicer podobna, temveč ekipo sestavljata več kot dva člana.</w:t>
      </w:r>
    </w:p>
    <w:p w14:paraId="2160CD98" w14:textId="7FE1E405" w:rsidR="00620E9E" w:rsidRPr="0002571A" w:rsidRDefault="0050626B" w:rsidP="00620E9E">
      <w:pPr>
        <w:pStyle w:val="ListParagraph"/>
        <w:numPr>
          <w:ilvl w:val="0"/>
          <w:numId w:val="9"/>
        </w:numPr>
      </w:pPr>
      <w:r w:rsidRPr="0002571A">
        <w:t xml:space="preserve">Strategija oštevilčenih </w:t>
      </w:r>
      <w:proofErr w:type="spellStart"/>
      <w:r w:rsidRPr="0002571A">
        <w:t>glav</w:t>
      </w:r>
      <w:r w:rsidRPr="0002571A">
        <w:rPr>
          <w:vertAlign w:val="superscript"/>
        </w:rPr>
        <w:t>b</w:t>
      </w:r>
      <w:proofErr w:type="spellEnd"/>
      <w:r w:rsidRPr="0002571A">
        <w:t xml:space="preserve"> (angl. </w:t>
      </w:r>
      <w:proofErr w:type="spellStart"/>
      <w:r w:rsidR="00620E9E" w:rsidRPr="0002571A">
        <w:rPr>
          <w:i/>
          <w:iCs/>
        </w:rPr>
        <w:t>Numbered</w:t>
      </w:r>
      <w:proofErr w:type="spellEnd"/>
      <w:r w:rsidR="00620E9E" w:rsidRPr="0002571A">
        <w:rPr>
          <w:i/>
          <w:iCs/>
        </w:rPr>
        <w:t xml:space="preserve"> </w:t>
      </w:r>
      <w:proofErr w:type="spellStart"/>
      <w:r w:rsidR="00620E9E" w:rsidRPr="0002571A">
        <w:rPr>
          <w:i/>
          <w:iCs/>
        </w:rPr>
        <w:t>Heads</w:t>
      </w:r>
      <w:proofErr w:type="spellEnd"/>
      <w:r w:rsidR="00620E9E" w:rsidRPr="0002571A">
        <w:rPr>
          <w:i/>
          <w:iCs/>
        </w:rPr>
        <w:t xml:space="preserve"> </w:t>
      </w:r>
      <w:proofErr w:type="spellStart"/>
      <w:r w:rsidR="00620E9E" w:rsidRPr="0002571A">
        <w:rPr>
          <w:i/>
          <w:iCs/>
        </w:rPr>
        <w:t>Together</w:t>
      </w:r>
      <w:proofErr w:type="spellEnd"/>
      <w:r w:rsidRPr="0002571A">
        <w:t>;</w:t>
      </w:r>
      <w:r w:rsidR="00620E9E" w:rsidRPr="0002571A">
        <w:t xml:space="preserve"> </w:t>
      </w:r>
      <w:r w:rsidR="007E03AC" w:rsidRPr="0002571A">
        <w:fldChar w:fldCharType="begin"/>
      </w:r>
      <w:r w:rsidR="007E03AC" w:rsidRPr="0002571A">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rsidRPr="0002571A">
        <w:fldChar w:fldCharType="separate"/>
      </w:r>
      <w:r w:rsidR="007E03AC" w:rsidRPr="0002571A">
        <w:rPr>
          <w:rFonts w:ascii="Calibri" w:hAnsi="Calibri" w:cs="Calibri"/>
        </w:rPr>
        <w:t>Sari &amp; Surya, 2017)</w:t>
      </w:r>
      <w:r w:rsidR="007E03AC" w:rsidRPr="0002571A">
        <w:fldChar w:fldCharType="end"/>
      </w:r>
    </w:p>
    <w:p w14:paraId="31C67692" w14:textId="2C668DC7" w:rsidR="000E530D" w:rsidRPr="0002571A" w:rsidRDefault="000E530D" w:rsidP="000E530D">
      <w:pPr>
        <w:pStyle w:val="ListParagraph"/>
      </w:pPr>
      <w:r w:rsidRPr="0002571A">
        <w:t xml:space="preserve">Strategija oštevilčenih glav sloni na ideji, da je vsak učenec odgovoren za naučeno delo. Učencem v skupini učitelj dodeli številko. Po vprašanju skupina sodeluje, na koncu pa učitelj pokliče eno od dodeljenih številk. Oseba, ki je s to številko določena je dodeljena za govornika skupine, ki svojo rešitev </w:t>
      </w:r>
      <w:r w:rsidR="0050626B" w:rsidRPr="0002571A">
        <w:t xml:space="preserve">(oziroma rešitev skupine) </w:t>
      </w:r>
      <w:r w:rsidRPr="0002571A">
        <w:t>predstavi sošolcem.</w:t>
      </w:r>
    </w:p>
    <w:p w14:paraId="019BF0A1" w14:textId="7391ED65" w:rsidR="00620E9E" w:rsidRPr="0002571A" w:rsidRDefault="0050626B" w:rsidP="00620E9E">
      <w:pPr>
        <w:pStyle w:val="ListParagraph"/>
        <w:numPr>
          <w:ilvl w:val="0"/>
          <w:numId w:val="9"/>
        </w:numPr>
      </w:pPr>
      <w:r w:rsidRPr="0002571A">
        <w:t xml:space="preserve">Skupinsko-skupinsko </w:t>
      </w:r>
      <w:proofErr w:type="spellStart"/>
      <w:r w:rsidRPr="0002571A">
        <w:t>učenje</w:t>
      </w:r>
      <w:r w:rsidRPr="0002571A">
        <w:rPr>
          <w:vertAlign w:val="superscript"/>
        </w:rPr>
        <w:t>b</w:t>
      </w:r>
      <w:proofErr w:type="spellEnd"/>
      <w:r w:rsidRPr="0002571A">
        <w:t xml:space="preserve"> (angl. </w:t>
      </w:r>
      <w:r w:rsidR="00620E9E" w:rsidRPr="0002571A">
        <w:rPr>
          <w:i/>
          <w:iCs/>
        </w:rPr>
        <w:t xml:space="preserve">Co-op </w:t>
      </w:r>
      <w:proofErr w:type="spellStart"/>
      <w:r w:rsidR="00620E9E" w:rsidRPr="0002571A">
        <w:rPr>
          <w:i/>
          <w:iCs/>
        </w:rPr>
        <w:t>Co-op</w:t>
      </w:r>
      <w:proofErr w:type="spellEnd"/>
      <w:r w:rsidRPr="0002571A">
        <w:t>;</w:t>
      </w:r>
      <w:r w:rsidR="00620E9E" w:rsidRPr="0002571A">
        <w:t xml:space="preserve"> </w:t>
      </w:r>
      <w:r w:rsidR="00D2149E" w:rsidRPr="0002571A">
        <w:fldChar w:fldCharType="begin"/>
      </w:r>
      <w:r w:rsidR="00D2149E" w:rsidRPr="0002571A">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rsidRPr="0002571A">
        <w:fldChar w:fldCharType="separate"/>
      </w:r>
      <w:proofErr w:type="spellStart"/>
      <w:r w:rsidR="00D2149E" w:rsidRPr="0002571A">
        <w:rPr>
          <w:rFonts w:ascii="Calibri" w:hAnsi="Calibri" w:cs="Calibri"/>
        </w:rPr>
        <w:t>Kagan</w:t>
      </w:r>
      <w:proofErr w:type="spellEnd"/>
      <w:r w:rsidR="00D2149E" w:rsidRPr="0002571A">
        <w:rPr>
          <w:rFonts w:ascii="Calibri" w:hAnsi="Calibri" w:cs="Calibri"/>
        </w:rPr>
        <w:t>, 1985)</w:t>
      </w:r>
      <w:r w:rsidR="00D2149E" w:rsidRPr="0002571A">
        <w:fldChar w:fldCharType="end"/>
      </w:r>
    </w:p>
    <w:p w14:paraId="607AB036" w14:textId="4F0208FC" w:rsidR="000E530D" w:rsidRPr="0002571A" w:rsidRDefault="000E530D" w:rsidP="000E530D">
      <w:pPr>
        <w:pStyle w:val="ListParagraph"/>
      </w:pPr>
      <w:r w:rsidRPr="0002571A">
        <w:t>Skupinsko-skupinsko učenje deluje tako, da najprej učenci sodelujejo v majhnih skupinah, nato pa še kot celoten razred. Sodelujejo z namenom in ciljem sodelovanja.</w:t>
      </w:r>
    </w:p>
    <w:p w14:paraId="3D959249" w14:textId="55EDF05E" w:rsidR="00324582" w:rsidRPr="0002571A" w:rsidRDefault="00620E9E" w:rsidP="00620E9E">
      <w:pPr>
        <w:pStyle w:val="ListParagraph"/>
        <w:numPr>
          <w:ilvl w:val="0"/>
          <w:numId w:val="10"/>
        </w:numPr>
      </w:pPr>
      <w:r w:rsidRPr="0002571A">
        <w:t xml:space="preserve">predstavljajo </w:t>
      </w:r>
      <w:proofErr w:type="spellStart"/>
      <w:r w:rsidRPr="0002571A">
        <w:t>kolaborativno</w:t>
      </w:r>
      <w:proofErr w:type="spellEnd"/>
      <w:r w:rsidRPr="0002571A">
        <w:t xml:space="preserve"> učenje, (b) pa </w:t>
      </w:r>
      <w:r w:rsidR="00A05C90" w:rsidRPr="0002571A">
        <w:t>sodelovalno</w:t>
      </w:r>
      <w:r w:rsidRPr="0002571A">
        <w:t xml:space="preserve"> učenje </w:t>
      </w:r>
      <w:r w:rsidRPr="0002571A">
        <w:fldChar w:fldCharType="begin"/>
      </w:r>
      <w:r w:rsidR="00784951" w:rsidRPr="0002571A">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Pr="0002571A">
        <w:fldChar w:fldCharType="separate"/>
      </w:r>
      <w:r w:rsidR="00784951" w:rsidRPr="0002571A">
        <w:rPr>
          <w:rFonts w:ascii="Calibri" w:hAnsi="Calibri" w:cs="Calibri"/>
        </w:rPr>
        <w:t>(X. Yang, 2023)</w:t>
      </w:r>
      <w:r w:rsidRPr="0002571A">
        <w:fldChar w:fldCharType="end"/>
      </w:r>
      <w:r w:rsidRPr="0002571A">
        <w:t>.</w:t>
      </w:r>
    </w:p>
    <w:p w14:paraId="633EB015" w14:textId="278CC56D" w:rsidR="00E94972" w:rsidRPr="0002571A" w:rsidRDefault="00E94972" w:rsidP="00E94972">
      <w:pPr>
        <w:pStyle w:val="Heading3"/>
      </w:pPr>
      <w:bookmarkStart w:id="23" w:name="_Toc170115120"/>
      <w:r w:rsidRPr="0002571A">
        <w:t xml:space="preserve">Prednosti in slabosti dela v </w:t>
      </w:r>
      <w:r w:rsidR="00324582" w:rsidRPr="0002571A">
        <w:t>skupini</w:t>
      </w:r>
      <w:bookmarkEnd w:id="23"/>
    </w:p>
    <w:p w14:paraId="483ABB77" w14:textId="053B6A92" w:rsidR="00F603A3" w:rsidRPr="0002571A" w:rsidRDefault="00F603A3" w:rsidP="00F603A3">
      <w:r w:rsidRPr="0002571A">
        <w:t xml:space="preserve">Mnogo pedagogov, sociologov, psihologov in teoretikov v edukaciji pravi, da posameznik v moderni družbi  pripada </w:t>
      </w:r>
      <w:proofErr w:type="spellStart"/>
      <w:r w:rsidRPr="0002571A">
        <w:t>večim</w:t>
      </w:r>
      <w:proofErr w:type="spellEnd"/>
      <w:r w:rsidRPr="0002571A">
        <w:t xml:space="preserve"> skupinam, zato je pomembno, da učenci razvijejo ustrezne socialne veščine že v šoli </w:t>
      </w:r>
      <w:r w:rsidRPr="0002571A">
        <w:fldChar w:fldCharType="begin"/>
      </w:r>
      <w:r w:rsidRPr="0002571A">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sidRPr="0002571A">
        <w:fldChar w:fldCharType="separate"/>
      </w:r>
      <w:r w:rsidRPr="0002571A">
        <w:rPr>
          <w:rFonts w:ascii="Calibri" w:hAnsi="Calibri" w:cs="Calibri"/>
          <w:kern w:val="0"/>
          <w:szCs w:val="24"/>
        </w:rPr>
        <w:t>(Elliott et al., 2001; Johns et al., 2017; Selimović et al., 2018)</w:t>
      </w:r>
      <w:r w:rsidRPr="0002571A">
        <w:fldChar w:fldCharType="end"/>
      </w:r>
      <w:r w:rsidRPr="0002571A">
        <w:t>. Implementacija skupinskega dela doseže pet pomembnih</w:t>
      </w:r>
      <w:r w:rsidR="00484584" w:rsidRPr="0002571A">
        <w:t xml:space="preserve"> smotrov v povezavi s tem</w:t>
      </w:r>
      <w:r w:rsidRPr="0002571A">
        <w:t xml:space="preserve"> </w:t>
      </w:r>
      <w:r w:rsidRPr="0002571A">
        <w:fldChar w:fldCharType="begin"/>
      </w:r>
      <w:r w:rsidRPr="0002571A">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Pr="0002571A">
        <w:fldChar w:fldCharType="separate"/>
      </w:r>
      <w:r w:rsidRPr="0002571A">
        <w:rPr>
          <w:rFonts w:ascii="Calibri" w:hAnsi="Calibri" w:cs="Calibri"/>
        </w:rPr>
        <w:t>(Peklaj, 2001)</w:t>
      </w:r>
      <w:r w:rsidRPr="0002571A">
        <w:fldChar w:fldCharType="end"/>
      </w:r>
      <w:r w:rsidRPr="0002571A">
        <w:t xml:space="preserve">: (1) učenci se učijo drug o drugem, (2) razvijajo skupinsko identiteto, (3) podpirajo drug drugega, (4) učijo se o razlikah med posameznimi člani skupine in (5) razvijejo karakteristike potrebne za delovanje v skupini. </w:t>
      </w:r>
      <w:r w:rsidR="00C61928" w:rsidRPr="0002571A">
        <w:t xml:space="preserve">Ta pristop se tesno ujema s petimi </w:t>
      </w:r>
      <w:r w:rsidR="00C61928" w:rsidRPr="0002571A">
        <w:lastRenderedPageBreak/>
        <w:t>fundamentalnimi elementi skupinskega učenja, kot jih</w:t>
      </w:r>
      <w:r w:rsidR="00484584" w:rsidRPr="0002571A">
        <w:t xml:space="preserve"> imenujejo</w:t>
      </w:r>
      <w:r w:rsidR="00C61928" w:rsidRPr="0002571A">
        <w:t xml:space="preserve"> </w:t>
      </w:r>
      <w:r w:rsidRPr="0002571A">
        <w:fldChar w:fldCharType="begin"/>
      </w:r>
      <w:r w:rsidRPr="0002571A">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Pr="0002571A">
        <w:fldChar w:fldCharType="separate"/>
      </w:r>
      <w:r w:rsidRPr="0002571A">
        <w:rPr>
          <w:rFonts w:ascii="Calibri" w:hAnsi="Calibri" w:cs="Calibri"/>
        </w:rPr>
        <w:t>Johnson et al. (1991)</w:t>
      </w:r>
      <w:r w:rsidRPr="0002571A">
        <w:fldChar w:fldCharType="end"/>
      </w:r>
      <w:r w:rsidR="00C61928" w:rsidRPr="0002571A">
        <w:t>; To so</w:t>
      </w:r>
      <w:r w:rsidR="00484584" w:rsidRPr="0002571A">
        <w:t>:</w:t>
      </w:r>
      <w:r w:rsidRPr="0002571A">
        <w:t xml:space="preserve"> (1)</w:t>
      </w:r>
      <w:r w:rsidR="001A27B5" w:rsidRPr="0002571A">
        <w:t xml:space="preserve"> učenci se zanašajo drug na drugega, (2) promocija interakcije na štiri oči, (3) individualna odgovornost, ki zagotavlja aktivno udeležbo vseh članov skupine, (4) pogosta uporaba medosebnih socialnih veščin in (5) konsistentna in periodična evalvacija skupinske dinamike in uspeha.</w:t>
      </w:r>
      <w:r w:rsidR="00C829B5" w:rsidRPr="0002571A">
        <w:t xml:space="preserve"> Z upoštevanjem teh osnovnih principov se lahko učenci opremijo s socialnimi in medosebnimi kompetencami, ki so nujne za uspeh v moderni družbi. </w:t>
      </w:r>
      <w:r w:rsidRPr="0002571A">
        <w:fldChar w:fldCharType="begin"/>
      </w:r>
      <w:r w:rsidRPr="0002571A">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Pr="0002571A">
        <w:fldChar w:fldCharType="separate"/>
      </w:r>
      <w:r w:rsidRPr="0002571A">
        <w:rPr>
          <w:rFonts w:ascii="Calibri" w:hAnsi="Calibri" w:cs="Calibri"/>
        </w:rPr>
        <w:t>Slavin et al. (2003)</w:t>
      </w:r>
      <w:r w:rsidRPr="0002571A">
        <w:fldChar w:fldCharType="end"/>
      </w:r>
      <w:r w:rsidR="00503816" w:rsidRPr="0002571A">
        <w:t xml:space="preserve"> identificira</w:t>
      </w:r>
      <w:r w:rsidR="00484584" w:rsidRPr="0002571A">
        <w:t>jo</w:t>
      </w:r>
      <w:r w:rsidR="00503816" w:rsidRPr="0002571A">
        <w:t xml:space="preserve"> štiri glavne teoretične poglede na uspeh učinka dela v skupini, ki so (1) motivacijski, (2) socialno-kohezijski, (3) kognitivno-razvojni in (4) kognitivno-izpopolnitveni. Seveda pa se te štiri perspektive med sabo dopolnjujejo in imajo več skupnih točk kot razlik</w:t>
      </w:r>
      <w:r w:rsidRPr="0002571A">
        <w:t>.</w:t>
      </w:r>
    </w:p>
    <w:p w14:paraId="075EC59F" w14:textId="792F03D8" w:rsidR="00F603A3" w:rsidRPr="0002571A" w:rsidRDefault="00084A11" w:rsidP="00F603A3">
      <w:r w:rsidRPr="0002571A">
        <w:t xml:space="preserve">V </w:t>
      </w:r>
      <w:r w:rsidR="00025706" w:rsidRPr="0002571A">
        <w:fldChar w:fldCharType="begin"/>
      </w:r>
      <w:r w:rsidR="00025706" w:rsidRPr="0002571A">
        <w:instrText xml:space="preserve"> REF _Ref162370070 \h </w:instrText>
      </w:r>
      <w:r w:rsidR="00025706" w:rsidRPr="0002571A">
        <w:fldChar w:fldCharType="separate"/>
      </w:r>
      <w:r w:rsidR="00025706" w:rsidRPr="0002571A">
        <w:t>Preglednica 2</w:t>
      </w:r>
      <w:r w:rsidR="00025706" w:rsidRPr="0002571A">
        <w:fldChar w:fldCharType="end"/>
      </w:r>
      <w:r w:rsidR="00025706" w:rsidRPr="0002571A">
        <w:t xml:space="preserve"> </w:t>
      </w:r>
      <w:r w:rsidRPr="0002571A">
        <w:t>so zbrane prednosti in slabosti dela v skupini.</w:t>
      </w:r>
    </w:p>
    <w:p w14:paraId="73C6AAD3" w14:textId="54AED26C" w:rsidR="00025706" w:rsidRPr="0002571A" w:rsidRDefault="00025706" w:rsidP="00025706">
      <w:pPr>
        <w:pStyle w:val="Caption"/>
        <w:keepNext/>
      </w:pPr>
      <w:bookmarkStart w:id="24" w:name="_Ref162370070"/>
      <w:bookmarkStart w:id="25" w:name="_Toc170115507"/>
      <w:r w:rsidRPr="0002571A">
        <w:t xml:space="preserve">Preglednica </w:t>
      </w:r>
      <w:r w:rsidR="00F646CE" w:rsidRPr="0002571A">
        <w:fldChar w:fldCharType="begin"/>
      </w:r>
      <w:r w:rsidR="00F646CE" w:rsidRPr="0002571A">
        <w:instrText xml:space="preserve"> SEQ Preglednica \* ARABIC </w:instrText>
      </w:r>
      <w:r w:rsidR="00F646CE" w:rsidRPr="0002571A">
        <w:fldChar w:fldCharType="separate"/>
      </w:r>
      <w:r w:rsidR="00F646CE" w:rsidRPr="0002571A">
        <w:t>4</w:t>
      </w:r>
      <w:r w:rsidR="00F646CE" w:rsidRPr="0002571A">
        <w:fldChar w:fldCharType="end"/>
      </w:r>
      <w:bookmarkEnd w:id="24"/>
      <w:r w:rsidRPr="0002571A">
        <w:t>: Prednosti in slabosti dela v skupini.</w:t>
      </w:r>
      <w:bookmarkEnd w:id="25"/>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31"/>
        <w:gridCol w:w="4531"/>
      </w:tblGrid>
      <w:tr w:rsidR="00F603A3" w:rsidRPr="0002571A" w14:paraId="429F9DC5" w14:textId="77777777" w:rsidTr="000574CA">
        <w:tc>
          <w:tcPr>
            <w:tcW w:w="4531" w:type="dxa"/>
          </w:tcPr>
          <w:p w14:paraId="59D0183C" w14:textId="22091F8E" w:rsidR="00F603A3" w:rsidRPr="0002571A" w:rsidRDefault="00F603A3" w:rsidP="008C5440">
            <w:pPr>
              <w:rPr>
                <w:b/>
                <w:bCs/>
              </w:rPr>
            </w:pPr>
            <w:r w:rsidRPr="0002571A">
              <w:rPr>
                <w:b/>
                <w:bCs/>
              </w:rPr>
              <w:t>Prednosti</w:t>
            </w:r>
          </w:p>
        </w:tc>
        <w:tc>
          <w:tcPr>
            <w:tcW w:w="4531" w:type="dxa"/>
          </w:tcPr>
          <w:p w14:paraId="1F3EADD6" w14:textId="1D037642" w:rsidR="00F603A3" w:rsidRPr="0002571A" w:rsidRDefault="00F603A3" w:rsidP="008C5440">
            <w:pPr>
              <w:rPr>
                <w:b/>
                <w:bCs/>
              </w:rPr>
            </w:pPr>
            <w:r w:rsidRPr="0002571A">
              <w:rPr>
                <w:b/>
                <w:bCs/>
              </w:rPr>
              <w:t>Slabosti</w:t>
            </w:r>
          </w:p>
        </w:tc>
      </w:tr>
      <w:tr w:rsidR="00F603A3" w:rsidRPr="0002571A" w14:paraId="4B45317A" w14:textId="77777777" w:rsidTr="000574CA">
        <w:tc>
          <w:tcPr>
            <w:tcW w:w="4531" w:type="dxa"/>
          </w:tcPr>
          <w:p w14:paraId="00745CCC" w14:textId="40E8D000" w:rsidR="00F603A3" w:rsidRPr="0002571A" w:rsidRDefault="00F40CD4" w:rsidP="008C5440">
            <w:r w:rsidRPr="0002571A">
              <w:t>Izboljšanje uspeha</w:t>
            </w:r>
            <w:r w:rsidR="00F603A3" w:rsidRPr="0002571A">
              <w:t xml:space="preserve"> </w:t>
            </w:r>
            <w:r w:rsidR="00F603A3" w:rsidRPr="0002571A">
              <w:fldChar w:fldCharType="begin"/>
            </w:r>
            <w:r w:rsidR="00F603A3" w:rsidRPr="0002571A">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rsidRPr="0002571A">
              <w:fldChar w:fldCharType="separate"/>
            </w:r>
            <w:r w:rsidR="00F603A3" w:rsidRPr="0002571A">
              <w:rPr>
                <w:rFonts w:ascii="Calibri" w:hAnsi="Calibri" w:cs="Calibri"/>
              </w:rPr>
              <w:t>(Moreno-Guerrero et al., 2020; Puklek, 2001; Rau &amp; Heyl, 1990)</w:t>
            </w:r>
            <w:r w:rsidR="00F603A3" w:rsidRPr="0002571A">
              <w:fldChar w:fldCharType="end"/>
            </w:r>
            <w:r w:rsidR="00F603A3" w:rsidRPr="0002571A">
              <w:t>.</w:t>
            </w:r>
          </w:p>
        </w:tc>
        <w:tc>
          <w:tcPr>
            <w:tcW w:w="4531" w:type="dxa"/>
          </w:tcPr>
          <w:p w14:paraId="0B18A381" w14:textId="4E7A3088" w:rsidR="00F603A3" w:rsidRPr="0002571A" w:rsidRDefault="007B6D3B" w:rsidP="008C5440">
            <w:r w:rsidRPr="0002571A">
              <w:t>Skupinski cilj ima večjo težo kot individualni</w:t>
            </w:r>
            <w:r w:rsidR="00F603A3" w:rsidRPr="0002571A">
              <w:t xml:space="preserve"> </w:t>
            </w:r>
            <w:r w:rsidR="00F603A3" w:rsidRPr="0002571A">
              <w:fldChar w:fldCharType="begin"/>
            </w:r>
            <w:r w:rsidR="006158BA" w:rsidRPr="0002571A">
              <w:instrText xml:space="preserve"> ADDIN ZOTERO_ITEM CSL_CITATION {"citationID":"atrh9p6rj2","properties":{"formattedCitation":"\\uldash{(Mendo-L\\uc0\\u225{}zaro et al., 2022; Puklek, 2001)}","plainCitation":"(Mendo-Lázaro et al., 2022; Puklek, 2001)","noteIndex":0},"citationItems":[{"id":893,"uris":["http://zotero.org/users/local/ZlhuMgGE/items/NKEY97Q2"],"itemData":{"id":893,"type":"article-journal","abstract":"Cooperative learning encourages the development of interpersonal skills and motivates students to participate more actively in the teaching and learning process. This study explores the impact of cooperative learning on the academic goals influencing university students’ behavior and leading to the attainment of a series of academic objectives. To this end, a quasi-experimental pretest-posttest control group design was used, with a sample of 509 university students from Preschool, Primary and Social Education undergraduate degree courses. Using the Academic Goals Questionnaire (AGQ), pretest and posttest measures were taken\n              via\n              self-reports to evaluate three types of academic goals: learning goals, social reinforcement goals and achievement goals. The results show that cooperative learning is an effective tool for encouraging university students to develop academic goals that motivate them to fully engage with the tasks they are set in order to acquire knowledge and skills (learning goals). In addition, when students are asked to work as part of a team on an autonomous basis without the structure and supervision necessary to ensure a minimum standard of cooperation, they display a greater tendency toward social reinforcement goals than toward learning and achievement goals. These findings contribute new knowledge to the conceptual framework on cooperative learning. Goals may be considered one of the most important variables influencing students’ learning and the use of cooperative learning techniques in university classrooms creates the necessary conditions for encouraging students to develop goals oriented toward learning.","container-title":"Frontiers in Psychology","DOI":"10.3389/fpsyg.2021.787210","ISSN":"1664-1078","journalAbbreviation":"Front. Psychol.","page":"787210","source":"DOI.org (Crossref)","title":"The Impact of Cooperative Learning on University Students’ Academic Goals","volume":"12","author":[{"family":"Mendo-Lázaro","given":"Santiago"},{"family":"León-del-Barco","given":"Benito"},{"family":"Polo-del-Río","given":"María-Isabel"},{"family":"López-Ramos","given":"Víctor M."}],"issued":{"date-parts":[["2022",1,5]]}}},{"id":"LOCRTTF7/gLsF3IJT","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rsidRPr="0002571A">
              <w:fldChar w:fldCharType="separate"/>
            </w:r>
            <w:r w:rsidR="006158BA" w:rsidRPr="0002571A">
              <w:rPr>
                <w:rFonts w:ascii="Calibri" w:hAnsi="Calibri" w:cs="Calibri"/>
                <w:kern w:val="0"/>
              </w:rPr>
              <w:t>(Mendo-Lázaro et al., 2022; Puklek, 2001)</w:t>
            </w:r>
            <w:r w:rsidR="00F603A3" w:rsidRPr="0002571A">
              <w:fldChar w:fldCharType="end"/>
            </w:r>
            <w:r w:rsidR="00F603A3" w:rsidRPr="0002571A">
              <w:t>.</w:t>
            </w:r>
          </w:p>
        </w:tc>
      </w:tr>
      <w:tr w:rsidR="00F603A3" w:rsidRPr="0002571A" w14:paraId="6DCC68F0" w14:textId="77777777" w:rsidTr="000574CA">
        <w:tc>
          <w:tcPr>
            <w:tcW w:w="4531" w:type="dxa"/>
          </w:tcPr>
          <w:p w14:paraId="388801B4" w14:textId="4EA28D3E" w:rsidR="00F603A3" w:rsidRPr="0002571A" w:rsidRDefault="007B6D3B" w:rsidP="008C5440">
            <w:r w:rsidRPr="0002571A">
              <w:t>Medsebojna pomoč in razvoj veščin, nujnih za nudenje pomoči</w:t>
            </w:r>
            <w:r w:rsidR="00F603A3" w:rsidRPr="0002571A">
              <w:rPr>
                <w:rFonts w:ascii="Calibri" w:hAnsi="Calibri" w:cs="Calibri"/>
              </w:rPr>
              <w:t xml:space="preserve"> </w:t>
            </w:r>
            <w:r w:rsidR="00F603A3" w:rsidRPr="0002571A">
              <w:fldChar w:fldCharType="begin"/>
            </w:r>
            <w:r w:rsidR="006158BA" w:rsidRPr="0002571A">
              <w:instrText xml:space="preserve"> ADDIN ZOTERO_ITEM CSL_CITATION {"citationID":"a29h8aa5oc6","properties":{"formattedCitation":"\\uldash{(Flaherty, 2022; Puklek, 2001)}","plainCitation":"(Flaherty, 2022; Puklek, 2001)","noteIndex":0},"citationItems":[{"id":895,"uris":["http://zotero.org/users/local/ZlhuMgGE/items/V56UA33F"],"itemData":{"id":895,"type":"article-journal","container-title":"Journal of Teaching in Social Work","DOI":"10.1080/08841233.2021.2013390","ISSN":"0884-1233, 1540-7349","issue":"1","journalAbbreviation":"Journal of Teaching in Social Work","language":"en","page":"31-44","source":"DOI.org (Crossref)","title":"Using Collaborative Group Learning Principles to Foster Community in Online Classrooms","volume":"42","author":[{"family":"Flaherty","given":"Hanni B."}],"issued":{"date-parts":[["2022",1,1]]}}},{"id":"LOCRTTF7/gLsF3IJT","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rsidRPr="0002571A">
              <w:fldChar w:fldCharType="separate"/>
            </w:r>
            <w:r w:rsidR="006158BA" w:rsidRPr="0002571A">
              <w:rPr>
                <w:rFonts w:ascii="Calibri" w:hAnsi="Calibri" w:cs="Calibri"/>
                <w:kern w:val="0"/>
              </w:rPr>
              <w:t>(Flaherty, 2022; Puklek, 2001)</w:t>
            </w:r>
            <w:r w:rsidR="00F603A3" w:rsidRPr="0002571A">
              <w:fldChar w:fldCharType="end"/>
            </w:r>
            <w:r w:rsidR="00F603A3" w:rsidRPr="0002571A">
              <w:t>.</w:t>
            </w:r>
          </w:p>
        </w:tc>
        <w:tc>
          <w:tcPr>
            <w:tcW w:w="4531" w:type="dxa"/>
          </w:tcPr>
          <w:p w14:paraId="54B63998" w14:textId="045B8F28" w:rsidR="00F603A3" w:rsidRPr="0002571A" w:rsidRDefault="007B6D3B" w:rsidP="008C5440">
            <w:r w:rsidRPr="0002571A">
              <w:t xml:space="preserve">Pomanjkanje izkušenj pri implementaciji lahko vodi v </w:t>
            </w:r>
            <w:proofErr w:type="spellStart"/>
            <w:r w:rsidRPr="0002571A">
              <w:t>sovraženje</w:t>
            </w:r>
            <w:proofErr w:type="spellEnd"/>
            <w:r w:rsidRPr="0002571A">
              <w:t xml:space="preserve"> učne metode</w:t>
            </w:r>
            <w:r w:rsidR="00F603A3" w:rsidRPr="0002571A">
              <w:t xml:space="preserve"> </w:t>
            </w:r>
            <w:r w:rsidR="00F603A3" w:rsidRPr="0002571A">
              <w:fldChar w:fldCharType="begin"/>
            </w:r>
            <w:r w:rsidR="006158BA" w:rsidRPr="0002571A">
              <w:instrText xml:space="preserve"> ADDIN ZOTERO_ITEM CSL_CITATION {"citationID":"a2dk7si30dh","properties":{"formattedCitation":"\\uldash{(Puklek, 2001; Saito et al., 2021)}","plainCitation":"(Puklek, 2001; Saito et al., 2021)","noteIndex":0},"citationItems":[{"id":"LOCRTTF7/gLsF3IJT","uris":["http://zotero.org/users/local/1Uxvmohd/items/Y2Q68WHL"],"itemData":{"id":43,"type":"article-journal","container-title":"Didakta","ISSN":"0354-0421","issue":"60/61","page":"47-51","title":"Skupinsko delo: Kako ga oceniti?","volume":"11","author":[{"family":"Puklek","given":"Melita"}],"issued":{"date-parts":[["2001"]]}}},{"id":896,"uris":["http://zotero.org/users/local/ZlhuMgGE/items/ZJZ7XGFB"],"itemData":{"id":896,"type":"article-journal","abstract":"In many South East Asian countries, group learning has been introduced as a method to reform classroom practices. Cooperative learning in particular, based on role division, rewards and competition, is highly popular. On the other hand, collaborative learning, the other type of group learning, based on mutual consultation and help-seeking without the structures of cooperative learning, is a challenge to introduce. The aim of this essay is to discuss the reasons why teachers in South East Asia face difficulty in adjusting to collaborative learning. Three issues are discussed, namely (1) students’ reluctance to ask what they do not know due to the lesson structure and negative psychological effects; (2) difficulty in creating sufficiently challenging tasks for students to have mutual consultation, due to the teachers’ insufficient experience in academic inquiry and expertise in their disciplines; and (3) connecting their learning from observation and reflection with their own teaching.","container-title":"Management in Education","DOI":"10.1177/0892020620932367","ISSN":"0892-0206, 1741-9883","issue":"4","journalAbbreviation":"Management in Education","language":"en","page":"167-173","source":"DOI.org (Crossref)","title":"Issues in introducing collaborative learning in South East Asia: A critical discussion","title-short":"Issues in introducing collaborative learning in South East Asia","volume":"35","author":[{"family":"Saito","given":"Eisuke"},{"family":"Takahashi","given":"Rie"},{"family":"Wintachai","given":"Jarintorn"},{"family":"Anunthavorasakul","given":"Athapol"}],"issued":{"date-parts":[["2021",10]]}}}],"schema":"https://github.com/citation-style-language/schema/raw/master/csl-citation.json"} </w:instrText>
            </w:r>
            <w:r w:rsidR="00F603A3" w:rsidRPr="0002571A">
              <w:fldChar w:fldCharType="separate"/>
            </w:r>
            <w:r w:rsidR="006158BA" w:rsidRPr="0002571A">
              <w:rPr>
                <w:rFonts w:ascii="Calibri" w:hAnsi="Calibri" w:cs="Calibri"/>
                <w:kern w:val="0"/>
              </w:rPr>
              <w:t>(</w:t>
            </w:r>
            <w:proofErr w:type="spellStart"/>
            <w:r w:rsidR="006158BA" w:rsidRPr="0002571A">
              <w:rPr>
                <w:rFonts w:ascii="Calibri" w:hAnsi="Calibri" w:cs="Calibri"/>
                <w:kern w:val="0"/>
              </w:rPr>
              <w:t>Puklek</w:t>
            </w:r>
            <w:proofErr w:type="spellEnd"/>
            <w:r w:rsidR="006158BA" w:rsidRPr="0002571A">
              <w:rPr>
                <w:rFonts w:ascii="Calibri" w:hAnsi="Calibri" w:cs="Calibri"/>
                <w:kern w:val="0"/>
              </w:rPr>
              <w:t>, 2001; Saito et al., 2021)</w:t>
            </w:r>
            <w:r w:rsidR="00F603A3" w:rsidRPr="0002571A">
              <w:fldChar w:fldCharType="end"/>
            </w:r>
            <w:r w:rsidR="00F603A3" w:rsidRPr="0002571A">
              <w:t>.</w:t>
            </w:r>
          </w:p>
        </w:tc>
      </w:tr>
      <w:tr w:rsidR="00F603A3" w:rsidRPr="0002571A" w14:paraId="7FE854BA" w14:textId="77777777" w:rsidTr="000574CA">
        <w:tc>
          <w:tcPr>
            <w:tcW w:w="4531" w:type="dxa"/>
          </w:tcPr>
          <w:p w14:paraId="55E2AE88" w14:textId="753EBE03" w:rsidR="00F603A3" w:rsidRPr="0002571A" w:rsidRDefault="00084A11" w:rsidP="008C5440">
            <w:r w:rsidRPr="0002571A">
              <w:t>Razvoj različnih veščin (kognitivnih, čustvenih, motivacijskih, socialnih</w:t>
            </w:r>
            <w:r w:rsidR="00655AB7" w:rsidRPr="0002571A">
              <w:t xml:space="preserve"> veščin</w:t>
            </w:r>
            <w:r w:rsidRPr="0002571A">
              <w:t xml:space="preserve"> in razumevanje samega sebe)</w:t>
            </w:r>
            <w:r w:rsidR="00F603A3" w:rsidRPr="0002571A">
              <w:t xml:space="preserve"> </w:t>
            </w:r>
            <w:r w:rsidR="00F603A3" w:rsidRPr="0002571A">
              <w:fldChar w:fldCharType="begin"/>
            </w:r>
            <w:r w:rsidR="00F603A3" w:rsidRPr="0002571A">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rsidRPr="0002571A">
              <w:fldChar w:fldCharType="separate"/>
            </w:r>
            <w:r w:rsidR="00F603A3" w:rsidRPr="0002571A">
              <w:rPr>
                <w:rFonts w:ascii="Calibri" w:hAnsi="Calibri" w:cs="Calibri"/>
                <w:kern w:val="0"/>
                <w:szCs w:val="24"/>
              </w:rPr>
              <w:t>(Pateşan et al., 2016; Puklek, 2001)</w:t>
            </w:r>
            <w:r w:rsidR="00F603A3" w:rsidRPr="0002571A">
              <w:fldChar w:fldCharType="end"/>
            </w:r>
            <w:r w:rsidR="00F603A3" w:rsidRPr="0002571A">
              <w:t>.</w:t>
            </w:r>
          </w:p>
        </w:tc>
        <w:tc>
          <w:tcPr>
            <w:tcW w:w="4531" w:type="dxa"/>
          </w:tcPr>
          <w:p w14:paraId="744E6E3F" w14:textId="373974D5" w:rsidR="00F603A3" w:rsidRPr="0002571A" w:rsidRDefault="00084A11" w:rsidP="008C5440">
            <w:r w:rsidRPr="0002571A">
              <w:t xml:space="preserve">Članki skupine se osredotočijo le na nalogo, ki je vezana na njih </w:t>
            </w:r>
            <w:r w:rsidR="00F603A3" w:rsidRPr="0002571A">
              <w:fldChar w:fldCharType="begin"/>
            </w:r>
            <w:r w:rsidR="00F603A3" w:rsidRPr="0002571A">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rsidRPr="0002571A">
              <w:fldChar w:fldCharType="separate"/>
            </w:r>
            <w:r w:rsidR="00F603A3" w:rsidRPr="0002571A">
              <w:rPr>
                <w:rFonts w:ascii="Calibri" w:hAnsi="Calibri" w:cs="Calibri"/>
              </w:rPr>
              <w:t>(Puklek, 2001)</w:t>
            </w:r>
            <w:r w:rsidR="00F603A3" w:rsidRPr="0002571A">
              <w:fldChar w:fldCharType="end"/>
            </w:r>
            <w:r w:rsidR="00F603A3" w:rsidRPr="0002571A">
              <w:t>.</w:t>
            </w:r>
          </w:p>
        </w:tc>
      </w:tr>
      <w:tr w:rsidR="00F603A3" w:rsidRPr="0002571A" w14:paraId="26BD2907" w14:textId="77777777" w:rsidTr="000574CA">
        <w:tc>
          <w:tcPr>
            <w:tcW w:w="4531" w:type="dxa"/>
          </w:tcPr>
          <w:p w14:paraId="0F076EDE" w14:textId="012D2E26" w:rsidR="00F603A3" w:rsidRPr="0002571A" w:rsidRDefault="00F603A3" w:rsidP="008C5440">
            <w:r w:rsidRPr="0002571A">
              <w:t xml:space="preserve">Ekonomičnost – </w:t>
            </w:r>
            <w:r w:rsidR="00084A11" w:rsidRPr="0002571A">
              <w:t>tako z vidika časovne komponente (vodenje posameznikov vzame več časa kot vodenje skupine), kot z vidika finančne komponente (učenci si lahko med sabo izposojajo gradivo ipd.)</w:t>
            </w:r>
            <w:r w:rsidRPr="0002571A">
              <w:t xml:space="preserve"> </w:t>
            </w:r>
            <w:r w:rsidRPr="0002571A">
              <w:fldChar w:fldCharType="begin"/>
            </w:r>
            <w:r w:rsidRPr="0002571A">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Pr="0002571A">
              <w:fldChar w:fldCharType="separate"/>
            </w:r>
            <w:r w:rsidRPr="0002571A">
              <w:rPr>
                <w:rFonts w:ascii="Calibri" w:hAnsi="Calibri" w:cs="Calibri"/>
              </w:rPr>
              <w:t>(Puklek, 2001)</w:t>
            </w:r>
            <w:r w:rsidRPr="0002571A">
              <w:fldChar w:fldCharType="end"/>
            </w:r>
            <w:r w:rsidRPr="0002571A">
              <w:t>.</w:t>
            </w:r>
          </w:p>
        </w:tc>
        <w:tc>
          <w:tcPr>
            <w:tcW w:w="4531" w:type="dxa"/>
          </w:tcPr>
          <w:p w14:paraId="2B34E18A" w14:textId="0FD1C9A7" w:rsidR="00F603A3" w:rsidRPr="0002571A" w:rsidRDefault="00084A11" w:rsidP="008C5440">
            <w:r w:rsidRPr="0002571A">
              <w:t>Manj učinkovito, če so prisotne razlike med člani skupine</w:t>
            </w:r>
            <w:r w:rsidR="00F603A3" w:rsidRPr="0002571A">
              <w:t xml:space="preserve"> </w:t>
            </w:r>
            <w:r w:rsidR="00F603A3" w:rsidRPr="0002571A">
              <w:fldChar w:fldCharType="begin"/>
            </w:r>
            <w:r w:rsidR="00F603A3" w:rsidRPr="0002571A">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rsidRPr="0002571A">
              <w:fldChar w:fldCharType="separate"/>
            </w:r>
            <w:r w:rsidR="00F603A3" w:rsidRPr="0002571A">
              <w:rPr>
                <w:rFonts w:ascii="Calibri" w:hAnsi="Calibri" w:cs="Calibri"/>
              </w:rPr>
              <w:t>(Puklek, 2001)</w:t>
            </w:r>
            <w:r w:rsidR="00F603A3" w:rsidRPr="0002571A">
              <w:fldChar w:fldCharType="end"/>
            </w:r>
            <w:r w:rsidR="00F603A3" w:rsidRPr="0002571A">
              <w:t>.</w:t>
            </w:r>
          </w:p>
        </w:tc>
      </w:tr>
      <w:tr w:rsidR="00F603A3" w:rsidRPr="0002571A" w14:paraId="2CCC40D5" w14:textId="77777777" w:rsidTr="000574CA">
        <w:tc>
          <w:tcPr>
            <w:tcW w:w="4531" w:type="dxa"/>
          </w:tcPr>
          <w:p w14:paraId="41DBA65E" w14:textId="302D1E11" w:rsidR="00F603A3" w:rsidRPr="0002571A" w:rsidRDefault="00984D38" w:rsidP="008C5440">
            <w:pPr>
              <w:rPr>
                <w:color w:val="000000" w:themeColor="text1"/>
              </w:rPr>
            </w:pPr>
            <w:r w:rsidRPr="0002571A">
              <w:rPr>
                <w:color w:val="000000" w:themeColor="text1"/>
              </w:rPr>
              <w:t>Izboljšanje samopodobe in samospoštovanja</w:t>
            </w:r>
            <w:r w:rsidR="00F603A3" w:rsidRPr="0002571A">
              <w:rPr>
                <w:color w:val="000000" w:themeColor="text1"/>
              </w:rPr>
              <w:t xml:space="preserve"> </w:t>
            </w:r>
            <w:r w:rsidR="00F603A3" w:rsidRPr="0002571A">
              <w:rPr>
                <w:color w:val="000000" w:themeColor="text1"/>
              </w:rPr>
              <w:fldChar w:fldCharType="begin"/>
            </w:r>
            <w:r w:rsidR="00F603A3" w:rsidRPr="0002571A">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sidRPr="0002571A">
              <w:rPr>
                <w:color w:val="000000" w:themeColor="text1"/>
              </w:rPr>
              <w:fldChar w:fldCharType="separate"/>
            </w:r>
            <w:r w:rsidR="00F603A3" w:rsidRPr="0002571A">
              <w:rPr>
                <w:rFonts w:ascii="Calibri" w:hAnsi="Calibri" w:cs="Calibri"/>
                <w:kern w:val="0"/>
                <w:szCs w:val="24"/>
              </w:rPr>
              <w:t>(Pateşan et al., 2016)</w:t>
            </w:r>
            <w:r w:rsidR="00F603A3" w:rsidRPr="0002571A">
              <w:rPr>
                <w:color w:val="000000" w:themeColor="text1"/>
              </w:rPr>
              <w:fldChar w:fldCharType="end"/>
            </w:r>
            <w:r w:rsidR="00F603A3" w:rsidRPr="0002571A">
              <w:rPr>
                <w:color w:val="000000" w:themeColor="text1"/>
              </w:rPr>
              <w:t>.</w:t>
            </w:r>
          </w:p>
        </w:tc>
        <w:tc>
          <w:tcPr>
            <w:tcW w:w="4531" w:type="dxa"/>
          </w:tcPr>
          <w:p w14:paraId="228A402A" w14:textId="0B21661F" w:rsidR="00F603A3" w:rsidRPr="0002571A" w:rsidRDefault="00984D38" w:rsidP="008C5440">
            <w:r w:rsidRPr="0002571A">
              <w:t xml:space="preserve">Vloženo delo ni enako porazdeljeno </w:t>
            </w:r>
            <w:r w:rsidR="00F603A3" w:rsidRPr="0002571A">
              <w:fldChar w:fldCharType="begin"/>
            </w:r>
            <w:r w:rsidR="006158BA" w:rsidRPr="0002571A">
              <w:instrText xml:space="preserve"> ADDIN ZOTERO_ITEM CSL_CITATION {"citationID":"a1u27ehf6km","properties":{"formattedCitation":"\\uldash{(Choi &amp; Hur, 2023; Puklek, 2001)}","plainCitation":"(Choi &amp; Hur, 2023; Puklek, 2001)","noteIndex":0},"citationItems":[{"id":897,"uris":["http://zotero.org/users/local/ZlhuMgGE/items/V4YRFED7"],"itemData":{"id":897,"type":"article-journal","abstract":"This scoping review summarizes studies on passive participation in collaborative online learning activities that used computer-mediated communication tools in school settings. A total of 42 articles spanning about 20 years were explored. ERIC and three main journal indexes from Web of Science were used to locate articles. For each year searched, there were only one to five studies that investigated passive participation, indicating that not many researchers have examined this topic in general. Most studies used mixed methods and were conducted in higher education settings in asynchronous online discussions. Three terms have been used to discuss the notion of passive participation: lurking for read-only behavior, legitimate peripheral participation for low contribution, and free riding for no contribution. Studies on passive participation have mainly explored four topical areas: motivational factors and reasons, participation types and behavioral patterns, effect on learning outcomes, and pedagogical strategies for de-lurking. Most studies have investigated passive participation as one of the behavior patterns among various types of participation. A few studies have solely examined read-only behaviors. The notion of passive participation varies among researchers and should therefore be redefined. Overall, there have been few studies on the topic of passive participation and those that have been conducted reveal some inconsistencies in their findings, indicating the topic requires further investigation. Future studies on this topic are urgently needed due to the forced shift to online courses precipitated by the pandemic. While instructors are also responsible for supporting their learners in this unprecedented context, researchers should investigate ways to help instructors better understand passive participants and encourage active learner participation in collaborative online learning space.","container-title":"Online Learning","DOI":"10.24059/olj.v27i1.3414","ISSN":"2472-5730, 2472-5749","issue":"1","journalAbbreviation":"OLJ","license":"https://creativecommons.org/licenses/by/4.0/","source":"DOI.org (Crossref)","title":"Passive Participation in Collaborative Online Learning Activities: A Scoping Review of Research in Formal School Learning Settings","title-short":"Passive Participation in Collaborative Online Learning Activities","URL":"https://olj.onlinelearningconsortium.org/index.php/olj/article/view/3414","volume":"27","author":[{"family":"Choi","given":"Hajeen"},{"family":"Hur","given":"Jaesung"}],"accessed":{"date-parts":[["2024",7,20]]},"issued":{"date-parts":[["2023",3,1]]}}},{"id":"LOCRTTF7/gLsF3IJT","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rsidRPr="0002571A">
              <w:fldChar w:fldCharType="separate"/>
            </w:r>
            <w:r w:rsidR="006158BA" w:rsidRPr="0002571A">
              <w:rPr>
                <w:rFonts w:ascii="Calibri" w:hAnsi="Calibri" w:cs="Calibri"/>
                <w:kern w:val="0"/>
              </w:rPr>
              <w:t>(Choi &amp; Hur, 2023; Puklek, 2001)</w:t>
            </w:r>
            <w:r w:rsidR="00F603A3" w:rsidRPr="0002571A">
              <w:fldChar w:fldCharType="end"/>
            </w:r>
            <w:r w:rsidR="00F603A3" w:rsidRPr="0002571A">
              <w:t>.</w:t>
            </w:r>
          </w:p>
        </w:tc>
      </w:tr>
      <w:tr w:rsidR="00F603A3" w:rsidRPr="0002571A" w14:paraId="287A1AF4" w14:textId="77777777" w:rsidTr="000574CA">
        <w:tc>
          <w:tcPr>
            <w:tcW w:w="4531" w:type="dxa"/>
          </w:tcPr>
          <w:p w14:paraId="32E00059" w14:textId="3E7EAF85" w:rsidR="00F603A3" w:rsidRPr="0002571A" w:rsidRDefault="00984D38" w:rsidP="008C5440">
            <w:pPr>
              <w:rPr>
                <w:color w:val="FF0000"/>
              </w:rPr>
            </w:pPr>
            <w:r w:rsidRPr="0002571A">
              <w:rPr>
                <w:color w:val="000000" w:themeColor="text1"/>
              </w:rPr>
              <w:t xml:space="preserve">Manjša anksioznost in stres </w:t>
            </w:r>
            <w:r w:rsidR="00F603A3" w:rsidRPr="0002571A">
              <w:rPr>
                <w:color w:val="000000" w:themeColor="text1"/>
              </w:rPr>
              <w:fldChar w:fldCharType="begin"/>
            </w:r>
            <w:r w:rsidR="00F603A3" w:rsidRPr="0002571A">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sidRPr="0002571A">
              <w:rPr>
                <w:color w:val="000000" w:themeColor="text1"/>
              </w:rPr>
              <w:fldChar w:fldCharType="separate"/>
            </w:r>
            <w:r w:rsidR="00F603A3" w:rsidRPr="0002571A">
              <w:rPr>
                <w:rFonts w:ascii="Calibri" w:hAnsi="Calibri" w:cs="Calibri"/>
              </w:rPr>
              <w:t>(Goreyshi et al., 2013)</w:t>
            </w:r>
            <w:r w:rsidR="00F603A3" w:rsidRPr="0002571A">
              <w:rPr>
                <w:color w:val="000000" w:themeColor="text1"/>
              </w:rPr>
              <w:fldChar w:fldCharType="end"/>
            </w:r>
            <w:r w:rsidR="00F603A3" w:rsidRPr="0002571A">
              <w:rPr>
                <w:color w:val="000000" w:themeColor="text1"/>
              </w:rPr>
              <w:t>.</w:t>
            </w:r>
          </w:p>
        </w:tc>
        <w:tc>
          <w:tcPr>
            <w:tcW w:w="4531" w:type="dxa"/>
          </w:tcPr>
          <w:p w14:paraId="567A2F6C" w14:textId="0E7825C7" w:rsidR="00F603A3" w:rsidRPr="0002571A" w:rsidRDefault="00984D38" w:rsidP="008C5440">
            <w:r w:rsidRPr="0002571A">
              <w:t xml:space="preserve">Težko implementirati v razredih z večjim številom učencev </w:t>
            </w:r>
            <w:r w:rsidR="00F603A3" w:rsidRPr="0002571A">
              <w:fldChar w:fldCharType="begin"/>
            </w:r>
            <w:r w:rsidR="006158BA" w:rsidRPr="0002571A">
              <w:instrText xml:space="preserve"> ADDIN ZOTERO_ITEM CSL_CITATION {"citationID":"a1lnaarl6mo","properties":{"formattedCitation":"\\uldash{(Jerez et al., 2021; Kubale, 2015)}","plainCitation":"(Jerez et al., 2021; Kubale, 2015)","noteIndex":0},"citationItems":[{"id":"LOCRTTF7/0NEbKzqF","uris":["http://zotero.org/users/local/1Uxvmohd/items/CDHZ7FCF"],"itemData":{"id":"LOCRTTF7/0NEbKzqF","type":"article-journal","container-title":"Learning: Research and Practice","DOI":"10.1080/23735082.2020.1871062","ISSN":"2373-5082, 2373-5090","issue":"2","journalAbbreviation":"Learning: Research and Practice","language":"en","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id":"LOCRTTF7/tXKTBjl1","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rsidRPr="0002571A">
              <w:fldChar w:fldCharType="separate"/>
            </w:r>
            <w:r w:rsidR="006158BA" w:rsidRPr="0002571A">
              <w:rPr>
                <w:rFonts w:ascii="Calibri" w:hAnsi="Calibri" w:cs="Calibri"/>
                <w:kern w:val="0"/>
              </w:rPr>
              <w:t>(Jerez et al., 2021; Kubale, 2015)</w:t>
            </w:r>
            <w:r w:rsidR="00F603A3" w:rsidRPr="0002571A">
              <w:fldChar w:fldCharType="end"/>
            </w:r>
            <w:r w:rsidR="00F603A3" w:rsidRPr="0002571A">
              <w:t>.</w:t>
            </w:r>
          </w:p>
        </w:tc>
      </w:tr>
      <w:tr w:rsidR="00F603A3" w:rsidRPr="0002571A" w14:paraId="1F7B6A6F" w14:textId="77777777" w:rsidTr="000574CA">
        <w:tc>
          <w:tcPr>
            <w:tcW w:w="9062" w:type="dxa"/>
            <w:gridSpan w:val="2"/>
            <w:tcBorders>
              <w:bottom w:val="single" w:sz="4" w:space="0" w:color="auto"/>
            </w:tcBorders>
          </w:tcPr>
          <w:p w14:paraId="6F68B883" w14:textId="68249A08" w:rsidR="00F603A3" w:rsidRPr="0002571A" w:rsidRDefault="00C36138" w:rsidP="00C36138">
            <w:r w:rsidRPr="0002571A">
              <w:t>Nekateri avtorji pravijo, da delo v skupini ovira učence, ki navadno dosegajo višje rezultate, saj so primorani razlagati snov drugim učencev</w:t>
            </w:r>
            <w:r w:rsidR="00843110" w:rsidRPr="0002571A">
              <w:t xml:space="preserve"> </w:t>
            </w:r>
            <w:r w:rsidR="00843110" w:rsidRPr="0002571A">
              <w:fldChar w:fldCharType="begin"/>
            </w:r>
            <w:r w:rsidR="00843110" w:rsidRPr="0002571A">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rsidRPr="0002571A">
              <w:fldChar w:fldCharType="separate"/>
            </w:r>
            <w:r w:rsidR="00843110" w:rsidRPr="0002571A">
              <w:rPr>
                <w:rFonts w:ascii="Calibri" w:hAnsi="Calibri" w:cs="Calibri"/>
                <w:kern w:val="0"/>
              </w:rPr>
              <w:t>(cf. Setiana et al., 2020)</w:t>
            </w:r>
            <w:r w:rsidR="00843110" w:rsidRPr="0002571A">
              <w:fldChar w:fldCharType="end"/>
            </w:r>
            <w:r w:rsidRPr="0002571A">
              <w:t xml:space="preserve">. Temu marsikdo nasprotuje in trdi celo, da le ti odnesejo od takega pouka več, kot tisti, ki inštrukcije pridobivajo. Raziskave kažejo, da </w:t>
            </w:r>
            <w:r w:rsidRPr="0002571A">
              <w:lastRenderedPageBreak/>
              <w:t>ima delo v skupinah enake prednosti za vse učence vseh ravni znanja</w:t>
            </w:r>
            <w:r w:rsidR="00F603A3" w:rsidRPr="0002571A">
              <w:t xml:space="preserve"> </w:t>
            </w:r>
            <w:r w:rsidR="00F603A3" w:rsidRPr="0002571A">
              <w:fldChar w:fldCharType="begin"/>
            </w:r>
            <w:r w:rsidR="00843110" w:rsidRPr="0002571A">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rsidRPr="0002571A">
              <w:fldChar w:fldCharType="separate"/>
            </w:r>
            <w:r w:rsidR="00843110" w:rsidRPr="0002571A">
              <w:rPr>
                <w:rFonts w:ascii="Calibri" w:hAnsi="Calibri" w:cs="Calibri"/>
                <w:kern w:val="0"/>
              </w:rPr>
              <w:t>(Baer, 2003; Slavin et al., 2003; Wyman &amp; Watson, 2020)</w:t>
            </w:r>
            <w:r w:rsidR="00F603A3" w:rsidRPr="0002571A">
              <w:fldChar w:fldCharType="end"/>
            </w:r>
            <w:r w:rsidR="00F603A3" w:rsidRPr="0002571A">
              <w:rPr>
                <w:rFonts w:ascii="Calibri" w:hAnsi="Calibri" w:cs="Calibri"/>
              </w:rPr>
              <w:t>.</w:t>
            </w:r>
          </w:p>
        </w:tc>
      </w:tr>
    </w:tbl>
    <w:p w14:paraId="5CAEED14" w14:textId="77777777" w:rsidR="00F603A3" w:rsidRPr="0002571A" w:rsidRDefault="00F603A3" w:rsidP="00F603A3"/>
    <w:p w14:paraId="26006132" w14:textId="5F0FCB71" w:rsidR="00E6390D" w:rsidRPr="0002571A" w:rsidRDefault="005C6B62" w:rsidP="002159A0">
      <w:pPr>
        <w:pStyle w:val="Heading3"/>
      </w:pPr>
      <w:bookmarkStart w:id="26" w:name="_Toc170115121"/>
      <w:r w:rsidRPr="0002571A">
        <w:t>Od skupinskega do sodelovalnega in naprej tandemskega učenja</w:t>
      </w:r>
      <w:bookmarkEnd w:id="26"/>
    </w:p>
    <w:p w14:paraId="01FDFB6E" w14:textId="67A7D3D3" w:rsidR="00C5776B" w:rsidRPr="0002571A" w:rsidRDefault="00C5776B" w:rsidP="00C5776B">
      <w:r w:rsidRPr="0002571A">
        <w:t>S postavitvijo tandemskega učenja v okvir sodelovalnega učenja priznavamo njegovo usklajenost s sodelovalnim učenjem in nasploh sodelovalno pedagogiko, saj pogosto ustreza osnovnim principom le te.</w:t>
      </w:r>
      <w:r w:rsidR="00503757" w:rsidRPr="0002571A">
        <w:t xml:space="preserve"> S tem v</w:t>
      </w:r>
      <w:r w:rsidR="00543B1C">
        <w:t xml:space="preserve"> </w:t>
      </w:r>
      <w:r w:rsidR="00503757" w:rsidRPr="0002571A">
        <w:t xml:space="preserve">mislih, bomo včasih izraze </w:t>
      </w:r>
      <w:r w:rsidR="00EA7002" w:rsidRPr="0002571A">
        <w:t xml:space="preserve">“skupinsko”, </w:t>
      </w:r>
      <w:r w:rsidR="00503757" w:rsidRPr="0002571A">
        <w:t xml:space="preserve">“sodelovalno” in “tandemsko” v navezavi učenja uporabljali izmenično. Ta prožnost v terminologiji nam omogoča, da tandemsko učenje vključimo v razprave o metodah sodelovalnega učenja znotraj širšega okvirja. S prepoznavanjem tandemskega učenja kot obliko sodelovalnega učenja izboljšujemo naše razumevanje sodelovalnih metodologij, zlasti v okolju majhnih skupin (angl. </w:t>
      </w:r>
      <w:proofErr w:type="spellStart"/>
      <w:r w:rsidR="00503757" w:rsidRPr="0002571A">
        <w:rPr>
          <w:i/>
          <w:iCs/>
        </w:rPr>
        <w:t>small</w:t>
      </w:r>
      <w:proofErr w:type="spellEnd"/>
      <w:r w:rsidR="00503757" w:rsidRPr="0002571A">
        <w:rPr>
          <w:i/>
          <w:iCs/>
        </w:rPr>
        <w:t xml:space="preserve"> </w:t>
      </w:r>
      <w:proofErr w:type="spellStart"/>
      <w:r w:rsidR="00503757" w:rsidRPr="0002571A">
        <w:rPr>
          <w:i/>
          <w:iCs/>
        </w:rPr>
        <w:t>group</w:t>
      </w:r>
      <w:proofErr w:type="spellEnd"/>
      <w:r w:rsidR="00503757" w:rsidRPr="0002571A">
        <w:rPr>
          <w:i/>
          <w:iCs/>
        </w:rPr>
        <w:t xml:space="preserve"> </w:t>
      </w:r>
      <w:proofErr w:type="spellStart"/>
      <w:r w:rsidR="00503757" w:rsidRPr="0002571A">
        <w:rPr>
          <w:i/>
          <w:iCs/>
        </w:rPr>
        <w:t>learning</w:t>
      </w:r>
      <w:proofErr w:type="spellEnd"/>
      <w:r w:rsidR="00503757" w:rsidRPr="0002571A">
        <w:t xml:space="preserve">), kar je bil fokus veliko raziskavam </w:t>
      </w:r>
      <w:r w:rsidR="00503757" w:rsidRPr="0002571A">
        <w:fldChar w:fldCharType="begin"/>
      </w:r>
      <w:r w:rsidR="00503757" w:rsidRPr="0002571A">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02571A">
        <w:fldChar w:fldCharType="separate"/>
      </w:r>
      <w:r w:rsidR="00503757" w:rsidRPr="0002571A">
        <w:rPr>
          <w:rFonts w:ascii="Calibri" w:hAnsi="Calibri" w:cs="Calibri"/>
          <w:kern w:val="0"/>
        </w:rPr>
        <w:t>(npr. meta-analize Fernández-Espínola et al., 2020; Ri̇dwan &amp; Hadi̇, 2022; Wiese et al., 2022)</w:t>
      </w:r>
      <w:r w:rsidR="00503757" w:rsidRPr="0002571A">
        <w:fldChar w:fldCharType="end"/>
      </w:r>
      <w:r w:rsidR="00503757" w:rsidRPr="0002571A">
        <w:t>. To priznanje poudarja pomen tandemskega učenja v širši razpravi o učinkovitih izobraževalnih strategijah.</w:t>
      </w:r>
    </w:p>
    <w:p w14:paraId="303F8E9F" w14:textId="70D75C62" w:rsidR="004D79EB" w:rsidRPr="0002571A" w:rsidRDefault="004D79EB" w:rsidP="004D79EB">
      <w:r w:rsidRPr="0002571A">
        <w:t xml:space="preserve">Številne študije so raziskovale vpliv sodelovalnega učenja na dosežke študentov, pri čemer so poudarjale njegovo praktično uporabo s strani pedagogov ob teoretičnih razpravah </w:t>
      </w:r>
      <w:r w:rsidR="00621463" w:rsidRPr="0002571A">
        <w:fldChar w:fldCharType="begin"/>
      </w:r>
      <w:r w:rsidR="00621463" w:rsidRPr="0002571A">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02571A">
        <w:fldChar w:fldCharType="separate"/>
      </w:r>
      <w:r w:rsidR="00621463" w:rsidRPr="0002571A">
        <w:rPr>
          <w:rFonts w:ascii="Calibri" w:hAnsi="Calibri" w:cs="Calibri"/>
          <w:kern w:val="0"/>
        </w:rPr>
        <w:t>(Slavin et al., 2003)</w:t>
      </w:r>
      <w:r w:rsidR="00621463" w:rsidRPr="0002571A">
        <w:fldChar w:fldCharType="end"/>
      </w:r>
      <w:r w:rsidR="00621463" w:rsidRPr="0002571A">
        <w:t xml:space="preserve">. </w:t>
      </w:r>
      <w:r w:rsidRPr="0002571A">
        <w:t xml:space="preserve">Med temi raziskavami so se </w:t>
      </w:r>
      <w:r w:rsidR="00621463" w:rsidRPr="0002571A">
        <w:t>konsistentno</w:t>
      </w:r>
      <w:r w:rsidRPr="0002571A">
        <w:t xml:space="preserve"> pojavljali pozitivni učinki</w:t>
      </w:r>
      <w:r w:rsidR="00621463" w:rsidRPr="0002571A">
        <w:t xml:space="preserve"> </w:t>
      </w:r>
      <w:r w:rsidR="00621463" w:rsidRPr="0002571A">
        <w:fldChar w:fldCharType="begin"/>
      </w:r>
      <w:r w:rsidR="00621463" w:rsidRPr="0002571A">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02571A">
        <w:fldChar w:fldCharType="separate"/>
      </w:r>
      <w:r w:rsidR="00621463" w:rsidRPr="0002571A">
        <w:rPr>
          <w:rFonts w:ascii="Calibri" w:hAnsi="Calibri" w:cs="Calibri"/>
          <w:kern w:val="0"/>
        </w:rPr>
        <w:t>(Al Mulhim &amp; Eldokhny, 2020; Bilgin et al., 2015; Johnson &amp; Johnson, 2011; Kalaian et al., 2018; Kanter &amp; Konstantopoulos, 2010; Mahasneh &amp; Alwan, 2018; Slavin, 1996; Webb, 1991)</w:t>
      </w:r>
      <w:r w:rsidR="00621463" w:rsidRPr="0002571A">
        <w:fldChar w:fldCharType="end"/>
      </w:r>
      <w:r w:rsidRPr="0002571A">
        <w:t xml:space="preserve">, kar potrjuje njegovo učinkovitost pri izboljšanju učnih izidov. </w:t>
      </w:r>
    </w:p>
    <w:p w14:paraId="76042157" w14:textId="00C401B6" w:rsidR="002159A0" w:rsidRPr="0002571A" w:rsidRDefault="002159A0" w:rsidP="002159A0">
      <w:pPr>
        <w:pStyle w:val="Heading3"/>
      </w:pPr>
      <w:bookmarkStart w:id="27" w:name="_Toc170115122"/>
      <w:r w:rsidRPr="0002571A">
        <w:t xml:space="preserve">Spremenljivke, ki morebitno vplivajo na delo v </w:t>
      </w:r>
      <w:r w:rsidR="00111682" w:rsidRPr="0002571A">
        <w:t xml:space="preserve">skupini oziroma </w:t>
      </w:r>
      <w:r w:rsidRPr="0002571A">
        <w:t>tandemu</w:t>
      </w:r>
      <w:bookmarkEnd w:id="27"/>
    </w:p>
    <w:p w14:paraId="74800457" w14:textId="6BC34963" w:rsidR="002159A0" w:rsidRPr="0002571A" w:rsidRDefault="00426DBA" w:rsidP="002159A0">
      <w:r w:rsidRPr="0002571A">
        <w:t xml:space="preserve">Z namenom </w:t>
      </w:r>
      <w:proofErr w:type="spellStart"/>
      <w:r w:rsidRPr="0002571A">
        <w:t>predikcije</w:t>
      </w:r>
      <w:proofErr w:type="spellEnd"/>
      <w:r w:rsidRPr="0002571A">
        <w:t xml:space="preserve"> uspešnosti dela v tandemu moramo razumeti širok spekter spremenljivk, ki na to uspešnost </w:t>
      </w:r>
      <w:r w:rsidR="006103C4">
        <w:t xml:space="preserve">lahko </w:t>
      </w:r>
      <w:r w:rsidRPr="0002571A">
        <w:t xml:space="preserve">vplivajo. Ozadje problema lahko ošinemo z vpogledom v splošne faktorje kot so spol, razred, učeči profesor in ocena pri predmetu. Slednje morda nima signifikantnega vpliva </w:t>
      </w:r>
      <w:r w:rsidRPr="0002571A">
        <w:fldChar w:fldCharType="begin"/>
      </w:r>
      <w:r w:rsidR="00ED6101" w:rsidRPr="0002571A">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sidRPr="0002571A">
        <w:fldChar w:fldCharType="separate"/>
      </w:r>
      <w:r w:rsidR="00ED6101" w:rsidRPr="0002571A">
        <w:rPr>
          <w:rFonts w:ascii="Calibri" w:hAnsi="Calibri" w:cs="Calibri"/>
        </w:rPr>
        <w:t>(Slavin et al., 2003; Van Der Laan Smith &amp; Spindle, 2007)</w:t>
      </w:r>
      <w:r w:rsidRPr="0002571A">
        <w:fldChar w:fldCharType="end"/>
      </w:r>
      <w:r w:rsidRPr="0002571A">
        <w:t xml:space="preserve">, medtem ko spol domnevno ima vpliv </w:t>
      </w:r>
      <w:r w:rsidRPr="0002571A">
        <w:fldChar w:fldCharType="begin"/>
      </w:r>
      <w:r w:rsidRPr="0002571A">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sidRPr="0002571A">
        <w:fldChar w:fldCharType="separate"/>
      </w:r>
      <w:r w:rsidRPr="0002571A">
        <w:rPr>
          <w:rFonts w:ascii="Calibri" w:hAnsi="Calibri" w:cs="Calibri"/>
        </w:rPr>
        <w:t>(Gnesdilow et al., 2013; Rodger et al., 2007)</w:t>
      </w:r>
      <w:r w:rsidRPr="0002571A">
        <w:fldChar w:fldCharType="end"/>
      </w:r>
      <w:r w:rsidR="006565C4" w:rsidRPr="0002571A">
        <w:t xml:space="preserve"> – Slednja raziskava kaže, da se ženske bolje odzovejo v sodelovalnem kot tekmovalnem okolju, prva raziskava pa preučuje predvsem samo kompozicijo skupin</w:t>
      </w:r>
      <w:r w:rsidRPr="0002571A">
        <w:t xml:space="preserve">. Raziskave, kako pripadajoč razred in učeči profesor vplivata so </w:t>
      </w:r>
      <w:r w:rsidR="00543B1C" w:rsidRPr="0002571A">
        <w:t>škrbinaste</w:t>
      </w:r>
      <w:r w:rsidRPr="0002571A">
        <w:t xml:space="preserve">, razen splošnih navodil, kako delo v tandemu implementirati </w:t>
      </w:r>
      <w:r w:rsidRPr="0002571A">
        <w:fldChar w:fldCharType="begin"/>
      </w:r>
      <w:r w:rsidRPr="0002571A">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Pr="0002571A">
        <w:fldChar w:fldCharType="separate"/>
      </w:r>
      <w:r w:rsidRPr="0002571A">
        <w:rPr>
          <w:rFonts w:ascii="Calibri" w:hAnsi="Calibri" w:cs="Calibri"/>
        </w:rPr>
        <w:t>(McCaslin &amp; Lowman, 1985; Van Diggele et al., 2020)</w:t>
      </w:r>
      <w:r w:rsidRPr="0002571A">
        <w:fldChar w:fldCharType="end"/>
      </w:r>
      <w:r w:rsidRPr="0002571A">
        <w:t xml:space="preserve">. Poleg teh splošnih demografskih vidikov lahko opazujemo psihološki profil učencev, kjer pridejo v poštev tip osebnosti </w:t>
      </w:r>
      <w:r w:rsidRPr="0002571A">
        <w:fldChar w:fldCharType="begin"/>
      </w:r>
      <w:r w:rsidRPr="0002571A">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sidRPr="0002571A">
        <w:fldChar w:fldCharType="separate"/>
      </w:r>
      <w:r w:rsidRPr="0002571A">
        <w:rPr>
          <w:rFonts w:ascii="Calibri" w:hAnsi="Calibri" w:cs="Calibri"/>
        </w:rPr>
        <w:t>(Akben-Selcuk, 2017; Kurniawati et al., 2023; Major et al., 2006; Peklaj et al., 2015; Wahyu Ariani, 2013)</w:t>
      </w:r>
      <w:r w:rsidRPr="0002571A">
        <w:fldChar w:fldCharType="end"/>
      </w:r>
      <w:r w:rsidRPr="0002571A">
        <w:t xml:space="preserve">, matematična anksioznost </w:t>
      </w:r>
      <w:r w:rsidRPr="0002571A">
        <w:fldChar w:fldCharType="begin"/>
      </w:r>
      <w:r w:rsidR="00257468" w:rsidRPr="0002571A">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Pr="0002571A">
        <w:fldChar w:fldCharType="separate"/>
      </w:r>
      <w:r w:rsidRPr="0002571A">
        <w:rPr>
          <w:rFonts w:ascii="Calibri" w:hAnsi="Calibri" w:cs="Calibri"/>
        </w:rPr>
        <w:t>(Li et al., 2021; Wang et al., 2015)</w:t>
      </w:r>
      <w:r w:rsidRPr="0002571A">
        <w:fldChar w:fldCharType="end"/>
      </w:r>
      <w:r w:rsidRPr="0002571A">
        <w:t xml:space="preserve"> in motivacija za učenje matematike </w:t>
      </w:r>
      <w:r w:rsidRPr="0002571A">
        <w:fldChar w:fldCharType="begin"/>
      </w:r>
      <w:r w:rsidRPr="0002571A">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sidRPr="0002571A">
        <w:fldChar w:fldCharType="separate"/>
      </w:r>
      <w:r w:rsidRPr="0002571A">
        <w:rPr>
          <w:rFonts w:ascii="Calibri" w:hAnsi="Calibri" w:cs="Calibri"/>
        </w:rPr>
        <w:t>(Tella, 2007)</w:t>
      </w:r>
      <w:r w:rsidRPr="0002571A">
        <w:fldChar w:fldCharType="end"/>
      </w:r>
      <w:r w:rsidRPr="0002571A">
        <w:t xml:space="preserve">. </w:t>
      </w:r>
      <w:r w:rsidR="003D007E" w:rsidRPr="0002571A">
        <w:t xml:space="preserve">Instrument MBTI, ki smo ga spoznali v poglavju </w:t>
      </w:r>
      <w:r w:rsidR="003D007E" w:rsidRPr="0002571A">
        <w:rPr>
          <w:highlight w:val="green"/>
        </w:rPr>
        <w:t>Tip osebnosti</w:t>
      </w:r>
      <w:r w:rsidRPr="0002571A">
        <w:t xml:space="preserve"> meri osebnosti tip (v literaturi tudi kognitivni stil) v štirih dimenzijah: </w:t>
      </w:r>
      <w:proofErr w:type="spellStart"/>
      <w:r w:rsidRPr="0002571A">
        <w:t>Ekstroverzija-introverzija</w:t>
      </w:r>
      <w:proofErr w:type="spellEnd"/>
      <w:r w:rsidRPr="0002571A">
        <w:t xml:space="preserve"> (EI), zaznavanje-intuicija (SN), čutenje-</w:t>
      </w:r>
      <w:r w:rsidRPr="0002571A">
        <w:lastRenderedPageBreak/>
        <w:t xml:space="preserve">mišljenje (TF) in presojanje-opazovanje (JP) </w:t>
      </w:r>
      <w:r w:rsidR="00736103" w:rsidRPr="0002571A">
        <w:fldChar w:fldCharType="begin"/>
      </w:r>
      <w:r w:rsidR="00736103" w:rsidRPr="0002571A">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sidRPr="0002571A">
        <w:fldChar w:fldCharType="separate"/>
      </w:r>
      <w:r w:rsidR="00736103" w:rsidRPr="0002571A">
        <w:rPr>
          <w:rFonts w:ascii="Calibri" w:hAnsi="Calibri" w:cs="Calibri"/>
        </w:rPr>
        <w:t>(Ramsay et al., 2000)</w:t>
      </w:r>
      <w:r w:rsidR="00736103" w:rsidRPr="0002571A">
        <w:fldChar w:fldCharType="end"/>
      </w:r>
      <w:r w:rsidR="00736103" w:rsidRPr="0002571A">
        <w:t xml:space="preserve">. </w:t>
      </w:r>
      <w:r w:rsidRPr="0002571A">
        <w:t>Literatura pravi, da ima EI dimenzija največji vpliv na odziv do tandemskega učenja</w:t>
      </w:r>
      <w:r w:rsidR="006565C4" w:rsidRPr="0002571A">
        <w:t xml:space="preserve"> (</w:t>
      </w:r>
      <w:proofErr w:type="spellStart"/>
      <w:r w:rsidR="006565C4" w:rsidRPr="0002571A">
        <w:t>ekstrovertni</w:t>
      </w:r>
      <w:proofErr w:type="spellEnd"/>
      <w:r w:rsidR="006565C4" w:rsidRPr="0002571A">
        <w:t xml:space="preserve"> posameznikom ta učna metoda ustreza bolj; </w:t>
      </w:r>
      <w:r w:rsidR="00D1359C" w:rsidRPr="0002571A">
        <w:fldChar w:fldCharType="begin"/>
      </w:r>
      <w:r w:rsidR="0073156C" w:rsidRPr="0002571A">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sidRPr="0002571A">
        <w:fldChar w:fldCharType="separate"/>
      </w:r>
      <w:r w:rsidR="00D1359C" w:rsidRPr="0002571A">
        <w:rPr>
          <w:rFonts w:ascii="Calibri" w:hAnsi="Calibri" w:cs="Calibri"/>
        </w:rPr>
        <w:t>Farooqi, 2021; Ramsay et al., 2000; Smith &amp; Irey, 1974)</w:t>
      </w:r>
      <w:r w:rsidR="00D1359C" w:rsidRPr="0002571A">
        <w:fldChar w:fldCharType="end"/>
      </w:r>
      <w:r w:rsidRPr="0002571A">
        <w:t xml:space="preserve">, medtem ko so ostale razsežnosti bolj stvar špekulacije in jim manjka empirične podkrepitve </w:t>
      </w:r>
      <w:r w:rsidR="004202F9" w:rsidRPr="0002571A">
        <w:fldChar w:fldCharType="begin"/>
      </w:r>
      <w:r w:rsidR="004202F9" w:rsidRPr="0002571A">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sidRPr="0002571A">
        <w:fldChar w:fldCharType="separate"/>
      </w:r>
      <w:r w:rsidR="004202F9" w:rsidRPr="0002571A">
        <w:rPr>
          <w:rFonts w:ascii="Calibri" w:hAnsi="Calibri" w:cs="Calibri"/>
        </w:rPr>
        <w:t>(Ramsay et al., 2000)</w:t>
      </w:r>
      <w:r w:rsidR="004202F9" w:rsidRPr="0002571A">
        <w:fldChar w:fldCharType="end"/>
      </w:r>
      <w:r w:rsidR="004202F9" w:rsidRPr="0002571A">
        <w:t>.</w:t>
      </w:r>
      <w:r w:rsidRPr="0002571A">
        <w:t xml:space="preserve"> Matematična anksioznost negativno vpliva na uspeh pri skupinskem delu, saj kvari delovni spomin,  vpliva na reševanje problemov in izbiro strategije za spopad s tem problemom in je še posebej vplivna v kontekstu, kjer je rezultat uspeha pomemben </w:t>
      </w:r>
      <w:r w:rsidR="003019DD" w:rsidRPr="0002571A">
        <w:fldChar w:fldCharType="begin"/>
      </w:r>
      <w:r w:rsidR="003019DD" w:rsidRPr="0002571A">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sidRPr="0002571A">
        <w:fldChar w:fldCharType="separate"/>
      </w:r>
      <w:r w:rsidR="003019DD" w:rsidRPr="0002571A">
        <w:rPr>
          <w:rFonts w:ascii="Calibri" w:hAnsi="Calibri" w:cs="Calibri"/>
        </w:rPr>
        <w:t>(Klados et al., 2019)</w:t>
      </w:r>
      <w:r w:rsidR="003019DD" w:rsidRPr="0002571A">
        <w:fldChar w:fldCharType="end"/>
      </w:r>
      <w:r w:rsidR="003019DD" w:rsidRPr="0002571A">
        <w:t>.</w:t>
      </w:r>
      <w:r w:rsidRPr="0002571A">
        <w:t xml:space="preserve"> V okoljih skupinskega dela, kjer je interakcija kvantitativno višja pa se vpliv matematične </w:t>
      </w:r>
      <w:proofErr w:type="spellStart"/>
      <w:r w:rsidRPr="0002571A">
        <w:t>anksioznosti</w:t>
      </w:r>
      <w:proofErr w:type="spellEnd"/>
      <w:r w:rsidRPr="0002571A">
        <w:t xml:space="preserve"> lahko zmanjša </w:t>
      </w:r>
      <w:r w:rsidR="003019DD" w:rsidRPr="0002571A">
        <w:fldChar w:fldCharType="begin"/>
      </w:r>
      <w:r w:rsidR="003019DD" w:rsidRPr="0002571A">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sidRPr="0002571A">
        <w:fldChar w:fldCharType="separate"/>
      </w:r>
      <w:r w:rsidR="003019DD" w:rsidRPr="0002571A">
        <w:rPr>
          <w:rFonts w:ascii="Calibri" w:hAnsi="Calibri" w:cs="Calibri"/>
          <w:kern w:val="0"/>
        </w:rPr>
        <w:t>(</w:t>
      </w:r>
      <w:proofErr w:type="spellStart"/>
      <w:r w:rsidR="003019DD" w:rsidRPr="0002571A">
        <w:rPr>
          <w:rFonts w:ascii="Calibri" w:hAnsi="Calibri" w:cs="Calibri"/>
          <w:kern w:val="0"/>
        </w:rPr>
        <w:t>Vallée-Tourangeau</w:t>
      </w:r>
      <w:proofErr w:type="spellEnd"/>
      <w:r w:rsidR="003019DD" w:rsidRPr="0002571A">
        <w:rPr>
          <w:rFonts w:ascii="Calibri" w:hAnsi="Calibri" w:cs="Calibri"/>
          <w:kern w:val="0"/>
        </w:rPr>
        <w:t xml:space="preserve"> et al., 2013)</w:t>
      </w:r>
      <w:r w:rsidR="003019DD" w:rsidRPr="0002571A">
        <w:fldChar w:fldCharType="end"/>
      </w:r>
      <w:r w:rsidRPr="0002571A">
        <w:t xml:space="preserve">. Te opazke so tudi v skladu z raziskavami, ki kažejo, da skupinsko delo niža matematično anksioznost </w:t>
      </w:r>
      <w:r w:rsidR="003019DD" w:rsidRPr="0002571A">
        <w:fldChar w:fldCharType="begin"/>
      </w:r>
      <w:r w:rsidR="003019DD" w:rsidRPr="0002571A">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sidRPr="0002571A">
        <w:fldChar w:fldCharType="separate"/>
      </w:r>
      <w:r w:rsidR="003019DD" w:rsidRPr="0002571A">
        <w:rPr>
          <w:rFonts w:ascii="Calibri" w:hAnsi="Calibri" w:cs="Calibri"/>
        </w:rPr>
        <w:t>(Batton, 2010; Rafiei Taba Zavareh et al., 2022)</w:t>
      </w:r>
      <w:r w:rsidR="003019DD" w:rsidRPr="0002571A">
        <w:fldChar w:fldCharType="end"/>
      </w:r>
      <w:r w:rsidRPr="0002571A">
        <w:t xml:space="preserve">.  Matematična motivacija pa je faktor, ki kaže z matematično </w:t>
      </w:r>
      <w:proofErr w:type="spellStart"/>
      <w:r w:rsidRPr="0002571A">
        <w:t>anksioznostjo</w:t>
      </w:r>
      <w:proofErr w:type="spellEnd"/>
      <w:r w:rsidRPr="0002571A">
        <w:t xml:space="preserve"> negativno korelacijo </w:t>
      </w:r>
      <w:r w:rsidR="003019DD" w:rsidRPr="0002571A">
        <w:fldChar w:fldCharType="begin"/>
      </w:r>
      <w:r w:rsidR="003019DD" w:rsidRPr="0002571A">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sidRPr="0002571A">
        <w:fldChar w:fldCharType="separate"/>
      </w:r>
      <w:r w:rsidR="003019DD" w:rsidRPr="0002571A">
        <w:rPr>
          <w:rFonts w:ascii="Calibri" w:hAnsi="Calibri" w:cs="Calibri"/>
          <w:highlight w:val="cyan"/>
        </w:rPr>
        <w:t>(Bregant &amp; Doz, 2024</w:t>
      </w:r>
      <w:r w:rsidR="003019DD" w:rsidRPr="0002571A">
        <w:rPr>
          <w:rFonts w:ascii="Calibri" w:hAnsi="Calibri" w:cs="Calibri"/>
        </w:rPr>
        <w:t>)</w:t>
      </w:r>
      <w:r w:rsidR="003019DD" w:rsidRPr="0002571A">
        <w:fldChar w:fldCharType="end"/>
      </w:r>
      <w:r w:rsidRPr="0002571A">
        <w:t xml:space="preserve"> in ga lahko uspešno </w:t>
      </w:r>
      <w:r w:rsidR="006565C4" w:rsidRPr="0002571A">
        <w:t>višamo</w:t>
      </w:r>
      <w:r w:rsidRPr="0002571A">
        <w:t xml:space="preserve"> s pomočjo skupinskega dela </w:t>
      </w:r>
      <w:r w:rsidR="003019DD" w:rsidRPr="0002571A">
        <w:fldChar w:fldCharType="begin"/>
      </w:r>
      <w:r w:rsidR="003019DD" w:rsidRPr="0002571A">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sidRPr="0002571A">
        <w:fldChar w:fldCharType="separate"/>
      </w:r>
      <w:r w:rsidR="003019DD" w:rsidRPr="0002571A">
        <w:rPr>
          <w:rFonts w:ascii="Calibri" w:hAnsi="Calibri" w:cs="Calibri"/>
          <w:kern w:val="0"/>
        </w:rPr>
        <w:t>(Järvelä et al., 2010)</w:t>
      </w:r>
      <w:r w:rsidR="003019DD" w:rsidRPr="0002571A">
        <w:fldChar w:fldCharType="end"/>
      </w:r>
      <w:r w:rsidRPr="0002571A">
        <w:t xml:space="preserve">. Faktorje lahko opazujemo tudi tekom same izvedene ure, kjer imamo kvaliteto interakcije v paru, kvantiteto interakcije in ali učenec v paru pripomore več kot njegov dodeljen partner v tandemu. Poudarjena je namreč tudi pozitivna plat tekmovalnosti med samimi člani skupin, ki pozitivno vpliva na učni uspeh </w:t>
      </w:r>
      <w:r w:rsidR="003019DD" w:rsidRPr="0002571A">
        <w:fldChar w:fldCharType="begin"/>
      </w:r>
      <w:r w:rsidR="003019DD" w:rsidRPr="0002571A">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sidRPr="0002571A">
        <w:fldChar w:fldCharType="separate"/>
      </w:r>
      <w:r w:rsidR="003019DD" w:rsidRPr="0002571A">
        <w:rPr>
          <w:rFonts w:ascii="Calibri" w:hAnsi="Calibri" w:cs="Calibri"/>
        </w:rPr>
        <w:t>(Puklek, 2001)</w:t>
      </w:r>
      <w:r w:rsidR="003019DD" w:rsidRPr="0002571A">
        <w:fldChar w:fldCharType="end"/>
      </w:r>
      <w:r w:rsidRPr="0002571A">
        <w:t>.</w:t>
      </w:r>
      <w:r w:rsidR="00A776B1" w:rsidRPr="0002571A">
        <w:t xml:space="preserve"> Glede na zgornjo literature je nemogoče vzpostaviti dogmo, katera od obravnavanih </w:t>
      </w:r>
      <w:r w:rsidR="00543B1C" w:rsidRPr="0002571A">
        <w:t>spremenljivk</w:t>
      </w:r>
      <w:r w:rsidR="00A776B1" w:rsidRPr="0002571A">
        <w:t xml:space="preserve"> najbolj vpliva na mnenje glede dela v tandemu. Za to, v empiričnem delu predlagamo </w:t>
      </w:r>
      <w:r w:rsidR="00A776B1" w:rsidRPr="0002571A">
        <w:rPr>
          <w:highlight w:val="yellow"/>
        </w:rPr>
        <w:t>raziskovalno? (</w:t>
      </w:r>
      <w:proofErr w:type="spellStart"/>
      <w:r w:rsidR="00A776B1" w:rsidRPr="0002571A">
        <w:rPr>
          <w:highlight w:val="yellow"/>
        </w:rPr>
        <w:t>exploratory</w:t>
      </w:r>
      <w:proofErr w:type="spellEnd"/>
      <w:r w:rsidR="00A776B1" w:rsidRPr="0002571A">
        <w:t>) študijo.</w:t>
      </w:r>
    </w:p>
    <w:p w14:paraId="2B802186" w14:textId="7F3F1813" w:rsidR="002159A0" w:rsidRPr="0002571A" w:rsidRDefault="002159A0" w:rsidP="002159A0">
      <w:pPr>
        <w:pStyle w:val="Heading3"/>
      </w:pPr>
      <w:bookmarkStart w:id="28" w:name="_Toc170115123"/>
      <w:r w:rsidRPr="0002571A">
        <w:t>Formiranje skupin</w:t>
      </w:r>
      <w:bookmarkEnd w:id="28"/>
    </w:p>
    <w:p w14:paraId="4F3A6494" w14:textId="38D88512" w:rsidR="003D1BF4" w:rsidRPr="0002571A" w:rsidRDefault="003D1BF4" w:rsidP="00A82408">
      <w:r w:rsidRPr="0002571A">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sidR="00473860" w:rsidRPr="0002571A">
        <w:rPr>
          <w:highlight w:val="green"/>
        </w:rPr>
        <w:t>Preglednici</w:t>
      </w:r>
      <w:r w:rsidRPr="0002571A">
        <w:rPr>
          <w:highlight w:val="green"/>
        </w:rPr>
        <w:t xml:space="preserve"> x</w:t>
      </w:r>
      <w:r w:rsidRPr="0002571A">
        <w:t xml:space="preserve">, kot so predlagani s strani </w:t>
      </w:r>
      <w:r w:rsidRPr="0002571A">
        <w:fldChar w:fldCharType="begin"/>
      </w:r>
      <w:r w:rsidRPr="0002571A">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sidRPr="0002571A">
        <w:fldChar w:fldCharType="separate"/>
      </w:r>
      <w:r w:rsidRPr="0002571A">
        <w:rPr>
          <w:rFonts w:ascii="Calibri" w:hAnsi="Calibri" w:cs="Calibri"/>
        </w:rPr>
        <w:t xml:space="preserve">Amara et al., </w:t>
      </w:r>
      <w:r w:rsidR="00473860" w:rsidRPr="0002571A">
        <w:rPr>
          <w:rFonts w:ascii="Calibri" w:hAnsi="Calibri" w:cs="Calibri"/>
        </w:rPr>
        <w:t>(</w:t>
      </w:r>
      <w:r w:rsidRPr="0002571A">
        <w:rPr>
          <w:rFonts w:ascii="Calibri" w:hAnsi="Calibri" w:cs="Calibri"/>
        </w:rPr>
        <w:t>2016)</w:t>
      </w:r>
      <w:r w:rsidRPr="0002571A">
        <w:fldChar w:fldCharType="end"/>
      </w:r>
      <w:r w:rsidRPr="0002571A">
        <w:t xml:space="preserve">. Mnogo študij je obravnavalo slabosti in prednosti homogeniziranja oziroma </w:t>
      </w:r>
      <w:proofErr w:type="spellStart"/>
      <w:r w:rsidRPr="0002571A">
        <w:t>heterogeniziranja</w:t>
      </w:r>
      <w:proofErr w:type="spellEnd"/>
      <w:r w:rsidRPr="0002571A">
        <w:t xml:space="preserve"> skupin glede na različne metrike kot so starost </w:t>
      </w:r>
      <w:r w:rsidRPr="0002571A">
        <w:fldChar w:fldCharType="begin"/>
      </w:r>
      <w:r w:rsidRPr="0002571A">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sidRPr="0002571A">
        <w:fldChar w:fldCharType="separate"/>
      </w:r>
      <w:r w:rsidRPr="0002571A">
        <w:rPr>
          <w:rFonts w:ascii="Calibri" w:hAnsi="Calibri" w:cs="Calibri"/>
          <w:kern w:val="0"/>
        </w:rPr>
        <w:t>(Magnusson &amp; Bäckman, 2022)</w:t>
      </w:r>
      <w:r w:rsidRPr="0002571A">
        <w:fldChar w:fldCharType="end"/>
      </w:r>
      <w:r w:rsidRPr="0002571A">
        <w:t xml:space="preserve">, tip osebnosti </w:t>
      </w:r>
      <w:r w:rsidRPr="0002571A">
        <w:fldChar w:fldCharType="begin"/>
      </w:r>
      <w:r w:rsidR="00F32062" w:rsidRPr="0002571A">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sidRPr="0002571A">
        <w:fldChar w:fldCharType="separate"/>
      </w:r>
      <w:r w:rsidR="00F32062" w:rsidRPr="0002571A">
        <w:rPr>
          <w:rFonts w:ascii="Calibri" w:hAnsi="Calibri" w:cs="Calibri"/>
        </w:rPr>
        <w:t>(W. Zhang et al., 2022)</w:t>
      </w:r>
      <w:r w:rsidRPr="0002571A">
        <w:fldChar w:fldCharType="end"/>
      </w:r>
      <w:r w:rsidRPr="0002571A">
        <w:t xml:space="preserve">, spol </w:t>
      </w:r>
      <w:r w:rsidRPr="0002571A">
        <w:fldChar w:fldCharType="begin"/>
      </w:r>
      <w:r w:rsidRPr="0002571A">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sidRPr="0002571A">
        <w:fldChar w:fldCharType="separate"/>
      </w:r>
      <w:r w:rsidRPr="0002571A">
        <w:rPr>
          <w:rFonts w:ascii="Calibri" w:hAnsi="Calibri" w:cs="Calibri"/>
        </w:rPr>
        <w:t>(Yu-Tzu Lin et al., 2020)</w:t>
      </w:r>
      <w:r w:rsidRPr="0002571A">
        <w:fldChar w:fldCharType="end"/>
      </w:r>
      <w:r w:rsidRPr="0002571A">
        <w:t xml:space="preserve"> in akademski uspeh </w:t>
      </w:r>
      <w:r w:rsidRPr="0002571A">
        <w:fldChar w:fldCharType="begin"/>
      </w:r>
      <w:r w:rsidRPr="0002571A">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Pr="0002571A">
        <w:fldChar w:fldCharType="separate"/>
      </w:r>
      <w:r w:rsidRPr="0002571A">
        <w:rPr>
          <w:rFonts w:ascii="Calibri" w:hAnsi="Calibri" w:cs="Calibri"/>
        </w:rPr>
        <w:t>(Wyman &amp; Watson, 2020)</w:t>
      </w:r>
      <w:r w:rsidRPr="0002571A">
        <w:fldChar w:fldCharType="end"/>
      </w:r>
      <w:r w:rsidRPr="0002571A">
        <w:t xml:space="preserve">. Obravnavane prednosti in slabosti so se merile tako na podlagi uspeha metode, socialnega učenja in drugih aktivnosti ter interakcij. Različni algoritmi formuliranja skupin so tudi stvar debate </w:t>
      </w:r>
      <w:r w:rsidRPr="0002571A">
        <w:fldChar w:fldCharType="begin"/>
      </w:r>
      <w:r w:rsidRPr="0002571A">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Pr="0002571A">
        <w:fldChar w:fldCharType="separate"/>
      </w:r>
      <w:r w:rsidRPr="0002571A">
        <w:rPr>
          <w:rFonts w:ascii="Calibri" w:hAnsi="Calibri" w:cs="Calibri"/>
        </w:rPr>
        <w:t>(Amara et al., 2021)</w:t>
      </w:r>
      <w:r w:rsidRPr="0002571A">
        <w:fldChar w:fldCharType="end"/>
      </w:r>
      <w:r w:rsidRPr="0002571A">
        <w:t>. Razmišljanje je potrebno tudi o velikosti skupin, kjer nekatere študije zagovarjajo večje skupine, ki naj bi prinesle bolj kvalitetne rezultate</w:t>
      </w:r>
      <w:r w:rsidR="00E6016C" w:rsidRPr="0002571A">
        <w:t xml:space="preserve"> </w:t>
      </w:r>
      <w:r w:rsidR="00E6016C" w:rsidRPr="0002571A">
        <w:fldChar w:fldCharType="begin"/>
      </w:r>
      <w:r w:rsidR="00E6016C" w:rsidRPr="0002571A">
        <w:instrText xml:space="preserve"> ADDIN ZOTERO_ITEM CSL_CITATION {"citationID":"a5hilljjle","properties":{"formattedCitation":"\\uldash{(Al Mulhim &amp; Eldokhny, 2020)}","plainCitation":"(Al Mulhim &amp; Eldokhny, 2020)","noteIndex":0},"citationItems":[{"id":"Zh3cnV96/jYGvrL60","uris":["http://zotero.org/users/local/1Uxvmohd/items/2FK2PLSV"],"itemData":{"id":"Zh3cnV96/jYGvrL60","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schema":"https://github.com/citation-style-language/schema/raw/master/csl-citation.json"} </w:instrText>
      </w:r>
      <w:r w:rsidR="00E6016C" w:rsidRPr="0002571A">
        <w:fldChar w:fldCharType="separate"/>
      </w:r>
      <w:r w:rsidR="00E6016C" w:rsidRPr="0002571A">
        <w:rPr>
          <w:rFonts w:ascii="Calibri" w:hAnsi="Calibri" w:cs="Calibri"/>
          <w:kern w:val="0"/>
        </w:rPr>
        <w:t>(Al Mulhim &amp; Eldokhny, 2020)</w:t>
      </w:r>
      <w:r w:rsidR="00E6016C" w:rsidRPr="0002571A">
        <w:fldChar w:fldCharType="end"/>
      </w:r>
      <w:r w:rsidRPr="0002571A">
        <w:t>, medtem ko drugi</w:t>
      </w:r>
      <w:r w:rsidR="00E6016C" w:rsidRPr="0002571A">
        <w:t>, ki predstavljajo večino,</w:t>
      </w:r>
      <w:r w:rsidRPr="0002571A">
        <w:t xml:space="preserve"> zagovarjajo manjše skupine, ki naj bi spodb</w:t>
      </w:r>
      <w:r w:rsidR="00E6016C" w:rsidRPr="0002571A">
        <w:t>u</w:t>
      </w:r>
      <w:r w:rsidRPr="0002571A">
        <w:t xml:space="preserve">dile tekmovalno okolje in motivacijo </w:t>
      </w:r>
      <w:r w:rsidRPr="0002571A">
        <w:fldChar w:fldCharType="begin"/>
      </w:r>
      <w:r w:rsidR="002A79CE" w:rsidRPr="0002571A">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sidRPr="0002571A">
        <w:fldChar w:fldCharType="separate"/>
      </w:r>
      <w:r w:rsidR="002A79CE" w:rsidRPr="0002571A">
        <w:rPr>
          <w:rFonts w:ascii="Calibri" w:hAnsi="Calibri" w:cs="Calibri"/>
        </w:rPr>
        <w:t>(A. Ahmad et al., 2021)</w:t>
      </w:r>
      <w:r w:rsidRPr="0002571A">
        <w:fldChar w:fldCharType="end"/>
      </w:r>
      <w:r w:rsidRPr="0002571A">
        <w:t>. Različni rezultati izvirajo iz različnih eksperimentalnih okolij, različnih študijskih področij in različnih opazovanih metrikah.</w:t>
      </w:r>
      <w:r w:rsidR="00E6016C" w:rsidRPr="0002571A">
        <w:t xml:space="preserve"> Stvar debate je tudi terminologija, kaj sploh določa “večjo” ali “manjšo” skupino.</w:t>
      </w:r>
    </w:p>
    <w:p w14:paraId="1A879F1D" w14:textId="43708606" w:rsidR="00A82408" w:rsidRPr="0002571A" w:rsidRDefault="00A82408" w:rsidP="00A82408">
      <w:pPr>
        <w:pStyle w:val="Caption"/>
        <w:keepNext/>
      </w:pPr>
      <w:bookmarkStart w:id="29" w:name="_Toc170115508"/>
      <w:r w:rsidRPr="0002571A">
        <w:lastRenderedPageBreak/>
        <w:t xml:space="preserve">Preglednica </w:t>
      </w:r>
      <w:r w:rsidR="00F646CE" w:rsidRPr="0002571A">
        <w:fldChar w:fldCharType="begin"/>
      </w:r>
      <w:r w:rsidR="00F646CE" w:rsidRPr="0002571A">
        <w:instrText xml:space="preserve"> SEQ Preglednica \* ARABIC </w:instrText>
      </w:r>
      <w:r w:rsidR="00F646CE" w:rsidRPr="0002571A">
        <w:fldChar w:fldCharType="separate"/>
      </w:r>
      <w:r w:rsidR="00F646CE" w:rsidRPr="0002571A">
        <w:t>5</w:t>
      </w:r>
      <w:r w:rsidR="00F646CE" w:rsidRPr="0002571A">
        <w:fldChar w:fldCharType="end"/>
      </w:r>
      <w:r w:rsidRPr="0002571A">
        <w:t xml:space="preserve">: Kriteriji </w:t>
      </w:r>
      <w:r w:rsidR="00543B1C" w:rsidRPr="0002571A">
        <w:t>razvrščanja</w:t>
      </w:r>
      <w:r w:rsidRPr="0002571A">
        <w:t xml:space="preserve"> v skupine (</w:t>
      </w:r>
      <w:r w:rsidR="00F80508" w:rsidRPr="0002571A">
        <w:t xml:space="preserve">prilagojeno po </w:t>
      </w:r>
      <w:proofErr w:type="spellStart"/>
      <w:r w:rsidRPr="0002571A">
        <w:t>Amara</w:t>
      </w:r>
      <w:proofErr w:type="spellEnd"/>
      <w:r w:rsidRPr="0002571A">
        <w:t xml:space="preserve"> et </w:t>
      </w:r>
      <w:proofErr w:type="spellStart"/>
      <w:r w:rsidRPr="0002571A">
        <w:t>al</w:t>
      </w:r>
      <w:proofErr w:type="spellEnd"/>
      <w:r w:rsidRPr="0002571A">
        <w:t>., 2021).</w:t>
      </w:r>
      <w:bookmarkEnd w:id="29"/>
    </w:p>
    <w:tbl>
      <w:tblPr>
        <w:tblW w:w="0" w:type="auto"/>
        <w:tblInd w:w="-4" w:type="dxa"/>
        <w:tblBorders>
          <w:insideH w:val="single" w:sz="4" w:space="0" w:color="auto"/>
        </w:tblBorders>
        <w:tblLayout w:type="fixed"/>
        <w:tblLook w:val="0000" w:firstRow="0" w:lastRow="0" w:firstColumn="0" w:lastColumn="0" w:noHBand="0" w:noVBand="0"/>
      </w:tblPr>
      <w:tblGrid>
        <w:gridCol w:w="3020"/>
        <w:gridCol w:w="3021"/>
        <w:gridCol w:w="3021"/>
      </w:tblGrid>
      <w:tr w:rsidR="003D1BF4" w:rsidRPr="0002571A" w14:paraId="13117791" w14:textId="77777777" w:rsidTr="002F3F3E">
        <w:trPr>
          <w:trHeight w:val="1"/>
        </w:trPr>
        <w:tc>
          <w:tcPr>
            <w:tcW w:w="3020" w:type="dxa"/>
            <w:shd w:val="clear" w:color="000000" w:fill="FFFFFF"/>
          </w:tcPr>
          <w:p w14:paraId="0E315F48" w14:textId="77777777" w:rsidR="003D1BF4" w:rsidRPr="0002571A" w:rsidRDefault="003D1BF4" w:rsidP="003D1BF4">
            <w:pPr>
              <w:rPr>
                <w:b/>
                <w:bCs/>
              </w:rPr>
            </w:pPr>
            <w:r w:rsidRPr="0002571A">
              <w:rPr>
                <w:b/>
                <w:bCs/>
              </w:rPr>
              <w:t>Osebna karakteristika</w:t>
            </w:r>
          </w:p>
        </w:tc>
        <w:tc>
          <w:tcPr>
            <w:tcW w:w="3021" w:type="dxa"/>
            <w:shd w:val="clear" w:color="000000" w:fill="FFFFFF"/>
          </w:tcPr>
          <w:p w14:paraId="1720F4A5" w14:textId="77777777" w:rsidR="003D1BF4" w:rsidRPr="0002571A" w:rsidRDefault="003D1BF4" w:rsidP="003D1BF4">
            <w:pPr>
              <w:rPr>
                <w:b/>
                <w:bCs/>
              </w:rPr>
            </w:pPr>
            <w:r w:rsidRPr="0002571A">
              <w:rPr>
                <w:b/>
                <w:bCs/>
              </w:rPr>
              <w:t>Učno vedenje</w:t>
            </w:r>
          </w:p>
        </w:tc>
        <w:tc>
          <w:tcPr>
            <w:tcW w:w="3021" w:type="dxa"/>
            <w:shd w:val="clear" w:color="000000" w:fill="FFFFFF"/>
          </w:tcPr>
          <w:p w14:paraId="66562D37" w14:textId="77777777" w:rsidR="003D1BF4" w:rsidRPr="0002571A" w:rsidRDefault="003D1BF4" w:rsidP="003D1BF4">
            <w:pPr>
              <w:rPr>
                <w:b/>
                <w:bCs/>
              </w:rPr>
            </w:pPr>
            <w:r w:rsidRPr="0002571A">
              <w:rPr>
                <w:b/>
                <w:bCs/>
              </w:rPr>
              <w:t>Kontekst okolja</w:t>
            </w:r>
          </w:p>
        </w:tc>
      </w:tr>
      <w:tr w:rsidR="003D1BF4" w:rsidRPr="0002571A" w14:paraId="3DC19F5A" w14:textId="77777777" w:rsidTr="002F3F3E">
        <w:trPr>
          <w:trHeight w:val="1"/>
        </w:trPr>
        <w:tc>
          <w:tcPr>
            <w:tcW w:w="3020" w:type="dxa"/>
            <w:shd w:val="clear" w:color="000000" w:fill="FFFFFF"/>
          </w:tcPr>
          <w:p w14:paraId="2024AE53" w14:textId="77777777" w:rsidR="003D1BF4" w:rsidRPr="0002571A" w:rsidRDefault="003D1BF4" w:rsidP="003D1BF4">
            <w:r w:rsidRPr="0002571A">
              <w:t>Starost</w:t>
            </w:r>
          </w:p>
        </w:tc>
        <w:tc>
          <w:tcPr>
            <w:tcW w:w="3021" w:type="dxa"/>
            <w:shd w:val="clear" w:color="000000" w:fill="FFFFFF"/>
          </w:tcPr>
          <w:p w14:paraId="3A4065EB" w14:textId="77777777" w:rsidR="003D1BF4" w:rsidRPr="0002571A" w:rsidRDefault="003D1BF4" w:rsidP="003D1BF4">
            <w:r w:rsidRPr="0002571A">
              <w:t>Komunikacija s partnerji</w:t>
            </w:r>
          </w:p>
        </w:tc>
        <w:tc>
          <w:tcPr>
            <w:tcW w:w="3021" w:type="dxa"/>
            <w:shd w:val="clear" w:color="000000" w:fill="FFFFFF"/>
          </w:tcPr>
          <w:p w14:paraId="5392B1F3" w14:textId="77777777" w:rsidR="003D1BF4" w:rsidRPr="0002571A" w:rsidRDefault="003D1BF4" w:rsidP="003D1BF4">
            <w:r w:rsidRPr="0002571A">
              <w:t>Okolje (tako lokacija učencev kot lokacija predmeta učenja)</w:t>
            </w:r>
          </w:p>
        </w:tc>
      </w:tr>
      <w:tr w:rsidR="003D1BF4" w:rsidRPr="0002571A" w14:paraId="5ADEB273" w14:textId="77777777" w:rsidTr="002F3F3E">
        <w:trPr>
          <w:trHeight w:val="1"/>
        </w:trPr>
        <w:tc>
          <w:tcPr>
            <w:tcW w:w="3020" w:type="dxa"/>
            <w:shd w:val="clear" w:color="000000" w:fill="FFFFFF"/>
          </w:tcPr>
          <w:p w14:paraId="480B2500" w14:textId="77777777" w:rsidR="003D1BF4" w:rsidRPr="0002571A" w:rsidRDefault="003D1BF4" w:rsidP="003D1BF4">
            <w:r w:rsidRPr="0002571A">
              <w:t>Spol</w:t>
            </w:r>
          </w:p>
        </w:tc>
        <w:tc>
          <w:tcPr>
            <w:tcW w:w="3021" w:type="dxa"/>
            <w:shd w:val="clear" w:color="000000" w:fill="FFFFFF"/>
          </w:tcPr>
          <w:p w14:paraId="6E973AA7" w14:textId="77777777" w:rsidR="003D1BF4" w:rsidRPr="0002571A" w:rsidRDefault="003D1BF4" w:rsidP="003D1BF4">
            <w:r w:rsidRPr="0002571A">
              <w:t>Komunikacija z učiteljem</w:t>
            </w:r>
          </w:p>
        </w:tc>
        <w:tc>
          <w:tcPr>
            <w:tcW w:w="3021" w:type="dxa"/>
            <w:shd w:val="clear" w:color="000000" w:fill="FFFFFF"/>
          </w:tcPr>
          <w:p w14:paraId="3AB207B6" w14:textId="77777777" w:rsidR="003D1BF4" w:rsidRPr="0002571A" w:rsidRDefault="003D1BF4" w:rsidP="003D1BF4">
            <w:r w:rsidRPr="0002571A">
              <w:t>Predviden čas dela</w:t>
            </w:r>
          </w:p>
        </w:tc>
      </w:tr>
      <w:tr w:rsidR="003D1BF4" w:rsidRPr="0002571A" w14:paraId="4EDA949E" w14:textId="77777777" w:rsidTr="002F3F3E">
        <w:trPr>
          <w:trHeight w:val="1"/>
        </w:trPr>
        <w:tc>
          <w:tcPr>
            <w:tcW w:w="3020" w:type="dxa"/>
            <w:shd w:val="clear" w:color="000000" w:fill="FFFFFF"/>
          </w:tcPr>
          <w:p w14:paraId="2C70BDBF" w14:textId="77777777" w:rsidR="003D1BF4" w:rsidRPr="0002571A" w:rsidRDefault="003D1BF4" w:rsidP="003D1BF4">
            <w:r w:rsidRPr="0002571A">
              <w:t>Materni jezik in obvladani jeziki</w:t>
            </w:r>
          </w:p>
        </w:tc>
        <w:tc>
          <w:tcPr>
            <w:tcW w:w="3021" w:type="dxa"/>
            <w:shd w:val="clear" w:color="000000" w:fill="FFFFFF"/>
          </w:tcPr>
          <w:p w14:paraId="7C2C054D" w14:textId="77777777" w:rsidR="003D1BF4" w:rsidRPr="0002571A" w:rsidRDefault="003D1BF4" w:rsidP="003D1BF4">
            <w:r w:rsidRPr="0002571A">
              <w:t>Interakcija z obravnavanim predmetom učenja</w:t>
            </w:r>
          </w:p>
        </w:tc>
        <w:tc>
          <w:tcPr>
            <w:tcW w:w="3021" w:type="dxa"/>
            <w:shd w:val="clear" w:color="000000" w:fill="FFFFFF"/>
          </w:tcPr>
          <w:p w14:paraId="3FD44EAA" w14:textId="77777777" w:rsidR="003D1BF4" w:rsidRPr="0002571A" w:rsidRDefault="003D1BF4" w:rsidP="003D1BF4">
            <w:r w:rsidRPr="0002571A">
              <w:t>Razpoložljivost (tako učencev kot predmeta učenja)</w:t>
            </w:r>
          </w:p>
        </w:tc>
      </w:tr>
      <w:tr w:rsidR="003D1BF4" w:rsidRPr="0002571A" w14:paraId="12C9C44B" w14:textId="77777777" w:rsidTr="002F3F3E">
        <w:trPr>
          <w:trHeight w:val="1"/>
        </w:trPr>
        <w:tc>
          <w:tcPr>
            <w:tcW w:w="3020" w:type="dxa"/>
            <w:tcBorders>
              <w:bottom w:val="single" w:sz="4" w:space="0" w:color="auto"/>
            </w:tcBorders>
            <w:shd w:val="clear" w:color="000000" w:fill="FFFFFF"/>
          </w:tcPr>
          <w:p w14:paraId="32844877" w14:textId="77777777" w:rsidR="003D1BF4" w:rsidRPr="0002571A" w:rsidRDefault="003D1BF4" w:rsidP="003D1BF4">
            <w:r w:rsidRPr="0002571A">
              <w:t>Akademski uspeh</w:t>
            </w:r>
          </w:p>
        </w:tc>
        <w:tc>
          <w:tcPr>
            <w:tcW w:w="3021" w:type="dxa"/>
            <w:tcBorders>
              <w:bottom w:val="single" w:sz="4" w:space="0" w:color="auto"/>
            </w:tcBorders>
            <w:shd w:val="clear" w:color="000000" w:fill="FFFFFF"/>
          </w:tcPr>
          <w:p w14:paraId="17DCD99F" w14:textId="77777777" w:rsidR="003D1BF4" w:rsidRPr="0002571A" w:rsidRDefault="003D1BF4" w:rsidP="003D1BF4">
            <w:r w:rsidRPr="0002571A">
              <w:t>Učni stil</w:t>
            </w:r>
          </w:p>
        </w:tc>
        <w:tc>
          <w:tcPr>
            <w:tcW w:w="3021" w:type="dxa"/>
            <w:tcBorders>
              <w:bottom w:val="single" w:sz="4" w:space="0" w:color="auto"/>
            </w:tcBorders>
            <w:shd w:val="clear" w:color="000000" w:fill="FFFFFF"/>
          </w:tcPr>
          <w:p w14:paraId="0E955AD1" w14:textId="77777777" w:rsidR="003D1BF4" w:rsidRPr="0002571A" w:rsidRDefault="003D1BF4" w:rsidP="003D1BF4"/>
        </w:tc>
      </w:tr>
    </w:tbl>
    <w:p w14:paraId="3315B6E2" w14:textId="270F0B4E" w:rsidR="00F02E01" w:rsidRPr="0002571A" w:rsidRDefault="00F02E01" w:rsidP="00F02E01"/>
    <w:p w14:paraId="09538515" w14:textId="7563AF0B" w:rsidR="000F076F" w:rsidRPr="0002571A" w:rsidRDefault="000F076F" w:rsidP="00F02E01">
      <w:r w:rsidRPr="0002571A">
        <w:t xml:space="preserve">Pri nas </w:t>
      </w:r>
      <w:r w:rsidR="00DE4709" w:rsidRPr="0002571A">
        <w:fldChar w:fldCharType="begin"/>
      </w:r>
      <w:r w:rsidR="00DE4709" w:rsidRPr="0002571A">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rsidRPr="0002571A">
        <w:fldChar w:fldCharType="separate"/>
      </w:r>
      <w:r w:rsidR="00DE4709" w:rsidRPr="0002571A">
        <w:rPr>
          <w:rFonts w:ascii="Calibri" w:hAnsi="Calibri" w:cs="Calibri"/>
        </w:rPr>
        <w:t xml:space="preserve">Kramar, </w:t>
      </w:r>
      <w:r w:rsidR="002F3F3E" w:rsidRPr="0002571A">
        <w:rPr>
          <w:rFonts w:ascii="Calibri" w:hAnsi="Calibri" w:cs="Calibri"/>
        </w:rPr>
        <w:t>(</w:t>
      </w:r>
      <w:r w:rsidR="00DE4709" w:rsidRPr="0002571A">
        <w:rPr>
          <w:rFonts w:ascii="Calibri" w:hAnsi="Calibri" w:cs="Calibri"/>
        </w:rPr>
        <w:t>2009)</w:t>
      </w:r>
      <w:r w:rsidR="00DE4709" w:rsidRPr="0002571A">
        <w:fldChar w:fldCharType="end"/>
      </w:r>
      <w:r w:rsidRPr="0002571A">
        <w:t xml:space="preserve"> poda splošni napotek, da naj je število članov skupine prilagojeno temu, da se jih uspe voditi in da so lahko vsi v skupini aktivni. Specifično </w:t>
      </w:r>
      <w:r w:rsidR="0073156C" w:rsidRPr="0002571A">
        <w:fldChar w:fldCharType="begin"/>
      </w:r>
      <w:r w:rsidR="0073156C" w:rsidRPr="0002571A">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rsidRPr="0002571A">
        <w:fldChar w:fldCharType="separate"/>
      </w:r>
      <w:r w:rsidR="0073156C" w:rsidRPr="0002571A">
        <w:rPr>
          <w:rFonts w:ascii="Calibri" w:hAnsi="Calibri" w:cs="Calibri"/>
          <w:kern w:val="0"/>
        </w:rPr>
        <w:t>(Tomić, 2003)</w:t>
      </w:r>
      <w:r w:rsidR="0073156C" w:rsidRPr="0002571A">
        <w:fldChar w:fldCharType="end"/>
      </w:r>
      <w:r w:rsidRPr="0002571A">
        <w:t xml:space="preserve"> priporoči skupino treh do petih ali petih do sedmih članov. Poudarjeno je tudi, naj </w:t>
      </w:r>
      <w:r w:rsidR="0073156C" w:rsidRPr="0002571A">
        <w:t xml:space="preserve">oblikovanje skupin ne poteka na silo, temveč naj je pri teh odločitvah </w:t>
      </w:r>
      <w:r w:rsidR="002F3F3E" w:rsidRPr="0002571A">
        <w:t xml:space="preserve">učitelj </w:t>
      </w:r>
      <w:r w:rsidR="0073156C" w:rsidRPr="0002571A">
        <w:t xml:space="preserve">v sintezi z učenci </w:t>
      </w:r>
      <w:r w:rsidR="00DE4709" w:rsidRPr="0002571A">
        <w:fldChar w:fldCharType="begin"/>
      </w:r>
      <w:r w:rsidR="008E1303" w:rsidRPr="0002571A">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rsidRPr="0002571A">
        <w:fldChar w:fldCharType="separate"/>
      </w:r>
      <w:r w:rsidR="00DE4709" w:rsidRPr="0002571A">
        <w:rPr>
          <w:rFonts w:ascii="Calibri" w:hAnsi="Calibri" w:cs="Calibri"/>
        </w:rPr>
        <w:t>(Kramar, 2009)</w:t>
      </w:r>
      <w:r w:rsidR="00DE4709" w:rsidRPr="0002571A">
        <w:fldChar w:fldCharType="end"/>
      </w:r>
      <w:r w:rsidR="0073156C" w:rsidRPr="0002571A">
        <w:t xml:space="preserve">. Je pa tudi izpostavljeno, da, v kolikor dovolimo samostojno oblikovanje skupin, se v skupinah vedno znova ponavljajo isti učenci </w:t>
      </w:r>
      <w:r w:rsidR="0073156C" w:rsidRPr="0002571A">
        <w:fldChar w:fldCharType="begin"/>
      </w:r>
      <w:r w:rsidR="0073156C" w:rsidRPr="0002571A">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rsidRPr="0002571A">
        <w:fldChar w:fldCharType="separate"/>
      </w:r>
      <w:r w:rsidR="0073156C" w:rsidRPr="0002571A">
        <w:rPr>
          <w:rFonts w:ascii="Calibri" w:hAnsi="Calibri" w:cs="Calibri"/>
        </w:rPr>
        <w:t>(Paterson, 2004)</w:t>
      </w:r>
      <w:r w:rsidR="0073156C" w:rsidRPr="0002571A">
        <w:fldChar w:fldCharType="end"/>
      </w:r>
      <w:r w:rsidR="0073156C" w:rsidRPr="0002571A">
        <w:t>.</w:t>
      </w:r>
    </w:p>
    <w:p w14:paraId="49CCC8A2" w14:textId="2F52F1E1" w:rsidR="002A79CE" w:rsidRPr="0002571A" w:rsidRDefault="002A79CE" w:rsidP="002A79CE">
      <w:pPr>
        <w:pStyle w:val="Heading3"/>
      </w:pPr>
      <w:bookmarkStart w:id="30" w:name="_Toc170115124"/>
      <w:r w:rsidRPr="0002571A">
        <w:t>Delo v skupini pri pouku matematike</w:t>
      </w:r>
      <w:bookmarkEnd w:id="30"/>
    </w:p>
    <w:p w14:paraId="0C33ABE3" w14:textId="22F738BB" w:rsidR="00BB67D2" w:rsidRPr="0002571A" w:rsidRDefault="00C91377" w:rsidP="00BB67D2">
      <w:r w:rsidRPr="0002571A">
        <w:t xml:space="preserve">Raziskave na področju pedagogike in didaktike matematike kažejo (tako kot na splošno, kot vidimo v </w:t>
      </w:r>
      <w:r w:rsidRPr="0002571A">
        <w:rPr>
          <w:highlight w:val="green"/>
        </w:rPr>
        <w:t>poglavju x</w:t>
      </w:r>
      <w:r w:rsidRPr="0002571A">
        <w:t xml:space="preserve">) na uspešnost metode dela v skupini, tako z ozirom akademskega uspeha </w:t>
      </w:r>
      <w:r w:rsidRPr="0002571A">
        <w:fldChar w:fldCharType="begin"/>
      </w:r>
      <w:r w:rsidR="00005EC1" w:rsidRPr="0002571A">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02571A">
        <w:fldChar w:fldCharType="separate"/>
      </w:r>
      <w:r w:rsidR="00005EC1" w:rsidRPr="0002571A">
        <w:rPr>
          <w:rFonts w:ascii="Calibri" w:hAnsi="Calibri" w:cs="Calibri"/>
          <w:kern w:val="0"/>
        </w:rPr>
        <w:t>(Bonesrønning et al., 2022; Ri̇dwan &amp; Hadi̇, 2022)</w:t>
      </w:r>
      <w:r w:rsidRPr="0002571A">
        <w:fldChar w:fldCharType="end"/>
      </w:r>
      <w:r w:rsidRPr="0002571A">
        <w:t xml:space="preserve">, kot z ozirom celostnega in </w:t>
      </w:r>
      <w:r w:rsidR="00543B1C" w:rsidRPr="0002571A">
        <w:t>globljega</w:t>
      </w:r>
      <w:r w:rsidRPr="0002571A">
        <w:t xml:space="preserve"> razumevanja matematičnih vsebin </w:t>
      </w:r>
      <w:r w:rsidRPr="0002571A">
        <w:fldChar w:fldCharType="begin"/>
      </w:r>
      <w:r w:rsidR="00005EC1" w:rsidRPr="0002571A">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02571A">
        <w:fldChar w:fldCharType="separate"/>
      </w:r>
      <w:r w:rsidR="00005EC1" w:rsidRPr="0002571A">
        <w:rPr>
          <w:rFonts w:ascii="Calibri" w:hAnsi="Calibri" w:cs="Calibri"/>
          <w:kern w:val="0"/>
        </w:rPr>
        <w:t>(Wester, 2021)</w:t>
      </w:r>
      <w:r w:rsidRPr="0002571A">
        <w:fldChar w:fldCharType="end"/>
      </w:r>
      <w:r w:rsidRPr="0002571A">
        <w:t xml:space="preserve">. Delo v skupini kaže tudi na večanje motivacije za delo matematike </w:t>
      </w:r>
      <w:r w:rsidRPr="0002571A">
        <w:fldChar w:fldCharType="begin"/>
      </w:r>
      <w:r w:rsidR="00005EC1" w:rsidRPr="0002571A">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02571A">
        <w:fldChar w:fldCharType="separate"/>
      </w:r>
      <w:r w:rsidR="00005EC1" w:rsidRPr="0002571A">
        <w:rPr>
          <w:rFonts w:ascii="Calibri" w:hAnsi="Calibri" w:cs="Calibri"/>
          <w:kern w:val="0"/>
        </w:rPr>
        <w:t>(Begeny et al., 2020)</w:t>
      </w:r>
      <w:r w:rsidRPr="0002571A">
        <w:fldChar w:fldCharType="end"/>
      </w:r>
      <w:r w:rsidRPr="0002571A">
        <w:t>.</w:t>
      </w:r>
      <w:r w:rsidR="00F81B1E" w:rsidRPr="0002571A">
        <w:t xml:space="preserve"> Starejše raziskave kažejo na manjšo angažiranost in pripravljenost učiteljev matematike za delo v skupini. V množični ameriški raziskavi </w:t>
      </w:r>
      <w:r w:rsidR="00F81B1E" w:rsidRPr="0002571A">
        <w:fldChar w:fldCharType="begin"/>
      </w:r>
      <w:r w:rsidR="00005EC1" w:rsidRPr="0002571A">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02571A">
        <w:fldChar w:fldCharType="separate"/>
      </w:r>
      <w:r w:rsidR="00005EC1" w:rsidRPr="0002571A">
        <w:rPr>
          <w:rFonts w:ascii="Calibri" w:hAnsi="Calibri" w:cs="Calibri"/>
          <w:kern w:val="0"/>
        </w:rPr>
        <w:t>(Good et al., 1990)</w:t>
      </w:r>
      <w:r w:rsidR="00F81B1E" w:rsidRPr="0002571A">
        <w:fldChar w:fldCharType="end"/>
      </w:r>
      <w:r w:rsidR="00F81B1E" w:rsidRPr="0002571A">
        <w:t xml:space="preserve"> so pokazali, da približno 80 % učiteljev uporablja predvsem frontalno učno metodo za pouk matematike, medtem ko jih le 5 % uporablja skupinsko delo. To vrzel med organizacijskimi metodami pri pouku matematike in drugih vsebin lahko rešijo razni pristopi za boljši profesionalni razvoj (tu mislimo predvsem usposabljanja) učiteljev </w:t>
      </w:r>
      <w:r w:rsidR="00F81B1E" w:rsidRPr="0002571A">
        <w:fldChar w:fldCharType="begin"/>
      </w:r>
      <w:r w:rsidR="00005EC1" w:rsidRPr="0002571A">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02571A">
        <w:fldChar w:fldCharType="separate"/>
      </w:r>
      <w:r w:rsidR="00005EC1" w:rsidRPr="0002571A">
        <w:rPr>
          <w:rFonts w:ascii="Calibri" w:hAnsi="Calibri" w:cs="Calibri"/>
          <w:kern w:val="0"/>
        </w:rPr>
        <w:t>(Tabach &amp; Schwarz, 2018)</w:t>
      </w:r>
      <w:r w:rsidR="00F81B1E" w:rsidRPr="0002571A">
        <w:fldChar w:fldCharType="end"/>
      </w:r>
      <w:r w:rsidR="00F81B1E" w:rsidRPr="0002571A">
        <w:t>.</w:t>
      </w:r>
      <w:r w:rsidR="008F0EC9" w:rsidRPr="0002571A">
        <w:t xml:space="preserve"> Trend uporabe različnih organizacijskih metod pa gre v smer več sodelovalnega učenja, predvsem pri učiteljih začetnikih </w:t>
      </w:r>
      <w:r w:rsidR="008F0EC9" w:rsidRPr="0002571A">
        <w:fldChar w:fldCharType="begin"/>
      </w:r>
      <w:r w:rsidR="00005EC1" w:rsidRPr="0002571A">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02571A">
        <w:fldChar w:fldCharType="separate"/>
      </w:r>
      <w:r w:rsidR="00005EC1" w:rsidRPr="0002571A">
        <w:rPr>
          <w:rFonts w:ascii="Calibri" w:hAnsi="Calibri" w:cs="Calibri"/>
          <w:kern w:val="0"/>
        </w:rPr>
        <w:t>(Williams et al., 2020)</w:t>
      </w:r>
      <w:r w:rsidR="008F0EC9" w:rsidRPr="0002571A">
        <w:fldChar w:fldCharType="end"/>
      </w:r>
      <w:r w:rsidR="008F0EC9" w:rsidRPr="0002571A">
        <w:t>.</w:t>
      </w:r>
      <w:r w:rsidR="005017FB" w:rsidRPr="0002571A">
        <w:t xml:space="preserve"> </w:t>
      </w:r>
      <w:r w:rsidRPr="0002571A">
        <w:t>Pri nas, slovenski učni načrt za matematiko na gimnazijski ravni opredeli delo v skupini kot eno od procesnih znanj</w:t>
      </w:r>
      <w:r w:rsidR="00BB67D2" w:rsidRPr="0002571A">
        <w:t xml:space="preserve"> </w:t>
      </w:r>
      <w:r w:rsidR="00BB67D2" w:rsidRPr="0002571A">
        <w:rPr>
          <w:color w:val="FF0000"/>
        </w:rPr>
        <w:fldChar w:fldCharType="begin"/>
      </w:r>
      <w:r w:rsidR="00BB67D2" w:rsidRPr="0002571A">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02571A">
        <w:rPr>
          <w:color w:val="FF0000"/>
        </w:rPr>
        <w:fldChar w:fldCharType="separate"/>
      </w:r>
      <w:r w:rsidR="00BB67D2" w:rsidRPr="0002571A">
        <w:rPr>
          <w:rFonts w:ascii="Calibri" w:hAnsi="Calibri" w:cs="Calibri"/>
          <w:kern w:val="0"/>
          <w:szCs w:val="24"/>
        </w:rPr>
        <w:t>(Žakelj et al., 2008)</w:t>
      </w:r>
      <w:r w:rsidR="00BB67D2" w:rsidRPr="0002571A">
        <w:rPr>
          <w:color w:val="FF0000"/>
        </w:rPr>
        <w:fldChar w:fldCharType="end"/>
      </w:r>
      <w:r w:rsidR="005017FB" w:rsidRPr="0002571A">
        <w:t xml:space="preserve">, </w:t>
      </w:r>
      <w:r w:rsidR="00543B1C" w:rsidRPr="0002571A">
        <w:t>globljih</w:t>
      </w:r>
      <w:r w:rsidR="005017FB" w:rsidRPr="0002571A">
        <w:t xml:space="preserve"> kvantita</w:t>
      </w:r>
      <w:r w:rsidR="00554A73" w:rsidRPr="0002571A">
        <w:t>tivn</w:t>
      </w:r>
      <w:r w:rsidR="005017FB" w:rsidRPr="0002571A">
        <w:t>ih raziskav pa manjka.</w:t>
      </w:r>
    </w:p>
    <w:p w14:paraId="7B0D61C9" w14:textId="2FDD9D18" w:rsidR="00460B56" w:rsidRPr="0002571A" w:rsidRDefault="00460B56" w:rsidP="00460B56">
      <w:pPr>
        <w:pStyle w:val="navadno"/>
      </w:pPr>
      <w:r w:rsidRPr="0002571A">
        <w:t xml:space="preserve">V nadaljevanju raziskovanja </w:t>
      </w:r>
      <w:r w:rsidR="00554A73" w:rsidRPr="0002571A">
        <w:t xml:space="preserve">uporabe </w:t>
      </w:r>
      <w:r w:rsidRPr="0002571A">
        <w:t>različnih učnih metod v okviru matematike nudi vpogled raziskava PISA</w:t>
      </w:r>
      <w:r w:rsidR="00554A73" w:rsidRPr="0002571A">
        <w:t xml:space="preserve"> (Program za mednarodno ocenjevanje učencev)</w:t>
      </w:r>
      <w:r w:rsidRPr="0002571A">
        <w:t xml:space="preserve"> iz leta 2022, ki je, med drugim tudi v Sloveniji</w:t>
      </w:r>
      <w:r w:rsidR="00554A73" w:rsidRPr="0002571A">
        <w:t>,</w:t>
      </w:r>
      <w:r w:rsidRPr="0002571A">
        <w:t xml:space="preserve"> raziskala dodatne učne metode. PISA, ki jo koordinira Organizacija za gospodarsko sodelovanje in </w:t>
      </w:r>
      <w:r w:rsidRPr="0002571A">
        <w:lastRenderedPageBreak/>
        <w:t xml:space="preserve">razvoj (OECD), predstavlja ključni merilnik pri ocenjevanju učinkovitosti izobraževalnih sistemov po vsem svetu </w:t>
      </w:r>
      <w:r w:rsidRPr="0002571A">
        <w:fldChar w:fldCharType="begin"/>
      </w:r>
      <w:r w:rsidRPr="0002571A">
        <w:instrText xml:space="preserve"> ADDIN ZOTERO_ITEM CSL_CITATION {"citationID":"a14r9bn6skt","properties":{"formattedCitation":"\\uldash{(Bieber &amp; Martens, 2011; Hopfenbeck et al., 2018)}","plainCitation":"(Bieber &amp; Martens, 2011; Hopfenbeck et al., 2018)","noteIndex":0},"citationItems":[{"id":881,"uris":["http://zotero.org/users/local/1Uxvmohd/items/9GF6TFWX"],"itemData":{"id":881,"type":"article-journal","abstract":"Although originally created for economic purposes, the Organisation for Economic Co‐Operation and Development (OECD) has increasingly gained weight in education policy in recent years and is now regarded as an international authority in the field, particularly through its ‘Programme for International Student Assessment’ (PISA), which was highly esteemed in many countries and enabled diverse domestic education reforms. OECD derived a variety of policy recommendations from the PISA results. However, which of these were implemented at the national level and how OECD was able to achieve an impact on its member states have not yet been analysed in sufficient depth. To answer these questions, we analyse which OECD recommendations were reflected in Switzerland and the US. As their reception differs across countries, we assess under which conditions policy convergence towards the OECD ‘model’ took place. Then we elaborate on the governance mechanisms that caused policy convergence. We show that in Switzerland PISA's platform for transnational communication enabled policy learning at the expert level, thus leading to a rather high degree of policy convergence. This was not the case in the US, where PISA was regarded only as one of many studies assessing the performance of education systems.","container-title":"European Journal of Education","DOI":"10.1111/j.1465-3435.2010.01462.x","ISSN":"0141-8211, 1465-3435","issue":"1","journalAbbreviation":"Euro J of Education","language":"en","license":"http://onlinelibrary.wiley.com/termsAndConditions#vor","page":"101-116","source":"DOI.org (Crossref)","title":"The OECD PISA Study as a Soft Power in Education? Lessons from Switzerland and the US","title-short":"The OECD PISA Study as a Soft Power in Education?","volume":"46","author":[{"family":"Bieber","given":"Tonia"},{"family":"Martens","given":"Kerstin"}],"issued":{"date-parts":[["2011",3]]}}},{"id":879,"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Pr="0002571A">
        <w:fldChar w:fldCharType="separate"/>
      </w:r>
      <w:r w:rsidRPr="0002571A">
        <w:rPr>
          <w:rFonts w:cs="Calibri"/>
        </w:rPr>
        <w:t>(Bieber &amp; Martens, 2011; Hopfenbeck et al., 2018)</w:t>
      </w:r>
      <w:r w:rsidRPr="0002571A">
        <w:fldChar w:fldCharType="end"/>
      </w:r>
      <w:r w:rsidRPr="0002571A">
        <w:t xml:space="preserve">. Ta triletna </w:t>
      </w:r>
      <w:r w:rsidR="00554A73" w:rsidRPr="0002571A">
        <w:t xml:space="preserve">ocean (raziskava se praviloma </w:t>
      </w:r>
      <w:r w:rsidR="00543B1C" w:rsidRPr="0002571A">
        <w:t>na</w:t>
      </w:r>
      <w:r w:rsidR="00554A73" w:rsidRPr="0002571A">
        <w:t xml:space="preserve"> </w:t>
      </w:r>
      <w:r w:rsidR="00543B1C">
        <w:t>v</w:t>
      </w:r>
      <w:r w:rsidR="00554A73" w:rsidRPr="0002571A">
        <w:t xml:space="preserve">sake toliko let ponovi z manjšimi </w:t>
      </w:r>
      <w:r w:rsidR="00543B1C" w:rsidRPr="0002571A">
        <w:t>spremembami</w:t>
      </w:r>
      <w:r w:rsidR="00554A73" w:rsidRPr="0002571A">
        <w:t>)</w:t>
      </w:r>
      <w:r w:rsidRPr="0002571A">
        <w:t xml:space="preserve"> meri sposobnosti 15-letnih učencev na področju branja, matematike in naravoslovja, ter ponuja dragocene vpoglede v to, kako lahko izobraževalne politike in prakse izboljšajo podporo učenju učencev.</w:t>
      </w:r>
    </w:p>
    <w:p w14:paraId="3281F927" w14:textId="2EDCDBC6" w:rsidR="00711270" w:rsidRPr="0002571A" w:rsidRDefault="00711270" w:rsidP="00460B56">
      <w:pPr>
        <w:pStyle w:val="navadno"/>
      </w:pPr>
      <w:r w:rsidRPr="0002571A">
        <w:t>Omenjena raziskava je leta 2022 merila, ali se učenci poslužujejo sledečih metod</w:t>
      </w:r>
      <w:r w:rsidR="00DD1744" w:rsidRPr="0002571A">
        <w:t xml:space="preserve"> (op: imeti moramo v mislih, da to niso učne oblike pri pouku, temveč pri učenju “doma”)</w:t>
      </w:r>
      <w:r w:rsidRPr="0002571A">
        <w:t>:</w:t>
      </w:r>
    </w:p>
    <w:p w14:paraId="6360C1DC" w14:textId="36C2C52E" w:rsidR="00711270" w:rsidRPr="0002571A" w:rsidRDefault="00711270" w:rsidP="00711270">
      <w:pPr>
        <w:pStyle w:val="navadno"/>
        <w:numPr>
          <w:ilvl w:val="0"/>
          <w:numId w:val="9"/>
        </w:numPr>
      </w:pPr>
      <w:r w:rsidRPr="0002571A">
        <w:t>Tu</w:t>
      </w:r>
      <w:r w:rsidR="00543B1C">
        <w:t>t</w:t>
      </w:r>
      <w:r w:rsidRPr="0002571A">
        <w:t xml:space="preserve">oriranje 1 na 1 z inštruktorjem </w:t>
      </w:r>
      <w:r w:rsidRPr="0002571A">
        <w:fldChar w:fldCharType="begin"/>
      </w:r>
      <w:r w:rsidRPr="0002571A">
        <w:instrText xml:space="preserve"> ADDIN ZOTERO_ITEM CSL_CITATION {"citationID":"a26mu63cdm4","properties":{"formattedCitation":"\\uldash{(Kochmanski &amp; Cobb, 2023)}","plainCitation":"(Kochmanski &amp; Cobb, 2023)","noteIndex":0},"citationItems":[{"id":887,"uris":["http://zotero.org/users/local/1Uxvmohd/items/JUTULRFX"],"itemData":{"id":887,"type":"article-journal","abstract":"A major affordance of one-on-one mathematics coaching is its potential to provide individualized, contextualized support for mathematics teachers’ learning. Coaches can adjust their work to individual teachers by focusing on instructional improvement goals that take account of teachers’ current knowledge, practice, and classroom contexts. It is, however, essential that coaches and teachers work to attain productive instructional improvement goals that are both feasible for teachers to attain and likely to result in immediate improvements in students’ learning, if attained. In this article, we describe how coaches can identify productive goals for individual teachers and then, on that basis, negotiate goals successfully with teachers, thereby supporting teachers in seeing productive goals as worthwhile. By describing these two processes, we further clarify the forms of coaching-specific expertise central to effective one-on-one mathematics coaching.","container-title":"Journal of Teacher Education","DOI":"10.1177/00224871221143124","ISSN":"0022-4871, 1552-7816","issue":"5","journalAbbreviation":"Journal of Teacher Education","language":"en","page":"437-450","source":"DOI.org (Crossref)","title":"Identifying and Negotiating Productive Instructional Improvement Goals in One-on-One Mathematics Coaching","volume":"74","author":[{"family":"Kochmanski","given":"Nicholas"},{"family":"Cobb","given":"Paul"}],"issued":{"date-parts":[["2023",11]]}}}],"schema":"https://github.com/citation-style-language/schema/raw/master/csl-citation.json"} </w:instrText>
      </w:r>
      <w:r w:rsidRPr="0002571A">
        <w:fldChar w:fldCharType="separate"/>
      </w:r>
      <w:r w:rsidRPr="0002571A">
        <w:rPr>
          <w:rFonts w:cs="Calibri"/>
        </w:rPr>
        <w:t>(Kochmanski &amp; Cobb, 2023)</w:t>
      </w:r>
      <w:r w:rsidRPr="0002571A">
        <w:fldChar w:fldCharType="end"/>
      </w:r>
      <w:r w:rsidRPr="0002571A">
        <w:t>, kjer inštruktor prilagodi učenje posameznemu učencu glede na njegove individualne potrebe, učni stil in podobno.</w:t>
      </w:r>
    </w:p>
    <w:p w14:paraId="078F57EE" w14:textId="6D37DCE2" w:rsidR="00711270" w:rsidRPr="0002571A" w:rsidRDefault="00711270" w:rsidP="00711270">
      <w:pPr>
        <w:pStyle w:val="navadno"/>
        <w:numPr>
          <w:ilvl w:val="0"/>
          <w:numId w:val="9"/>
        </w:numPr>
      </w:pPr>
      <w:r w:rsidRPr="0002571A">
        <w:t xml:space="preserve">Tutoriranje z računalnikom oz. aplikacijo </w:t>
      </w:r>
      <w:r w:rsidRPr="0002571A">
        <w:fldChar w:fldCharType="begin"/>
      </w:r>
      <w:r w:rsidRPr="0002571A">
        <w:instrText xml:space="preserve"> ADDIN ZOTERO_ITEM CSL_CITATION {"citationID":"af84uv7a4u","properties":{"formattedCitation":"\\uldash{(Hussein et al., 2022; Saha et al., 2020)}","plainCitation":"(Hussein et al., 2022; Saha et al., 2020)","noteIndex":0},"citationItems":[{"id":890,"uris":["http://zotero.org/users/local/1Uxvmohd/items/ZZH2SZTW"],"itemData":{"id":890,"type":"article-journal","container-title":"Education and Information Technologies","DOI":"10.1007/s10639-021-10721-x","ISSN":"1360-2357, 1573-7608","issue":"2","journalAbbreviation":"Educ Inf Technol","language":"en","page":"2859-2891","source":"DOI.org (Crossref)","title":"Digital game-based learning in K-12 mathematics education: a systematic literature review","title-short":"Digital game-based learning in K-12 mathematics education","volume":"27","author":[{"family":"Hussein","given":"Mahmood H."},{"family":"Ow","given":"Siew Hock"},{"family":"Elaish","given":"Monther M."},{"family":"Jensen","given":"Erik O."}],"issued":{"date-parts":[["2022",3]]}}},{"id":888,"uris":["http://zotero.org/users/local/1Uxvmohd/items/KBKSDKRS"],"itemData":{"id":888,"type":"article-journal","abstract":"The present study has introduced a complete ICT based Mathematics Skill Development Program (MSDP) web service that aims to enhance the positive attitudes of students towards Maths. The entire system is designed and implemented in such ways that students can learn Maths with fun and practical experiences in the classroom rather than only theoretical exercises. For the last 2 years (2018-2019), we have applied MSDP in 4 distinct primary and secondary schools in Bangladesh and followed up the students ' (N = 200) attitudes towards Maths. Findings revealed that through the MSDP program, students have developed a significant positive attitude towards Maths that helps them to overcome mathematics anxiety.","container-title":"International Journal of Emerging Technologies in Learning (iJET)","DOI":"10.3991/ijet.v15i14.14149","ISSN":"1863-0383","issue":"14","journalAbbreviation":"Int. J. Emerg. Technol. Learn.","page":"252","source":"DOI.org (Crossref)","title":"ICT Based Mathematics Skill Development Program: An Initiative to Overcome Mathematics Anxiety","title-short":"ICT Based Mathematics Skill Development Program","volume":"15","author":[{"family":"Saha","given":"Jashodhan"},{"family":"Ahmmed","given":"Suman"},{"family":"Ali","given":"Mohammad"},{"family":"Tamal","given":"Maruf Ahmed"},{"family":"Rezaul","given":"Karim Mohammed"}],"issued":{"date-parts":[["2020",7,31]]}}}],"schema":"https://github.com/citation-style-language/schema/raw/master/csl-citation.json"} </w:instrText>
      </w:r>
      <w:r w:rsidRPr="0002571A">
        <w:fldChar w:fldCharType="separate"/>
      </w:r>
      <w:r w:rsidRPr="0002571A">
        <w:rPr>
          <w:rFonts w:cs="Calibri"/>
        </w:rPr>
        <w:t>(Hussein et al., 2022; Saha et al., 2020)</w:t>
      </w:r>
      <w:r w:rsidRPr="0002571A">
        <w:fldChar w:fldCharType="end"/>
      </w:r>
      <w:r w:rsidRPr="0002571A">
        <w:t>, kjer se učenec posluži programske opreme namenjeno individualiziranemu in interaktivnemu poučevanju.</w:t>
      </w:r>
    </w:p>
    <w:p w14:paraId="11AE6BD8" w14:textId="49F71EBD" w:rsidR="00711270" w:rsidRPr="0002571A" w:rsidRDefault="00711270" w:rsidP="00711270">
      <w:pPr>
        <w:pStyle w:val="navadno"/>
        <w:numPr>
          <w:ilvl w:val="0"/>
          <w:numId w:val="9"/>
        </w:numPr>
      </w:pPr>
      <w:r w:rsidRPr="0002571A">
        <w:t xml:space="preserve">Video-inštrukcije </w:t>
      </w:r>
      <w:r w:rsidRPr="0002571A">
        <w:fldChar w:fldCharType="begin"/>
      </w:r>
      <w:r w:rsidRPr="0002571A">
        <w:instrText xml:space="preserve"> ADDIN ZOTERO_ITEM CSL_CITATION {"citationID":"a6m028ah1d","properties":{"formattedCitation":"\\uldash{(Ndungo &amp; Nazziwa, 2023)}","plainCitation":"(Ndungo &amp; Nazziwa, 2023)","noteIndex":0},"citationItems":[{"id":891,"uris":["http://zotero.org/users/local/1Uxvmohd/items/WHZDEMVH"],"itemData":{"id":891,"type":"article-journal","abstract":"This study was conducted to characterize the effectiveness of employing video recordings as a teaching tool in mathematics in higher education, with a bid to minimize direct teacher-student interactions. The research employed an experimental design, utilizing pre-tests and post-tests with a sample of 45 randomly selected first- and second-year mathematics students at Mountains of the Moon University. Video recordings were compared with alternative approaches, including online (Zoom) classes and self-study materials/handouts, to gauge their effectiveness in the absence of physical teacher-student interactions. Three experimental units were established, each undergoing learning of sequences via video recordings, online (Zoom) classes, or self-study printable materials/handouts. Statistical analysis was done using SPSS including percentages, descriptive statistics, Pearson correlation, and independent sample t-tests. Results revealed the relevance of both tools in mathematics learning, with video recordings proving to be more effective and superior in enhancing understanding of the learned concepts compared to the alternative tools. The study recommends the incorporation of video recordings in mathematics teaching, particularly in situations where physical meetings between teachers and students are impractical.","container-title":"Asian Journal of Education and Social Studies","DOI":"10.9734/ajess/2023/v49i41191","ISSN":"2581-6268","issue":"4","journalAbbreviation":"AJESS","page":"95-105","source":"DOI.org (Crossref)","title":"Characterizing the Effectiveness of Video Recordings in Mathematics Instruction within Higher Education: Minimizing Direct Teacher-Student Interaction through Technological Modalities","title-short":"Characterizing the Effectiveness of Video Recordings in Mathematics Instruction within Higher Education","volume":"49","author":[{"family":"Ndungo","given":"Issa"},{"family":"Nazziwa","given":"Cissy"}],"issued":{"date-parts":[["2023",12,5]]}}}],"schema":"https://github.com/citation-style-language/schema/raw/master/csl-citation.json"} </w:instrText>
      </w:r>
      <w:r w:rsidRPr="0002571A">
        <w:fldChar w:fldCharType="separate"/>
      </w:r>
      <w:r w:rsidRPr="0002571A">
        <w:rPr>
          <w:rFonts w:cs="Calibri"/>
        </w:rPr>
        <w:t>(Ndungo &amp; Nazziwa, 2023)</w:t>
      </w:r>
      <w:r w:rsidRPr="0002571A">
        <w:fldChar w:fldCharType="end"/>
      </w:r>
      <w:r w:rsidRPr="0002571A">
        <w:t xml:space="preserve">, kjer učenec uporablja vnaprej pripravljene posnetke predavanj oziroma drugih oblik podajanja informacij. Ta pristop omogoča dostop do vsebin in učenja kadarkoli, nekatere raziskave pa kažejo, da je ta pristop celo škodljiv </w:t>
      </w:r>
      <w:r w:rsidRPr="0002571A">
        <w:fldChar w:fldCharType="begin"/>
      </w:r>
      <w:r w:rsidRPr="0002571A">
        <w:instrText xml:space="preserve"> ADDIN ZOTERO_ITEM CSL_CITATION {"citationID":"a25dktojbhd","properties":{"formattedCitation":"\\uldash{(Trenholm, 2022)}","plainCitation":"(Trenholm, 2022)","noteIndex":0},"citationItems":[{"id":893,"uris":["http://zotero.org/users/local/1Uxvmohd/items/2XZJFAV2"],"itemData":{"id":893,"type":"article-journal","container-title":"International Journal of Mathematical Education in Science and Technology","DOI":"10.1080/0020739X.2021.1930221","ISSN":"0020-739X, 1464-5211","issue":"11","journalAbbreviation":"International Journal of Mathematical Education in Science and Technology","language":"en","page":"3015-3043","source":"DOI.org (Crossref)","title":"Media effects accompanying the use of recorded lecture videos in undergraduate mathematics instruction","volume":"53","author":[{"family":"Trenholm","given":"Sven"}],"issued":{"date-parts":[["2022",10,3]]}}}],"schema":"https://github.com/citation-style-language/schema/raw/master/csl-citation.json"} </w:instrText>
      </w:r>
      <w:r w:rsidRPr="0002571A">
        <w:fldChar w:fldCharType="separate"/>
      </w:r>
      <w:r w:rsidRPr="0002571A">
        <w:rPr>
          <w:rFonts w:cs="Calibri"/>
        </w:rPr>
        <w:t>(cf. Trenholm, 2022)</w:t>
      </w:r>
      <w:r w:rsidRPr="0002571A">
        <w:fldChar w:fldCharType="end"/>
      </w:r>
      <w:r w:rsidRPr="0002571A">
        <w:t>.</w:t>
      </w:r>
    </w:p>
    <w:p w14:paraId="54F66201" w14:textId="69E7FE37" w:rsidR="00711270" w:rsidRPr="0002571A" w:rsidRDefault="00711270" w:rsidP="00711270">
      <w:pPr>
        <w:pStyle w:val="navadno"/>
        <w:numPr>
          <w:ilvl w:val="0"/>
          <w:numId w:val="9"/>
        </w:numPr>
      </w:pPr>
      <w:r w:rsidRPr="0002571A">
        <w:t>Učenje v majhnih skupinah (dva do sedem učencev)</w:t>
      </w:r>
      <w:r w:rsidR="00DD1744" w:rsidRPr="0002571A">
        <w:t>.</w:t>
      </w:r>
    </w:p>
    <w:p w14:paraId="4A34F093" w14:textId="785A5D43" w:rsidR="00711270" w:rsidRPr="0002571A" w:rsidRDefault="00711270" w:rsidP="00711270">
      <w:pPr>
        <w:pStyle w:val="navadno"/>
        <w:numPr>
          <w:ilvl w:val="0"/>
          <w:numId w:val="9"/>
        </w:numPr>
      </w:pPr>
      <w:r w:rsidRPr="0002571A">
        <w:t xml:space="preserve">Učenje v velikih skupinah (osem ali več učencev; </w:t>
      </w:r>
      <w:r w:rsidR="00841CDD" w:rsidRPr="0002571A">
        <w:fldChar w:fldCharType="begin"/>
      </w:r>
      <w:r w:rsidR="00841CDD" w:rsidRPr="0002571A">
        <w:instrText xml:space="preserve"> ADDIN ZOTERO_ITEM CSL_CITATION {"citationID":"a25a7ebe5n6","properties":{"formattedCitation":"\\uldash{(Jerez et al., 2021)}","plainCitation":"(Jerez et al., 2021)","noteIndex":0},"citationItems":[{"id":894,"uris":["http://zotero.org/users/local/1Uxvmohd/items/CDHZ7FCF"],"itemData":{"id":894,"type":"article-journal","container-title":"Learning: Research and Practice","DOI":"10.1080/23735082.2020.1871062","ISSN":"2373-5082, 2373-5090","issue":"2","journalAbbreviation":"Learning: Research and Practice","language":"en","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schema":"https://github.com/citation-style-language/schema/raw/master/csl-citation.json"} </w:instrText>
      </w:r>
      <w:r w:rsidR="00841CDD" w:rsidRPr="0002571A">
        <w:fldChar w:fldCharType="separate"/>
      </w:r>
      <w:r w:rsidR="00841CDD" w:rsidRPr="0002571A">
        <w:rPr>
          <w:rFonts w:cs="Calibri"/>
        </w:rPr>
        <w:t>Jerez et al., 2021)</w:t>
      </w:r>
      <w:r w:rsidR="00841CDD" w:rsidRPr="0002571A">
        <w:fldChar w:fldCharType="end"/>
      </w:r>
      <w:r w:rsidR="00841CDD" w:rsidRPr="0002571A">
        <w:t>, ki je pogosto vodeno s strani inštruktorja.</w:t>
      </w:r>
    </w:p>
    <w:p w14:paraId="01ECB48B" w14:textId="72E977A9" w:rsidR="00711270" w:rsidRPr="0002571A" w:rsidRDefault="00711270" w:rsidP="00711270">
      <w:pPr>
        <w:pStyle w:val="navadno"/>
        <w:numPr>
          <w:ilvl w:val="0"/>
          <w:numId w:val="9"/>
        </w:numPr>
      </w:pPr>
      <w:r w:rsidRPr="0002571A">
        <w:t>Brez uporabe dodatnih metod.</w:t>
      </w:r>
    </w:p>
    <w:p w14:paraId="62C31C9E" w14:textId="76309977" w:rsidR="00711270" w:rsidRPr="0002571A" w:rsidRDefault="00711270" w:rsidP="00460B56">
      <w:pPr>
        <w:pStyle w:val="navadno"/>
      </w:pPr>
      <w:r w:rsidRPr="0002571A">
        <w:t xml:space="preserve">Sledeče podatke je </w:t>
      </w:r>
      <w:r w:rsidR="001E48CF" w:rsidRPr="0002571A">
        <w:t xml:space="preserve">tako na slovenskem kot na splošno </w:t>
      </w:r>
      <w:r w:rsidRPr="0002571A">
        <w:t xml:space="preserve">interpretirala raziskava </w:t>
      </w:r>
      <w:r w:rsidRPr="0002571A">
        <w:rPr>
          <w:highlight w:val="yellow"/>
        </w:rPr>
        <w:t>(</w:t>
      </w:r>
      <w:r w:rsidR="001E48CF" w:rsidRPr="0002571A">
        <w:rPr>
          <w:highlight w:val="yellow"/>
        </w:rPr>
        <w:t>CITAT)</w:t>
      </w:r>
      <w:r w:rsidR="001E48CF" w:rsidRPr="0002571A">
        <w:t xml:space="preserve"> s sledečimi ugotovitvami. Večina učencev se ne poslužuje dodatnih metod učenja, praksa skupinskega učenja pa je pogosto zanemarjena. Pri nas je ključna razlika, da se veliko učencev poslužuje video-metod, kar </w:t>
      </w:r>
      <w:r w:rsidR="001E48CF" w:rsidRPr="0002571A">
        <w:rPr>
          <w:highlight w:val="yellow"/>
        </w:rPr>
        <w:t>zna biti posledica ASTRA</w:t>
      </w:r>
      <w:r w:rsidR="008C0F04" w:rsidRPr="0002571A">
        <w:rPr>
          <w:highlight w:val="yellow"/>
        </w:rPr>
        <w:t xml:space="preserve"> </w:t>
      </w:r>
      <w:r w:rsidR="008C0F04" w:rsidRPr="0002571A">
        <w:rPr>
          <w:highlight w:val="yellow"/>
        </w:rPr>
        <w:fldChar w:fldCharType="begin"/>
      </w:r>
      <w:r w:rsidR="008C0F04" w:rsidRPr="0002571A">
        <w:rPr>
          <w:highlight w:val="yellow"/>
        </w:rPr>
        <w:instrText xml:space="preserve"> ADDIN ZOTERO_ITEM CSL_CITATION {"citationID":"ap5p41qgja","properties":{"formattedCitation":"\\uldash{(\\uc0\\u352{}kraba, n.d.)}","plainCitation":"(Škraba, n.d.)","noteIndex":0},"citationItems":[{"id":830,"uris":["http://zotero.org/users/local/ZlhuMgGE/items/B9RMHKQK"],"itemData":{"id":830,"type":"webpage","abstract":"Astra.si je brezplačna spletna učilnica, namenjena vsem učencem, dijakom in študentom, pa tudi drugim iskalcem znanja matematike.","container-title":"Astra.si","language":"sl-SI","title":"Astra.si","URL":"https://astra.si/","author":[{"family":"Škraba","given":"Andrej P."}],"accessed":{"date-parts":[["2024",7,2]]}}}],"schema":"https://github.com/citation-style-language/schema/raw/master/csl-citation.json"} </w:instrText>
      </w:r>
      <w:r w:rsidR="008C0F04" w:rsidRPr="0002571A">
        <w:rPr>
          <w:highlight w:val="yellow"/>
        </w:rPr>
        <w:fldChar w:fldCharType="separate"/>
      </w:r>
      <w:r w:rsidR="008C0F04" w:rsidRPr="0002571A">
        <w:rPr>
          <w:rFonts w:cs="Calibri"/>
        </w:rPr>
        <w:t>(Škraba, n.d.)</w:t>
      </w:r>
      <w:r w:rsidR="008C0F04" w:rsidRPr="0002571A">
        <w:rPr>
          <w:highlight w:val="yellow"/>
        </w:rPr>
        <w:fldChar w:fldCharType="end"/>
      </w:r>
      <w:r w:rsidR="001E48CF" w:rsidRPr="0002571A">
        <w:rPr>
          <w:highlight w:val="yellow"/>
        </w:rPr>
        <w:t xml:space="preserve"> okolja</w:t>
      </w:r>
      <w:r w:rsidR="001E48CF" w:rsidRPr="0002571A">
        <w:t>. Prikaz popularnosti učnih metod</w:t>
      </w:r>
      <w:r w:rsidR="004F5673" w:rsidRPr="0002571A">
        <w:t xml:space="preserve"> vseh držav in pri nas</w:t>
      </w:r>
      <w:r w:rsidR="001E48CF" w:rsidRPr="0002571A">
        <w:t xml:space="preserve"> prikazujeta </w:t>
      </w:r>
      <w:r w:rsidR="001E48CF" w:rsidRPr="0002571A">
        <w:rPr>
          <w:highlight w:val="green"/>
        </w:rPr>
        <w:t xml:space="preserve">sliki x in </w:t>
      </w:r>
      <w:r w:rsidR="004F5673" w:rsidRPr="0002571A">
        <w:rPr>
          <w:highlight w:val="green"/>
        </w:rPr>
        <w:t xml:space="preserve">slika </w:t>
      </w:r>
      <w:r w:rsidR="001E48CF" w:rsidRPr="0002571A">
        <w:rPr>
          <w:highlight w:val="green"/>
        </w:rPr>
        <w:t>x</w:t>
      </w:r>
    </w:p>
    <w:p w14:paraId="0939E975" w14:textId="77777777" w:rsidR="001E48CF" w:rsidRPr="0002571A" w:rsidRDefault="001E48CF" w:rsidP="001E48CF">
      <w:pPr>
        <w:pStyle w:val="navadno"/>
        <w:keepNext/>
      </w:pPr>
      <w:r w:rsidRPr="0002571A">
        <w:rPr>
          <w:noProof/>
        </w:rPr>
        <w:drawing>
          <wp:inline distT="0" distB="0" distL="0" distR="0" wp14:anchorId="55D850B5" wp14:editId="669D1834">
            <wp:extent cx="3219147" cy="2277745"/>
            <wp:effectExtent l="0" t="0" r="635" b="8255"/>
            <wp:docPr id="183702335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023357" name="Picture 1" descr="A graph of different colored bars&#10;&#10;Description automatically generated"/>
                    <pic:cNvPicPr/>
                  </pic:nvPicPr>
                  <pic:blipFill>
                    <a:blip r:embed="rId13"/>
                    <a:stretch>
                      <a:fillRect/>
                    </a:stretch>
                  </pic:blipFill>
                  <pic:spPr>
                    <a:xfrm>
                      <a:off x="0" y="0"/>
                      <a:ext cx="3220897" cy="2278983"/>
                    </a:xfrm>
                    <a:prstGeom prst="rect">
                      <a:avLst/>
                    </a:prstGeom>
                  </pic:spPr>
                </pic:pic>
              </a:graphicData>
            </a:graphic>
          </wp:inline>
        </w:drawing>
      </w:r>
    </w:p>
    <w:p w14:paraId="17CAAC6B" w14:textId="051E9753" w:rsidR="001E48CF" w:rsidRPr="0002571A" w:rsidRDefault="001E48CF" w:rsidP="001E48CF">
      <w:pPr>
        <w:pStyle w:val="Caption"/>
        <w:jc w:val="left"/>
      </w:pPr>
      <w:bookmarkStart w:id="31" w:name="_Toc170115523"/>
      <w:r w:rsidRPr="0002571A">
        <w:t xml:space="preserve">Slika </w:t>
      </w:r>
      <w:r w:rsidRPr="0002571A">
        <w:fldChar w:fldCharType="begin"/>
      </w:r>
      <w:r w:rsidRPr="0002571A">
        <w:instrText xml:space="preserve"> SEQ Slika \* ARABIC </w:instrText>
      </w:r>
      <w:r w:rsidRPr="0002571A">
        <w:fldChar w:fldCharType="separate"/>
      </w:r>
      <w:r w:rsidR="00A83A74" w:rsidRPr="0002571A">
        <w:t>4</w:t>
      </w:r>
      <w:r w:rsidRPr="0002571A">
        <w:fldChar w:fldCharType="end"/>
      </w:r>
      <w:r w:rsidRPr="0002571A">
        <w:t>: Primerjava izbranih učnih metod v Sloveniji.</w:t>
      </w:r>
      <w:bookmarkEnd w:id="31"/>
    </w:p>
    <w:p w14:paraId="184DC777" w14:textId="77777777" w:rsidR="001E48CF" w:rsidRPr="0002571A" w:rsidRDefault="001E48CF" w:rsidP="001E48CF">
      <w:pPr>
        <w:keepNext/>
      </w:pPr>
      <w:r w:rsidRPr="0002571A">
        <w:rPr>
          <w:noProof/>
        </w:rPr>
        <w:lastRenderedPageBreak/>
        <w:drawing>
          <wp:inline distT="0" distB="0" distL="0" distR="0" wp14:anchorId="588D2D7B" wp14:editId="3B16B5FB">
            <wp:extent cx="3519444" cy="2442118"/>
            <wp:effectExtent l="0" t="0" r="5080" b="0"/>
            <wp:docPr id="89729286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292867" name="Picture 1" descr="A graph of different colored bars&#10;&#10;Description automatically generated"/>
                    <pic:cNvPicPr/>
                  </pic:nvPicPr>
                  <pic:blipFill>
                    <a:blip r:embed="rId14"/>
                    <a:stretch>
                      <a:fillRect/>
                    </a:stretch>
                  </pic:blipFill>
                  <pic:spPr>
                    <a:xfrm>
                      <a:off x="0" y="0"/>
                      <a:ext cx="3531274" cy="2450327"/>
                    </a:xfrm>
                    <a:prstGeom prst="rect">
                      <a:avLst/>
                    </a:prstGeom>
                  </pic:spPr>
                </pic:pic>
              </a:graphicData>
            </a:graphic>
          </wp:inline>
        </w:drawing>
      </w:r>
    </w:p>
    <w:p w14:paraId="52CED642" w14:textId="016B0437" w:rsidR="001E48CF" w:rsidRPr="0002571A" w:rsidRDefault="001E48CF" w:rsidP="001E48CF">
      <w:pPr>
        <w:pStyle w:val="Caption"/>
      </w:pPr>
      <w:bookmarkStart w:id="32" w:name="_Toc170115524"/>
      <w:r w:rsidRPr="0002571A">
        <w:t xml:space="preserve">Slika </w:t>
      </w:r>
      <w:r w:rsidRPr="0002571A">
        <w:fldChar w:fldCharType="begin"/>
      </w:r>
      <w:r w:rsidRPr="0002571A">
        <w:instrText xml:space="preserve"> SEQ Slika \* ARABIC </w:instrText>
      </w:r>
      <w:r w:rsidRPr="0002571A">
        <w:fldChar w:fldCharType="separate"/>
      </w:r>
      <w:r w:rsidR="00A83A74" w:rsidRPr="0002571A">
        <w:t>5</w:t>
      </w:r>
      <w:r w:rsidRPr="0002571A">
        <w:fldChar w:fldCharType="end"/>
      </w:r>
      <w:r w:rsidRPr="0002571A">
        <w:t>: Primerjava izbranih učnih metod v Evropi.</w:t>
      </w:r>
      <w:bookmarkEnd w:id="32"/>
    </w:p>
    <w:p w14:paraId="03AF1223" w14:textId="25B73C32" w:rsidR="001E48CF" w:rsidRPr="00543B1C" w:rsidRDefault="001E48CF" w:rsidP="001E48CF">
      <w:pPr>
        <w:rPr>
          <w:highlight w:val="lightGray"/>
        </w:rPr>
      </w:pPr>
      <w:r w:rsidRPr="00543B1C">
        <w:rPr>
          <w:highlight w:val="lightGray"/>
        </w:rPr>
        <w:t xml:space="preserve">Uporabljena je bila tudi metoda </w:t>
      </w:r>
      <w:proofErr w:type="spellStart"/>
      <w:r w:rsidRPr="00543B1C">
        <w:rPr>
          <w:highlight w:val="lightGray"/>
        </w:rPr>
        <w:t>gručenja</w:t>
      </w:r>
      <w:proofErr w:type="spellEnd"/>
      <w:r w:rsidRPr="00543B1C">
        <w:rPr>
          <w:highlight w:val="lightGray"/>
        </w:rPr>
        <w:t xml:space="preserve"> (op. to tudi lahko smatramo za metodo strojnega učenja, ki pa ni </w:t>
      </w:r>
      <w:r w:rsidR="00543B1C" w:rsidRPr="00543B1C">
        <w:rPr>
          <w:highlight w:val="lightGray"/>
        </w:rPr>
        <w:t>fokus</w:t>
      </w:r>
      <w:r w:rsidRPr="00543B1C">
        <w:rPr>
          <w:highlight w:val="lightGray"/>
        </w:rPr>
        <w:t xml:space="preserve"> disertacije) z uporabo </w:t>
      </w:r>
      <w:r w:rsidRPr="00543B1C">
        <w:rPr>
          <w:i/>
          <w:iCs/>
          <w:highlight w:val="lightGray"/>
        </w:rPr>
        <w:t>k-</w:t>
      </w:r>
      <w:proofErr w:type="spellStart"/>
      <w:r w:rsidRPr="00543B1C">
        <w:rPr>
          <w:i/>
          <w:iCs/>
          <w:highlight w:val="lightGray"/>
        </w:rPr>
        <w:t>means</w:t>
      </w:r>
      <w:proofErr w:type="spellEnd"/>
      <w:r w:rsidRPr="00543B1C">
        <w:rPr>
          <w:highlight w:val="lightGray"/>
        </w:rPr>
        <w:t xml:space="preserve"> algoritma</w:t>
      </w:r>
      <w:r w:rsidR="00A854FB" w:rsidRPr="00543B1C">
        <w:rPr>
          <w:highlight w:val="lightGray"/>
        </w:rPr>
        <w:t xml:space="preserve"> (optimalno število skupin [3] je bilo določeno z </w:t>
      </w:r>
      <w:proofErr w:type="spellStart"/>
      <w:r w:rsidR="00A854FB" w:rsidRPr="00543B1C">
        <w:rPr>
          <w:i/>
          <w:iCs/>
          <w:highlight w:val="lightGray"/>
        </w:rPr>
        <w:t>elbow</w:t>
      </w:r>
      <w:proofErr w:type="spellEnd"/>
      <w:r w:rsidR="00A854FB" w:rsidRPr="00543B1C">
        <w:rPr>
          <w:i/>
          <w:iCs/>
          <w:highlight w:val="lightGray"/>
        </w:rPr>
        <w:t xml:space="preserve"> </w:t>
      </w:r>
      <w:proofErr w:type="spellStart"/>
      <w:r w:rsidR="00A854FB" w:rsidRPr="00543B1C">
        <w:rPr>
          <w:i/>
          <w:iCs/>
          <w:highlight w:val="lightGray"/>
        </w:rPr>
        <w:t>method</w:t>
      </w:r>
      <w:proofErr w:type="spellEnd"/>
      <w:r w:rsidR="00A854FB" w:rsidRPr="00543B1C">
        <w:rPr>
          <w:highlight w:val="lightGray"/>
        </w:rPr>
        <w:t xml:space="preserve"> in </w:t>
      </w:r>
      <w:proofErr w:type="spellStart"/>
      <w:r w:rsidR="00A854FB" w:rsidRPr="00543B1C">
        <w:rPr>
          <w:i/>
          <w:iCs/>
          <w:highlight w:val="lightGray"/>
        </w:rPr>
        <w:t>silhouette</w:t>
      </w:r>
      <w:proofErr w:type="spellEnd"/>
      <w:r w:rsidR="00A854FB" w:rsidRPr="00543B1C">
        <w:rPr>
          <w:i/>
          <w:iCs/>
          <w:highlight w:val="lightGray"/>
        </w:rPr>
        <w:t xml:space="preserve"> </w:t>
      </w:r>
      <w:proofErr w:type="spellStart"/>
      <w:r w:rsidR="00A854FB" w:rsidRPr="00543B1C">
        <w:rPr>
          <w:i/>
          <w:iCs/>
          <w:highlight w:val="lightGray"/>
        </w:rPr>
        <w:t>score</w:t>
      </w:r>
      <w:proofErr w:type="spellEnd"/>
      <w:r w:rsidR="00A854FB" w:rsidRPr="00543B1C">
        <w:rPr>
          <w:highlight w:val="lightGray"/>
        </w:rPr>
        <w:t>; Več o tem lahko bralec prebere v viru)</w:t>
      </w:r>
      <w:r w:rsidRPr="00543B1C">
        <w:rPr>
          <w:highlight w:val="lightGray"/>
        </w:rPr>
        <w:t xml:space="preserve">. </w:t>
      </w:r>
      <w:proofErr w:type="spellStart"/>
      <w:r w:rsidRPr="00543B1C">
        <w:rPr>
          <w:highlight w:val="lightGray"/>
        </w:rPr>
        <w:t>Centroide</w:t>
      </w:r>
      <w:proofErr w:type="spellEnd"/>
      <w:r w:rsidRPr="00543B1C">
        <w:rPr>
          <w:highlight w:val="lightGray"/>
        </w:rPr>
        <w:t xml:space="preserve"> skupin prikazuje slika x.</w:t>
      </w:r>
      <w:r w:rsidR="00A854FB" w:rsidRPr="00543B1C">
        <w:rPr>
          <w:highlight w:val="lightGray"/>
        </w:rPr>
        <w:t xml:space="preserve"> Prva skupina [0] predstavlja učence, ki se primarno poslužujejo video-metod in občasno tudi ostalih metod. Skupina [1] predstavlja predvsem učence, ki se dodatnih metod ne poslužujejo. Skupina [2] predstavlja učence, ki se predvsem </w:t>
      </w:r>
      <w:proofErr w:type="spellStart"/>
      <w:r w:rsidR="00A854FB" w:rsidRPr="00543B1C">
        <w:rPr>
          <w:highlight w:val="lightGray"/>
        </w:rPr>
        <w:t>učija</w:t>
      </w:r>
      <w:proofErr w:type="spellEnd"/>
      <w:r w:rsidR="00A854FB" w:rsidRPr="00543B1C">
        <w:rPr>
          <w:highlight w:val="lightGray"/>
        </w:rPr>
        <w:t xml:space="preserve"> s pomočjo inštrukcij ali v majhnih skupinah. Glede na to, da je bila raziskava multiple </w:t>
      </w:r>
      <w:proofErr w:type="spellStart"/>
      <w:r w:rsidR="00A854FB" w:rsidRPr="00543B1C">
        <w:rPr>
          <w:highlight w:val="lightGray"/>
        </w:rPr>
        <w:t>choice</w:t>
      </w:r>
      <w:proofErr w:type="spellEnd"/>
      <w:r w:rsidR="00A854FB" w:rsidRPr="00543B1C">
        <w:rPr>
          <w:highlight w:val="lightGray"/>
        </w:rPr>
        <w:t xml:space="preserve">, se rezultati </w:t>
      </w:r>
      <w:r w:rsidR="008C0F04" w:rsidRPr="00543B1C">
        <w:rPr>
          <w:highlight w:val="lightGray"/>
        </w:rPr>
        <w:t>ujemajo z razumom.</w:t>
      </w:r>
    </w:p>
    <w:p w14:paraId="2E2929B0" w14:textId="77777777" w:rsidR="001E48CF" w:rsidRPr="00543B1C" w:rsidRDefault="001E48CF" w:rsidP="001E48CF">
      <w:pPr>
        <w:keepNext/>
        <w:rPr>
          <w:highlight w:val="lightGray"/>
        </w:rPr>
      </w:pPr>
      <w:r w:rsidRPr="00543B1C">
        <w:rPr>
          <w:noProof/>
          <w:highlight w:val="lightGray"/>
        </w:rPr>
        <w:drawing>
          <wp:inline distT="0" distB="0" distL="0" distR="0" wp14:anchorId="3ECF5D80" wp14:editId="3442DB3B">
            <wp:extent cx="3040380" cy="2838435"/>
            <wp:effectExtent l="0" t="0" r="7620" b="635"/>
            <wp:docPr id="132625599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255993" name="Picture 1" descr="A screenshot of a graph&#10;&#10;Description automatically generated"/>
                    <pic:cNvPicPr/>
                  </pic:nvPicPr>
                  <pic:blipFill>
                    <a:blip r:embed="rId15"/>
                    <a:stretch>
                      <a:fillRect/>
                    </a:stretch>
                  </pic:blipFill>
                  <pic:spPr>
                    <a:xfrm>
                      <a:off x="0" y="0"/>
                      <a:ext cx="3043346" cy="2841204"/>
                    </a:xfrm>
                    <a:prstGeom prst="rect">
                      <a:avLst/>
                    </a:prstGeom>
                  </pic:spPr>
                </pic:pic>
              </a:graphicData>
            </a:graphic>
          </wp:inline>
        </w:drawing>
      </w:r>
    </w:p>
    <w:p w14:paraId="0DF49842" w14:textId="6C8E9432" w:rsidR="001E48CF" w:rsidRPr="0002571A" w:rsidRDefault="001E48CF" w:rsidP="001E48CF">
      <w:pPr>
        <w:pStyle w:val="Caption"/>
      </w:pPr>
      <w:bookmarkStart w:id="33" w:name="_Toc170115525"/>
      <w:r w:rsidRPr="00543B1C">
        <w:rPr>
          <w:highlight w:val="lightGray"/>
        </w:rPr>
        <w:t xml:space="preserve">Slika </w:t>
      </w:r>
      <w:r w:rsidRPr="00543B1C">
        <w:rPr>
          <w:highlight w:val="lightGray"/>
        </w:rPr>
        <w:fldChar w:fldCharType="begin"/>
      </w:r>
      <w:r w:rsidRPr="00543B1C">
        <w:rPr>
          <w:highlight w:val="lightGray"/>
        </w:rPr>
        <w:instrText xml:space="preserve"> SEQ Slika \* ARABIC </w:instrText>
      </w:r>
      <w:r w:rsidRPr="00543B1C">
        <w:rPr>
          <w:highlight w:val="lightGray"/>
        </w:rPr>
        <w:fldChar w:fldCharType="separate"/>
      </w:r>
      <w:r w:rsidR="00A83A74" w:rsidRPr="00543B1C">
        <w:rPr>
          <w:highlight w:val="lightGray"/>
        </w:rPr>
        <w:t>6</w:t>
      </w:r>
      <w:r w:rsidRPr="00543B1C">
        <w:rPr>
          <w:highlight w:val="lightGray"/>
        </w:rPr>
        <w:fldChar w:fldCharType="end"/>
      </w:r>
      <w:r w:rsidRPr="00543B1C">
        <w:rPr>
          <w:highlight w:val="lightGray"/>
        </w:rPr>
        <w:t xml:space="preserve">: </w:t>
      </w:r>
      <w:proofErr w:type="spellStart"/>
      <w:r w:rsidRPr="00543B1C">
        <w:rPr>
          <w:highlight w:val="lightGray"/>
        </w:rPr>
        <w:t>Centroidi</w:t>
      </w:r>
      <w:proofErr w:type="spellEnd"/>
      <w:r w:rsidRPr="00543B1C">
        <w:rPr>
          <w:highlight w:val="lightGray"/>
        </w:rPr>
        <w:t xml:space="preserve"> grupiranih podatkov glede na učno metodo.</w:t>
      </w:r>
      <w:bookmarkEnd w:id="33"/>
    </w:p>
    <w:p w14:paraId="5D397061" w14:textId="51663F59" w:rsidR="00CE0B82" w:rsidRPr="0002571A" w:rsidRDefault="00CE0B82" w:rsidP="00CE0B82">
      <w:r w:rsidRPr="0002571A">
        <w:t xml:space="preserve">Vpogled poudarja vse večjo integracijo digitalnih virov v izobraževanje, kar je posledica njihove dostopnosti, prilagodljivosti in izboljšane učne izkušnje, ki jo ponujajo skozi multimedijske vsebine </w:t>
      </w:r>
      <w:r w:rsidRPr="0002571A">
        <w:fldChar w:fldCharType="begin"/>
      </w:r>
      <w:r w:rsidRPr="0002571A">
        <w:instrText xml:space="preserve"> ADDIN ZOTERO_ITEM CSL_CITATION {"citationID":"a272jjvbqi1","properties":{"formattedCitation":"\\uldash{(Cheng et al., 2009; Nusir et al., 2013)}","plainCitation":"(Cheng et al., 2009; Nusir et al., 2013)","noteIndex":0},"citationItems":[{"id":770,"uris":["http://zotero.org/users/local/ZlhuMgGE/items/CNZXP2YM"],"itemData":{"id":770,"type":"article-journal","container-title":"IEEE Multimedia","DOI":"10.1109/MMUL.2009.11","ISSN":"1070-986X","issue":"1","journalAbbreviation":"IEEE Multimedia","license":"https://ieeexplore.ieee.org/Xplorehelp/downloads/license-information/IEEE.html","note":"number: 1","page":"16-25","source":"DOI.org (Crossref)","title":"Interactive Multimedia for Adaptive Online Education","volume":"16","author":[{"family":"Cheng","given":"Irene"},{"family":"Basu","given":"Anup"},{"family":"Goebel","given":"Randy"}],"issued":{"date-parts":[["2009",1]]}}},{"id":772,"uris":["http://zotero.org/users/local/ZlhuMgGE/items/MKJ5GCE5"],"itemData":{"id":772,"type":"article-journal","abstract":"The continuous inventions and evolutions in all information technology fields open new channels and opportunities to enhance teaching and educational methods. On one side, these may improve the abilities of educators to present information in interactive and media-enhanced formats relative to traditional methods. This may help students or learners through offering them the information in channels and methods that can be easier to understand, deal with and retrieve. On the other hand, offering those alternative methods of teaching can be helpful particularly for children, people with special needs, or students in rural areas where they can have virtual or remote instructors, especially for majors who have shortages. The purpose of this study is to investigate the impact of utilising multimedia technologies on enhancing, or not, the effectiveness of teaching students at early stages in Jordanian primary schools. To achieve this objective, a program has been developed to test the students' ability to understand basic mathematical knowledge and skills. Two groups were selected from a local school based on their own class distribution, where one group was taught the subject in basic math using a program developed for this purpose and the second class was taught the same subject using traditional methods of teaching (i.e. direct student-to-child instruction, board, etc.). Results showed that in such math skills at this age, using programs or multimedia-enhanced methods of teaching can be effective in getting students' attention, especially when cartoon characters are used. Results also showed that there is no significant difference in learning and knowledge skills and information absorption based on gender distribution, as a comparison of the results between little boys and girls showed no significant difference in their learning skills.","container-title":"E-Learning and Digital Media","DOI":"10.2304/elea.2013.10.3.305","ISSN":"2042-7530, 2042-7530","issue":"3","journalAbbreviation":"E-Learning and Digital Media","language":"en","note":"number: 3","page":"305-319","source":"DOI.org (Crossref)","title":"Studying the Impact of Using Multimedia Interactive Programs on Children's Ability to Learn Basic Math Skills","volume":"10","author":[{"family":"Nusir","given":"Sawsan"},{"family":"Alsmadi","given":"Izzat"},{"family":"Al-Kabi","given":"Mohammed"},{"family":"Sharadgah","given":"Fatima"}],"issued":{"date-parts":[["2013",9]]}}}],"schema":"https://github.com/citation-style-language/schema/raw/master/csl-citation.json"} </w:instrText>
      </w:r>
      <w:r w:rsidRPr="0002571A">
        <w:fldChar w:fldCharType="separate"/>
      </w:r>
      <w:r w:rsidRPr="0002571A">
        <w:rPr>
          <w:rFonts w:ascii="Calibri" w:hAnsi="Calibri" w:cs="Calibri"/>
          <w:kern w:val="0"/>
        </w:rPr>
        <w:t>(Cheng et al., 2009; Nusir et al., 2013)</w:t>
      </w:r>
      <w:r w:rsidRPr="0002571A">
        <w:fldChar w:fldCharType="end"/>
      </w:r>
      <w:r w:rsidRPr="0002571A">
        <w:t xml:space="preserve">. Pomembnost </w:t>
      </w:r>
      <w:r w:rsidR="008A3660" w:rsidRPr="0002571A">
        <w:t>informacijsko-komunikacijskih tehnologij (</w:t>
      </w:r>
      <w:r w:rsidRPr="0002571A">
        <w:t>IKT</w:t>
      </w:r>
      <w:r w:rsidR="008A3660" w:rsidRPr="0002571A">
        <w:t>)</w:t>
      </w:r>
      <w:r w:rsidRPr="0002571A">
        <w:t xml:space="preserve"> </w:t>
      </w:r>
      <w:r w:rsidRPr="0002571A">
        <w:lastRenderedPageBreak/>
        <w:t xml:space="preserve">lahko pripišemo priročnosti, ki jo </w:t>
      </w:r>
      <w:r w:rsidR="008A3660" w:rsidRPr="0002571A">
        <w:t xml:space="preserve">le ta </w:t>
      </w:r>
      <w:r w:rsidRPr="0002571A">
        <w:t xml:space="preserve">zagotavlja, saj omogoča študentom, da se učijo v svojem tempu in večkrat ponavljajo kompleksne teme. Nadalje je digitalizacijo izobraževanja pospešila nedavna svetovna dogajanja, kot je pandemija COVID-19, ki je zahtevala hiter prehod na spletne učne okolja </w:t>
      </w:r>
      <w:r w:rsidRPr="0002571A">
        <w:fldChar w:fldCharType="begin"/>
      </w:r>
      <w:r w:rsidRPr="0002571A">
        <w:instrText xml:space="preserve"> ADDIN ZOTERO_ITEM CSL_CITATION {"citationID":"a1q8ea3mbra","properties":{"formattedCitation":"\\uldash{(Carrillo &amp; Flores, 2020)}","plainCitation":"(Carrillo &amp; Flores, 2020)","noteIndex":0},"citationItems":[{"id":774,"uris":["http://zotero.org/users/local/ZlhuMgGE/items/WJ5ZLUQ7"],"itemData":{"id":774,"type":"article-journal","container-title":"European Journal of Teacher Education","DOI":"10.1080/02619768.2020.1821184","ISSN":"0261-9768, 1469-5928","issue":"4","journalAbbreviation":"European Journal of Teacher Education","language":"en","note":"number: 4","page":"466-487","source":"DOI.org (Crossref)","title":"COVID-19 and teacher education: a literature review of online teaching and learning practices","title-short":"COVID-19 and teacher education","volume":"43","author":[{"family":"Carrillo","given":"Carmen"},{"family":"Flores","given":"Maria Assunção"}],"issued":{"date-parts":[["2020",8,7]]}}}],"schema":"https://github.com/citation-style-language/schema/raw/master/csl-citation.json"} </w:instrText>
      </w:r>
      <w:r w:rsidRPr="0002571A">
        <w:fldChar w:fldCharType="separate"/>
      </w:r>
      <w:r w:rsidRPr="0002571A">
        <w:rPr>
          <w:rFonts w:ascii="Calibri" w:hAnsi="Calibri" w:cs="Calibri"/>
          <w:kern w:val="0"/>
        </w:rPr>
        <w:t>(Carrillo &amp; Flores, 2020)</w:t>
      </w:r>
      <w:r w:rsidRPr="0002571A">
        <w:fldChar w:fldCharType="end"/>
      </w:r>
      <w:r w:rsidRPr="0002571A">
        <w:t>.</w:t>
      </w:r>
      <w:r w:rsidR="00321C1A" w:rsidRPr="0002571A">
        <w:t xml:space="preserve"> Vendar pa ta premik proti metodam, ki temeljijo na IKT, odpira ključna vprašanja glede kakovosti socialnih interakcij med učenci </w:t>
      </w:r>
      <w:r w:rsidR="00321C1A" w:rsidRPr="0002571A">
        <w:fldChar w:fldCharType="begin"/>
      </w:r>
      <w:r w:rsidR="00321C1A" w:rsidRPr="0002571A">
        <w:instrText xml:space="preserve"> ADDIN ZOTERO_ITEM CSL_CITATION {"citationID":"a69gf3rk8h","properties":{"formattedCitation":"\\uldash{(Xiao &amp; Hew, 2022)}","plainCitation":"(Xiao &amp; Hew, 2022)","noteIndex":0},"citationItems":[{"id":775,"uris":["http://zotero.org/users/local/ZlhuMgGE/items/BJW8Q7E5"],"itemData":{"id":775,"type":"article-journal","abstract":"Evolving information and communication technology (ICT) reshapes people’s reading activities by popularizing digital reading. Past studies focused on the relationships between students’ frequency of ICT use and reading performance but neglected the possible interrelationships between students’ ICT-related psychological factors, school contextual factors, and reading performance. This study applied the Self-determination Theory (SDT) to explore the relationships between students’ ICT-related psychological factors (perceived interest, autonomy, competence, and social interaction in using ICT) and reading performance. The possible moderation effects of schools’ contextual variables (schools’ support in ICT devices and schools’ support in teachers’ capacity to integrate technology in teaching) were also investigated. Data from 222,293 secondary students from 10,103 schools in 47 economies who participated in the Program for International Student Assessment (PISA) 2018 were analyzed using three-level hierarchical linear modeling. The results provided support for the SDT by confirming the positive correlations between students’ ICT-related interest, autonomy and competence and reading performance, and the accentuating moderation effect of schools’ contextual factors. However, students’ perceived social interaction in ICT use was negatively correlated with reading performance, and this negative correlation worsened with increasing schools’ support in ICT devices while buffered with increasing schools’ support in teachers’ capacity to use technology.","container-title":"Journal of Educational Computing Research","DOI":"10.1177/07356331211070975","ISSN":"0735-6331, 1541-4140","issue":"5","journalAbbreviation":"Journal of Educational Computing Research","language":"en","note":"number: 5","page":"1166-1196","source":"DOI.org (Crossref)","title":"The Relationships Among ICT-Related Psychological Factors, School Contextual Factors and Secondary Students’ Reading Performance: A Multilevel Analysis Across 47 Economies","title-short":"The Relationships Among ICT-Related Psychological Factors, School Contextual Factors and Secondary Students’ Reading Performance","volume":"60","author":[{"family":"Xiao","given":"Ya"},{"family":"Hew","given":"K. F."}],"issued":{"date-parts":[["2022",9]]}}}],"schema":"https://github.com/citation-style-language/schema/raw/master/csl-citation.json"} </w:instrText>
      </w:r>
      <w:r w:rsidR="00321C1A" w:rsidRPr="0002571A">
        <w:fldChar w:fldCharType="separate"/>
      </w:r>
      <w:r w:rsidR="00321C1A" w:rsidRPr="0002571A">
        <w:rPr>
          <w:rFonts w:ascii="Calibri" w:hAnsi="Calibri" w:cs="Calibri"/>
          <w:kern w:val="0"/>
        </w:rPr>
        <w:t>(Xiao &amp; Hew, 2022)</w:t>
      </w:r>
      <w:r w:rsidR="00321C1A" w:rsidRPr="0002571A">
        <w:fldChar w:fldCharType="end"/>
      </w:r>
      <w:r w:rsidR="00321C1A" w:rsidRPr="0002571A">
        <w:t xml:space="preserve">. Tradicionalne skupinske učne prakse, ki so v rezultatih raziskave slabo zastopane, igrajo ključno vlogo pri razvoju sodelovalnih veščin, kritičnega mišljenja in sposobnosti učinkovitega dela v timih </w:t>
      </w:r>
      <w:r w:rsidR="00321C1A" w:rsidRPr="0002571A">
        <w:fldChar w:fldCharType="begin"/>
      </w:r>
      <w:r w:rsidR="00321C1A" w:rsidRPr="0002571A">
        <w:instrText xml:space="preserve"> ADDIN ZOTERO_ITEM CSL_CITATION {"citationID":"a1uq8bqklqr","properties":{"formattedCitation":"\\uldash{(Andrade, 2020; Pervaz Iqbal et al., 2020)}","plainCitation":"(Andrade, 2020; Pervaz Iqbal et al., 2020)","noteIndex":0},"citationItems":[{"id":778,"uris":["http://zotero.org/users/local/ZlhuMgGE/items/Y9TKF2B8"],"itemData":{"id":778,"type":"article-journal","container-title":"Higher Education Pedagogies","DOI":"10.1080/23752696.2020.1810096","ISSN":"2375-2696","issue":"1","journalAbbreviation":"Higher Education Pedagogies","language":"en","note":"number: 1","page":"165-181","source":"DOI.org (Crossref)","title":"Cross-cutting skills: strategies for teaching &amp; learning","title-short":"Cross-cutting skills","volume":"5","author":[{"family":"Andrade","given":"Maureen Snow"}],"issued":{"date-parts":[["2020",1,1]]}}},{"id":776,"uris":["http://zotero.org/users/local/ZlhuMgGE/items/88MGK4FS"],"itemData":{"id":776,"type":"article-journal","abstract":"Abstract\n            \n              Background\n              Modern clinical practice increasingly relies on collaborative and team-based approaches to care. Regulatory bodies in medical education emphasise the need to develop collaboration and teamwork competencies and highlight the need to do so from an early stage of medical training. In undergraduate medical education, the focus is usually on collaborative learning, associated with feedback and reflection on this learning This article describes a novel educational instrument, the Collaborative Learning Development Exercise (CLeD-EX), which aims to foster the development of key collaborative learning competencies in medical students. In this article we report on the effectiveness, feasibility and educational impact of the CLeD-EX.\n            \n            \n              Methods\n              In this study, the “educational design research” framework was used to develop, implement and evaluate the CLeD-EX. This involved adopting a systematic approach towards designing a creative and innovative instrument which would help solve a real-world challenge in developing collaborative learning skills. The systematic approach involved a qualitative exploration of key collaborative learning behaviours which are influential in effective collaborative learning contexts. The identified competencies were employed in the design of the CLeD-EX. The design of the CLeD-EX included features to facilitate structured feedback by tutors to students, complemented by self-evaluation and reflection. The CLeD-EX was field-tested with volunteer junior medical students, using a controlled pre-test post-test design. Analysis of the completed CLeD-EX forms, self-perception surveys (i.e. pre-test and post-test surveys) and analyses of reflective reports were used to explore the educational impact of CLeD-EX, as well as its utility and practicality.\n            \n            \n              Results\n              After using the CLeD-EX, students showed a significant improvement in critical thinking and group process as measured by a previously validated instrument. Both students and tutors recognised CLeD-EX as an effective instrument, especially as a structured basis for giving and receiving feedback and for completing the feedback loop. CLeD-EX was also found to be feasible, practical and focused, while promoting learning and effective interactions in small group learning.\n            \n            \n              Conclusion\n              The findings of this study support the introduction of an effective and feasible educational instrument such as the CLeD-EX, to facilitate the development of students’ skills in collaborative learning.","container-title":"BMC Medical Education","DOI":"10.1186/s12909-020-1977-0","ISSN":"1472-6920","issue":"1","journalAbbreviation":"BMC Med Educ","language":"en","note":"number: 1","page":"62","source":"DOI.org (Crossref)","title":"The collaborative learning development exercise (CLeD-EX): an educational instrument to promote key collaborative learning behaviours in medical students","title-short":"The collaborative learning development exercise (CLeD-EX)","volume":"20","author":[{"family":"Pervaz Iqbal","given":"Maha"},{"family":"Velan","given":"Gary M."},{"family":"O’Sullivan","given":"Anthony J."},{"family":"Balasooriya","given":"Chinthaka"}],"issued":{"date-parts":[["2020",12]]}}}],"schema":"https://github.com/citation-style-language/schema/raw/master/csl-citation.json"} </w:instrText>
      </w:r>
      <w:r w:rsidR="00321C1A" w:rsidRPr="0002571A">
        <w:fldChar w:fldCharType="separate"/>
      </w:r>
      <w:r w:rsidR="00321C1A" w:rsidRPr="0002571A">
        <w:rPr>
          <w:rFonts w:ascii="Calibri" w:hAnsi="Calibri" w:cs="Calibri"/>
          <w:kern w:val="0"/>
        </w:rPr>
        <w:t>(Andrade, 2020; Pervaz Iqbal et al., 2020)</w:t>
      </w:r>
      <w:r w:rsidR="00321C1A" w:rsidRPr="0002571A">
        <w:fldChar w:fldCharType="end"/>
      </w:r>
      <w:r w:rsidR="00321C1A" w:rsidRPr="0002571A">
        <w:t xml:space="preserve">. Pomanjkanje takih interakcij lahko ovira razvoj teh bistvenih veščin, kar nakazuje potrebo po uravnoteženju digitalnih in osebnih učnih modalitet. Poleg tega prednost </w:t>
      </w:r>
      <w:r w:rsidR="008A3660" w:rsidRPr="0002571A">
        <w:t>učenja z ena-na-ena inštrukcijami</w:t>
      </w:r>
      <w:r w:rsidR="00321C1A" w:rsidRPr="0002571A">
        <w:t xml:space="preserve"> in</w:t>
      </w:r>
      <w:r w:rsidR="008A3660" w:rsidRPr="0002571A">
        <w:t xml:space="preserve"> učenja</w:t>
      </w:r>
      <w:r w:rsidR="00321C1A" w:rsidRPr="0002571A">
        <w:t xml:space="preserve"> majhnih skupinskih študijskih srečanj, opaženih v Skupini </w:t>
      </w:r>
      <w:r w:rsidR="008A3660" w:rsidRPr="0002571A">
        <w:t>[</w:t>
      </w:r>
      <w:r w:rsidR="00321C1A" w:rsidRPr="0002571A">
        <w:t>2</w:t>
      </w:r>
      <w:r w:rsidR="008A3660" w:rsidRPr="0002571A">
        <w:t>]</w:t>
      </w:r>
      <w:r w:rsidR="00321C1A" w:rsidRPr="0002571A">
        <w:t xml:space="preserve">, razkriva podskupino študentov, ki cenijo personalizirano pozornost in prilagojeno poučevanje. Te metode se prilagajajo individualnim učnim slogom in zagotavljajo takojšnje povratne informacije, kar lahko bistveno izboljša razumevanje in zadrževanje snovi </w:t>
      </w:r>
      <w:r w:rsidR="00321C1A" w:rsidRPr="0002571A">
        <w:fldChar w:fldCharType="begin"/>
      </w:r>
      <w:r w:rsidR="00321C1A" w:rsidRPr="0002571A">
        <w:instrText xml:space="preserve"> ADDIN ZOTERO_ITEM CSL_CITATION {"citationID":"a1u5lre49hk","properties":{"formattedCitation":"\\uldash{(Pardo et al., 2019)}","plainCitation":"(Pardo et al., 2019)","noteIndex":0},"citationItems":[{"id":786,"uris":["http://zotero.org/users/local/ZlhuMgGE/items/9UJIVQBQ"],"itemData":{"id":786,"type":"article-journal","abstract":"Abstract\n            \n              There is little debate regarding the importance of student feedback for improving the learning process. However, there remain significant workload barriers for instructors that impede their capacity to provide timely and meaningful feedback. The increasing role technology is playing in the education space may provide novel solutions to this impediment. As students interact with the various learning technologies in their course of study, they create digital traces that can be captured and analysed. These digital traces form the new kind of data that are frequently used in learning analytics to develop actionable recommendations that can support student learning. This paper explores the use of such analytics to address the challenges impeding the capacity of instructors to provide personalised feedback at scale. The case study reported in the paper showed how the approach was associated with a positive impact on student perception of feedback quality and on academic achievement. The study was conducted with first year undergraduate engineering students enrolled in a computer systems course with a blended learning design across three consecutive years (\n              N\n              2013\n               = 290,\n              N\n              2014\n               = 316 and\n              N\n              2015\n               = 415).","container-title":"British Journal of Educational Technology","DOI":"10.1111/bjet.12592","ISSN":"0007-1013, 1467-8535","issue":"1","journalAbbreviation":"Brit J Educational Tech","language":"en","license":"http://onlinelibrary.wiley.com/termsAndConditions#vor","note":"number: 1","page":"128-138","source":"DOI.org (Crossref)","title":"Using learning analytics to scale the provision of personalised feedback","volume":"50","author":[{"family":"Pardo","given":"Abelardo"},{"family":"Jovanovic","given":"Jelena"},{"family":"Dawson","given":"Shane"},{"family":"Gašević","given":"Dragan"},{"family":"Mirriahi","given":"Negin"}],"issued":{"date-parts":[["2019",1]]}}}],"schema":"https://github.com/citation-style-language/schema/raw/master/csl-citation.json"} </w:instrText>
      </w:r>
      <w:r w:rsidR="00321C1A" w:rsidRPr="0002571A">
        <w:fldChar w:fldCharType="separate"/>
      </w:r>
      <w:r w:rsidR="00321C1A" w:rsidRPr="0002571A">
        <w:rPr>
          <w:rFonts w:ascii="Calibri" w:hAnsi="Calibri" w:cs="Calibri"/>
          <w:kern w:val="0"/>
        </w:rPr>
        <w:t>(Pardo et al., 2019)</w:t>
      </w:r>
      <w:r w:rsidR="00321C1A" w:rsidRPr="0002571A">
        <w:fldChar w:fldCharType="end"/>
      </w:r>
      <w:r w:rsidR="00321C1A" w:rsidRPr="0002571A">
        <w:t>.</w:t>
      </w:r>
      <w:r w:rsidR="00C87EEF" w:rsidRPr="0002571A">
        <w:t xml:space="preserve"> Ta individualiziran pristop je lahko posebej koristen za študente, ki se težko učijo v samostojnem tempu ali za tiste, ki potrebujejo dodatno podporo poleg standardnega pouka</w:t>
      </w:r>
      <w:r w:rsidR="008A3660" w:rsidRPr="0002571A">
        <w:t xml:space="preserve"> in učenja</w:t>
      </w:r>
      <w:r w:rsidR="00C87EEF" w:rsidRPr="0002571A">
        <w:t xml:space="preserve"> </w:t>
      </w:r>
      <w:r w:rsidR="00C87EEF" w:rsidRPr="0002571A">
        <w:fldChar w:fldCharType="begin"/>
      </w:r>
      <w:r w:rsidR="00C87EEF" w:rsidRPr="0002571A">
        <w:instrText xml:space="preserve"> ADDIN ZOTERO_ITEM CSL_CITATION {"citationID":"a2hh112m0fd","properties":{"formattedCitation":"\\uldash{(Shemshack et al., 2021; Tetzlaff et al., 2021)}","plainCitation":"(Shemshack et al., 2021; Tetzlaff et al., 2021)","noteIndex":0},"citationItems":[{"id":785,"uris":["http://zotero.org/users/local/ZlhuMgGE/items/666VHVUX"],"itemData":{"id":785,"type":"article-journal","container-title":"Journal of Computers in Education","DOI":"10.1007/s40692-021-00188-7","ISSN":"2197-9987, 2197-9995","issue":"4","journalAbbreviation":"J. Comput. Educ.","language":"en","note":"number: 4","page":"485-503","source":"DOI.org (Crossref)","title":"A comprehensive analysis of personalized learning components","volume":"8","author":[{"family":"Shemshack","given":"Atikah"},{"literal":"Kinshuk"},{"family":"Spector","given":"Jonathan Michael"}],"issued":{"date-parts":[["2021",12]]}}},{"id":783,"uris":["http://zotero.org/users/local/ZlhuMgGE/items/FF3BQEK7"],"itemData":{"id":783,"type":"article-journal","abstract":"Abstract\n            Personalized education—the systematic adaptation of instruction to individual learners—has been a long-striven goal. We review research on personalized education that has been conducted in the laboratory, in the classroom, and in digital learning environments. Across all learning environments, we find that personalization is most successful when relevant learner characteristics are measured repeatedly during the learning process and when these data are used to adapt instruction in a systematic way. Building on these observations, we propose a novel, dynamic framework of personalization that conceptualizes learners as dynamic entities that change during and in interaction with the instructional process. As these dynamics manifest on different timescales, so do the opportunities for instructional adaptations—ranging from setting appropriate learning goals at the macroscale to reacting to affective-motivational fluctuations at the microscale. We argue that instructional design needs to take these dynamics into account in order to adapt to a specific learner at a specific point in time. Finally, we provide some examples of successful, dynamic adaptations and discuss future directions that arise from a dynamic conceptualization of personalization.","container-title":"Educational Psychology Review","DOI":"10.1007/s10648-020-09570-w","ISSN":"1040-726X, 1573-336X","issue":"3","journalAbbreviation":"Educ Psychol Rev","language":"en","note":"number: 3","page":"863-882","source":"DOI.org (Crossref)","title":"Developing Personalized Education: A Dynamic Framework","title-short":"Developing Personalized Education","volume":"33","author":[{"family":"Tetzlaff","given":"Leonard"},{"family":"Schmiedek","given":"Florian"},{"family":"Brod","given":"Garvin"}],"issued":{"date-parts":[["2021",9]]}}}],"schema":"https://github.com/citation-style-language/schema/raw/master/csl-citation.json"} </w:instrText>
      </w:r>
      <w:r w:rsidR="00C87EEF" w:rsidRPr="0002571A">
        <w:fldChar w:fldCharType="separate"/>
      </w:r>
      <w:r w:rsidR="00C87EEF" w:rsidRPr="0002571A">
        <w:rPr>
          <w:rFonts w:ascii="Calibri" w:hAnsi="Calibri" w:cs="Calibri"/>
          <w:kern w:val="0"/>
        </w:rPr>
        <w:t>(Shemshack et al., 2021; Tetzlaff et al., 2021)</w:t>
      </w:r>
      <w:r w:rsidR="00C87EEF" w:rsidRPr="0002571A">
        <w:fldChar w:fldCharType="end"/>
      </w:r>
      <w:r w:rsidR="00C87EEF" w:rsidRPr="0002571A">
        <w:t xml:space="preserve">. Izbira individualnega in majhnega skupinskega okolja prav tako odraža željo po bolj intimnem in osredotočenem učnem okolju, ki je lahko manj zastrašujoče in bolj spodbuja zastavljanje vprašanj ter poglobljeno ukvarjanje z vsebino. Po drugi strani pa Skupina </w:t>
      </w:r>
      <w:r w:rsidR="008A3660" w:rsidRPr="0002571A">
        <w:t>[</w:t>
      </w:r>
      <w:r w:rsidR="00C87EEF" w:rsidRPr="0002571A">
        <w:t>1</w:t>
      </w:r>
      <w:r w:rsidR="008A3660" w:rsidRPr="0002571A">
        <w:t>]</w:t>
      </w:r>
      <w:r w:rsidR="00C87EEF" w:rsidRPr="0002571A">
        <w:t xml:space="preserve">, ki predstavlja neudeležbo pri dodatnih učnih metodah, poudarja potencialno področje skrbi. Nezainteresiranost te skupine bi lahko bila posledica pomanjkanja zavedanja, virov ali motivacije, kar kaže na potrebo po intervencijah, ki spodbujajo uporabo raznolikih učnih metod za učinkovito podporo vsem učencem </w:t>
      </w:r>
      <w:r w:rsidR="00C87EEF" w:rsidRPr="0002571A">
        <w:fldChar w:fldCharType="begin"/>
      </w:r>
      <w:r w:rsidR="00C87EEF" w:rsidRPr="0002571A">
        <w:instrText xml:space="preserve"> ADDIN ZOTERO_ITEM CSL_CITATION {"citationID":"a1f30isurcn","properties":{"formattedCitation":"\\uldash{(Ramos et al., 2023; Ronksley-Pavia &amp; Neumann, 2020)}","plainCitation":"(Ramos et al., 2023; Ronksley-Pavia &amp; Neumann, 2020)","noteIndex":0},"citationItems":[{"id":780,"uris":["http://zotero.org/users/local/ZlhuMgGE/items/RA2V5D88"],"itemData":{"id":780,"type":"article-journal","abstract":"This study used a longitudinal person-oriented approach to examine whether two distinct developmental pathways of maladaptive motivation could be distinguished among high-ability students (intelligence quotient [IQ] ≥ 120, N = 403, M\n              age\n              = 12.2 years, 60.5% males), as proposed by the Pathways to Underachievement Model. Latent class growth analysis provided evidence for a three-class solution, including an adaptive class and two maladaptive classes, largely corresponding with the predictions of the Pathways to Underachievement Model. Furthermore, the classes related to the outcome variables in the expected ways, with the maladaptive classes showing higher disengagement and underachievement. These findings substantiate the Pathways to Underachievement Model and provide developmental insight into the multiple motivational pathways underlying disengagement and underachievement among high-ability students.","container-title":"Gifted Child Quarterly","DOI":"10.1177/00169862221132279","ISSN":"0016-9862, 1934-9041","issue":"3","journalAbbreviation":"Gifted Child Quarterly","language":"en","note":"number: 3","page":"179-197","source":"DOI.org (Crossref)","title":"Motivational Pathways Underlying Gifted Underachievement: Trajectory Classes, Longitudinal Outcomes, and Predicting Factors","title-short":"*Motivational Pathways Underlying Gifted Underachievement","volume":"67","author":[{"family":"Ramos","given":"Alicia"},{"family":"Lavrijsen","given":"Jeroen"},{"family":"Linnenbrink-Garcia","given":"Lisa"},{"family":"Soenens","given":"Bart"},{"family":"Vansteenkiste","given":"Maarten"},{"family":"Sypré","given":"Sabine"},{"family":"Boncquet","given":"Michiel"},{"family":"Verschueren","given":"Karine"}],"issued":{"date-parts":[["2023",7]]}}},{"id":781,"uris":["http://zotero.org/users/local/ZlhuMgGE/items/8CRVMKWL"],"itemData":{"id":781,"type":"article-journal","abstract":"It is well-recognised that disengagement is a growing problem in schools across the globe. Furthermore, statistics show that nearly 60% of all gifted students are not actualising their potential, exposing the loss of potential for both the individual and society. While disengagement and underachievement are complex issues with no one root cause, it is well-established that when students are actively engaged in their learning, they learn more effectively. Talent actualisation is not guaranteed just because a student is gifted. As such there is heightened concern about student (dis)engagement, where there is a failure to adequately support (re)engagement so that gifted potential can develop into talent actualisation, which is evidenced through mastery. This conceptual article provides a new lens through which to explore (re)engagement opportunities for gifted students by conceptualising the interrelationship between three interconnected constructs: (1) four engagement dimensions (behavioural, affective, social, and cognitive); (2) Neihart and Betts’ six profiles of the gifted; and (3) appropriate pedagogical approaches aimed at (re)engagement. The authors’ focus on proposing new conceptualisations of these three interdependent constructs through a framework titled the (Re) Engagement Nexus Model. This model is intended as a starting point for future research in personalising (re)engagement opportunities for gifted learners and preventing underachievement and disengagement before it becomes entrenched.","container-title":"Education Sciences","DOI":"10.3390/educsci10100274","ISSN":"2227-7102","issue":"10","journalAbbreviation":"Education Sciences","language":"en","license":"https://creativecommons.org/licenses/by/4.0/","note":"number: 10","page":"274","source":"DOI.org (Crossref)","title":"Conceptualising Gifted Student (Dis) Engagement through the Lens of Learner (Re) Engagement","volume":"10","author":[{"family":"Ronksley-Pavia","given":"Michelle"},{"family":"Neumann","given":"Michelle M."}],"issued":{"date-parts":[["2020",10,10]]}}}],"schema":"https://github.com/citation-style-language/schema/raw/master/csl-citation.json"} </w:instrText>
      </w:r>
      <w:r w:rsidR="00C87EEF" w:rsidRPr="0002571A">
        <w:fldChar w:fldCharType="separate"/>
      </w:r>
      <w:r w:rsidR="00C87EEF" w:rsidRPr="0002571A">
        <w:rPr>
          <w:rFonts w:ascii="Calibri" w:hAnsi="Calibri" w:cs="Calibri"/>
          <w:kern w:val="0"/>
        </w:rPr>
        <w:t>(Ramos et al., 2023; Ronksley-Pavia &amp; Neumann, 2020)</w:t>
      </w:r>
      <w:r w:rsidR="00C87EEF" w:rsidRPr="0002571A">
        <w:fldChar w:fldCharType="end"/>
      </w:r>
      <w:r w:rsidR="008A3660" w:rsidRPr="0002571A">
        <w:t xml:space="preserve">, zavedati pa se moramo tudi, da ta pristop nekaterim enostavno ustreza </w:t>
      </w:r>
      <w:r w:rsidR="00FB2DD9" w:rsidRPr="0002571A">
        <w:fldChar w:fldCharType="begin"/>
      </w:r>
      <w:r w:rsidR="00FB2DD9" w:rsidRPr="0002571A">
        <w:instrText xml:space="preserve"> ADDIN ZOTERO_ITEM CSL_CITATION {"citationID":"a8gs39js2r","properties":{"formattedCitation":"\\uldash{(Doo et al., 2023; Gambo &amp; Shakir, 2021)}","plainCitation":"(Doo et al., 2023; Gambo &amp; Shakir, 2021)","noteIndex":0},"citationItems":[{"id":834,"uris":["http://zotero.org/users/local/ZlhuMgGE/items/8D5IMYWM"],"itemData":{"id":834,"type":"article-journal","container-title":"Distance Education","DOI":"10.1080/01587919.2022.2155618","ISSN":"0158-7919, 1475-0198","issue":"1","journalAbbreviation":"Distance Education","language":"en","page":"86-105","source":"DOI.org (Crossref)","title":"Influence of self-directed learning on learning outcomes in MOOCs: A meta-analysis","title-short":"Influence of self-directed learning on learning outcomes in MOOCs","volume":"44","author":[{"family":"Doo","given":"Min Young"},{"family":"Zhu","given":"Meina"},{"family":"Bonk","given":"Curtis J."}],"issued":{"date-parts":[["2023",1,2]]}}},{"id":832,"uris":["http://zotero.org/users/local/ZlhuMgGE/items/AL4ATLAT"],"itemData":{"id":832,"type":"article-journal","abstract":"Abstract\n            Despite the increasing use of the self-regulated learning process in the smart learning environment, understanding the concepts from a theoretical perspective and empirical evidence are limited. This study used a systematic review to explore models, design tools, support approaches, and empirical research on the self-regulated learning process in the smart learning environment. This review revealed that there is an increasing body of literature from 2012 to 2020. The analysis shows that self-regulated learning is a critical factor influencing a smart learning environment’s learning process. The self-regulated learning components, including motivation, cognitive, metacognitive, self-efficiency, and metacognitive components, are most cited in the literature. Furthermore, self-regulated strategies such as goal setting, helping-seeking, time management, and self-evaluation have been founded to be frequently supported in the literature. Besides, limited theoretical models are designed to support the self-regulated learning process in a smart learning environment. Furthermore, most evaluations of the self-regulated learning process in smart learning environment are quantitative methods with limited mixed methods. The design tools such as visualization, learning agent, social comparison, and recommendation are frequently used to motivate students’ learning engagement and performance. Finally, the paper presents our conclusion and future directions supporting the self-regulated learning process in the smart learning environment.","container-title":"Smart Learning Environments","DOI":"10.1186/s40561-021-00157-8","ISSN":"2196-7091","issue":"1","journalAbbreviation":"Smart Learn. Environ.","language":"en","page":"12","source":"DOI.org (Crossref)","title":"Review on self-regulated learning in smart learning environment","volume":"8","author":[{"family":"Gambo","given":"Yusufu"},{"family":"Shakir","given":"Muhammad Zeeshan"}],"issued":{"date-parts":[["2021",12]]}}}],"schema":"https://github.com/citation-style-language/schema/raw/master/csl-citation.json"} </w:instrText>
      </w:r>
      <w:r w:rsidR="00FB2DD9" w:rsidRPr="0002571A">
        <w:fldChar w:fldCharType="separate"/>
      </w:r>
      <w:r w:rsidR="00FB2DD9" w:rsidRPr="0002571A">
        <w:rPr>
          <w:rFonts w:ascii="Calibri" w:hAnsi="Calibri" w:cs="Calibri"/>
          <w:kern w:val="0"/>
        </w:rPr>
        <w:t>(Doo et al., 2023; Gambo &amp; Shakir, 2021)</w:t>
      </w:r>
      <w:r w:rsidR="00FB2DD9" w:rsidRPr="0002571A">
        <w:fldChar w:fldCharType="end"/>
      </w:r>
      <w:r w:rsidR="008A3660" w:rsidRPr="0002571A">
        <w:t xml:space="preserve">. </w:t>
      </w:r>
      <w:r w:rsidR="00C87EEF" w:rsidRPr="0002571A">
        <w:t>Medtem ko IKT in video navodila ponujajo pomembne prednosti in postajajo vse bolj sestavni del sodobnega izobraževanja, je ključnega pomena, da se obravnavajo izzivi, ki jih prinašajo za socialno učenje, ter da se zagotovijo komplementarne učne metode, kot so skupinske prakse in individualno poučevanje, da se zagotovi celostna izobraževalna izkušnja.</w:t>
      </w:r>
    </w:p>
    <w:p w14:paraId="2310E35F" w14:textId="3B0DC42F" w:rsidR="00F02E01" w:rsidRPr="0002571A" w:rsidRDefault="00F02E01" w:rsidP="00BD184E">
      <w:pPr>
        <w:pStyle w:val="Heading2"/>
      </w:pPr>
      <w:bookmarkStart w:id="34" w:name="_Toc170115125"/>
      <w:r w:rsidRPr="0002571A">
        <w:lastRenderedPageBreak/>
        <w:t>Strojno učenje in klasifikacija</w:t>
      </w:r>
      <w:bookmarkEnd w:id="34"/>
    </w:p>
    <w:p w14:paraId="5DCB7FC7" w14:textId="7732ECAC" w:rsidR="002D19BF" w:rsidRPr="0002571A" w:rsidRDefault="00E94972" w:rsidP="002D19BF">
      <w:pPr>
        <w:pStyle w:val="Heading3"/>
      </w:pPr>
      <w:bookmarkStart w:id="35" w:name="_Toc170115126"/>
      <w:r w:rsidRPr="0002571A">
        <w:t>Uvod v umetno inteligenco</w:t>
      </w:r>
      <w:bookmarkEnd w:id="35"/>
    </w:p>
    <w:p w14:paraId="243C8C52" w14:textId="77777777" w:rsidR="002D19BF" w:rsidRPr="0002571A" w:rsidRDefault="002D19BF" w:rsidP="002D19BF">
      <w:pPr>
        <w:keepNext/>
        <w:rPr>
          <w:i/>
          <w:iCs/>
        </w:rPr>
      </w:pPr>
      <w:r w:rsidRPr="0002571A">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40843DD5" w:rsidR="002D19BF" w:rsidRPr="0002571A" w:rsidRDefault="002D19BF" w:rsidP="002D19BF">
      <w:pPr>
        <w:pStyle w:val="Caption"/>
      </w:pPr>
      <w:bookmarkStart w:id="36" w:name="_Toc170115526"/>
      <w:r w:rsidRPr="0002571A">
        <w:t xml:space="preserve">Slika </w:t>
      </w:r>
      <w:r w:rsidRPr="0002571A">
        <w:fldChar w:fldCharType="begin"/>
      </w:r>
      <w:r w:rsidRPr="0002571A">
        <w:instrText xml:space="preserve"> SEQ Slika \* ARABIC </w:instrText>
      </w:r>
      <w:r w:rsidRPr="0002571A">
        <w:fldChar w:fldCharType="separate"/>
      </w:r>
      <w:r w:rsidR="00A83A74" w:rsidRPr="0002571A">
        <w:t>7</w:t>
      </w:r>
      <w:r w:rsidRPr="0002571A">
        <w:fldChar w:fldCharType="end"/>
      </w:r>
      <w:r w:rsidRPr="0002571A">
        <w:t>: Turingov test: Vir slike:</w:t>
      </w:r>
      <w:r w:rsidR="005368AD" w:rsidRPr="0002571A">
        <w:t xml:space="preserve"> </w:t>
      </w:r>
      <w:r w:rsidR="004B213E" w:rsidRPr="0002571A">
        <w:fldChar w:fldCharType="begin"/>
      </w:r>
      <w:r w:rsidR="004B213E" w:rsidRPr="0002571A">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02571A">
        <w:fldChar w:fldCharType="separate"/>
      </w:r>
      <w:r w:rsidR="004B213E" w:rsidRPr="0002571A">
        <w:rPr>
          <w:rFonts w:ascii="Calibri" w:hAnsi="Calibri" w:cs="Calibri"/>
          <w:kern w:val="0"/>
        </w:rPr>
        <w:t>(Pinar Saygin et al., 2000)</w:t>
      </w:r>
      <w:r w:rsidR="004B213E" w:rsidRPr="0002571A">
        <w:fldChar w:fldCharType="end"/>
      </w:r>
      <w:r w:rsidR="004B213E" w:rsidRPr="0002571A">
        <w:t>.</w:t>
      </w:r>
      <w:bookmarkEnd w:id="36"/>
    </w:p>
    <w:p w14:paraId="49DC4CE2" w14:textId="7AABA432" w:rsidR="007614F5" w:rsidRPr="0002571A" w:rsidRDefault="00C0216F" w:rsidP="002D19BF">
      <w:pPr>
        <w:rPr>
          <w:rFonts w:ascii="Calibri" w:hAnsi="Calibri" w:cs="Calibri"/>
        </w:rPr>
      </w:pPr>
      <w:r w:rsidRPr="0002571A">
        <w:t xml:space="preserve">Umetna </w:t>
      </w:r>
      <w:r w:rsidR="00543B1C" w:rsidRPr="0002571A">
        <w:t>inteligenca</w:t>
      </w:r>
      <w:r w:rsidRPr="0002571A">
        <w:t xml:space="preserve"> (</w:t>
      </w:r>
      <w:r w:rsidR="00A50ACB" w:rsidRPr="0002571A">
        <w:t xml:space="preserve">angl. </w:t>
      </w:r>
      <w:proofErr w:type="spellStart"/>
      <w:r w:rsidR="00A50ACB" w:rsidRPr="0002571A">
        <w:rPr>
          <w:i/>
          <w:iCs/>
        </w:rPr>
        <w:t>artificial</w:t>
      </w:r>
      <w:proofErr w:type="spellEnd"/>
      <w:r w:rsidR="00A50ACB" w:rsidRPr="0002571A">
        <w:rPr>
          <w:i/>
          <w:iCs/>
        </w:rPr>
        <w:t xml:space="preserve"> </w:t>
      </w:r>
      <w:proofErr w:type="spellStart"/>
      <w:r w:rsidR="00A50ACB" w:rsidRPr="0002571A">
        <w:rPr>
          <w:i/>
          <w:iCs/>
        </w:rPr>
        <w:t>intelligence</w:t>
      </w:r>
      <w:proofErr w:type="spellEnd"/>
      <w:r w:rsidR="00A50ACB" w:rsidRPr="0002571A">
        <w:t xml:space="preserve">; </w:t>
      </w:r>
      <w:r w:rsidRPr="0002571A">
        <w:t>AI) je sposobnost digitalnega računalnika ali računalniško vodenega robota, da opravlja dela pogosto asociirana z inteligentnimi bitji</w:t>
      </w:r>
      <w:r w:rsidRPr="0002571A">
        <w:rPr>
          <w:rFonts w:ascii="Calibri" w:hAnsi="Calibri" w:cs="Calibri"/>
        </w:rPr>
        <w:t xml:space="preserve"> </w:t>
      </w:r>
      <w:r w:rsidRPr="0002571A">
        <w:rPr>
          <w:rFonts w:ascii="Calibri" w:hAnsi="Calibri" w:cs="Calibri"/>
        </w:rPr>
        <w:fldChar w:fldCharType="begin"/>
      </w:r>
      <w:r w:rsidR="00DA62F8" w:rsidRPr="0002571A">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Pr="0002571A">
        <w:rPr>
          <w:rFonts w:ascii="Calibri" w:hAnsi="Calibri" w:cs="Calibri"/>
        </w:rPr>
        <w:fldChar w:fldCharType="separate"/>
      </w:r>
      <w:r w:rsidR="00DA62F8" w:rsidRPr="0002571A">
        <w:rPr>
          <w:rFonts w:ascii="Calibri" w:hAnsi="Calibri" w:cs="Calibri"/>
        </w:rPr>
        <w:t>(Copeland, 2023)</w:t>
      </w:r>
      <w:r w:rsidRPr="0002571A">
        <w:rPr>
          <w:rFonts w:ascii="Calibri" w:hAnsi="Calibri" w:cs="Calibri"/>
        </w:rPr>
        <w:fldChar w:fldCharType="end"/>
      </w:r>
      <w:r w:rsidRPr="0002571A">
        <w:rPr>
          <w:rFonts w:ascii="Calibri" w:hAnsi="Calibri" w:cs="Calibri"/>
        </w:rPr>
        <w:t>. Pogosto imamo v mislih projekte izdelovanja sistemov, ki uporabljajo procese vezane na karakteristiko ljudi, kot je sposobnost razuma, iskanja smisla</w:t>
      </w:r>
      <w:r w:rsidR="0066413B" w:rsidRPr="0002571A">
        <w:rPr>
          <w:rFonts w:ascii="Calibri" w:hAnsi="Calibri" w:cs="Calibri"/>
        </w:rPr>
        <w:t xml:space="preserve"> oziroma vzorcev</w:t>
      </w:r>
      <w:r w:rsidRPr="0002571A">
        <w:rPr>
          <w:rFonts w:ascii="Calibri" w:hAnsi="Calibri" w:cs="Calibri"/>
        </w:rPr>
        <w:t xml:space="preserve"> in učenja iz preteklih izkušenj.  Ali je sistem inteligenten, lahko preverimo s Turingovim testom. V tem testu izpraševalec postavlja vprašanja, vendar ne ve, ali je na drugi strani človek ali računalnik. Računalnik opravi test, če izpraševalec po odgovorih ne more ugotoviti, ali je na drugi strani človek ali računalnik. Ena od največjih slabosti testa je, da je subjektiven in ga ni mogo</w:t>
      </w:r>
      <w:r w:rsidR="00A37C3C" w:rsidRPr="0002571A">
        <w:rPr>
          <w:rFonts w:ascii="Calibri" w:hAnsi="Calibri" w:cs="Calibri"/>
        </w:rPr>
        <w:t>č</w:t>
      </w:r>
      <w:r w:rsidRPr="0002571A">
        <w:rPr>
          <w:rFonts w:ascii="Calibri" w:hAnsi="Calibri" w:cs="Calibri"/>
        </w:rPr>
        <w:t>e ponoviti ali matematično analizirati</w:t>
      </w:r>
      <w:r w:rsidR="0066413B" w:rsidRPr="0002571A">
        <w:rPr>
          <w:rFonts w:ascii="Calibri" w:hAnsi="Calibri" w:cs="Calibri"/>
        </w:rPr>
        <w:t xml:space="preserve"> </w:t>
      </w:r>
      <w:r w:rsidR="0066413B" w:rsidRPr="0002571A">
        <w:rPr>
          <w:rFonts w:ascii="Calibri" w:hAnsi="Calibri" w:cs="Calibri"/>
        </w:rPr>
        <w:fldChar w:fldCharType="begin"/>
      </w:r>
      <w:r w:rsidR="0066413B" w:rsidRPr="0002571A">
        <w:rPr>
          <w:rFonts w:ascii="Calibri" w:hAnsi="Calibri" w:cs="Calibri"/>
        </w:rPr>
        <w:instrText xml:space="preserve"> ADDIN ZOTERO_ITEM CSL_CITATION {"citationID":"a13mjp805ch","properties":{"formattedCitation":"\\uldash{(Jacquet et al., 2021)}","plainCitation":"(Jacquet et al., 2021)","noteIndex":0},"citationItems":[{"id":835,"uris":["http://zotero.org/users/local/ZlhuMgGE/items/2ALJWRXE"],"itemData":{"id":835,"type":"paper-conference","container-title":"2021 International Conference on Information and Digital Technologies (IDT)","DOI":"10.1109/IDT52577.2021.9497570","event-place":"Zilina, Slovakia","event-title":"2021 International Conference on Information and Digital Technologies (IDT)","ISBN":"978-1-66543-692-2","license":"https://ieeexplore.ieee.org/Xplorehelp/downloads/license-information/IEEE.html","page":"123-130","publisher":"IEEE","publisher-place":"Zilina, Slovakia","source":"DOI.org (Crossref)","title":"On the Pragmatics of the Turing Test","URL":"https://ieeexplore.ieee.org/document/9497570/","author":[{"family":"Jacquet","given":"Baptiste"},{"family":"Jamet","given":"Frank"},{"family":"Baratgin","given":"Jean"}],"accessed":{"date-parts":[["2024",7,3]]},"issued":{"date-parts":[["2021",6,22]]}}}],"schema":"https://github.com/citation-style-language/schema/raw/master/csl-citation.json"} </w:instrText>
      </w:r>
      <w:r w:rsidR="0066413B" w:rsidRPr="0002571A">
        <w:rPr>
          <w:rFonts w:ascii="Calibri" w:hAnsi="Calibri" w:cs="Calibri"/>
        </w:rPr>
        <w:fldChar w:fldCharType="separate"/>
      </w:r>
      <w:r w:rsidR="0066413B" w:rsidRPr="0002571A">
        <w:rPr>
          <w:rFonts w:ascii="Calibri" w:hAnsi="Calibri" w:cs="Calibri"/>
          <w:kern w:val="0"/>
        </w:rPr>
        <w:t>(Jacquet et al., 2021)</w:t>
      </w:r>
      <w:r w:rsidR="0066413B" w:rsidRPr="0002571A">
        <w:rPr>
          <w:rFonts w:ascii="Calibri" w:hAnsi="Calibri" w:cs="Calibri"/>
        </w:rPr>
        <w:fldChar w:fldCharType="end"/>
      </w:r>
      <w:r w:rsidR="007614F5" w:rsidRPr="0002571A">
        <w:rPr>
          <w:rFonts w:ascii="Calibri" w:hAnsi="Calibri" w:cs="Calibri"/>
        </w:rPr>
        <w:t>.</w:t>
      </w:r>
    </w:p>
    <w:p w14:paraId="46388DE7" w14:textId="0386CBFF" w:rsidR="00770A8B" w:rsidRPr="0002571A" w:rsidRDefault="007614F5" w:rsidP="00BD184E">
      <w:pPr>
        <w:pStyle w:val="Heading3"/>
      </w:pPr>
      <w:bookmarkStart w:id="37" w:name="_Toc170115127"/>
      <w:r w:rsidRPr="0002571A">
        <w:t>Strojno učenje</w:t>
      </w:r>
      <w:bookmarkEnd w:id="37"/>
    </w:p>
    <w:p w14:paraId="4C342D5F" w14:textId="42537BC5" w:rsidR="003D1BF4" w:rsidRPr="0002571A" w:rsidRDefault="007614F5" w:rsidP="003D1BF4">
      <w:r w:rsidRPr="0002571A">
        <w:t>Strojno učenje</w:t>
      </w:r>
      <w:r w:rsidR="00505564" w:rsidRPr="0002571A">
        <w:t xml:space="preserve"> (angl. </w:t>
      </w:r>
      <w:proofErr w:type="spellStart"/>
      <w:r w:rsidR="00505564" w:rsidRPr="0002571A">
        <w:rPr>
          <w:i/>
          <w:iCs/>
        </w:rPr>
        <w:t>machine</w:t>
      </w:r>
      <w:proofErr w:type="spellEnd"/>
      <w:r w:rsidR="00505564" w:rsidRPr="0002571A">
        <w:rPr>
          <w:i/>
          <w:iCs/>
        </w:rPr>
        <w:t xml:space="preserve"> </w:t>
      </w:r>
      <w:proofErr w:type="spellStart"/>
      <w:r w:rsidR="00505564" w:rsidRPr="0002571A">
        <w:rPr>
          <w:i/>
          <w:iCs/>
        </w:rPr>
        <w:t>learning</w:t>
      </w:r>
      <w:proofErr w:type="spellEnd"/>
      <w:r w:rsidR="00505564" w:rsidRPr="0002571A">
        <w:t>; ML)</w:t>
      </w:r>
      <w:r w:rsidRPr="0002571A">
        <w:t xml:space="preserve"> je podpomenka umetne inteligence, kjer na podatkih izvajamo določene algoritme. </w:t>
      </w:r>
      <w:r w:rsidR="00847133" w:rsidRPr="0002571A">
        <w:t>Gre za avtomatsko detekcijo ustreznih in pomembnih vzorcev v naboru podatkov.</w:t>
      </w:r>
      <w:r w:rsidR="00A41D78" w:rsidRPr="0002571A">
        <w:t xml:space="preserve"> Ker pa je v zadnjih desetletjih postala obdelava podatkov ključnega pomena za skoraj vsako nalogo, je strojno učenje postalo eden od temeljev informacijske tehnologije in s tem centralni, toda pogosto skriti del naše družbe </w:t>
      </w:r>
      <w:r w:rsidR="00A41D78" w:rsidRPr="0002571A">
        <w:fldChar w:fldCharType="begin"/>
      </w:r>
      <w:r w:rsidR="00DA62F8" w:rsidRPr="0002571A">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rsidRPr="0002571A">
        <w:fldChar w:fldCharType="separate"/>
      </w:r>
      <w:r w:rsidR="00DA62F8" w:rsidRPr="0002571A">
        <w:rPr>
          <w:rFonts w:ascii="Calibri" w:hAnsi="Calibri" w:cs="Calibri"/>
        </w:rPr>
        <w:t>(Vishwanathan &amp; Smola, 2008)</w:t>
      </w:r>
      <w:r w:rsidR="00A41D78" w:rsidRPr="0002571A">
        <w:fldChar w:fldCharType="end"/>
      </w:r>
      <w:r w:rsidR="00A41D78" w:rsidRPr="0002571A">
        <w:t xml:space="preserve">. Strojno učenje nas obkroža na vsakem koraku: Od brskalnikov, ki nam skušajo prikazati relevantne vsebine (in s tem podtakniti personalizirane oglase), filtriranje neželene pošte in vzpostavljanja varnosti pri bančnih transakcijah. Digitalne kamere se učijo prepoznavati obraze, mikrofoni se učijo prepoznati zvočne ukaze. Avtomobili so opremljeni s tehnologijo, ki s pomočjo strojnega učenja preprečuje nesreče. V vseh teh primerih opazimo kompleksnost samih vzorcev in same situacije, kjer bi človek (programer) sam težko našel eksplicitne rešitve, kako rešiti nalogo </w:t>
      </w:r>
      <w:r w:rsidR="00A41D78" w:rsidRPr="0002571A">
        <w:fldChar w:fldCharType="begin"/>
      </w:r>
      <w:r w:rsidR="00A41D78" w:rsidRPr="0002571A">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rsidRPr="0002571A">
        <w:fldChar w:fldCharType="separate"/>
      </w:r>
      <w:r w:rsidR="00A41D78" w:rsidRPr="0002571A">
        <w:rPr>
          <w:rFonts w:ascii="Calibri" w:hAnsi="Calibri" w:cs="Calibri"/>
        </w:rPr>
        <w:t>(Shalev-Shwartz &amp; Ben-David, 2014)</w:t>
      </w:r>
      <w:r w:rsidR="00A41D78" w:rsidRPr="0002571A">
        <w:fldChar w:fldCharType="end"/>
      </w:r>
      <w:r w:rsidR="00A41D78" w:rsidRPr="0002571A">
        <w:t>.</w:t>
      </w:r>
    </w:p>
    <w:p w14:paraId="65BB77DD" w14:textId="437B5897" w:rsidR="006045E8" w:rsidRPr="0002571A" w:rsidRDefault="00F8204A" w:rsidP="003D1BF4">
      <w:pPr>
        <w:pStyle w:val="Heading4"/>
      </w:pPr>
      <w:r w:rsidRPr="0002571A">
        <w:lastRenderedPageBreak/>
        <w:t>Učni in testni podatki</w:t>
      </w:r>
    </w:p>
    <w:p w14:paraId="04432370" w14:textId="3FCC40E4" w:rsidR="00E64077" w:rsidRPr="0002571A" w:rsidRDefault="00E64077" w:rsidP="00E64077">
      <w:r w:rsidRPr="0002571A">
        <w:t xml:space="preserve">Začetni podatki so ključnega pomena za postavitev, </w:t>
      </w:r>
      <w:r w:rsidR="00FD63D2" w:rsidRPr="0002571A">
        <w:t>učenje in testiranje algoritmov strojnega učenja. Navadno so zajeti v tabelo, kjer stolpci predstavljajo napovedne in ciljne spremenljivke. Ključen korak pri strojnem učenju je delitev začetnih podatkov na dve množici. Prvo imenujemo učna množica, na kateri se algoritem uči prepoznavati vzorce in relacije. Navadno vsebuje okoli 80 % začetnih podatkov</w:t>
      </w:r>
      <w:r w:rsidR="00C31675" w:rsidRPr="0002571A">
        <w:t xml:space="preserve"> </w:t>
      </w:r>
      <w:r w:rsidR="00C31675" w:rsidRPr="0002571A">
        <w:fldChar w:fldCharType="begin"/>
      </w:r>
      <w:r w:rsidR="00C31675" w:rsidRPr="0002571A">
        <w:instrText xml:space="preserve"> ADDIN ZOTERO_ITEM CSL_CITATION {"citationID":"aonmr4uil4","properties":{"formattedCitation":"\\uldash{(Afshin Gholamy et al., 2018)}","plainCitation":"(Afshin Gholamy et al., 2018)","noteIndex":0},"citationItems":[{"id":800,"uris":["http://zotero.org/users/local/ZlhuMgGE/items/J8R8NVNG"],"itemData":{"id":800,"type":"article-journal","abstract":"When learning a dependence from data, to avoid overfitting, it is important to divide the data into the training set and the testing set. We first train our model on the training set, and then we use the data from the testing set to gauge the accuracy of the resulting model. Empirical studies show that the best results are obtained if we use 20-30% of the data for testing, and the remaining 70-80% of the data for training. In this paper, we provide a possible explanation for this empirical result.","container-title":"International Journal of Intelligent Technologies and Applied Statistics","DOI":"10.6148/IJITAS.201806_11(2).0003","issue":"2","language":"en","source":"DOI.org (CSL JSON)","title":"Why 70/30 or 80/20 Relation Between Training and Testing Sets: A Pedagogical Explanation","title-short":"Why 70/30 or 80/20 Relation Between Training and Testing Sets","volume":"11","author":[{"literal":"Afshin Gholamy"},{"literal":"Vladik Kreinovich"},{"literal":"Olga Kosheleva"}],"issued":{"date-parts":[["2018",6,1]]}}}],"schema":"https://github.com/citation-style-language/schema/raw/master/csl-citation.json"} </w:instrText>
      </w:r>
      <w:r w:rsidR="00C31675" w:rsidRPr="0002571A">
        <w:fldChar w:fldCharType="separate"/>
      </w:r>
      <w:r w:rsidR="00C31675" w:rsidRPr="0002571A">
        <w:rPr>
          <w:rFonts w:ascii="Calibri" w:hAnsi="Calibri" w:cs="Calibri"/>
          <w:kern w:val="0"/>
        </w:rPr>
        <w:t>(Afshin Gholamy et al., 2018)</w:t>
      </w:r>
      <w:r w:rsidR="00C31675" w:rsidRPr="0002571A">
        <w:fldChar w:fldCharType="end"/>
      </w:r>
      <w:r w:rsidR="00FD63D2" w:rsidRPr="0002571A">
        <w:t>. Več kot ima model podatkov, večja je navadno uspešnost algoritma</w:t>
      </w:r>
      <w:r w:rsidR="00B255AA" w:rsidRPr="0002571A">
        <w:t xml:space="preserve"> </w:t>
      </w:r>
      <w:r w:rsidR="00B255AA" w:rsidRPr="0002571A">
        <w:fldChar w:fldCharType="begin"/>
      </w:r>
      <w:r w:rsidR="00B255AA" w:rsidRPr="0002571A">
        <w:instrText xml:space="preserve"> ADDIN ZOTERO_ITEM CSL_CITATION {"citationID":"a88darhnab","properties":{"formattedCitation":"\\uldash{(Barot et al., 2020; Junqu\\uc0\\u233{} De Fortuny et al., 2013)}","plainCitation":"(Barot et al., 2020; Junqué De Fortuny et al., 2013)","noteIndex":0},"citationItems":[{"id":837,"uris":["http://zotero.org/users/local/ZlhuMgGE/items/NM2JZSSE"],"itemData":{"id":837,"type":"chapter","container-title":"Trends in Artificial Intelligence Theory and Applications. Artificial Intelligence Practices","event-place":"Cham","ISBN":"978-3-030-55788-1","language":"en","note":"collection-title: Lecture Notes in Computer Science\nDOI: 10.1007/978-3-030-55789-8_66","page":"770-781","publisher":"Springer International Publishing","publisher-place":"Cham","source":"DOI.org (Crossref)","title":"Determining Sufficient Volume of Data for Analysis with Statistical Framework","URL":"http://link.springer.com/10.1007/978-3-030-55789-8_66","volume":"12144","editor":[{"family":"Fujita","given":"Hamido"},{"family":"Fournier-Viger","given":"Philippe"},{"family":"Ali","given":"Moonis"},{"family":"Sasaki","given":"Jun"}],"author":[{"family":"Barot","given":"Tanvi"},{"family":"Srivastava","given":"Gautam"},{"family":"Mago","given":"Vijay"}],"accessed":{"date-parts":[["2024",7,3]]},"issued":{"date-parts":[["2020"]]}}},{"id":836,"uris":["http://zotero.org/users/local/ZlhuMgGE/items/DJCSS2G7"],"itemData":{"id":836,"type":"article-journal","container-title":"Big Data","DOI":"10.1089/big.2013.0037","ISSN":"2167-6461, 2167-647X","issue":"4","journalAbbreviation":"Big Data","language":"en","license":"https://www.liebertpub.com/nv/resources-tools/text-and-data-mining-policy/121/","page":"215-226","source":"DOI.org (Crossref)","title":"Predictive Modeling With Big Data: &lt;i&gt;Is Bigger Really Better&lt;/i&gt; ?","title-short":"Predictive Modeling With Big Data","volume":"1","author":[{"family":"Junqué De Fortuny","given":"Enric"},{"family":"Martens","given":"David"},{"family":"Provost","given":"Foster"}],"issued":{"date-parts":[["2013",12]]}}}],"schema":"https://github.com/citation-style-language/schema/raw/master/csl-citation.json"} </w:instrText>
      </w:r>
      <w:r w:rsidR="00B255AA" w:rsidRPr="0002571A">
        <w:fldChar w:fldCharType="separate"/>
      </w:r>
      <w:r w:rsidR="00B255AA" w:rsidRPr="0002571A">
        <w:rPr>
          <w:rFonts w:ascii="Calibri" w:hAnsi="Calibri" w:cs="Calibri"/>
          <w:kern w:val="0"/>
        </w:rPr>
        <w:t>(Barot et al., 2020; Junqué De Fortuny et al., 2013)</w:t>
      </w:r>
      <w:r w:rsidR="00B255AA" w:rsidRPr="0002571A">
        <w:fldChar w:fldCharType="end"/>
      </w:r>
      <w:r w:rsidR="00FD63D2" w:rsidRPr="0002571A">
        <w:t>. Druga množica se imenuje testna množica in služi za ocenjevanje točnosti ciljne spremenljivke.</w:t>
      </w:r>
      <w:r w:rsidR="00F82856" w:rsidRPr="0002571A">
        <w:t xml:space="preserve"> Na njej primerjamo rezultate algoritma z dejanskimi vrednostmi in tako vrednotimo točnost napovedi. Za oceno točnosti navadno uporabljamo metrike, ki jih opišemo v </w:t>
      </w:r>
      <w:r w:rsidR="00F82856" w:rsidRPr="0002571A">
        <w:rPr>
          <w:highlight w:val="green"/>
        </w:rPr>
        <w:t>poglavju x</w:t>
      </w:r>
      <w:r w:rsidR="00F82856" w:rsidRPr="0002571A">
        <w:t xml:space="preserve">. </w:t>
      </w:r>
      <w:proofErr w:type="spellStart"/>
      <w:r w:rsidR="00F82856" w:rsidRPr="0002571A">
        <w:t>Disjunk</w:t>
      </w:r>
      <w:r w:rsidR="00B255AA" w:rsidRPr="0002571A">
        <w:t>t</w:t>
      </w:r>
      <w:r w:rsidR="00F82856" w:rsidRPr="0002571A">
        <w:t>nost</w:t>
      </w:r>
      <w:proofErr w:type="spellEnd"/>
      <w:r w:rsidR="00F82856" w:rsidRPr="0002571A">
        <w:t xml:space="preserve"> množic je za evalvacijo algoritmov nujna predpostavka</w:t>
      </w:r>
      <w:r w:rsidR="00B255AA" w:rsidRPr="0002571A">
        <w:t xml:space="preserve"> </w:t>
      </w:r>
      <w:r w:rsidR="00B255AA" w:rsidRPr="0002571A">
        <w:fldChar w:fldCharType="begin"/>
      </w:r>
      <w:r w:rsidR="00B255AA" w:rsidRPr="0002571A">
        <w:instrText xml:space="preserve"> ADDIN ZOTERO_ITEM CSL_CITATION {"citationID":"a2ccv8g6kg1","properties":{"formattedCitation":"\\uldash{(Rouzrokh et al., 2022)}","plainCitation":"(Rouzrokh et al., 2022)","noteIndex":0},"citationItems":[{"id":838,"uris":["http://zotero.org/users/local/ZlhuMgGE/items/QQF3PGV8"],"itemData":{"id":838,"type":"article-journal","container-title":"Radiology: Artificial Intelligence","DOI":"10.1148/ryai.210290","ISSN":"2638-6100","issue":"5","journalAbbreviation":"Radiology: Artificial Intelligence","language":"en","page":"e210290","source":"DOI.org (Crossref)","title":"Mitigating Bias in Radiology Machine Learning: 1. Data Handling","title-short":"Mitigating Bias in Radiology Machine Learning","volume":"4","author":[{"family":"Rouzrokh","given":"Pouria"},{"family":"Khosravi","given":"Bardia"},{"family":"Faghani","given":"Shahriar"},{"family":"Moassefi","given":"Mana"},{"family":"Vera Garcia","given":"Diana V."},{"family":"Singh","given":"Yashbir"},{"family":"Zhang","given":"Kuan"},{"family":"Conte","given":"Gian Marco"},{"family":"Erickson","given":"Bradley J."}],"issued":{"date-parts":[["2022",9,1]]}}}],"schema":"https://github.com/citation-style-language/schema/raw/master/csl-citation.json"} </w:instrText>
      </w:r>
      <w:r w:rsidR="00B255AA" w:rsidRPr="0002571A">
        <w:fldChar w:fldCharType="separate"/>
      </w:r>
      <w:r w:rsidR="00B255AA" w:rsidRPr="0002571A">
        <w:rPr>
          <w:rFonts w:ascii="Calibri" w:hAnsi="Calibri" w:cs="Calibri"/>
          <w:kern w:val="0"/>
        </w:rPr>
        <w:t>(Rouzrokh et al., 2022)</w:t>
      </w:r>
      <w:r w:rsidR="00B255AA" w:rsidRPr="0002571A">
        <w:fldChar w:fldCharType="end"/>
      </w:r>
      <w:r w:rsidR="00F82856" w:rsidRPr="0002571A">
        <w:t>. Včasih test</w:t>
      </w:r>
      <w:r w:rsidR="00B255AA" w:rsidRPr="0002571A">
        <w:t>n</w:t>
      </w:r>
      <w:r w:rsidR="00F82856" w:rsidRPr="0002571A">
        <w:t>a množica vsebuje še množico validacije, ki služi sprotnemu optimiziranju algoritma.</w:t>
      </w:r>
    </w:p>
    <w:p w14:paraId="1DE8D4D4" w14:textId="7DCA3C34" w:rsidR="00E94972" w:rsidRPr="0002571A" w:rsidRDefault="00E94972" w:rsidP="00BD184E">
      <w:pPr>
        <w:pStyle w:val="Heading3"/>
      </w:pPr>
      <w:bookmarkStart w:id="38" w:name="_Toc170115128"/>
      <w:r w:rsidRPr="0002571A">
        <w:t xml:space="preserve">Naloga </w:t>
      </w:r>
      <w:r w:rsidR="00543B1C" w:rsidRPr="0002571A">
        <w:t>klasifikacije</w:t>
      </w:r>
      <w:r w:rsidR="005F5F0A" w:rsidRPr="0002571A">
        <w:t xml:space="preserve"> in izbire napovednih spremenljivk</w:t>
      </w:r>
      <w:bookmarkEnd w:id="38"/>
    </w:p>
    <w:p w14:paraId="7F74DA78" w14:textId="07BB1CCC" w:rsidR="0029318D" w:rsidRPr="0002571A" w:rsidRDefault="0029318D" w:rsidP="0029318D">
      <w:r w:rsidRPr="0002571A">
        <w:t>V tem poglavju bomo obravnavali dve ključni nalogi, povezani z analizo podatkov in strojnim učenjem, ki ju bomo kasneje uporabili v empiričnem delu disertacije: nalogo klasifikacije in nalogo izbire napovednih spremenljivk. Najprej bomo predstavili koncept klasifikacije, kjer si prizadevamo razviti modele, ki na podlagi znanih podatkovnih točk napovedujejo neznane vrednosti. Nato bomo raziskali različne metode izbire napovednih spremenljivk, s poudarkom na identificiranju tistih, ki najbolj prispevajo k natančnosti napovedi. Razumevanje teh nalog je ključno za kasnejšo praktično uporabo, kjer bomo teoretične pristope preizkusili na dejanskih podatkih in ocenili njihovo učinkovitost.</w:t>
      </w:r>
    </w:p>
    <w:p w14:paraId="35A08E4F" w14:textId="21DD0BAF" w:rsidR="00A92D5B" w:rsidRPr="0002571A" w:rsidRDefault="00A92D5B" w:rsidP="00A92D5B">
      <w:pPr>
        <w:pStyle w:val="Heading4"/>
      </w:pPr>
      <w:r w:rsidRPr="0002571A">
        <w:t>Naloga klasifikacije</w:t>
      </w:r>
    </w:p>
    <w:p w14:paraId="335A6560" w14:textId="02A7B2CE" w:rsidR="00E94972" w:rsidRPr="0002571A" w:rsidRDefault="00D77940" w:rsidP="00E94972">
      <w:r w:rsidRPr="0002571A">
        <w:t xml:space="preserve">Naloga klasifikacija oziroma napovedovanja je konceptualno preprosta. Imamo podatke, ki napovedujejo (označimo </w:t>
      </w:r>
      <w:r w:rsidRPr="0002571A">
        <w:rPr>
          <w:i/>
          <w:iCs/>
        </w:rPr>
        <w:t>X</w:t>
      </w:r>
      <w:r w:rsidRPr="0002571A">
        <w:t>) in podatke, ki jih napo</w:t>
      </w:r>
      <w:r w:rsidR="00A259C2" w:rsidRPr="0002571A">
        <w:t>ve</w:t>
      </w:r>
      <w:r w:rsidRPr="0002571A">
        <w:t xml:space="preserve">dujemo (označimo </w:t>
      </w:r>
      <w:r w:rsidRPr="0002571A">
        <w:rPr>
          <w:i/>
          <w:iCs/>
        </w:rPr>
        <w:t>Y</w:t>
      </w:r>
      <w:r w:rsidRPr="0002571A">
        <w:t>)</w:t>
      </w:r>
      <w:r w:rsidR="0029318D" w:rsidRPr="0002571A">
        <w:t xml:space="preserve"> – tega ne smemo zamenjevati z učnimi in testnimi podatki zgoraj; Gre za različna koncepta</w:t>
      </w:r>
      <w:r w:rsidRPr="0002571A">
        <w:t xml:space="preserve">. </w:t>
      </w:r>
      <w:r w:rsidR="00A259C2" w:rsidRPr="0002571A">
        <w:t xml:space="preserve">Na </w:t>
      </w:r>
      <w:r w:rsidR="0029318D" w:rsidRPr="0002571A">
        <w:t>tej osnovi</w:t>
      </w:r>
      <w:r w:rsidR="00A259C2" w:rsidRPr="0002571A">
        <w:t xml:space="preserve"> želimo zgraditi model, ki bi na pod</w:t>
      </w:r>
      <w:r w:rsidR="0029318D" w:rsidRPr="0002571A">
        <w:t>l</w:t>
      </w:r>
      <w:r w:rsidR="00A259C2" w:rsidRPr="0002571A">
        <w:t xml:space="preserve">agi </w:t>
      </w:r>
      <w:r w:rsidR="00A259C2" w:rsidRPr="0002571A">
        <w:rPr>
          <w:i/>
          <w:iCs/>
        </w:rPr>
        <w:t>X</w:t>
      </w:r>
      <w:r w:rsidR="00A259C2" w:rsidRPr="0002571A">
        <w:t xml:space="preserve"> čim bolje napovedal </w:t>
      </w:r>
      <w:r w:rsidR="00A259C2" w:rsidRPr="0002571A">
        <w:rPr>
          <w:i/>
          <w:iCs/>
        </w:rPr>
        <w:t>Y</w:t>
      </w:r>
      <w:r w:rsidR="00A259C2" w:rsidRPr="0002571A">
        <w:t>. Napovedujemo lahko tako numerične spremenljivke (kar običajno imenujemo regresija)</w:t>
      </w:r>
      <w:r w:rsidR="0029318D" w:rsidRPr="0002571A">
        <w:t>,</w:t>
      </w:r>
      <w:r w:rsidR="00A259C2" w:rsidRPr="0002571A">
        <w:t xml:space="preserve"> kategorične spremenljivke</w:t>
      </w:r>
      <w:r w:rsidR="0029318D" w:rsidRPr="0002571A">
        <w:t xml:space="preserve"> (kar običajno imenujemo klasifikacija, čeprav se te pojmi med sabo pogosto izmenjujejo in njihov pomen razberemo iz konteksta)</w:t>
      </w:r>
      <w:r w:rsidR="00A259C2" w:rsidRPr="0002571A">
        <w:t>, kot čisto druge objekte na primer slike (kar pa s pomočjo matematično-računalniških tehnik pretvorimo v prejšnje tipe). Pravilo, ki se ga držimo je, da skušamo najti modele, ki s čim večjo verjetnostjo uspešno napovedujejo.</w:t>
      </w:r>
    </w:p>
    <w:p w14:paraId="3DA5AE08" w14:textId="2AE62EF8" w:rsidR="00A92D5B" w:rsidRPr="0002571A" w:rsidRDefault="00A92D5B" w:rsidP="00A92D5B">
      <w:pPr>
        <w:pStyle w:val="Heading4"/>
      </w:pPr>
      <w:r w:rsidRPr="0002571A">
        <w:t>Naloga izbire napovednih spremenljivk</w:t>
      </w:r>
    </w:p>
    <w:p w14:paraId="38E55A87" w14:textId="5EBB3B1E" w:rsidR="00A92D5B" w:rsidRPr="0002571A" w:rsidRDefault="002D1B02" w:rsidP="002D1B02">
      <w:r w:rsidRPr="0002571A">
        <w:t xml:space="preserve">Pri tej nalogi želimo izbrati, katere napovedne spremenljivke imajo največjo moč. Izmed vseh izbranih želimo izluščiti tiste, ki pustijo najmanjšo napako, če jih izpustimo ven iz napovednega modela </w:t>
      </w:r>
      <w:r w:rsidRPr="0002571A">
        <w:fldChar w:fldCharType="begin"/>
      </w:r>
      <w:r w:rsidRPr="0002571A">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rsidRPr="0002571A">
        <w:fldChar w:fldCharType="separate"/>
      </w:r>
      <w:r w:rsidRPr="0002571A">
        <w:rPr>
          <w:rFonts w:ascii="Calibri" w:hAnsi="Calibri" w:cs="Calibri"/>
        </w:rPr>
        <w:t>(Huang et al., 2014)</w:t>
      </w:r>
      <w:r w:rsidRPr="0002571A">
        <w:fldChar w:fldCharType="end"/>
      </w:r>
      <w:r w:rsidRPr="0002571A">
        <w:t xml:space="preserve">. Dodatne prednosti, ki jih ta metoda nudi so morebitno izboljšanje samega modela, </w:t>
      </w:r>
      <w:r w:rsidRPr="0002571A">
        <w:lastRenderedPageBreak/>
        <w:t xml:space="preserve">vpogled v delovanje procesa, ki ga generirajo podatki in izboljšanje napovedi na ne-vidnih podatkih </w:t>
      </w:r>
      <w:r w:rsidRPr="0002571A">
        <w:fldChar w:fldCharType="begin"/>
      </w:r>
      <w:r w:rsidRPr="0002571A">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Pr="0002571A">
        <w:fldChar w:fldCharType="separate"/>
      </w:r>
      <w:r w:rsidRPr="0002571A">
        <w:rPr>
          <w:rFonts w:ascii="Calibri" w:hAnsi="Calibri" w:cs="Calibri"/>
          <w:kern w:val="0"/>
          <w:szCs w:val="24"/>
        </w:rPr>
        <w:t>(Vergara &amp; Estévez, 2014)</w:t>
      </w:r>
      <w:r w:rsidRPr="0002571A">
        <w:fldChar w:fldCharType="end"/>
      </w:r>
      <w:r w:rsidRPr="0002571A">
        <w:t xml:space="preserve">. Metode, ki to </w:t>
      </w:r>
      <w:r w:rsidR="00543B1C" w:rsidRPr="0002571A">
        <w:t>omogočajo</w:t>
      </w:r>
      <w:r w:rsidRPr="0002571A">
        <w:t xml:space="preserve"> tipično delimo na tri skupine:</w:t>
      </w:r>
      <w:r w:rsidR="00A92D5B" w:rsidRPr="0002571A">
        <w:t xml:space="preserve"> </w:t>
      </w:r>
      <w:r w:rsidRPr="0002571A">
        <w:t>Zavijalci (</w:t>
      </w:r>
      <w:r w:rsidR="00A60242" w:rsidRPr="0002571A">
        <w:t xml:space="preserve">angl. </w:t>
      </w:r>
      <w:proofErr w:type="spellStart"/>
      <w:r w:rsidR="00A92D5B" w:rsidRPr="0002571A">
        <w:rPr>
          <w:i/>
          <w:iCs/>
        </w:rPr>
        <w:t>wrappers</w:t>
      </w:r>
      <w:proofErr w:type="spellEnd"/>
      <w:r w:rsidRPr="0002571A">
        <w:t>)</w:t>
      </w:r>
      <w:r w:rsidR="00A92D5B" w:rsidRPr="0002571A">
        <w:t xml:space="preserve">, </w:t>
      </w:r>
      <w:r w:rsidRPr="0002571A">
        <w:t>vdelane metode (</w:t>
      </w:r>
      <w:r w:rsidR="00A60242" w:rsidRPr="0002571A">
        <w:t xml:space="preserve">angl. </w:t>
      </w:r>
      <w:proofErr w:type="spellStart"/>
      <w:r w:rsidR="00A92D5B" w:rsidRPr="0002571A">
        <w:rPr>
          <w:i/>
          <w:iCs/>
        </w:rPr>
        <w:t>embedded</w:t>
      </w:r>
      <w:proofErr w:type="spellEnd"/>
      <w:r w:rsidR="00A92D5B" w:rsidRPr="0002571A">
        <w:rPr>
          <w:i/>
          <w:iCs/>
        </w:rPr>
        <w:t xml:space="preserve"> </w:t>
      </w:r>
      <w:proofErr w:type="spellStart"/>
      <w:r w:rsidR="00A92D5B" w:rsidRPr="0002571A">
        <w:rPr>
          <w:i/>
          <w:iCs/>
        </w:rPr>
        <w:t>methods</w:t>
      </w:r>
      <w:proofErr w:type="spellEnd"/>
      <w:r w:rsidRPr="0002571A">
        <w:t>)</w:t>
      </w:r>
      <w:r w:rsidR="00A92D5B" w:rsidRPr="0002571A">
        <w:t xml:space="preserve">, </w:t>
      </w:r>
      <w:r w:rsidRPr="0002571A">
        <w:t>in</w:t>
      </w:r>
      <w:r w:rsidR="00A92D5B" w:rsidRPr="0002571A">
        <w:t xml:space="preserve"> filter </w:t>
      </w:r>
      <w:r w:rsidRPr="0002571A">
        <w:t>metode (</w:t>
      </w:r>
      <w:r w:rsidR="00A60242" w:rsidRPr="0002571A">
        <w:t xml:space="preserve">angl. </w:t>
      </w:r>
      <w:r w:rsidRPr="0002571A">
        <w:rPr>
          <w:i/>
          <w:iCs/>
        </w:rPr>
        <w:t xml:space="preserve">filter </w:t>
      </w:r>
      <w:proofErr w:type="spellStart"/>
      <w:r w:rsidRPr="0002571A">
        <w:rPr>
          <w:i/>
          <w:iCs/>
        </w:rPr>
        <w:t>methods</w:t>
      </w:r>
      <w:proofErr w:type="spellEnd"/>
      <w:r w:rsidRPr="0002571A">
        <w:t>)</w:t>
      </w:r>
      <w:r w:rsidR="00A92D5B" w:rsidRPr="0002571A">
        <w:t xml:space="preserve"> </w:t>
      </w:r>
      <w:r w:rsidR="00A92D5B" w:rsidRPr="0002571A">
        <w:fldChar w:fldCharType="begin"/>
      </w:r>
      <w:r w:rsidR="00A92D5B" w:rsidRPr="0002571A">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2571A">
        <w:fldChar w:fldCharType="separate"/>
      </w:r>
      <w:r w:rsidR="00A92D5B" w:rsidRPr="0002571A">
        <w:t>(</w:t>
      </w:r>
      <w:proofErr w:type="spellStart"/>
      <w:r w:rsidR="00A92D5B" w:rsidRPr="0002571A">
        <w:t>Guyon</w:t>
      </w:r>
      <w:proofErr w:type="spellEnd"/>
      <w:r w:rsidR="00A92D5B" w:rsidRPr="0002571A">
        <w:t xml:space="preserve"> &amp; </w:t>
      </w:r>
      <w:proofErr w:type="spellStart"/>
      <w:r w:rsidR="00A92D5B" w:rsidRPr="0002571A">
        <w:t>Elisseeff</w:t>
      </w:r>
      <w:proofErr w:type="spellEnd"/>
      <w:r w:rsidR="00A92D5B" w:rsidRPr="0002571A">
        <w:t>, 2003)</w:t>
      </w:r>
      <w:r w:rsidR="00A92D5B" w:rsidRPr="0002571A">
        <w:fldChar w:fldCharType="end"/>
      </w:r>
      <w:r w:rsidR="00A92D5B" w:rsidRPr="0002571A">
        <w:t>.</w:t>
      </w:r>
    </w:p>
    <w:p w14:paraId="3D3B75AF" w14:textId="1EDDEF04" w:rsidR="002D1B02" w:rsidRPr="0002571A" w:rsidRDefault="002D1B02" w:rsidP="002D1B02">
      <w:r w:rsidRPr="0002571A">
        <w:t xml:space="preserve">Zavijalci vključujejo vključitev induktivnega učnega algoritma kot del postopka ocenjevanja različnih podmnožic značilk </w:t>
      </w:r>
      <w:r w:rsidRPr="0002571A">
        <w:fldChar w:fldCharType="begin"/>
      </w:r>
      <w:r w:rsidRPr="0002571A">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sidRPr="0002571A">
        <w:fldChar w:fldCharType="separate"/>
      </w:r>
      <w:r w:rsidRPr="0002571A">
        <w:rPr>
          <w:rFonts w:ascii="Calibri" w:hAnsi="Calibri" w:cs="Calibri"/>
        </w:rPr>
        <w:t>(Kohavi &amp; John, 1997)</w:t>
      </w:r>
      <w:r w:rsidRPr="0002571A">
        <w:fldChar w:fldCharType="end"/>
      </w:r>
      <w:r w:rsidRPr="0002571A">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r w:rsidR="00543B1C" w:rsidRPr="0002571A">
        <w:t>visoko dimenzionalnih</w:t>
      </w:r>
      <w:r w:rsidRPr="0002571A">
        <w:t xml:space="preserve"> naborov podatkov. Poleg tega so dovzetni za težave, kot so pretirano učenje</w:t>
      </w:r>
      <w:r w:rsidR="00AC5CC2" w:rsidRPr="0002571A">
        <w:t xml:space="preserve"> (</w:t>
      </w:r>
      <w:proofErr w:type="spellStart"/>
      <w:r w:rsidR="00AC5CC2" w:rsidRPr="0002571A">
        <w:t>imenovao</w:t>
      </w:r>
      <w:proofErr w:type="spellEnd"/>
      <w:r w:rsidR="00AC5CC2" w:rsidRPr="0002571A">
        <w:t xml:space="preserve"> tudi </w:t>
      </w:r>
      <w:proofErr w:type="spellStart"/>
      <w:r w:rsidR="00AC5CC2" w:rsidRPr="0002571A">
        <w:t>preprileganje</w:t>
      </w:r>
      <w:proofErr w:type="spellEnd"/>
      <w:r w:rsidR="00AC5CC2" w:rsidRPr="0002571A">
        <w:t xml:space="preserve">; angl. </w:t>
      </w:r>
      <w:proofErr w:type="spellStart"/>
      <w:r w:rsidR="00AC5CC2" w:rsidRPr="0002571A">
        <w:rPr>
          <w:i/>
          <w:iCs/>
        </w:rPr>
        <w:t>overfitting</w:t>
      </w:r>
      <w:proofErr w:type="spellEnd"/>
      <w:r w:rsidR="00AC5CC2" w:rsidRPr="0002571A">
        <w:t>)</w:t>
      </w:r>
      <w:r w:rsidRPr="0002571A">
        <w:t xml:space="preserve"> in občutljivost za inicializacijo metode, kar lahko omeji njihovo praktičnost </w:t>
      </w:r>
      <w:r w:rsidRPr="0002571A">
        <w:fldChar w:fldCharType="begin"/>
      </w:r>
      <w:r w:rsidRPr="0002571A">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Pr="0002571A">
        <w:fldChar w:fldCharType="separate"/>
      </w:r>
      <w:r w:rsidRPr="0002571A">
        <w:rPr>
          <w:rFonts w:ascii="Calibri" w:hAnsi="Calibri" w:cs="Calibri"/>
        </w:rPr>
        <w:t>(Guyon &amp; Elisseeff, 2003)</w:t>
      </w:r>
      <w:r w:rsidRPr="0002571A">
        <w:fldChar w:fldCharType="end"/>
      </w:r>
      <w:r w:rsidRPr="0002571A">
        <w:t>.</w:t>
      </w:r>
    </w:p>
    <w:p w14:paraId="2D1E7DA3" w14:textId="782A5245" w:rsidR="002D1B02" w:rsidRPr="0002571A" w:rsidRDefault="002D1B02" w:rsidP="002D1B02">
      <w:r w:rsidRPr="0002571A">
        <w:t xml:space="preserve">Vdelane metode se lotijo drugačnega pristopa z integracijo znanja o specifični strukturi razreda funkcij, ki jih uporablja določen učni stroj </w:t>
      </w:r>
      <w:r w:rsidR="00A66E44" w:rsidRPr="0002571A">
        <w:fldChar w:fldCharType="begin"/>
      </w:r>
      <w:r w:rsidR="00A66E44" w:rsidRPr="0002571A">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sidRPr="0002571A">
        <w:fldChar w:fldCharType="separate"/>
      </w:r>
      <w:r w:rsidR="00A66E44" w:rsidRPr="0002571A">
        <w:rPr>
          <w:rFonts w:ascii="Calibri" w:hAnsi="Calibri" w:cs="Calibri"/>
        </w:rPr>
        <w:t>(Lal et al., 2006)</w:t>
      </w:r>
      <w:r w:rsidR="00A66E44" w:rsidRPr="0002571A">
        <w:fldChar w:fldCharType="end"/>
      </w:r>
      <w:r w:rsidRPr="0002571A">
        <w:t xml:space="preserve">. Vdelani postopki so v primerjavi z zavijalci običajno manj računsko zahtevni. Vendar pa so še vedno precej počasnejši od filtrov in pogosto prepleteni s značilnostmi učnega stroja, kar pomeni, da so izbrane </w:t>
      </w:r>
      <w:proofErr w:type="spellStart"/>
      <w:r w:rsidRPr="0002571A">
        <w:t>značilke</w:t>
      </w:r>
      <w:proofErr w:type="spellEnd"/>
      <w:r w:rsidRPr="0002571A">
        <w:t xml:space="preserve"> odvisne od specifičnega uporabljenega algoritma</w:t>
      </w:r>
      <w:r w:rsidR="00A66E44" w:rsidRPr="0002571A">
        <w:t xml:space="preserve"> </w:t>
      </w:r>
      <w:r w:rsidR="00A66E44" w:rsidRPr="0002571A">
        <w:fldChar w:fldCharType="begin"/>
      </w:r>
      <w:r w:rsidR="00A66E44" w:rsidRPr="0002571A">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sidRPr="0002571A">
        <w:fldChar w:fldCharType="separate"/>
      </w:r>
      <w:r w:rsidR="00A66E44" w:rsidRPr="0002571A">
        <w:rPr>
          <w:rFonts w:ascii="Calibri" w:hAnsi="Calibri" w:cs="Calibri"/>
        </w:rPr>
        <w:t>(Guyon &amp; Elisseeff, 2003)</w:t>
      </w:r>
      <w:r w:rsidR="00A66E44" w:rsidRPr="0002571A">
        <w:fldChar w:fldCharType="end"/>
      </w:r>
      <w:r w:rsidRPr="0002571A">
        <w:t>.</w:t>
      </w:r>
    </w:p>
    <w:p w14:paraId="05C69F80" w14:textId="0E88838B" w:rsidR="002D1B02" w:rsidRPr="0002571A" w:rsidRDefault="002D1B02" w:rsidP="002D1B02">
      <w:r w:rsidRPr="0002571A">
        <w:t xml:space="preserve">Filtri delujejo na osnovi popolne neodvisnosti med učnim strojem in podatki ter uporabljajo metriko, ki je neodvisna od induktivnega učnega algoritma za ocenjevanje podmnožic značilk </w:t>
      </w:r>
      <w:r w:rsidR="00A66E44" w:rsidRPr="0002571A">
        <w:fldChar w:fldCharType="begin"/>
      </w:r>
      <w:r w:rsidR="00A66E44" w:rsidRPr="0002571A">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sidRPr="0002571A">
        <w:fldChar w:fldCharType="separate"/>
      </w:r>
      <w:r w:rsidR="00A66E44" w:rsidRPr="0002571A">
        <w:rPr>
          <w:rFonts w:ascii="Calibri" w:hAnsi="Calibri" w:cs="Calibri"/>
        </w:rPr>
        <w:t>(Wlodzislaw et al., 2003)</w:t>
      </w:r>
      <w:r w:rsidR="00A66E44" w:rsidRPr="0002571A">
        <w:fldChar w:fldCharType="end"/>
      </w:r>
      <w:r w:rsidR="00A66E44" w:rsidRPr="0002571A">
        <w:t xml:space="preserve">. </w:t>
      </w:r>
      <w:r w:rsidRPr="0002571A">
        <w:t xml:space="preserve">Filtri, za razliko od zavijalcev, kažejo stopnjo robustnosti proti </w:t>
      </w:r>
      <w:proofErr w:type="spellStart"/>
      <w:r w:rsidRPr="0002571A">
        <w:t>pr</w:t>
      </w:r>
      <w:r w:rsidR="00A66E44" w:rsidRPr="0002571A">
        <w:t>eprileganju</w:t>
      </w:r>
      <w:proofErr w:type="spellEnd"/>
      <w:r w:rsidRPr="0002571A">
        <w:t xml:space="preserve">. </w:t>
      </w:r>
      <w:r w:rsidR="00A66E44" w:rsidRPr="0002571A">
        <w:t xml:space="preserve">Glede samega rezultata naloge pa se pogosto odrežejo slabše kot skupini metod zgoraj </w:t>
      </w:r>
      <w:r w:rsidR="00A66E44" w:rsidRPr="0002571A">
        <w:fldChar w:fldCharType="begin"/>
      </w:r>
      <w:r w:rsidR="00A66E44" w:rsidRPr="0002571A">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sidRPr="0002571A">
        <w:fldChar w:fldCharType="separate"/>
      </w:r>
      <w:r w:rsidR="00A66E44" w:rsidRPr="0002571A">
        <w:rPr>
          <w:rFonts w:ascii="Calibri" w:hAnsi="Calibri" w:cs="Calibri"/>
        </w:rPr>
        <w:t>(Guyon &amp; Elisseeff, 2003)</w:t>
      </w:r>
      <w:r w:rsidR="00A66E44" w:rsidRPr="0002571A">
        <w:fldChar w:fldCharType="end"/>
      </w:r>
      <w:r w:rsidR="00A66E44" w:rsidRPr="0002571A">
        <w:t>.</w:t>
      </w:r>
    </w:p>
    <w:p w14:paraId="05F3087F" w14:textId="1EECC9A2" w:rsidR="005F5F0A" w:rsidRPr="0002571A" w:rsidRDefault="005F5F0A" w:rsidP="005F5F0A">
      <w:pPr>
        <w:pStyle w:val="Heading4"/>
      </w:pPr>
      <w:r w:rsidRPr="0002571A">
        <w:t>Modeli uporabljeni za klasifikacijo</w:t>
      </w:r>
    </w:p>
    <w:p w14:paraId="4E7A57FB" w14:textId="6C1BC460" w:rsidR="00F77AFE" w:rsidRPr="0002571A" w:rsidRDefault="00F77AFE" w:rsidP="006D795D">
      <w:pPr>
        <w:rPr>
          <w:i/>
          <w:iCs/>
        </w:rPr>
      </w:pPr>
      <w:r w:rsidRPr="0002571A">
        <w:t>Algoritmi strojnega učenja so programi, ki nabor podatkov spremenijo v model strojnega učenja. Ta model postane matematična predstavitev vzorcev, skritih v podatkih. Model lahko na podlagi priučenih matematičnih pravil podaja napovedi na neznanih podatkih</w:t>
      </w:r>
      <w:r w:rsidR="0081245E" w:rsidRPr="0002571A">
        <w:t>.</w:t>
      </w:r>
      <w:r w:rsidRPr="0002571A">
        <w:t xml:space="preserve"> V tem poglavju bomo opisali nekaj algoritmov strojnega učenja, ki so bili preizkušeni za klasifikacij</w:t>
      </w:r>
      <w:r w:rsidR="00A60242" w:rsidRPr="0002571A">
        <w:t>o</w:t>
      </w:r>
      <w:r w:rsidRPr="0002571A">
        <w:t xml:space="preserve"> uspešnosti učne metode</w:t>
      </w:r>
      <w:r w:rsidR="00831B43" w:rsidRPr="0002571A">
        <w:t xml:space="preserve"> v empiričnem delu disertacije</w:t>
      </w:r>
      <w:r w:rsidRPr="0002571A">
        <w:t xml:space="preserve">. Opis bo bolj </w:t>
      </w:r>
      <w:r w:rsidR="00543B1C" w:rsidRPr="0002571A">
        <w:t>deskriptivne</w:t>
      </w:r>
      <w:r w:rsidRPr="0002571A">
        <w:t xml:space="preserve"> narave, </w:t>
      </w:r>
      <w:r w:rsidR="00624857" w:rsidRPr="0002571A">
        <w:t xml:space="preserve">k vsem algoritmom pa se lahko sklicujemo na knjigo </w:t>
      </w:r>
      <w:r w:rsidR="003B1E9D" w:rsidRPr="0002571A">
        <w:fldChar w:fldCharType="begin"/>
      </w:r>
      <w:r w:rsidR="00E837C8" w:rsidRPr="0002571A">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02571A">
        <w:fldChar w:fldCharType="separate"/>
      </w:r>
      <w:r w:rsidR="00E837C8" w:rsidRPr="0002571A">
        <w:rPr>
          <w:rFonts w:ascii="Calibri" w:hAnsi="Calibri" w:cs="Calibri"/>
          <w:kern w:val="0"/>
        </w:rPr>
        <w:t>(Bonaccorso, 2017)</w:t>
      </w:r>
      <w:r w:rsidR="003B1E9D" w:rsidRPr="0002571A">
        <w:fldChar w:fldCharType="end"/>
      </w:r>
      <w:r w:rsidR="00831B43" w:rsidRPr="0002571A">
        <w:t xml:space="preserve"> ali na priložen vir</w:t>
      </w:r>
      <w:r w:rsidR="0081245E" w:rsidRPr="0002571A">
        <w:t>.</w:t>
      </w:r>
      <w:r w:rsidR="00752863" w:rsidRPr="0002571A">
        <w:t xml:space="preserve"> Na literaturo se ob opisu algoritmov navadno ne bomo sklicevali, saj gre za splošno uveljavljene modele, ki so enolično določeni.</w:t>
      </w:r>
    </w:p>
    <w:p w14:paraId="3C9B5A05" w14:textId="546755B2" w:rsidR="00F77AFE" w:rsidRPr="0002571A" w:rsidRDefault="00F77AFE" w:rsidP="00F77AFE">
      <w:pPr>
        <w:pStyle w:val="Heading5"/>
      </w:pPr>
      <w:r w:rsidRPr="0002571A">
        <w:t xml:space="preserve">Naivni </w:t>
      </w:r>
      <w:proofErr w:type="spellStart"/>
      <w:r w:rsidRPr="0002571A">
        <w:t>Bayes</w:t>
      </w:r>
      <w:r w:rsidR="0081245E" w:rsidRPr="0002571A">
        <w:t>ov</w:t>
      </w:r>
      <w:proofErr w:type="spellEnd"/>
      <w:r w:rsidR="0081245E" w:rsidRPr="0002571A">
        <w:t xml:space="preserve"> klasifikator</w:t>
      </w:r>
    </w:p>
    <w:p w14:paraId="551F8FB5" w14:textId="2DF7F84E" w:rsidR="00A301BB" w:rsidRPr="0002571A" w:rsidRDefault="00A301BB" w:rsidP="00A301BB">
      <w:r w:rsidRPr="0002571A">
        <w:t xml:space="preserve">Naivni </w:t>
      </w:r>
      <w:proofErr w:type="spellStart"/>
      <w:r w:rsidRPr="0002571A">
        <w:t>Bayes</w:t>
      </w:r>
      <w:proofErr w:type="spellEnd"/>
      <w:r w:rsidRPr="0002571A">
        <w:t xml:space="preserve"> (NB</w:t>
      </w:r>
      <w:r w:rsidR="00F32062" w:rsidRPr="0002571A">
        <w:t xml:space="preserve">; </w:t>
      </w:r>
      <w:r w:rsidR="00F32062" w:rsidRPr="0002571A">
        <w:fldChar w:fldCharType="begin"/>
      </w:r>
      <w:r w:rsidR="00306D79" w:rsidRPr="0002571A">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rsidRPr="0002571A">
        <w:fldChar w:fldCharType="separate"/>
      </w:r>
      <w:r w:rsidR="00F32062" w:rsidRPr="0002571A">
        <w:rPr>
          <w:rFonts w:ascii="Calibri" w:hAnsi="Calibri" w:cs="Calibri"/>
        </w:rPr>
        <w:t>Frank et al., 2000</w:t>
      </w:r>
      <w:r w:rsidR="00F32062" w:rsidRPr="0002571A">
        <w:fldChar w:fldCharType="end"/>
      </w:r>
      <w:r w:rsidRPr="0002571A">
        <w:t>) predpostavi, da so atributi pri danem razredu med seboj neodvisni, kar sicer v realnem svetu pogosto ni izpolnjeno</w:t>
      </w:r>
      <w:r w:rsidR="003C1058" w:rsidRPr="0002571A">
        <w:t xml:space="preserve"> </w:t>
      </w:r>
      <w:r w:rsidR="003C1058" w:rsidRPr="0002571A">
        <w:fldChar w:fldCharType="begin"/>
      </w:r>
      <w:r w:rsidR="003C1058" w:rsidRPr="0002571A">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rsidRPr="0002571A">
        <w:fldChar w:fldCharType="separate"/>
      </w:r>
      <w:r w:rsidR="003C1058" w:rsidRPr="0002571A">
        <w:rPr>
          <w:rFonts w:ascii="Calibri" w:hAnsi="Calibri" w:cs="Calibri"/>
        </w:rPr>
        <w:t>(S. Chen et al., 2020)</w:t>
      </w:r>
      <w:r w:rsidR="003C1058" w:rsidRPr="0002571A">
        <w:fldChar w:fldCharType="end"/>
      </w:r>
      <w:r w:rsidRPr="0002571A">
        <w:t xml:space="preserve">. Metoda najprej izračuna verjetnost, da nek primer pripada določenemu razredu pri danih vrednostih značilk. Opazovan primer </w:t>
      </w:r>
      <w:r w:rsidRPr="0002571A">
        <w:lastRenderedPageBreak/>
        <w:t>nato uvrstimo v razred z najvišjo verjetnostjo. Klasifikator se zaradi preprostosti pogosto uporablja v realnem svetu</w:t>
      </w:r>
      <w:r w:rsidR="00EE248F" w:rsidRPr="0002571A">
        <w:t xml:space="preserve"> </w:t>
      </w:r>
      <w:r w:rsidR="003C1058" w:rsidRPr="0002571A">
        <w:fldChar w:fldCharType="begin"/>
      </w:r>
      <w:r w:rsidR="003C1058" w:rsidRPr="0002571A">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rsidRPr="0002571A">
        <w:fldChar w:fldCharType="separate"/>
      </w:r>
      <w:r w:rsidR="003C1058" w:rsidRPr="0002571A">
        <w:rPr>
          <w:rFonts w:ascii="Calibri" w:hAnsi="Calibri" w:cs="Calibri"/>
        </w:rPr>
        <w:t>(Wickramasinghe &amp; Kalutarage, 2021)</w:t>
      </w:r>
      <w:r w:rsidR="003C1058" w:rsidRPr="0002571A">
        <w:fldChar w:fldCharType="end"/>
      </w:r>
      <w:r w:rsidR="00EE248F" w:rsidRPr="0002571A">
        <w:t>.</w:t>
      </w:r>
    </w:p>
    <w:p w14:paraId="48E0DC8D" w14:textId="0EE85B92" w:rsidR="0081245E" w:rsidRPr="0002571A" w:rsidRDefault="0081245E" w:rsidP="0081245E">
      <w:pPr>
        <w:pStyle w:val="Heading5"/>
      </w:pPr>
      <w:r w:rsidRPr="0002571A">
        <w:t>K-najbližji sosedi</w:t>
      </w:r>
    </w:p>
    <w:p w14:paraId="328B16F7" w14:textId="72B21FFE" w:rsidR="00081F80" w:rsidRPr="0002571A" w:rsidRDefault="004B2AC9" w:rsidP="00081F80">
      <w:r w:rsidRPr="0002571A">
        <w:t>k</w:t>
      </w:r>
      <w:r w:rsidR="00081F80" w:rsidRPr="0002571A">
        <w:t>-najbližji sosedi (</w:t>
      </w:r>
      <w:r w:rsidRPr="0002571A">
        <w:t>k-</w:t>
      </w:r>
      <w:r w:rsidR="00081F80" w:rsidRPr="0002571A">
        <w:t>NN</w:t>
      </w:r>
      <w:r w:rsidR="00F32062" w:rsidRPr="0002571A">
        <w:t xml:space="preserve">; </w:t>
      </w:r>
      <w:r w:rsidR="00F32062" w:rsidRPr="0002571A">
        <w:fldChar w:fldCharType="begin"/>
      </w:r>
      <w:r w:rsidR="00306D79" w:rsidRPr="0002571A">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rsidRPr="0002571A">
        <w:fldChar w:fldCharType="separate"/>
      </w:r>
      <w:r w:rsidR="00F32062" w:rsidRPr="0002571A">
        <w:rPr>
          <w:rFonts w:ascii="Calibri" w:hAnsi="Calibri" w:cs="Calibri"/>
        </w:rPr>
        <w:t>Z. Zhang, 2016</w:t>
      </w:r>
      <w:r w:rsidR="00F32062" w:rsidRPr="0002571A">
        <w:fldChar w:fldCharType="end"/>
      </w:r>
      <w:r w:rsidR="00081F80" w:rsidRPr="0002571A">
        <w:t xml:space="preserve">) (angl. </w:t>
      </w:r>
      <w:r w:rsidR="00081F80" w:rsidRPr="0002571A">
        <w:rPr>
          <w:i/>
          <w:iCs/>
        </w:rPr>
        <w:t>K-</w:t>
      </w:r>
      <w:proofErr w:type="spellStart"/>
      <w:r w:rsidR="00081F80" w:rsidRPr="0002571A">
        <w:rPr>
          <w:i/>
          <w:iCs/>
        </w:rPr>
        <w:t>Nearest</w:t>
      </w:r>
      <w:proofErr w:type="spellEnd"/>
      <w:r w:rsidR="00081F80" w:rsidRPr="0002571A">
        <w:rPr>
          <w:i/>
          <w:iCs/>
        </w:rPr>
        <w:t xml:space="preserve"> </w:t>
      </w:r>
      <w:proofErr w:type="spellStart"/>
      <w:r w:rsidR="00081F80" w:rsidRPr="0002571A">
        <w:rPr>
          <w:i/>
          <w:iCs/>
        </w:rPr>
        <w:t>Neighbor</w:t>
      </w:r>
      <w:proofErr w:type="spellEnd"/>
      <w:r w:rsidR="00081F80" w:rsidRPr="0002571A">
        <w:t>) je metoda, ki učne primeri predstavi v prostoru glede na atribute s pomočjo evklidske metrike. Za nove primere izračuna razdalje do že naučenih primerov in na podlagi tega s pomočjo pogojne verjetnosti določi kateremu razredu nov primer pripada.</w:t>
      </w:r>
      <w:r w:rsidR="00A301BB" w:rsidRPr="0002571A">
        <w:t xml:space="preserve"> Vizualizacijo algoritma prikazuje </w:t>
      </w:r>
      <w:r w:rsidR="00A301BB" w:rsidRPr="0002571A">
        <w:rPr>
          <w:highlight w:val="green"/>
        </w:rPr>
        <w:t>slika x.</w:t>
      </w:r>
      <w:r w:rsidR="00A301BB" w:rsidRPr="0002571A">
        <w:t xml:space="preserve"> </w:t>
      </w:r>
    </w:p>
    <w:p w14:paraId="30A858C7" w14:textId="77777777" w:rsidR="002D19BF" w:rsidRPr="0002571A" w:rsidRDefault="00983549" w:rsidP="002D19BF">
      <w:pPr>
        <w:keepNext/>
      </w:pPr>
      <w:r w:rsidRPr="0002571A">
        <w:rPr>
          <w:noProof/>
        </w:rPr>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35CC9545" w:rsidR="004A33C0" w:rsidRPr="0002571A" w:rsidRDefault="002D19BF" w:rsidP="002D19BF">
      <w:pPr>
        <w:pStyle w:val="Caption"/>
      </w:pPr>
      <w:bookmarkStart w:id="39" w:name="_Toc170115527"/>
      <w:r w:rsidRPr="0002571A">
        <w:t xml:space="preserve">Slika </w:t>
      </w:r>
      <w:r w:rsidRPr="0002571A">
        <w:fldChar w:fldCharType="begin"/>
      </w:r>
      <w:r w:rsidRPr="0002571A">
        <w:instrText xml:space="preserve"> SEQ Slika \* ARABIC </w:instrText>
      </w:r>
      <w:r w:rsidRPr="0002571A">
        <w:fldChar w:fldCharType="separate"/>
      </w:r>
      <w:r w:rsidR="00A83A74" w:rsidRPr="0002571A">
        <w:t>8</w:t>
      </w:r>
      <w:r w:rsidRPr="0002571A">
        <w:fldChar w:fldCharType="end"/>
      </w:r>
      <w:r w:rsidRPr="0002571A">
        <w:t xml:space="preserve">: Algoritem </w:t>
      </w:r>
      <w:r w:rsidR="004B2AC9" w:rsidRPr="0002571A">
        <w:t>k-</w:t>
      </w:r>
      <w:r w:rsidRPr="0002571A">
        <w:t>NN.</w:t>
      </w:r>
      <w:bookmarkEnd w:id="39"/>
    </w:p>
    <w:p w14:paraId="13D76B62" w14:textId="64C56E0E" w:rsidR="0081245E" w:rsidRPr="0002571A" w:rsidRDefault="0081245E" w:rsidP="0081245E">
      <w:pPr>
        <w:pStyle w:val="Heading5"/>
      </w:pPr>
      <w:r w:rsidRPr="0002571A">
        <w:t>Odločitvena drevesa</w:t>
      </w:r>
    </w:p>
    <w:p w14:paraId="650BE184" w14:textId="1C08A8A7" w:rsidR="0081245E" w:rsidRPr="0002571A" w:rsidRDefault="007C1E54" w:rsidP="0081245E">
      <w:r w:rsidRPr="0002571A">
        <w:t>Odločitvena drevesa (DT</w:t>
      </w:r>
      <w:r w:rsidR="00F32062" w:rsidRPr="0002571A">
        <w:t xml:space="preserve">; </w:t>
      </w:r>
      <w:r w:rsidR="00F32062" w:rsidRPr="0002571A">
        <w:fldChar w:fldCharType="begin"/>
      </w:r>
      <w:r w:rsidR="00306D79" w:rsidRPr="0002571A">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rsidRPr="0002571A">
        <w:fldChar w:fldCharType="separate"/>
      </w:r>
      <w:r w:rsidR="00F32062" w:rsidRPr="0002571A">
        <w:rPr>
          <w:rFonts w:ascii="Calibri" w:hAnsi="Calibri" w:cs="Calibri"/>
        </w:rPr>
        <w:t>Charbuty &amp; Abdulazeez, 2021</w:t>
      </w:r>
      <w:r w:rsidR="00F32062" w:rsidRPr="0002571A">
        <w:fldChar w:fldCharType="end"/>
      </w:r>
      <w:r w:rsidRPr="0002571A">
        <w:t xml:space="preserve">) (angl. </w:t>
      </w:r>
      <w:proofErr w:type="spellStart"/>
      <w:r w:rsidRPr="0002571A">
        <w:rPr>
          <w:i/>
          <w:iCs/>
        </w:rPr>
        <w:t>Decision</w:t>
      </w:r>
      <w:proofErr w:type="spellEnd"/>
      <w:r w:rsidRPr="0002571A">
        <w:rPr>
          <w:i/>
          <w:iCs/>
        </w:rPr>
        <w:t xml:space="preserve"> </w:t>
      </w:r>
      <w:proofErr w:type="spellStart"/>
      <w:r w:rsidRPr="0002571A">
        <w:rPr>
          <w:i/>
          <w:iCs/>
        </w:rPr>
        <w:t>Trees</w:t>
      </w:r>
      <w:proofErr w:type="spellEnd"/>
      <w:r w:rsidRPr="0002571A">
        <w:t xml:space="preserve">) so vsestranski algoritmi, ki temeljijo na </w:t>
      </w:r>
      <w:r w:rsidR="00543B1C" w:rsidRPr="0002571A">
        <w:t>vrsti</w:t>
      </w:r>
      <w:r w:rsidRPr="0002571A">
        <w:t xml:space="preserve"> pravil oziroma pogojev “Če -&gt; Potem”. Vizualizacijo </w:t>
      </w:r>
      <w:r w:rsidR="004B45D3" w:rsidRPr="0002571A">
        <w:t xml:space="preserve">procesa odločanja </w:t>
      </w:r>
      <w:r w:rsidRPr="0002571A">
        <w:t xml:space="preserve">kaže </w:t>
      </w:r>
      <w:r w:rsidRPr="0002571A">
        <w:rPr>
          <w:highlight w:val="green"/>
        </w:rPr>
        <w:t>slika x</w:t>
      </w:r>
      <w:r w:rsidR="00983549" w:rsidRPr="0002571A">
        <w:t>.</w:t>
      </w:r>
      <w:r w:rsidR="00F32062" w:rsidRPr="0002571A">
        <w:t xml:space="preserve"> Metoda in model sta enostavna za interpretacijo, je pa nagnjena k </w:t>
      </w:r>
      <w:proofErr w:type="spellStart"/>
      <w:r w:rsidR="00F32062" w:rsidRPr="0002571A">
        <w:t>preprileganju</w:t>
      </w:r>
      <w:proofErr w:type="spellEnd"/>
      <w:r w:rsidR="00F32062" w:rsidRPr="0002571A">
        <w:t xml:space="preserve"> podatkov.</w:t>
      </w:r>
    </w:p>
    <w:p w14:paraId="6D39E1C0" w14:textId="77777777" w:rsidR="002D19BF" w:rsidRPr="0002571A" w:rsidRDefault="00E203A6" w:rsidP="002D19BF">
      <w:pPr>
        <w:keepNext/>
      </w:pPr>
      <w:r w:rsidRPr="0002571A">
        <w:rPr>
          <w:noProof/>
        </w:rPr>
        <w:lastRenderedPageBreak/>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6862FB0F" w:rsidR="00983549" w:rsidRPr="0002571A" w:rsidRDefault="002D19BF" w:rsidP="002D19BF">
      <w:pPr>
        <w:pStyle w:val="Caption"/>
      </w:pPr>
      <w:bookmarkStart w:id="40" w:name="_Toc170115528"/>
      <w:r w:rsidRPr="0002571A">
        <w:t xml:space="preserve">Slika </w:t>
      </w:r>
      <w:r w:rsidRPr="0002571A">
        <w:fldChar w:fldCharType="begin"/>
      </w:r>
      <w:r w:rsidRPr="0002571A">
        <w:instrText xml:space="preserve"> SEQ Slika \* ARABIC </w:instrText>
      </w:r>
      <w:r w:rsidRPr="0002571A">
        <w:fldChar w:fldCharType="separate"/>
      </w:r>
      <w:r w:rsidR="00A83A74" w:rsidRPr="0002571A">
        <w:t>9</w:t>
      </w:r>
      <w:r w:rsidRPr="0002571A">
        <w:fldChar w:fldCharType="end"/>
      </w:r>
      <w:r w:rsidRPr="0002571A">
        <w:t>: Algoritem DT.</w:t>
      </w:r>
      <w:bookmarkEnd w:id="40"/>
    </w:p>
    <w:p w14:paraId="1AB9B56C" w14:textId="515FE234" w:rsidR="0081245E" w:rsidRPr="0002571A" w:rsidRDefault="00507624" w:rsidP="0081245E">
      <w:pPr>
        <w:pStyle w:val="Heading5"/>
      </w:pPr>
      <w:r w:rsidRPr="0002571A">
        <w:t>Model Gaussove mešanice</w:t>
      </w:r>
    </w:p>
    <w:p w14:paraId="71210CF1" w14:textId="045A86EA" w:rsidR="00040560" w:rsidRPr="0002571A" w:rsidRDefault="00040560" w:rsidP="00040560">
      <w:r w:rsidRPr="0002571A">
        <w:t>Model Gaussove mešanice (GMM</w:t>
      </w:r>
      <w:r w:rsidR="00F32062" w:rsidRPr="0002571A">
        <w:t xml:space="preserve">; </w:t>
      </w:r>
      <w:r w:rsidR="00F32062" w:rsidRPr="0002571A">
        <w:fldChar w:fldCharType="begin"/>
      </w:r>
      <w:r w:rsidR="00306D79" w:rsidRPr="0002571A">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rsidRPr="0002571A">
        <w:fldChar w:fldCharType="separate"/>
      </w:r>
      <w:r w:rsidR="00F32062" w:rsidRPr="0002571A">
        <w:rPr>
          <w:rFonts w:ascii="Calibri" w:hAnsi="Calibri" w:cs="Calibri"/>
        </w:rPr>
        <w:t>Viroli &amp; McLachlan, 2019</w:t>
      </w:r>
      <w:r w:rsidR="00F32062" w:rsidRPr="0002571A">
        <w:fldChar w:fldCharType="end"/>
      </w:r>
      <w:r w:rsidRPr="0002571A">
        <w:t xml:space="preserve">) (angl. </w:t>
      </w:r>
      <w:proofErr w:type="spellStart"/>
      <w:r w:rsidRPr="0002571A">
        <w:rPr>
          <w:i/>
          <w:iCs/>
        </w:rPr>
        <w:t>Gaussian</w:t>
      </w:r>
      <w:proofErr w:type="spellEnd"/>
      <w:r w:rsidRPr="0002571A">
        <w:rPr>
          <w:i/>
          <w:iCs/>
        </w:rPr>
        <w:t xml:space="preserve"> </w:t>
      </w:r>
      <w:proofErr w:type="spellStart"/>
      <w:r w:rsidRPr="0002571A">
        <w:rPr>
          <w:i/>
          <w:iCs/>
        </w:rPr>
        <w:t>mixture</w:t>
      </w:r>
      <w:proofErr w:type="spellEnd"/>
      <w:r w:rsidRPr="0002571A">
        <w:rPr>
          <w:i/>
          <w:iCs/>
        </w:rPr>
        <w:t xml:space="preserve"> model</w:t>
      </w:r>
      <w:r w:rsidRPr="0002571A">
        <w:t xml:space="preserve">) je verjetnostni model, ki predpostavlja, da so vse učne množice ustvarjene iz mešanice končnega števila Gaussovo porazdeljenih spremenljivk z neznanimi podatki. Delovanje si lahko predstavljamo kot </w:t>
      </w:r>
      <w:proofErr w:type="spellStart"/>
      <w:r w:rsidRPr="0002571A">
        <w:t>gručenje</w:t>
      </w:r>
      <w:proofErr w:type="spellEnd"/>
      <w:r w:rsidRPr="0002571A">
        <w:t xml:space="preserve">, ki vključuje informacije o </w:t>
      </w:r>
      <w:proofErr w:type="spellStart"/>
      <w:r w:rsidRPr="0002571A">
        <w:t>kovariančni</w:t>
      </w:r>
      <w:proofErr w:type="spellEnd"/>
      <w:r w:rsidRPr="0002571A">
        <w:t xml:space="preserve"> strukturi podatkov in centrih latentnih Gaussovih krivulj.</w:t>
      </w:r>
    </w:p>
    <w:p w14:paraId="4BEA7D82" w14:textId="77777777" w:rsidR="002D19BF" w:rsidRPr="0002571A" w:rsidRDefault="00E03E9B" w:rsidP="002D19BF">
      <w:pPr>
        <w:keepNext/>
      </w:pPr>
      <w:r w:rsidRPr="0002571A">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447E5243" w:rsidR="0081245E" w:rsidRPr="0002571A" w:rsidRDefault="002D19BF" w:rsidP="002D19BF">
      <w:pPr>
        <w:pStyle w:val="Caption"/>
      </w:pPr>
      <w:bookmarkStart w:id="41" w:name="_Toc170115529"/>
      <w:r w:rsidRPr="0002571A">
        <w:t xml:space="preserve">Slika </w:t>
      </w:r>
      <w:r w:rsidRPr="0002571A">
        <w:fldChar w:fldCharType="begin"/>
      </w:r>
      <w:r w:rsidRPr="0002571A">
        <w:instrText xml:space="preserve"> SEQ Slika \* ARABIC </w:instrText>
      </w:r>
      <w:r w:rsidRPr="0002571A">
        <w:fldChar w:fldCharType="separate"/>
      </w:r>
      <w:r w:rsidR="00A83A74" w:rsidRPr="0002571A">
        <w:t>10</w:t>
      </w:r>
      <w:r w:rsidRPr="0002571A">
        <w:fldChar w:fldCharType="end"/>
      </w:r>
      <w:r w:rsidRPr="0002571A">
        <w:t>: Algoritem GMM.</w:t>
      </w:r>
      <w:bookmarkEnd w:id="41"/>
    </w:p>
    <w:p w14:paraId="27027821" w14:textId="3E38902F" w:rsidR="0081245E" w:rsidRPr="0002571A" w:rsidRDefault="00D77CF9" w:rsidP="0081245E">
      <w:pPr>
        <w:pStyle w:val="Heading5"/>
      </w:pPr>
      <w:r w:rsidRPr="0002571A">
        <w:t xml:space="preserve">Linearna </w:t>
      </w:r>
      <w:proofErr w:type="spellStart"/>
      <w:r w:rsidRPr="0002571A">
        <w:t>diskriminantna</w:t>
      </w:r>
      <w:proofErr w:type="spellEnd"/>
      <w:r w:rsidRPr="0002571A">
        <w:t xml:space="preserve"> analiza</w:t>
      </w:r>
    </w:p>
    <w:p w14:paraId="0AB2A832" w14:textId="133AC299" w:rsidR="00040560" w:rsidRPr="0002571A" w:rsidRDefault="00040560" w:rsidP="00040560">
      <w:r w:rsidRPr="0002571A">
        <w:t xml:space="preserve">Linearna </w:t>
      </w:r>
      <w:proofErr w:type="spellStart"/>
      <w:r w:rsidRPr="0002571A">
        <w:t>diskriminantna</w:t>
      </w:r>
      <w:proofErr w:type="spellEnd"/>
      <w:r w:rsidRPr="0002571A">
        <w:t xml:space="preserve"> analiza (LDA</w:t>
      </w:r>
      <w:r w:rsidR="00F32062" w:rsidRPr="0002571A">
        <w:t xml:space="preserve">; </w:t>
      </w:r>
      <w:r w:rsidR="00F32062" w:rsidRPr="0002571A">
        <w:fldChar w:fldCharType="begin"/>
      </w:r>
      <w:r w:rsidR="00306D79" w:rsidRPr="0002571A">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rsidRPr="0002571A">
        <w:fldChar w:fldCharType="separate"/>
      </w:r>
      <w:proofErr w:type="spellStart"/>
      <w:r w:rsidR="00F32062" w:rsidRPr="0002571A">
        <w:rPr>
          <w:rFonts w:ascii="Calibri" w:hAnsi="Calibri" w:cs="Calibri"/>
        </w:rPr>
        <w:t>Xanthopoulos</w:t>
      </w:r>
      <w:proofErr w:type="spellEnd"/>
      <w:r w:rsidR="00F32062" w:rsidRPr="0002571A">
        <w:rPr>
          <w:rFonts w:ascii="Calibri" w:hAnsi="Calibri" w:cs="Calibri"/>
        </w:rPr>
        <w:t xml:space="preserve"> et al., 2013</w:t>
      </w:r>
      <w:r w:rsidR="00F32062" w:rsidRPr="0002571A">
        <w:fldChar w:fldCharType="end"/>
      </w:r>
      <w:r w:rsidRPr="0002571A">
        <w:t xml:space="preserve">) (angl. </w:t>
      </w:r>
      <w:proofErr w:type="spellStart"/>
      <w:r w:rsidRPr="0002571A">
        <w:rPr>
          <w:i/>
          <w:iCs/>
        </w:rPr>
        <w:t>Linear</w:t>
      </w:r>
      <w:proofErr w:type="spellEnd"/>
      <w:r w:rsidRPr="0002571A">
        <w:rPr>
          <w:i/>
          <w:iCs/>
        </w:rPr>
        <w:t xml:space="preserve"> </w:t>
      </w:r>
      <w:proofErr w:type="spellStart"/>
      <w:r w:rsidRPr="0002571A">
        <w:rPr>
          <w:i/>
          <w:iCs/>
        </w:rPr>
        <w:t>discriminant</w:t>
      </w:r>
      <w:proofErr w:type="spellEnd"/>
      <w:r w:rsidRPr="0002571A">
        <w:rPr>
          <w:i/>
          <w:iCs/>
        </w:rPr>
        <w:t xml:space="preserve"> </w:t>
      </w:r>
      <w:proofErr w:type="spellStart"/>
      <w:r w:rsidRPr="0002571A">
        <w:rPr>
          <w:i/>
          <w:iCs/>
        </w:rPr>
        <w:t>analysis</w:t>
      </w:r>
      <w:proofErr w:type="spellEnd"/>
      <w:r w:rsidRPr="0002571A">
        <w:t>) je metoda, ki išče linearne kombinacije značilk, ki bi uspešno ločile razrede.</w:t>
      </w:r>
      <w:r w:rsidR="00C909F4" w:rsidRPr="0002571A">
        <w:t xml:space="preserve"> Vizualizacija algoritma je enaka kot pri algoritmu SVM (</w:t>
      </w:r>
      <w:r w:rsidR="00C909F4" w:rsidRPr="0002571A">
        <w:rPr>
          <w:highlight w:val="green"/>
        </w:rPr>
        <w:t>slika x</w:t>
      </w:r>
      <w:r w:rsidR="00C909F4" w:rsidRPr="0002571A">
        <w:t xml:space="preserve">), le da ne gre za </w:t>
      </w:r>
      <w:proofErr w:type="spellStart"/>
      <w:r w:rsidR="00C909F4" w:rsidRPr="0002571A">
        <w:t>hiper</w:t>
      </w:r>
      <w:proofErr w:type="spellEnd"/>
      <w:r w:rsidR="00543B1C">
        <w:t>-</w:t>
      </w:r>
      <w:r w:rsidR="00C909F4" w:rsidRPr="0002571A">
        <w:t>ravnino, temveč za kombinacijo premic.</w:t>
      </w:r>
    </w:p>
    <w:p w14:paraId="586FF64D" w14:textId="6443EB33" w:rsidR="0016068E" w:rsidRPr="0002571A" w:rsidRDefault="0016068E" w:rsidP="0016068E">
      <w:pPr>
        <w:pStyle w:val="Heading5"/>
      </w:pPr>
      <w:r w:rsidRPr="0002571A">
        <w:lastRenderedPageBreak/>
        <w:t>Logistična regresija</w:t>
      </w:r>
    </w:p>
    <w:p w14:paraId="13BCDDEE" w14:textId="326BDB15" w:rsidR="0016068E" w:rsidRPr="0002571A" w:rsidRDefault="0016068E" w:rsidP="0016068E">
      <w:r w:rsidRPr="0002571A">
        <w:t xml:space="preserve">Model logistične regresije glede na </w:t>
      </w:r>
      <w:proofErr w:type="spellStart"/>
      <w:r w:rsidRPr="0002571A">
        <w:t>OvA</w:t>
      </w:r>
      <w:proofErr w:type="spellEnd"/>
      <w:r w:rsidR="008C3387" w:rsidRPr="0002571A">
        <w:t xml:space="preserve"> (okrajšava za </w:t>
      </w:r>
      <w:r w:rsidR="008C3387" w:rsidRPr="0002571A">
        <w:rPr>
          <w:i/>
          <w:iCs/>
        </w:rPr>
        <w:t xml:space="preserve">one </w:t>
      </w:r>
      <w:proofErr w:type="spellStart"/>
      <w:r w:rsidR="008C3387" w:rsidRPr="0002571A">
        <w:rPr>
          <w:i/>
          <w:iCs/>
        </w:rPr>
        <w:t>vs</w:t>
      </w:r>
      <w:proofErr w:type="spellEnd"/>
      <w:r w:rsidR="008C3387" w:rsidRPr="0002571A">
        <w:rPr>
          <w:i/>
          <w:iCs/>
        </w:rPr>
        <w:t xml:space="preserve"> </w:t>
      </w:r>
      <w:proofErr w:type="spellStart"/>
      <w:r w:rsidR="008C3387" w:rsidRPr="0002571A">
        <w:rPr>
          <w:i/>
          <w:iCs/>
        </w:rPr>
        <w:t>all</w:t>
      </w:r>
      <w:proofErr w:type="spellEnd"/>
      <w:r w:rsidR="008C3387" w:rsidRPr="0002571A">
        <w:t>)</w:t>
      </w:r>
      <w:r w:rsidRPr="0002571A">
        <w:t xml:space="preserve"> strategijo (LR; </w:t>
      </w:r>
      <w:r w:rsidRPr="0002571A">
        <w:fldChar w:fldCharType="begin"/>
      </w:r>
      <w:r w:rsidR="002A79CE" w:rsidRPr="0002571A">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rsidRPr="0002571A">
        <w:fldChar w:fldCharType="separate"/>
      </w:r>
      <w:r w:rsidRPr="0002571A">
        <w:rPr>
          <w:rFonts w:ascii="Calibri" w:hAnsi="Calibri" w:cs="Calibri"/>
        </w:rPr>
        <w:t>Sun et al., 2019</w:t>
      </w:r>
      <w:r w:rsidRPr="0002571A">
        <w:fldChar w:fldCharType="end"/>
      </w:r>
      <w:r w:rsidRPr="0002571A">
        <w:t>) uporablja binarno klasifikacijo s pomočjo logistične funkcije</w:t>
      </w:r>
      <w:r w:rsidR="008C3387" w:rsidRPr="0002571A">
        <w:t>, ki pretvori linearno kombinacijo vhodnih spremenljivk v vrednosti med 0 in 1</w:t>
      </w:r>
      <w:r w:rsidRPr="0002571A">
        <w:t>, da loči razred od kombinacije ostalih razredov.</w:t>
      </w:r>
      <w:r w:rsidR="008C3387" w:rsidRPr="0002571A">
        <w:t xml:space="preserve"> </w:t>
      </w:r>
      <w:proofErr w:type="spellStart"/>
      <w:r w:rsidR="008C3387" w:rsidRPr="0002571A">
        <w:t>OvA</w:t>
      </w:r>
      <w:proofErr w:type="spellEnd"/>
      <w:r w:rsidR="008C3387" w:rsidRPr="0002571A">
        <w:t xml:space="preserve"> strategija se navezuje na to, da če imamo več različnih stanj (oziroma kategorij) ciljne spremenljivke vsak podatek primerjamo glede na vse ostale kategorije in ne posamično.</w:t>
      </w:r>
    </w:p>
    <w:p w14:paraId="1C74986C" w14:textId="46592D2E" w:rsidR="0081245E" w:rsidRPr="0002571A" w:rsidRDefault="0081245E" w:rsidP="0081245E">
      <w:pPr>
        <w:pStyle w:val="Heading5"/>
      </w:pPr>
      <w:proofErr w:type="spellStart"/>
      <w:r w:rsidRPr="0002571A">
        <w:t>ADAboost</w:t>
      </w:r>
      <w:proofErr w:type="spellEnd"/>
    </w:p>
    <w:p w14:paraId="77D7D0FD" w14:textId="7248CF89" w:rsidR="00C0545B" w:rsidRPr="0002571A" w:rsidRDefault="00C0545B" w:rsidP="00C0545B">
      <w:proofErr w:type="spellStart"/>
      <w:r w:rsidRPr="0002571A">
        <w:t>AdaBoost</w:t>
      </w:r>
      <w:proofErr w:type="spellEnd"/>
      <w:r w:rsidR="00F32062" w:rsidRPr="0002571A">
        <w:t xml:space="preserve"> </w:t>
      </w:r>
      <w:r w:rsidR="00F32062" w:rsidRPr="0002571A">
        <w:fldChar w:fldCharType="begin"/>
      </w:r>
      <w:r w:rsidR="00F32062" w:rsidRPr="0002571A">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rsidRPr="0002571A">
        <w:fldChar w:fldCharType="separate"/>
      </w:r>
      <w:r w:rsidR="00F32062" w:rsidRPr="0002571A">
        <w:rPr>
          <w:rFonts w:ascii="Calibri" w:hAnsi="Calibri" w:cs="Calibri"/>
        </w:rPr>
        <w:t>(</w:t>
      </w:r>
      <w:r w:rsidR="00A60242" w:rsidRPr="0002571A">
        <w:rPr>
          <w:rFonts w:ascii="Calibri" w:hAnsi="Calibri" w:cs="Calibri"/>
        </w:rPr>
        <w:t xml:space="preserve">ADA; </w:t>
      </w:r>
      <w:proofErr w:type="spellStart"/>
      <w:r w:rsidR="00F32062" w:rsidRPr="0002571A">
        <w:rPr>
          <w:rFonts w:ascii="Calibri" w:hAnsi="Calibri" w:cs="Calibri"/>
        </w:rPr>
        <w:t>Schapire</w:t>
      </w:r>
      <w:proofErr w:type="spellEnd"/>
      <w:r w:rsidR="00F32062" w:rsidRPr="0002571A">
        <w:rPr>
          <w:rFonts w:ascii="Calibri" w:hAnsi="Calibri" w:cs="Calibri"/>
        </w:rPr>
        <w:t>, 2003)</w:t>
      </w:r>
      <w:r w:rsidR="00F32062" w:rsidRPr="0002571A">
        <w:fldChar w:fldCharType="end"/>
      </w:r>
      <w:r w:rsidRPr="0002571A">
        <w:t xml:space="preserve"> (angl. </w:t>
      </w:r>
      <w:proofErr w:type="spellStart"/>
      <w:r w:rsidRPr="0002571A">
        <w:rPr>
          <w:i/>
          <w:iCs/>
        </w:rPr>
        <w:t>Adaptive</w:t>
      </w:r>
      <w:proofErr w:type="spellEnd"/>
      <w:r w:rsidRPr="0002571A">
        <w:rPr>
          <w:i/>
          <w:iCs/>
        </w:rPr>
        <w:t xml:space="preserve"> </w:t>
      </w:r>
      <w:proofErr w:type="spellStart"/>
      <w:r w:rsidRPr="0002571A">
        <w:rPr>
          <w:i/>
          <w:iCs/>
        </w:rPr>
        <w:t>Boosting</w:t>
      </w:r>
      <w:proofErr w:type="spellEnd"/>
      <w:r w:rsidRPr="0002571A">
        <w:t>)</w:t>
      </w:r>
      <w:r w:rsidR="008C3387" w:rsidRPr="0002571A">
        <w:t xml:space="preserve"> </w:t>
      </w:r>
      <w:r w:rsidR="00543B1C" w:rsidRPr="0002571A">
        <w:t>oziroma</w:t>
      </w:r>
      <w:r w:rsidRPr="0002571A">
        <w:t xml:space="preserve"> daljše povečanje prilagoditev je ansambelski algoritem, ki podatke klasificira s pomočjo kombinacije </w:t>
      </w:r>
      <w:proofErr w:type="spellStart"/>
      <w:r w:rsidRPr="0002571A">
        <w:t>večih</w:t>
      </w:r>
      <w:proofErr w:type="spellEnd"/>
      <w:r w:rsidRPr="0002571A">
        <w:t xml:space="preserve"> osnovnih in šibkejših algoritmov (na primer odločitvenih dreves). Na podlagi rezultatov iterativnih (prejšnjih) klasifikacij prilagaja nove učne primere, kot kaže </w:t>
      </w:r>
      <w:r w:rsidRPr="0002571A">
        <w:rPr>
          <w:highlight w:val="green"/>
        </w:rPr>
        <w:t>slika x</w:t>
      </w:r>
      <w:r w:rsidRPr="0002571A">
        <w:t>.</w:t>
      </w:r>
      <w:r w:rsidR="00A32D4E" w:rsidRPr="0002571A">
        <w:t xml:space="preserve"> Najprej dodeli enako težo vsakemu opazovanju. Ko je bilo prvo drevo ovrednoteno za natančnost, se prilagodijo uteži za različna opazovanja. Opazovanja, ki jih je bilo enostavno razvrstiti, imajo znižane uteži, opažanja, ki jih je bilo težko razvrstiti, pa so </w:t>
      </w:r>
      <w:proofErr w:type="spellStart"/>
      <w:r w:rsidR="008C3387" w:rsidRPr="0002571A">
        <w:t>utežena</w:t>
      </w:r>
      <w:proofErr w:type="spellEnd"/>
      <w:r w:rsidR="00A32D4E" w:rsidRPr="0002571A">
        <w:t>. Drugo drevo se ustvari z uporabo teh prilagojenih uteži, s ciljem, da bodo napovedi drugega drevesa natančnejše od napovedi prvega drevesa.</w:t>
      </w:r>
    </w:p>
    <w:p w14:paraId="40AC7163" w14:textId="77777777" w:rsidR="002D19BF" w:rsidRPr="0002571A" w:rsidRDefault="009B3B90" w:rsidP="002D19BF">
      <w:pPr>
        <w:keepNext/>
      </w:pPr>
      <w:r w:rsidRPr="0002571A">
        <w:rPr>
          <w:noProof/>
        </w:rPr>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09AA9355" w:rsidR="00C0545B" w:rsidRPr="0002571A" w:rsidRDefault="002D19BF" w:rsidP="002D19BF">
      <w:pPr>
        <w:pStyle w:val="Caption"/>
      </w:pPr>
      <w:bookmarkStart w:id="42" w:name="_Toc170115530"/>
      <w:r w:rsidRPr="0002571A">
        <w:t xml:space="preserve">Slika </w:t>
      </w:r>
      <w:r w:rsidRPr="0002571A">
        <w:fldChar w:fldCharType="begin"/>
      </w:r>
      <w:r w:rsidRPr="0002571A">
        <w:instrText xml:space="preserve"> SEQ Slika \* ARABIC </w:instrText>
      </w:r>
      <w:r w:rsidRPr="0002571A">
        <w:fldChar w:fldCharType="separate"/>
      </w:r>
      <w:r w:rsidR="00A83A74" w:rsidRPr="0002571A">
        <w:t>11</w:t>
      </w:r>
      <w:r w:rsidRPr="0002571A">
        <w:fldChar w:fldCharType="end"/>
      </w:r>
      <w:r w:rsidRPr="0002571A">
        <w:t>: Algoritem ADA.</w:t>
      </w:r>
      <w:bookmarkEnd w:id="42"/>
    </w:p>
    <w:p w14:paraId="59871F54" w14:textId="43BA9249" w:rsidR="0081245E" w:rsidRPr="0002571A" w:rsidRDefault="0081245E" w:rsidP="0081245E">
      <w:pPr>
        <w:pStyle w:val="Heading5"/>
      </w:pPr>
      <w:r w:rsidRPr="0002571A">
        <w:t xml:space="preserve">Gradient </w:t>
      </w:r>
      <w:r w:rsidR="00637D0E" w:rsidRPr="0002571A">
        <w:t>krepitev</w:t>
      </w:r>
    </w:p>
    <w:p w14:paraId="6254AB8A" w14:textId="48987B5C" w:rsidR="00A32D4E" w:rsidRPr="0002571A" w:rsidRDefault="00637D0E" w:rsidP="00A32D4E">
      <w:r w:rsidRPr="0002571A">
        <w:t>Modeli krepitev gradienta (</w:t>
      </w:r>
      <w:r w:rsidR="00A32D4E" w:rsidRPr="0002571A">
        <w:t>GB</w:t>
      </w:r>
      <w:r w:rsidR="008C3387" w:rsidRPr="0002571A">
        <w:t>M</w:t>
      </w:r>
      <w:r w:rsidR="00F32062" w:rsidRPr="0002571A">
        <w:t xml:space="preserve">; </w:t>
      </w:r>
      <w:r w:rsidR="00F32062" w:rsidRPr="0002571A">
        <w:fldChar w:fldCharType="begin"/>
      </w:r>
      <w:r w:rsidR="00306D79" w:rsidRPr="0002571A">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sidRPr="0002571A">
        <w:fldChar w:fldCharType="separate"/>
      </w:r>
      <w:r w:rsidR="00F32062" w:rsidRPr="0002571A">
        <w:rPr>
          <w:rFonts w:ascii="Calibri" w:hAnsi="Calibri" w:cs="Calibri"/>
        </w:rPr>
        <w:t>Natekin &amp; Knoll, 2013</w:t>
      </w:r>
      <w:r w:rsidR="00F32062" w:rsidRPr="0002571A">
        <w:fldChar w:fldCharType="end"/>
      </w:r>
      <w:r w:rsidR="00A32D4E" w:rsidRPr="0002571A">
        <w:t xml:space="preserve">) </w:t>
      </w:r>
      <w:r w:rsidRPr="0002571A">
        <w:t xml:space="preserve">(angl. </w:t>
      </w:r>
      <w:r w:rsidRPr="0002571A">
        <w:rPr>
          <w:i/>
          <w:iCs/>
        </w:rPr>
        <w:t xml:space="preserve">Gradient </w:t>
      </w:r>
      <w:proofErr w:type="spellStart"/>
      <w:r w:rsidRPr="0002571A">
        <w:rPr>
          <w:i/>
          <w:iCs/>
        </w:rPr>
        <w:t>Boost</w:t>
      </w:r>
      <w:proofErr w:type="spellEnd"/>
      <w:r w:rsidRPr="0002571A">
        <w:rPr>
          <w:i/>
          <w:iCs/>
        </w:rPr>
        <w:t xml:space="preserve"> Model</w:t>
      </w:r>
      <w:r w:rsidRPr="0002571A">
        <w:t xml:space="preserve">) </w:t>
      </w:r>
      <w:r w:rsidR="00A32D4E" w:rsidRPr="0002571A">
        <w:t xml:space="preserve">so znani po svoji visoki natančnosti in povečujejo splošne principe, ki se uporabljajo v </w:t>
      </w:r>
      <w:proofErr w:type="spellStart"/>
      <w:r w:rsidR="00A32D4E" w:rsidRPr="0002571A">
        <w:t>AdaBoost</w:t>
      </w:r>
      <w:proofErr w:type="spellEnd"/>
      <w:r w:rsidR="00A32D4E" w:rsidRPr="0002571A">
        <w:t>.</w:t>
      </w:r>
      <w:r w:rsidRPr="0002571A">
        <w:t xml:space="preserve"> </w:t>
      </w:r>
      <w:r w:rsidR="00A32D4E" w:rsidRPr="0002571A">
        <w:t>Primarna razlika med modelom G</w:t>
      </w:r>
      <w:r w:rsidRPr="0002571A">
        <w:t xml:space="preserve">BM </w:t>
      </w:r>
      <w:r w:rsidR="00A32D4E" w:rsidRPr="0002571A">
        <w:t xml:space="preserve">in </w:t>
      </w:r>
      <w:r w:rsidR="008C3387" w:rsidRPr="0002571A">
        <w:t>ADA</w:t>
      </w:r>
      <w:r w:rsidR="00A32D4E" w:rsidRPr="0002571A">
        <w:t xml:space="preserve"> je v tem, da GBM uporabljajo drugačno metodo za izračun, kateri </w:t>
      </w:r>
      <w:r w:rsidR="008C3387" w:rsidRPr="0002571A">
        <w:t>šibkejši modeli</w:t>
      </w:r>
      <w:r w:rsidR="00A32D4E" w:rsidRPr="0002571A">
        <w:t xml:space="preserve"> napačno identificirajo podatkovne točke. </w:t>
      </w:r>
      <w:r w:rsidR="008C3387" w:rsidRPr="0002571A">
        <w:t>ADA</w:t>
      </w:r>
      <w:r w:rsidR="00A32D4E" w:rsidRPr="0002571A">
        <w:t xml:space="preserve"> izračuna, kje je model slabši, tako da preuči podatkovne točke, ki so močno </w:t>
      </w:r>
      <w:proofErr w:type="spellStart"/>
      <w:r w:rsidR="008C3387" w:rsidRPr="0002571A">
        <w:t>utežene</w:t>
      </w:r>
      <w:proofErr w:type="spellEnd"/>
      <w:r w:rsidR="00A32D4E" w:rsidRPr="0002571A">
        <w:t xml:space="preserve">. Medtem GBM uporabljajo gradiente za določanje natančnosti </w:t>
      </w:r>
      <w:r w:rsidR="008C3387" w:rsidRPr="0002571A">
        <w:t>modelov</w:t>
      </w:r>
      <w:r w:rsidR="00A32D4E" w:rsidRPr="0002571A">
        <w:t xml:space="preserve">, pri </w:t>
      </w:r>
      <w:r w:rsidR="00A32D4E" w:rsidRPr="0002571A">
        <w:lastRenderedPageBreak/>
        <w:t xml:space="preserve">čemer za </w:t>
      </w:r>
      <w:r w:rsidR="008C3387" w:rsidRPr="0002571A">
        <w:t>vrednotenje</w:t>
      </w:r>
      <w:r w:rsidR="00A32D4E" w:rsidRPr="0002571A">
        <w:t xml:space="preserve">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4D01A783" w14:textId="77777777" w:rsidR="002D19BF" w:rsidRPr="0002571A" w:rsidRDefault="001111FF" w:rsidP="002D19BF">
      <w:pPr>
        <w:keepNext/>
      </w:pPr>
      <w:r w:rsidRPr="0002571A">
        <w:rPr>
          <w:noProof/>
        </w:rPr>
        <w:drawing>
          <wp:inline distT="0" distB="0" distL="0" distR="0" wp14:anchorId="50331889" wp14:editId="46826770">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499E94DC" w:rsidR="0081245E" w:rsidRPr="0002571A" w:rsidRDefault="002D19BF" w:rsidP="002D19BF">
      <w:pPr>
        <w:pStyle w:val="Caption"/>
      </w:pPr>
      <w:bookmarkStart w:id="43" w:name="_Toc170115531"/>
      <w:r w:rsidRPr="0002571A">
        <w:t xml:space="preserve">Slika </w:t>
      </w:r>
      <w:r w:rsidRPr="0002571A">
        <w:fldChar w:fldCharType="begin"/>
      </w:r>
      <w:r w:rsidRPr="0002571A">
        <w:instrText xml:space="preserve"> SEQ Slika \* ARABIC </w:instrText>
      </w:r>
      <w:r w:rsidRPr="0002571A">
        <w:fldChar w:fldCharType="separate"/>
      </w:r>
      <w:r w:rsidR="00A83A74" w:rsidRPr="0002571A">
        <w:t>12</w:t>
      </w:r>
      <w:r w:rsidRPr="0002571A">
        <w:fldChar w:fldCharType="end"/>
      </w:r>
      <w:r w:rsidRPr="0002571A">
        <w:t>: Algoritem GB.</w:t>
      </w:r>
      <w:bookmarkEnd w:id="43"/>
    </w:p>
    <w:p w14:paraId="30E6CE4C" w14:textId="51E2927F" w:rsidR="0081245E" w:rsidRPr="0002571A" w:rsidRDefault="0081245E" w:rsidP="0081245E">
      <w:pPr>
        <w:pStyle w:val="Heading5"/>
      </w:pPr>
      <w:r w:rsidRPr="0002571A">
        <w:t>Metoda podpornih vektorjev</w:t>
      </w:r>
    </w:p>
    <w:p w14:paraId="4613F51C" w14:textId="5DE62E83" w:rsidR="00817D8F" w:rsidRPr="0002571A" w:rsidRDefault="00817D8F" w:rsidP="00817D8F">
      <w:r w:rsidRPr="0002571A">
        <w:t>Metoda podpornih vektorjev (SVM</w:t>
      </w:r>
      <w:r w:rsidR="00F32062" w:rsidRPr="0002571A">
        <w:t xml:space="preserve">; </w:t>
      </w:r>
      <w:r w:rsidR="00F32062" w:rsidRPr="0002571A">
        <w:fldChar w:fldCharType="begin"/>
      </w:r>
      <w:r w:rsidR="00306D79" w:rsidRPr="0002571A">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rsidRPr="0002571A">
        <w:fldChar w:fldCharType="separate"/>
      </w:r>
      <w:r w:rsidR="00F32062" w:rsidRPr="0002571A">
        <w:rPr>
          <w:rFonts w:ascii="Calibri" w:hAnsi="Calibri" w:cs="Calibri"/>
        </w:rPr>
        <w:t>Suthaharan, 2016</w:t>
      </w:r>
      <w:r w:rsidR="00F32062" w:rsidRPr="0002571A">
        <w:fldChar w:fldCharType="end"/>
      </w:r>
      <w:r w:rsidRPr="0002571A">
        <w:t xml:space="preserve">) (angl. </w:t>
      </w:r>
      <w:proofErr w:type="spellStart"/>
      <w:r w:rsidRPr="0002571A">
        <w:rPr>
          <w:i/>
          <w:iCs/>
        </w:rPr>
        <w:t>Support</w:t>
      </w:r>
      <w:proofErr w:type="spellEnd"/>
      <w:r w:rsidRPr="0002571A">
        <w:rPr>
          <w:i/>
          <w:iCs/>
        </w:rPr>
        <w:t xml:space="preserve"> </w:t>
      </w:r>
      <w:proofErr w:type="spellStart"/>
      <w:r w:rsidRPr="0002571A">
        <w:rPr>
          <w:i/>
          <w:iCs/>
        </w:rPr>
        <w:t>Vector</w:t>
      </w:r>
      <w:proofErr w:type="spellEnd"/>
      <w:r w:rsidRPr="0002571A">
        <w:rPr>
          <w:i/>
          <w:iCs/>
        </w:rPr>
        <w:t xml:space="preserve"> </w:t>
      </w:r>
      <w:proofErr w:type="spellStart"/>
      <w:r w:rsidRPr="0002571A">
        <w:rPr>
          <w:i/>
          <w:iCs/>
        </w:rPr>
        <w:t>Machine</w:t>
      </w:r>
      <w:proofErr w:type="spellEnd"/>
      <w:r w:rsidRPr="0002571A">
        <w:t xml:space="preserve">) predpostavi, da je večdimenzionalni učni prostor primerov linearno rešljiv. Učne primere nato ločimo s </w:t>
      </w:r>
      <w:proofErr w:type="spellStart"/>
      <w:r w:rsidRPr="0002571A">
        <w:t>hiper</w:t>
      </w:r>
      <w:proofErr w:type="spellEnd"/>
      <w:r w:rsidR="00543B1C">
        <w:t>-</w:t>
      </w:r>
      <w:r w:rsidRPr="0002571A">
        <w:t xml:space="preserve">ravnino (na </w:t>
      </w:r>
      <w:r w:rsidRPr="0002571A">
        <w:rPr>
          <w:highlight w:val="green"/>
        </w:rPr>
        <w:t>sliki x</w:t>
      </w:r>
      <w:r w:rsidRPr="0002571A">
        <w:t xml:space="preserve"> je </w:t>
      </w:r>
      <w:proofErr w:type="spellStart"/>
      <w:r w:rsidRPr="0002571A">
        <w:t>hiper</w:t>
      </w:r>
      <w:proofErr w:type="spellEnd"/>
      <w:r w:rsidR="00543B1C">
        <w:t>-</w:t>
      </w:r>
      <w:r w:rsidRPr="0002571A">
        <w:t xml:space="preserve">ravnina </w:t>
      </w:r>
      <w:r w:rsidR="00F32062" w:rsidRPr="0002571A">
        <w:t>kombinacija premic</w:t>
      </w:r>
      <w:r w:rsidRPr="0002571A">
        <w:t xml:space="preserve">, saj </w:t>
      </w:r>
      <w:r w:rsidR="00F32062" w:rsidRPr="0002571A">
        <w:t>je vizualizacija v dveh dimenzijah</w:t>
      </w:r>
      <w:r w:rsidR="00887BA2" w:rsidRPr="0002571A">
        <w:t xml:space="preserve"> bolj nazorna</w:t>
      </w:r>
      <w:r w:rsidRPr="0002571A">
        <w:t>).  Ravnina, ki jo iščemo je najbolj oddaljena od vseh razredov</w:t>
      </w:r>
      <w:r w:rsidR="00983549" w:rsidRPr="0002571A">
        <w:t>.</w:t>
      </w:r>
    </w:p>
    <w:p w14:paraId="29037C92" w14:textId="77777777" w:rsidR="002D19BF" w:rsidRPr="0002571A" w:rsidRDefault="00983549" w:rsidP="002D19BF">
      <w:pPr>
        <w:keepNext/>
      </w:pPr>
      <w:r w:rsidRPr="0002571A">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3CB582D3" w:rsidR="004A33C0" w:rsidRPr="0002571A" w:rsidRDefault="002D19BF" w:rsidP="002D19BF">
      <w:pPr>
        <w:pStyle w:val="Caption"/>
      </w:pPr>
      <w:bookmarkStart w:id="44" w:name="_Toc170115532"/>
      <w:r w:rsidRPr="0002571A">
        <w:t xml:space="preserve">Slika </w:t>
      </w:r>
      <w:r w:rsidRPr="0002571A">
        <w:fldChar w:fldCharType="begin"/>
      </w:r>
      <w:r w:rsidRPr="0002571A">
        <w:instrText xml:space="preserve"> SEQ Slika \* ARABIC </w:instrText>
      </w:r>
      <w:r w:rsidRPr="0002571A">
        <w:fldChar w:fldCharType="separate"/>
      </w:r>
      <w:r w:rsidR="00A83A74" w:rsidRPr="0002571A">
        <w:t>13</w:t>
      </w:r>
      <w:r w:rsidRPr="0002571A">
        <w:fldChar w:fldCharType="end"/>
      </w:r>
      <w:r w:rsidRPr="0002571A">
        <w:t>: Algoritem SVM.</w:t>
      </w:r>
      <w:bookmarkEnd w:id="44"/>
    </w:p>
    <w:p w14:paraId="05AA5E19" w14:textId="49BF885F" w:rsidR="0081245E" w:rsidRPr="0002571A" w:rsidRDefault="0081245E" w:rsidP="0081245E">
      <w:pPr>
        <w:pStyle w:val="Heading5"/>
      </w:pPr>
      <w:r w:rsidRPr="0002571A">
        <w:lastRenderedPageBreak/>
        <w:t>Naključni gozd</w:t>
      </w:r>
    </w:p>
    <w:p w14:paraId="194E3C6E" w14:textId="4F8EFCBD" w:rsidR="00752863" w:rsidRPr="0002571A" w:rsidRDefault="00752863" w:rsidP="00752863">
      <w:r w:rsidRPr="0002571A">
        <w:t>Naključni gozd</w:t>
      </w:r>
      <w:r w:rsidR="00081F80" w:rsidRPr="0002571A">
        <w:t xml:space="preserve"> (RF</w:t>
      </w:r>
      <w:r w:rsidR="00D51B57" w:rsidRPr="0002571A">
        <w:t xml:space="preserve">; </w:t>
      </w:r>
      <w:r w:rsidR="00D51B57" w:rsidRPr="0002571A">
        <w:fldChar w:fldCharType="begin"/>
      </w:r>
      <w:r w:rsidR="00306D79" w:rsidRPr="0002571A">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rsidRPr="0002571A">
        <w:fldChar w:fldCharType="separate"/>
      </w:r>
      <w:r w:rsidR="00D51B57" w:rsidRPr="0002571A">
        <w:rPr>
          <w:rFonts w:ascii="Calibri" w:hAnsi="Calibri" w:cs="Calibri"/>
        </w:rPr>
        <w:t>Rodriguez-Galiano et al., 2015</w:t>
      </w:r>
      <w:r w:rsidR="00D51B57" w:rsidRPr="0002571A">
        <w:fldChar w:fldCharType="end"/>
      </w:r>
      <w:r w:rsidR="00081F80" w:rsidRPr="0002571A">
        <w:t>)</w:t>
      </w:r>
      <w:r w:rsidRPr="0002571A">
        <w:t xml:space="preserve"> (angl. </w:t>
      </w:r>
      <w:proofErr w:type="spellStart"/>
      <w:r w:rsidRPr="0002571A">
        <w:rPr>
          <w:i/>
          <w:iCs/>
        </w:rPr>
        <w:t>Random</w:t>
      </w:r>
      <w:proofErr w:type="spellEnd"/>
      <w:r w:rsidRPr="0002571A">
        <w:rPr>
          <w:i/>
          <w:iCs/>
        </w:rPr>
        <w:t xml:space="preserve"> </w:t>
      </w:r>
      <w:proofErr w:type="spellStart"/>
      <w:r w:rsidRPr="0002571A">
        <w:rPr>
          <w:i/>
          <w:iCs/>
        </w:rPr>
        <w:t>forest</w:t>
      </w:r>
      <w:proofErr w:type="spellEnd"/>
      <w:r w:rsidRPr="0002571A">
        <w:t xml:space="preserve">) je metoda, ki združi več odločitvenih ali regresijskih dreves. </w:t>
      </w:r>
      <w:r w:rsidR="00E96AB9" w:rsidRPr="0002571A">
        <w:t>Prvi je opisal in predlagal metodo</w:t>
      </w:r>
      <w:r w:rsidR="00F649EC" w:rsidRPr="0002571A">
        <w:t xml:space="preserve"> </w:t>
      </w:r>
      <w:r w:rsidR="00F649EC" w:rsidRPr="0002571A">
        <w:fldChar w:fldCharType="begin"/>
      </w:r>
      <w:r w:rsidR="00F649EC" w:rsidRPr="0002571A">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rsidRPr="0002571A">
        <w:fldChar w:fldCharType="separate"/>
      </w:r>
      <w:r w:rsidR="00F649EC" w:rsidRPr="0002571A">
        <w:rPr>
          <w:rFonts w:ascii="Calibri" w:hAnsi="Calibri" w:cs="Calibri"/>
        </w:rPr>
        <w:t xml:space="preserve">Breiman </w:t>
      </w:r>
      <w:r w:rsidR="00281893" w:rsidRPr="0002571A">
        <w:rPr>
          <w:rFonts w:ascii="Calibri" w:hAnsi="Calibri" w:cs="Calibri"/>
        </w:rPr>
        <w:t>(</w:t>
      </w:r>
      <w:r w:rsidR="00F649EC" w:rsidRPr="0002571A">
        <w:rPr>
          <w:rFonts w:ascii="Calibri" w:hAnsi="Calibri" w:cs="Calibri"/>
        </w:rPr>
        <w:t>2001)</w:t>
      </w:r>
      <w:r w:rsidR="00F649EC" w:rsidRPr="0002571A">
        <w:fldChar w:fldCharType="end"/>
      </w:r>
      <w:r w:rsidR="00E96AB9" w:rsidRPr="0002571A">
        <w:t>.</w:t>
      </w:r>
      <w:r w:rsidRPr="0002571A">
        <w:t>Vsako drevo je zgrajeno na nekoliko drugačni učni množici</w:t>
      </w:r>
      <w:r w:rsidR="00E96AB9" w:rsidRPr="0002571A">
        <w:t xml:space="preserve"> značilk. Končna rešitev je tista, za katero glasuje največ zgrajenih dreves. Vizualizacijo algoritma prikazuje </w:t>
      </w:r>
      <w:r w:rsidR="00E96AB9" w:rsidRPr="0002571A">
        <w:rPr>
          <w:highlight w:val="green"/>
        </w:rPr>
        <w:t>slika</w:t>
      </w:r>
      <w:r w:rsidR="00F649EC" w:rsidRPr="0002571A">
        <w:rPr>
          <w:highlight w:val="green"/>
        </w:rPr>
        <w:t xml:space="preserve"> x</w:t>
      </w:r>
      <w:r w:rsidR="00E96AB9" w:rsidRPr="0002571A">
        <w:rPr>
          <w:highlight w:val="green"/>
        </w:rPr>
        <w:t>.</w:t>
      </w:r>
    </w:p>
    <w:p w14:paraId="55C10AA1" w14:textId="77777777" w:rsidR="002D19BF" w:rsidRPr="0002571A" w:rsidRDefault="001111FF" w:rsidP="002D19BF">
      <w:pPr>
        <w:keepNext/>
      </w:pPr>
      <w:r w:rsidRPr="0002571A">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3D6E618E" w:rsidR="00F649EC" w:rsidRPr="0002571A" w:rsidRDefault="002D19BF" w:rsidP="002D19BF">
      <w:pPr>
        <w:pStyle w:val="Caption"/>
      </w:pPr>
      <w:bookmarkStart w:id="45" w:name="_Toc170115533"/>
      <w:r w:rsidRPr="0002571A">
        <w:t xml:space="preserve">Slika </w:t>
      </w:r>
      <w:r w:rsidRPr="0002571A">
        <w:fldChar w:fldCharType="begin"/>
      </w:r>
      <w:r w:rsidRPr="0002571A">
        <w:instrText xml:space="preserve"> SEQ Slika \* ARABIC </w:instrText>
      </w:r>
      <w:r w:rsidRPr="0002571A">
        <w:fldChar w:fldCharType="separate"/>
      </w:r>
      <w:r w:rsidR="00A83A74" w:rsidRPr="0002571A">
        <w:t>14</w:t>
      </w:r>
      <w:r w:rsidRPr="0002571A">
        <w:fldChar w:fldCharType="end"/>
      </w:r>
      <w:r w:rsidRPr="0002571A">
        <w:t>:Algoritem RF.</w:t>
      </w:r>
      <w:bookmarkEnd w:id="45"/>
    </w:p>
    <w:p w14:paraId="6B45CE46" w14:textId="754E2BFA" w:rsidR="00292E52" w:rsidRPr="0002571A" w:rsidRDefault="00292E52" w:rsidP="00292E52">
      <w:pPr>
        <w:pStyle w:val="Heading4"/>
      </w:pPr>
      <w:r w:rsidRPr="0002571A">
        <w:t>Evalvacija modelov strojnega učenja</w:t>
      </w:r>
    </w:p>
    <w:p w14:paraId="094E57A1" w14:textId="79381852" w:rsidR="00AD4E12" w:rsidRPr="0002571A" w:rsidRDefault="00DD3607" w:rsidP="00AD4E12">
      <w:r w:rsidRPr="0002571A">
        <w:t xml:space="preserve">Omejimo se na metrike, ki </w:t>
      </w:r>
      <w:r w:rsidR="00AD4E12" w:rsidRPr="0002571A">
        <w:t>se uporabljajo za tri-stopenjsko klasifikacijo, saj se empirični del sklicuje le na ta tip strojnega učenja.</w:t>
      </w:r>
      <w:r w:rsidR="003239BD" w:rsidRPr="0002571A">
        <w:t xml:space="preserve"> Sklicevali se bomo</w:t>
      </w:r>
      <w:r w:rsidR="00F244FB" w:rsidRPr="0002571A">
        <w:t xml:space="preserve"> predvsem</w:t>
      </w:r>
      <w:r w:rsidR="003239BD" w:rsidRPr="0002571A">
        <w:t xml:space="preserve"> n</w:t>
      </w:r>
      <w:r w:rsidR="00677AE0" w:rsidRPr="0002571A">
        <w:t xml:space="preserve">a </w:t>
      </w:r>
      <w:r w:rsidR="00677AE0" w:rsidRPr="0002571A">
        <w:fldChar w:fldCharType="begin"/>
      </w:r>
      <w:r w:rsidR="00677AE0" w:rsidRPr="0002571A">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rsidRPr="0002571A">
        <w:fldChar w:fldCharType="separate"/>
      </w:r>
      <w:r w:rsidR="00677AE0" w:rsidRPr="0002571A">
        <w:rPr>
          <w:rFonts w:ascii="Calibri" w:hAnsi="Calibri" w:cs="Calibri"/>
        </w:rPr>
        <w:t xml:space="preserve">Grandini et al., </w:t>
      </w:r>
      <w:r w:rsidR="00F244FB" w:rsidRPr="0002571A">
        <w:rPr>
          <w:rFonts w:ascii="Calibri" w:hAnsi="Calibri" w:cs="Calibri"/>
        </w:rPr>
        <w:t>(</w:t>
      </w:r>
      <w:r w:rsidR="00677AE0" w:rsidRPr="0002571A">
        <w:rPr>
          <w:rFonts w:ascii="Calibri" w:hAnsi="Calibri" w:cs="Calibri"/>
        </w:rPr>
        <w:t>2020)</w:t>
      </w:r>
      <w:r w:rsidR="00677AE0" w:rsidRPr="0002571A">
        <w:fldChar w:fldCharType="end"/>
      </w:r>
      <w:r w:rsidR="00242207" w:rsidRPr="0002571A">
        <w:t xml:space="preserve"> pri </w:t>
      </w:r>
      <w:r w:rsidR="00985885" w:rsidRPr="0002571A">
        <w:t xml:space="preserve">metrikah in na </w:t>
      </w:r>
      <w:r w:rsidR="00985885" w:rsidRPr="0002571A">
        <w:fldChar w:fldCharType="begin"/>
      </w:r>
      <w:r w:rsidR="00985885" w:rsidRPr="0002571A">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rsidRPr="0002571A">
        <w:fldChar w:fldCharType="separate"/>
      </w:r>
      <w:r w:rsidR="00985885" w:rsidRPr="0002571A">
        <w:rPr>
          <w:rFonts w:ascii="Calibri" w:hAnsi="Calibri" w:cs="Calibri"/>
        </w:rPr>
        <w:t xml:space="preserve">Varoquaux &amp; Colliot, </w:t>
      </w:r>
      <w:r w:rsidR="00F244FB" w:rsidRPr="0002571A">
        <w:rPr>
          <w:rFonts w:ascii="Calibri" w:hAnsi="Calibri" w:cs="Calibri"/>
        </w:rPr>
        <w:t>(</w:t>
      </w:r>
      <w:r w:rsidR="00985885" w:rsidRPr="0002571A">
        <w:rPr>
          <w:rFonts w:ascii="Calibri" w:hAnsi="Calibri" w:cs="Calibri"/>
        </w:rPr>
        <w:t>2023)</w:t>
      </w:r>
      <w:r w:rsidR="00985885" w:rsidRPr="0002571A">
        <w:fldChar w:fldCharType="end"/>
      </w:r>
      <w:r w:rsidR="00985885" w:rsidRPr="0002571A">
        <w:t xml:space="preserve"> pri križni validaciji.</w:t>
      </w:r>
    </w:p>
    <w:p w14:paraId="6B63F75E" w14:textId="1DF32EFA" w:rsidR="00AD4E12" w:rsidRPr="0002571A" w:rsidRDefault="00AD4E12" w:rsidP="00AD4E12">
      <w:pPr>
        <w:pStyle w:val="Heading5"/>
      </w:pPr>
      <w:r w:rsidRPr="0002571A">
        <w:t>Matrika zmede</w:t>
      </w:r>
    </w:p>
    <w:p w14:paraId="0881C8CB" w14:textId="4439444A" w:rsidR="004615FF" w:rsidRPr="0002571A" w:rsidRDefault="00AD4E12" w:rsidP="003239BD">
      <w:r w:rsidRPr="0002571A">
        <w:t>Matrika zmede</w:t>
      </w:r>
      <w:r w:rsidR="003239BD" w:rsidRPr="0002571A">
        <w:t xml:space="preserve"> (angl. </w:t>
      </w:r>
      <w:proofErr w:type="spellStart"/>
      <w:r w:rsidR="003239BD" w:rsidRPr="0002571A">
        <w:rPr>
          <w:i/>
          <w:iCs/>
        </w:rPr>
        <w:t>Confusion</w:t>
      </w:r>
      <w:proofErr w:type="spellEnd"/>
      <w:r w:rsidR="003239BD" w:rsidRPr="0002571A">
        <w:rPr>
          <w:i/>
          <w:iCs/>
        </w:rPr>
        <w:t xml:space="preserve"> </w:t>
      </w:r>
      <w:proofErr w:type="spellStart"/>
      <w:r w:rsidR="003239BD" w:rsidRPr="0002571A">
        <w:rPr>
          <w:i/>
          <w:iCs/>
        </w:rPr>
        <w:t>Matrix</w:t>
      </w:r>
      <w:proofErr w:type="spellEnd"/>
      <w:r w:rsidR="003239BD" w:rsidRPr="0002571A">
        <w:t>)</w:t>
      </w:r>
      <w:r w:rsidRPr="0002571A">
        <w:t xml:space="preserve"> </w:t>
      </w:r>
      <w:r w:rsidR="003239BD" w:rsidRPr="0002571A">
        <w:t xml:space="preserve">predstavlja tabelo, katere vrednosti prikazujejo število primerov, ki so pravilno ali napačno napovedani za posamezni razred. </w:t>
      </w:r>
      <w:r w:rsidR="0073360D" w:rsidRPr="0002571A">
        <w:t>Psevdo p</w:t>
      </w:r>
      <w:r w:rsidR="003239BD" w:rsidRPr="0002571A">
        <w:t xml:space="preserve">rimer </w:t>
      </w:r>
      <w:r w:rsidR="0073360D" w:rsidRPr="0002571A">
        <w:t xml:space="preserve">brez dejanskih vrednosti za primer kjer napovedujemo tri različne kategorije (imenovane tudi razredi) </w:t>
      </w:r>
      <w:r w:rsidR="003239BD" w:rsidRPr="0002571A">
        <w:t xml:space="preserve">prikazuje </w:t>
      </w:r>
      <w:r w:rsidR="003239BD" w:rsidRPr="0002571A">
        <w:rPr>
          <w:highlight w:val="green"/>
        </w:rPr>
        <w:t>slika x</w:t>
      </w:r>
      <w:r w:rsidR="003239BD" w:rsidRPr="0002571A">
        <w:t>. Pravilna rezultata sta resni</w:t>
      </w:r>
      <w:r w:rsidR="006C5B49" w:rsidRPr="0002571A">
        <w:t>č</w:t>
      </w:r>
      <w:r w:rsidR="003239BD" w:rsidRPr="0002571A">
        <w:t xml:space="preserve">no pozitivno (TP) (angl. </w:t>
      </w:r>
      <w:proofErr w:type="spellStart"/>
      <w:r w:rsidR="003239BD" w:rsidRPr="0002571A">
        <w:rPr>
          <w:i/>
          <w:iCs/>
        </w:rPr>
        <w:t>true</w:t>
      </w:r>
      <w:proofErr w:type="spellEnd"/>
      <w:r w:rsidR="003239BD" w:rsidRPr="0002571A">
        <w:rPr>
          <w:i/>
          <w:iCs/>
        </w:rPr>
        <w:t xml:space="preserve"> </w:t>
      </w:r>
      <w:proofErr w:type="spellStart"/>
      <w:r w:rsidR="003239BD" w:rsidRPr="0002571A">
        <w:rPr>
          <w:i/>
          <w:iCs/>
        </w:rPr>
        <w:t>positive</w:t>
      </w:r>
      <w:proofErr w:type="spellEnd"/>
      <w:r w:rsidR="003239BD" w:rsidRPr="0002571A">
        <w:t xml:space="preserve">) in resnično negativno (TN) (angl. </w:t>
      </w:r>
      <w:proofErr w:type="spellStart"/>
      <w:r w:rsidR="003239BD" w:rsidRPr="0002571A">
        <w:rPr>
          <w:i/>
          <w:iCs/>
        </w:rPr>
        <w:t>true</w:t>
      </w:r>
      <w:proofErr w:type="spellEnd"/>
      <w:r w:rsidR="003239BD" w:rsidRPr="0002571A">
        <w:rPr>
          <w:i/>
          <w:iCs/>
        </w:rPr>
        <w:t xml:space="preserve"> negative</w:t>
      </w:r>
      <w:r w:rsidR="003239BD" w:rsidRPr="0002571A">
        <w:t>).</w:t>
      </w:r>
      <w:r w:rsidR="004615FF" w:rsidRPr="0002571A">
        <w:t xml:space="preserve"> Napačna rezultata sta lažno negativno (FN) (angl. </w:t>
      </w:r>
      <w:proofErr w:type="spellStart"/>
      <w:r w:rsidR="004615FF" w:rsidRPr="0002571A">
        <w:rPr>
          <w:i/>
          <w:iCs/>
        </w:rPr>
        <w:t>false</w:t>
      </w:r>
      <w:proofErr w:type="spellEnd"/>
      <w:r w:rsidR="004615FF" w:rsidRPr="0002571A">
        <w:rPr>
          <w:i/>
          <w:iCs/>
        </w:rPr>
        <w:t xml:space="preserve"> negative</w:t>
      </w:r>
      <w:r w:rsidR="004615FF" w:rsidRPr="0002571A">
        <w:t xml:space="preserve">) in lažno pozitivno (FP) (angl. </w:t>
      </w:r>
      <w:proofErr w:type="spellStart"/>
      <w:r w:rsidR="004615FF" w:rsidRPr="0002571A">
        <w:rPr>
          <w:i/>
          <w:iCs/>
        </w:rPr>
        <w:t>false</w:t>
      </w:r>
      <w:proofErr w:type="spellEnd"/>
      <w:r w:rsidR="004615FF" w:rsidRPr="0002571A">
        <w:rPr>
          <w:i/>
          <w:iCs/>
        </w:rPr>
        <w:t xml:space="preserve"> </w:t>
      </w:r>
      <w:proofErr w:type="spellStart"/>
      <w:r w:rsidR="004615FF" w:rsidRPr="0002571A">
        <w:rPr>
          <w:i/>
          <w:iCs/>
        </w:rPr>
        <w:t>positive</w:t>
      </w:r>
      <w:proofErr w:type="spellEnd"/>
      <w:r w:rsidR="004615FF" w:rsidRPr="0002571A">
        <w:t>).</w:t>
      </w:r>
      <w:r w:rsidR="006C5B49" w:rsidRPr="0002571A">
        <w:t xml:space="preserve"> </w:t>
      </w:r>
      <w:r w:rsidR="00120F54" w:rsidRPr="0002571A">
        <w:t xml:space="preserve">V 3-stopenjski klasifikaciji pravilne napovedi predstavljajo </w:t>
      </w:r>
      <w:r w:rsidR="006B340B" w:rsidRPr="0002571A">
        <w:t>vse diagonalne vrednosti</w:t>
      </w:r>
      <w:r w:rsidR="00120F54" w:rsidRPr="0002571A">
        <w:t xml:space="preserve">, vsi ostali pa negativne napovedi </w:t>
      </w:r>
      <w:r w:rsidR="00120F54" w:rsidRPr="0002571A">
        <w:fldChar w:fldCharType="begin"/>
      </w:r>
      <w:r w:rsidR="00120F54" w:rsidRPr="0002571A">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rsidRPr="0002571A">
        <w:fldChar w:fldCharType="separate"/>
      </w:r>
      <w:r w:rsidR="00120F54" w:rsidRPr="0002571A">
        <w:rPr>
          <w:rFonts w:ascii="Calibri" w:hAnsi="Calibri" w:cs="Calibri"/>
        </w:rPr>
        <w:t>(Vujovic, 2021)</w:t>
      </w:r>
      <w:r w:rsidR="00120F54" w:rsidRPr="0002571A">
        <w:fldChar w:fldCharType="end"/>
      </w:r>
      <w:r w:rsidR="00120F54" w:rsidRPr="0002571A">
        <w:t xml:space="preserve">. V tem primeru imamo matriko velikosti 3x3, kot prikazuje </w:t>
      </w:r>
      <w:r w:rsidR="00120F54" w:rsidRPr="0002571A">
        <w:rPr>
          <w:highlight w:val="green"/>
        </w:rPr>
        <w:t>slika x.</w:t>
      </w:r>
    </w:p>
    <w:p w14:paraId="6A7E2B97" w14:textId="77777777" w:rsidR="002D19BF" w:rsidRPr="0002571A" w:rsidRDefault="006B340B" w:rsidP="002D19BF">
      <w:pPr>
        <w:keepNext/>
      </w:pPr>
      <w:r w:rsidRPr="0002571A">
        <w:rPr>
          <w:noProof/>
        </w:rPr>
        <w:lastRenderedPageBreak/>
        <w:drawing>
          <wp:inline distT="0" distB="0" distL="0" distR="0" wp14:anchorId="31356ED5" wp14:editId="4135C2E3">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0397D56A" w:rsidR="00AD4E12" w:rsidRPr="0002571A" w:rsidRDefault="002D19BF" w:rsidP="002D19BF">
      <w:pPr>
        <w:pStyle w:val="Caption"/>
      </w:pPr>
      <w:bookmarkStart w:id="46" w:name="_Toc170115534"/>
      <w:r w:rsidRPr="0002571A">
        <w:t xml:space="preserve">Slika </w:t>
      </w:r>
      <w:r w:rsidRPr="0002571A">
        <w:fldChar w:fldCharType="begin"/>
      </w:r>
      <w:r w:rsidRPr="0002571A">
        <w:instrText xml:space="preserve"> SEQ Slika \* ARABIC </w:instrText>
      </w:r>
      <w:r w:rsidRPr="0002571A">
        <w:fldChar w:fldCharType="separate"/>
      </w:r>
      <w:r w:rsidR="00A83A74" w:rsidRPr="0002571A">
        <w:t>15</w:t>
      </w:r>
      <w:r w:rsidRPr="0002571A">
        <w:fldChar w:fldCharType="end"/>
      </w:r>
      <w:r w:rsidRPr="0002571A">
        <w:t>:</w:t>
      </w:r>
      <w:r w:rsidR="0073360D" w:rsidRPr="0002571A">
        <w:t xml:space="preserve"> </w:t>
      </w:r>
      <w:r w:rsidRPr="0002571A">
        <w:t>Matrika zmede</w:t>
      </w:r>
      <w:bookmarkEnd w:id="46"/>
      <w:r w:rsidR="0073360D" w:rsidRPr="0002571A">
        <w:t xml:space="preserve"> za primer tristopenjske klasifikacije.</w:t>
      </w:r>
    </w:p>
    <w:p w14:paraId="4627AC2C" w14:textId="60CB1094" w:rsidR="004615FF" w:rsidRPr="0002571A" w:rsidRDefault="00677AE0" w:rsidP="00677AE0">
      <w:pPr>
        <w:pStyle w:val="Heading5"/>
      </w:pPr>
      <w:r w:rsidRPr="0002571A">
        <w:t>Natančnost</w:t>
      </w:r>
    </w:p>
    <w:p w14:paraId="7AB23E30" w14:textId="60D287D1" w:rsidR="00677AE0" w:rsidRPr="0002571A" w:rsidRDefault="00677AE0" w:rsidP="00677AE0">
      <w:r w:rsidRPr="0002571A">
        <w:t xml:space="preserve">Natančnost (angl. </w:t>
      </w:r>
      <w:proofErr w:type="spellStart"/>
      <w:r w:rsidRPr="0002571A">
        <w:rPr>
          <w:i/>
          <w:iCs/>
        </w:rPr>
        <w:t>accuracy</w:t>
      </w:r>
      <w:proofErr w:type="spellEnd"/>
      <w:r w:rsidRPr="0002571A">
        <w:t>) predstavlja verjetnost, da model točno napove izid.</w:t>
      </w:r>
      <w:r w:rsidR="00887650" w:rsidRPr="0002571A">
        <w:t xml:space="preserve"> Osnoven element metrike je posamezno opazovanje in vsako to opazovanje z enako težo vpliva na vrednost metrike. Tako moramo biti pozorni na število elementov v posameznem razredu. Tisti z večjim številom opazovanj bodo imeli večjo težo, torej je natančnost primerna takrat, ko nas zanimajo posamezni primeri in ne celoten razred. To se posebno opazi pri neuravnovešenih naborih podatkov (angl. </w:t>
      </w:r>
      <w:proofErr w:type="spellStart"/>
      <w:r w:rsidR="00887650" w:rsidRPr="0002571A">
        <w:rPr>
          <w:i/>
          <w:iCs/>
        </w:rPr>
        <w:t>imbalanced</w:t>
      </w:r>
      <w:proofErr w:type="spellEnd"/>
      <w:r w:rsidR="00887650" w:rsidRPr="0002571A">
        <w:rPr>
          <w:i/>
          <w:iCs/>
        </w:rPr>
        <w:t xml:space="preserve"> </w:t>
      </w:r>
      <w:proofErr w:type="spellStart"/>
      <w:r w:rsidR="00887650" w:rsidRPr="0002571A">
        <w:rPr>
          <w:i/>
          <w:iCs/>
        </w:rPr>
        <w:t>dataset</w:t>
      </w:r>
      <w:proofErr w:type="spellEnd"/>
      <w:r w:rsidR="00887650" w:rsidRPr="0002571A">
        <w:t>), kjer je večina opažanj v enem razredu. S to metriko ni možno videti, v katerih razredih se algoritem obnese slabše. Po drugi strani pa je metrika izjemno intuitivna in lahka za razumeti, zato se v praksi tudi pogosto uporablja</w:t>
      </w:r>
      <w:r w:rsidR="0073360D" w:rsidRPr="0002571A">
        <w:t xml:space="preserve"> </w:t>
      </w:r>
      <w:r w:rsidR="0073360D" w:rsidRPr="0002571A">
        <w:fldChar w:fldCharType="begin"/>
      </w:r>
      <w:r w:rsidR="0073360D" w:rsidRPr="0002571A">
        <w:instrText xml:space="preserve"> ADDIN ZOTERO_ITEM CSL_CITATION {"citationID":"a1dc8rkevc2","properties":{"formattedCitation":"\\uldash{(Uddin, 2019)}","plainCitation":"(Uddin, 2019)","noteIndex":0},"citationItems":[{"id":840,"uris":["http://zotero.org/users/local/ZlhuMgGE/items/P6DWHDW2"],"itemData":{"id":840,"type":"paper-conference","container-title":"2019 Sixth HCT Information Technology Trends (ITT)","DOI":"10.1109/ITT48889.2019.9075071","event-place":"Ras Al Khaimah, United Arab Emirates","event-title":"2019 Sixth HCT Information Technology Trends (ITT)","ISBN":"978-1-72815-061-1","license":"https://ieeexplore.ieee.org/Xplorehelp/downloads/license-information/IEEE.html","page":"319-324","publisher":"IEEE","publisher-place":"Ras Al Khaimah, United Arab Emirates","source":"DOI.org (Crossref)","title":"Addressing Accuracy Paradox Using Enhanched Weighted Performance Metric in Machine Learning","URL":"https://ieeexplore.ieee.org/document/9075071/","author":[{"family":"Uddin","given":"Muhammad Fahim"}],"accessed":{"date-parts":[["2024",7,3]]},"issued":{"date-parts":[["2019",11]]}}}],"schema":"https://github.com/citation-style-language/schema/raw/master/csl-citation.json"} </w:instrText>
      </w:r>
      <w:r w:rsidR="0073360D" w:rsidRPr="0002571A">
        <w:fldChar w:fldCharType="separate"/>
      </w:r>
      <w:r w:rsidR="0073360D" w:rsidRPr="0002571A">
        <w:rPr>
          <w:rFonts w:ascii="Calibri" w:hAnsi="Calibri" w:cs="Calibri"/>
          <w:kern w:val="0"/>
        </w:rPr>
        <w:t>(Uddin, 2019)</w:t>
      </w:r>
      <w:r w:rsidR="0073360D" w:rsidRPr="0002571A">
        <w:fldChar w:fldCharType="end"/>
      </w:r>
      <w:r w:rsidR="00887650" w:rsidRPr="0002571A">
        <w:t>. Zavzema možne vrednosti med 0 in 1, kjer 0 predstavlja ničelno natančnost, 1 pa popolno natančnost (model pravilno napove vse testne primere).</w:t>
      </w:r>
    </w:p>
    <w:p w14:paraId="2D8D4054" w14:textId="2A46215E" w:rsidR="00677AE0" w:rsidRPr="0002571A" w:rsidRDefault="00677AE0" w:rsidP="00677AE0">
      <w:r w:rsidRPr="0002571A">
        <w:t xml:space="preserve">Glede na oznake </w:t>
      </w:r>
      <w:r w:rsidRPr="0002571A">
        <w:rPr>
          <w:highlight w:val="green"/>
        </w:rPr>
        <w:t>poglavja x</w:t>
      </w:r>
      <w:r w:rsidRPr="0002571A">
        <w:t>, se natančnost izračuna po formuli</w:t>
      </w:r>
    </w:p>
    <w:p w14:paraId="0824EBA2" w14:textId="43508977" w:rsidR="00677AE0" w:rsidRPr="0002571A"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Pr="0002571A" w:rsidRDefault="001B5BA0" w:rsidP="00677AE0">
      <w:pPr>
        <w:pStyle w:val="Heading5"/>
      </w:pPr>
      <w:r w:rsidRPr="0002571A">
        <w:t>Preciznost in priklic</w:t>
      </w:r>
    </w:p>
    <w:p w14:paraId="4DAA909B" w14:textId="466B7D25" w:rsidR="001B5BA0" w:rsidRPr="0002571A" w:rsidRDefault="001B5BA0" w:rsidP="001B5BA0">
      <w:r w:rsidRPr="0002571A">
        <w:t xml:space="preserve">Preciznost in priklic (angl. </w:t>
      </w:r>
      <w:proofErr w:type="spellStart"/>
      <w:r w:rsidRPr="0002571A">
        <w:rPr>
          <w:i/>
          <w:iCs/>
        </w:rPr>
        <w:t>precision</w:t>
      </w:r>
      <w:proofErr w:type="spellEnd"/>
      <w:r w:rsidRPr="0002571A">
        <w:t xml:space="preserve"> in </w:t>
      </w:r>
      <w:proofErr w:type="spellStart"/>
      <w:r w:rsidRPr="0002571A">
        <w:rPr>
          <w:i/>
          <w:iCs/>
        </w:rPr>
        <w:t>accuracy</w:t>
      </w:r>
      <w:proofErr w:type="spellEnd"/>
      <w:r w:rsidRPr="0002571A">
        <w:t xml:space="preserve">) sta metriki, ki sta uporabljeni predvsem </w:t>
      </w:r>
      <w:r w:rsidR="00C25125" w:rsidRPr="0002571A">
        <w:t>za izračun drugih</w:t>
      </w:r>
      <w:r w:rsidRPr="0002571A">
        <w:t xml:space="preserve"> met</w:t>
      </w:r>
      <w:r w:rsidR="00C25125" w:rsidRPr="0002571A">
        <w:t>rik</w:t>
      </w:r>
      <w:r w:rsidRPr="0002571A">
        <w:t>.</w:t>
      </w:r>
      <w:r w:rsidR="002F768B" w:rsidRPr="0002571A">
        <w:t xml:space="preserve"> Formuli za izračuna najdemo spodaj, </w:t>
      </w:r>
      <w:r w:rsidR="00543B1C" w:rsidRPr="0002571A">
        <w:t>intuitivno</w:t>
      </w:r>
      <w:r w:rsidR="002F768B" w:rsidRPr="0002571A">
        <w:t xml:space="preserve"> pa lahko rečemo, da nam preciznost pove, koliko zaupamo modelu za </w:t>
      </w:r>
      <w:proofErr w:type="spellStart"/>
      <w:r w:rsidR="002F768B" w:rsidRPr="0002571A">
        <w:t>predikcijo</w:t>
      </w:r>
      <w:proofErr w:type="spellEnd"/>
      <w:r w:rsidR="002F768B" w:rsidRPr="0002571A">
        <w:t xml:space="preserve"> enega elementa v razredu, priklic pa računa sposobnost, da model najde vse elemente enega razreda.</w:t>
      </w:r>
    </w:p>
    <w:p w14:paraId="0B1F6792" w14:textId="142C63CC" w:rsidR="001B5BA0" w:rsidRPr="0002571A"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Pr="0002571A"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Pr="0002571A" w:rsidRDefault="004615FF" w:rsidP="00677AE0">
      <w:pPr>
        <w:pStyle w:val="Heading5"/>
      </w:pPr>
      <w:r w:rsidRPr="0002571A">
        <w:t>F1</w:t>
      </w:r>
      <w:r w:rsidR="006D795D" w:rsidRPr="0002571A">
        <w:t>-rezultat</w:t>
      </w:r>
    </w:p>
    <w:p w14:paraId="2EBA5228" w14:textId="20A5E643" w:rsidR="006C5B49" w:rsidRPr="0002571A" w:rsidRDefault="006C5B49" w:rsidP="006C5B49">
      <w:r w:rsidRPr="0002571A">
        <w:t>F1-vrednost</w:t>
      </w:r>
      <w:r w:rsidR="006D795D" w:rsidRPr="0002571A">
        <w:t xml:space="preserve"> (F1-score)</w:t>
      </w:r>
      <w:r w:rsidRPr="0002571A">
        <w:t xml:space="preserve"> lahko razumemo kot </w:t>
      </w:r>
      <w:proofErr w:type="spellStart"/>
      <w:r w:rsidRPr="0002571A">
        <w:t>uteženo</w:t>
      </w:r>
      <w:proofErr w:type="spellEnd"/>
      <w:r w:rsidRPr="0002571A">
        <w:t xml:space="preserve"> povprečje preciznosti in priklica s pomočjo harmoničnega povprečja. Izračunamo jo po formuli</w:t>
      </w:r>
    </w:p>
    <w:p w14:paraId="4BFF5886" w14:textId="4A30F677" w:rsidR="006C5B49" w:rsidRPr="0002571A"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6F62BBA2" w:rsidR="00DE684C" w:rsidRPr="0002571A" w:rsidRDefault="00301EC2" w:rsidP="006C5B49">
      <w:r w:rsidRPr="0002571A">
        <w:t>V tri-stopenjski klasifikaciji moramo vključiti preciznost in priklic vsakega razreda, ki nudi dva različna vpogleda v F1-vrednost</w:t>
      </w:r>
      <w:r w:rsidR="00C25125" w:rsidRPr="0002571A">
        <w:t xml:space="preserve">. Mi si oglejmo le makro F1-vrednost, ki je uporabljena tudi v empiriji, o drugem pogledu pa lahko </w:t>
      </w:r>
      <w:r w:rsidR="00543B1C" w:rsidRPr="0002571A">
        <w:t>preberemo</w:t>
      </w:r>
      <w:r w:rsidR="00C25125" w:rsidRPr="0002571A">
        <w:t xml:space="preserve"> v</w:t>
      </w:r>
      <w:r w:rsidR="00586072" w:rsidRPr="0002571A">
        <w:t xml:space="preserve"> </w:t>
      </w:r>
      <w:r w:rsidR="00586072" w:rsidRPr="0002571A">
        <w:fldChar w:fldCharType="begin"/>
      </w:r>
      <w:r w:rsidR="00586072" w:rsidRPr="0002571A">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rsidRPr="0002571A">
        <w:fldChar w:fldCharType="separate"/>
      </w:r>
      <w:r w:rsidR="00586072" w:rsidRPr="0002571A">
        <w:rPr>
          <w:rFonts w:ascii="Calibri" w:hAnsi="Calibri" w:cs="Calibri"/>
        </w:rPr>
        <w:t>(Grandini et al., 2020; Opitz &amp; Burst, 2019)</w:t>
      </w:r>
      <w:r w:rsidR="00586072" w:rsidRPr="0002571A">
        <w:fldChar w:fldCharType="end"/>
      </w:r>
      <w:r w:rsidR="00C25125" w:rsidRPr="0002571A">
        <w:t>.</w:t>
      </w:r>
    </w:p>
    <w:p w14:paraId="661C072D" w14:textId="10199965" w:rsidR="00DE684C" w:rsidRPr="0002571A" w:rsidRDefault="00DE684C" w:rsidP="006C5B49">
      <w:r w:rsidRPr="0002571A">
        <w:t>Makro F1-vrednost vzame povprečja preciznosti in priklica za vsak razred posebej, torej imamo:</w:t>
      </w:r>
    </w:p>
    <w:p w14:paraId="492169DA" w14:textId="4B91DDC0" w:rsidR="00DE684C" w:rsidRPr="0002571A"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02571A"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02571A"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Pr="0002571A" w:rsidRDefault="00985885" w:rsidP="00677AE0">
      <w:pPr>
        <w:pStyle w:val="Heading5"/>
      </w:pPr>
      <w:r w:rsidRPr="0002571A">
        <w:t>Križna validacija</w:t>
      </w:r>
    </w:p>
    <w:p w14:paraId="3C9C62A1" w14:textId="39E8B0AF" w:rsidR="003B3730" w:rsidRPr="0002571A" w:rsidRDefault="00242207" w:rsidP="00985885">
      <w:r w:rsidRPr="0002571A">
        <w:t xml:space="preserve">Do zdaj smo vedno imeli v mislih učno in testno množico kot naključno izbrani. V strojnem učenju pa drugačno ločevanje podatkov </w:t>
      </w:r>
      <w:r w:rsidR="00985885" w:rsidRPr="0002571A">
        <w:t xml:space="preserve">porodi različne modele </w:t>
      </w:r>
      <w:proofErr w:type="spellStart"/>
      <w:r w:rsidR="00985885" w:rsidRPr="0002571A">
        <w:t>predikcije</w:t>
      </w:r>
      <w:proofErr w:type="spellEnd"/>
      <w:r w:rsidR="00985885" w:rsidRPr="0002571A">
        <w:t>. Navadno vzamemo več različnih delitev množic z metodo križne validacije</w:t>
      </w:r>
      <w:r w:rsidR="00586072" w:rsidRPr="0002571A">
        <w:t xml:space="preserve"> (CV; </w:t>
      </w:r>
      <w:r w:rsidR="00586072" w:rsidRPr="0002571A">
        <w:fldChar w:fldCharType="begin"/>
      </w:r>
      <w:r w:rsidR="00306D79" w:rsidRPr="0002571A">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rsidRPr="0002571A">
        <w:fldChar w:fldCharType="separate"/>
      </w:r>
      <w:r w:rsidR="00586072" w:rsidRPr="0002571A">
        <w:rPr>
          <w:rFonts w:ascii="Calibri" w:hAnsi="Calibri" w:cs="Calibri"/>
        </w:rPr>
        <w:t>Cieslak &amp; Chawla, 2008</w:t>
      </w:r>
      <w:r w:rsidR="00586072" w:rsidRPr="0002571A">
        <w:fldChar w:fldCharType="end"/>
      </w:r>
      <w:r w:rsidR="00586072" w:rsidRPr="0002571A">
        <w:t>)</w:t>
      </w:r>
      <w:r w:rsidR="00985885" w:rsidRPr="0002571A">
        <w:t xml:space="preserve"> (angl. </w:t>
      </w:r>
      <w:proofErr w:type="spellStart"/>
      <w:r w:rsidR="00985885" w:rsidRPr="0002571A">
        <w:rPr>
          <w:i/>
          <w:iCs/>
        </w:rPr>
        <w:t>cross</w:t>
      </w:r>
      <w:proofErr w:type="spellEnd"/>
      <w:r w:rsidR="00985885" w:rsidRPr="0002571A">
        <w:rPr>
          <w:i/>
          <w:iCs/>
        </w:rPr>
        <w:t xml:space="preserve"> </w:t>
      </w:r>
      <w:proofErr w:type="spellStart"/>
      <w:r w:rsidR="00985885" w:rsidRPr="0002571A">
        <w:rPr>
          <w:i/>
          <w:iCs/>
        </w:rPr>
        <w:t>validation</w:t>
      </w:r>
      <w:proofErr w:type="spellEnd"/>
      <w:r w:rsidR="00985885" w:rsidRPr="0002571A">
        <w:t xml:space="preserve">). </w:t>
      </w:r>
      <w:r w:rsidR="00985885" w:rsidRPr="0002571A">
        <w:rPr>
          <w:i/>
          <w:iCs/>
        </w:rPr>
        <w:t>k</w:t>
      </w:r>
      <w:r w:rsidR="00985885" w:rsidRPr="0002571A">
        <w:t xml:space="preserve">-križna validacija razdeli podatke v </w:t>
      </w:r>
      <w:r w:rsidR="00985885" w:rsidRPr="0002571A">
        <w:rPr>
          <w:i/>
          <w:iCs/>
        </w:rPr>
        <w:t>k</w:t>
      </w:r>
      <w:r w:rsidR="00985885" w:rsidRPr="0002571A">
        <w:t xml:space="preserve"> množic, ki se imenujejo </w:t>
      </w:r>
      <w:proofErr w:type="spellStart"/>
      <w:r w:rsidR="00985885" w:rsidRPr="0002571A">
        <w:t>prepogibi</w:t>
      </w:r>
      <w:proofErr w:type="spellEnd"/>
      <w:r w:rsidR="00985885" w:rsidRPr="0002571A">
        <w:t xml:space="preserve"> (angl. </w:t>
      </w:r>
      <w:proofErr w:type="spellStart"/>
      <w:r w:rsidR="00985885" w:rsidRPr="0002571A">
        <w:rPr>
          <w:i/>
          <w:iCs/>
        </w:rPr>
        <w:t>folds</w:t>
      </w:r>
      <w:proofErr w:type="spellEnd"/>
      <w:r w:rsidR="00985885" w:rsidRPr="0002571A">
        <w:t xml:space="preserve">) in so približno enake velikosti. V vsakem koraku se en </w:t>
      </w:r>
      <w:proofErr w:type="spellStart"/>
      <w:r w:rsidR="00985885" w:rsidRPr="0002571A">
        <w:t>prepogib</w:t>
      </w:r>
      <w:proofErr w:type="spellEnd"/>
      <w:r w:rsidR="00985885" w:rsidRPr="0002571A">
        <w:t xml:space="preserve"> uporabi za testiranje, ostali pa za učenje. Tako pokrijemo različne učne in testne podatke brez ponavljanja. Navadno vzamemo 10-20% veliko testno množico, kar pomeni, da vzamemo </w:t>
      </w:r>
      <w:r w:rsidR="00985885" w:rsidRPr="0002571A">
        <w:rPr>
          <w:i/>
          <w:iCs/>
        </w:rPr>
        <w:t>k</w:t>
      </w:r>
      <w:r w:rsidR="00985885" w:rsidRPr="0002571A">
        <w:t xml:space="preserve"> = 5 ali </w:t>
      </w:r>
      <w:r w:rsidR="00985885" w:rsidRPr="0002571A">
        <w:rPr>
          <w:i/>
          <w:iCs/>
        </w:rPr>
        <w:t>k</w:t>
      </w:r>
      <w:r w:rsidR="00985885" w:rsidRPr="0002571A">
        <w:t xml:space="preserve"> =</w:t>
      </w:r>
      <w:r w:rsidR="00CD61AE" w:rsidRPr="0002571A">
        <w:t xml:space="preserve"> </w:t>
      </w:r>
      <w:r w:rsidR="00985885" w:rsidRPr="0002571A">
        <w:t xml:space="preserve">10 </w:t>
      </w:r>
      <w:proofErr w:type="spellStart"/>
      <w:r w:rsidR="00985885" w:rsidRPr="0002571A">
        <w:t>prepogibov</w:t>
      </w:r>
      <w:proofErr w:type="spellEnd"/>
      <w:r w:rsidR="00985885" w:rsidRPr="0002571A">
        <w:t xml:space="preserve">. Shemo 5-križne validacije prikazuje </w:t>
      </w:r>
      <w:r w:rsidR="00985885" w:rsidRPr="0002571A">
        <w:rPr>
          <w:highlight w:val="green"/>
        </w:rPr>
        <w:t>slika x</w:t>
      </w:r>
      <w:r w:rsidR="00985885" w:rsidRPr="0002571A">
        <w:t>.</w:t>
      </w:r>
    </w:p>
    <w:p w14:paraId="3EC5CD4C" w14:textId="77777777" w:rsidR="003B3730" w:rsidRPr="0002571A" w:rsidRDefault="007627D6" w:rsidP="003B3730">
      <w:pPr>
        <w:keepNext/>
      </w:pPr>
      <w:r w:rsidRPr="0002571A">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0BDE0897" w:rsidR="004615FF" w:rsidRPr="0002571A" w:rsidRDefault="003B3730" w:rsidP="003B3730">
      <w:pPr>
        <w:pStyle w:val="Caption"/>
      </w:pPr>
      <w:bookmarkStart w:id="47" w:name="_Toc170115535"/>
      <w:r w:rsidRPr="0002571A">
        <w:t xml:space="preserve">Slika </w:t>
      </w:r>
      <w:r w:rsidRPr="0002571A">
        <w:fldChar w:fldCharType="begin"/>
      </w:r>
      <w:r w:rsidRPr="0002571A">
        <w:instrText xml:space="preserve"> SEQ Slika \* ARABIC </w:instrText>
      </w:r>
      <w:r w:rsidRPr="0002571A">
        <w:fldChar w:fldCharType="separate"/>
      </w:r>
      <w:r w:rsidR="00A83A74" w:rsidRPr="0002571A">
        <w:t>16</w:t>
      </w:r>
      <w:r w:rsidRPr="0002571A">
        <w:fldChar w:fldCharType="end"/>
      </w:r>
      <w:r w:rsidRPr="0002571A">
        <w:t xml:space="preserve">: Učni in testni podatki pri </w:t>
      </w:r>
      <w:r w:rsidR="00101F01" w:rsidRPr="0002571A">
        <w:t>5-</w:t>
      </w:r>
      <w:r w:rsidRPr="0002571A">
        <w:t>križni validaciji.</w:t>
      </w:r>
      <w:bookmarkEnd w:id="47"/>
    </w:p>
    <w:p w14:paraId="686A6FAE" w14:textId="6CF0A009" w:rsidR="004615FF" w:rsidRPr="0002571A" w:rsidRDefault="00540EFD" w:rsidP="00677AE0">
      <w:pPr>
        <w:pStyle w:val="Heading5"/>
      </w:pPr>
      <w:r w:rsidRPr="0002571A">
        <w:lastRenderedPageBreak/>
        <w:t>Kateri model ML izbrati?</w:t>
      </w:r>
    </w:p>
    <w:p w14:paraId="1821AA12" w14:textId="58FD5F5A" w:rsidR="00677E50" w:rsidRPr="0002571A" w:rsidRDefault="006D55C8" w:rsidP="00237BF4">
      <w:r w:rsidRPr="0002571A">
        <w:t>Pri določanju najboljšega algoritma strojnega učenja za določen problem se srečamo z izzivom, saj je to odvisno od več dejavnikov. Pogosto pristopamo k izbiri algoritmov z željo po čim boljših rezultatih, pri čemer upoštevamo različne metrike uspešnosti. Kljub temu pa se soočamo s situacijo, kjer ni enotnega "najboljšega" algoritma, saj so potrebe in zahteve projekta lahko različne</w:t>
      </w:r>
      <w:r w:rsidR="00672950" w:rsidRPr="0002571A">
        <w:t xml:space="preserve"> </w:t>
      </w:r>
      <w:r w:rsidR="00672950" w:rsidRPr="0002571A">
        <w:fldChar w:fldCharType="begin"/>
      </w:r>
      <w:r w:rsidR="00672950" w:rsidRPr="0002571A">
        <w:instrText xml:space="preserve"> ADDIN ZOTERO_ITEM CSL_CITATION {"citationID":"a2fokhmuvcq","properties":{"formattedCitation":"\\uldash{(Ali &amp; Smith, 2006)}","plainCitation":"(Ali &amp; Smith, 2006)","noteIndex":0},"citationItems":[{"id":928,"uris":["http://zotero.org/users/local/1Uxvmohd/items/7TBKVE8K"],"itemData":{"id":928,"type":"article-journal","container-title":"Applied Soft Computing","DOI":"10.1016/j.asoc.2004.12.002","ISSN":"15684946","issue":"2","journalAbbreviation":"Applied Soft Computing","language":"en","license":"https://www.elsevier.com/tdm/userlicense/1.0/","page":"119-138","source":"DOI.org (Crossref)","title":"On learning algorithm selection for classification","volume":"6","author":[{"family":"Ali","given":"Shawkat"},{"family":"Smith","given":"Kate A."}],"issued":{"date-parts":[["2006",1]]}}}],"schema":"https://github.com/citation-style-language/schema/raw/master/csl-citation.json"} </w:instrText>
      </w:r>
      <w:r w:rsidR="00672950" w:rsidRPr="0002571A">
        <w:fldChar w:fldCharType="separate"/>
      </w:r>
      <w:r w:rsidR="00672950" w:rsidRPr="0002571A">
        <w:rPr>
          <w:rFonts w:ascii="Calibri" w:hAnsi="Calibri" w:cs="Calibri"/>
          <w:kern w:val="0"/>
        </w:rPr>
        <w:t>(Ali &amp; Smith, 2006)</w:t>
      </w:r>
      <w:r w:rsidR="00672950" w:rsidRPr="0002571A">
        <w:fldChar w:fldCharType="end"/>
      </w:r>
      <w:r w:rsidRPr="0002571A">
        <w:t xml:space="preserve">. Pri izbiri algoritma lahko pomembno vlogo igrajo različni faktorji, kot je na primer hitrost delovanja. Na primer kompleksnejši algoritmi, kot so naključni gozdovi, lahko zahtevajo več časa za učenje in napovedovanje. Poleg tega je pomembno upoštevati tudi </w:t>
      </w:r>
      <w:r w:rsidR="00543B1C" w:rsidRPr="0002571A">
        <w:t>interpretativnost</w:t>
      </w:r>
      <w:r w:rsidRPr="0002571A">
        <w:t xml:space="preserve"> modela, saj želimo v nekaterih primerih razumeti, kako model sprejema odločitve. Drevesni modeli in regresijski pristopi so v tem smislu lahko bolj pregledni, saj omogočajo vizualizacijo odločitvenih poti. Velikost podatkov je še en ključni dejavnik, ki vpliva na izbiro algoritma, saj kompleksnejši modeli pogosto zahtevajo več računalniških virov in časovno zahtevnejše operacije. Poleg tega je pomembno upoštevati tudi naravo podatkov in tipe spremenljivk, saj nekateri algoritmi bolje delujejo s kategoričnimi ali numeričnimi </w:t>
      </w:r>
      <w:r w:rsidR="00B94D56" w:rsidRPr="0002571A">
        <w:t xml:space="preserve">vhodnimi </w:t>
      </w:r>
      <w:r w:rsidRPr="0002571A">
        <w:t>podatki.</w:t>
      </w:r>
      <w:r w:rsidR="00237BF4" w:rsidRPr="0002571A">
        <w:t xml:space="preserve"> V naslednjem sklopu psevdo-kode lahko vidimo možno odločitveno drevo za izbiro ustreznega algoritma, povzeto po </w:t>
      </w:r>
      <w:r w:rsidR="00237BF4" w:rsidRPr="0002571A">
        <w:fldChar w:fldCharType="begin"/>
      </w:r>
      <w:r w:rsidR="00237BF4" w:rsidRPr="0002571A">
        <w:instrText xml:space="preserve"> ADDIN ZOTERO_ITEM CSL_CITATION {"citationID":"a2i7f0d1oea","properties":{"formattedCitation":"\\uldash{(Li Hui, 2020)}","plainCitation":"(Li Hui, 2020)","noteIndex":0},"citationItems":[{"id":926,"uris":["http://zotero.org/users/local/1Uxvmohd/items/CUPVPLBQ"],"itemData":{"id":926,"type":"webpage","abstract":"This resource is designed primarily for beginner to intermediate data scientists or analysts who are interested in identifying and applying machine learning algorithms to address the problems of their interest.","container-title":"The SAS Data Science Blog","language":"en-US","title":"Which machine learning algorithm should I use?","URL":"https://blogs.sas.com/content/subconsciousmusings/2020/12/09/machine-learning-algorithm-use/","author":[{"literal":"Li Hui"}],"accessed":{"date-parts":[["2024",6,8]]},"issued":{"date-parts":[["2020",12,9]]}}}],"schema":"https://github.com/citation-style-language/schema/raw/master/csl-citation.json"} </w:instrText>
      </w:r>
      <w:r w:rsidR="00237BF4" w:rsidRPr="0002571A">
        <w:fldChar w:fldCharType="separate"/>
      </w:r>
      <w:r w:rsidR="00237BF4" w:rsidRPr="0002571A">
        <w:rPr>
          <w:rFonts w:ascii="Calibri" w:hAnsi="Calibri" w:cs="Calibri"/>
          <w:kern w:val="0"/>
        </w:rPr>
        <w:t xml:space="preserve">Li Hui </w:t>
      </w:r>
      <w:r w:rsidR="00B94D56" w:rsidRPr="0002571A">
        <w:rPr>
          <w:rFonts w:ascii="Calibri" w:hAnsi="Calibri" w:cs="Calibri"/>
          <w:kern w:val="0"/>
        </w:rPr>
        <w:t>(</w:t>
      </w:r>
      <w:r w:rsidR="00237BF4" w:rsidRPr="0002571A">
        <w:rPr>
          <w:rFonts w:ascii="Calibri" w:hAnsi="Calibri" w:cs="Calibri"/>
          <w:kern w:val="0"/>
        </w:rPr>
        <w:t>2020)</w:t>
      </w:r>
      <w:r w:rsidR="00237BF4" w:rsidRPr="0002571A">
        <w:fldChar w:fldCharType="end"/>
      </w:r>
      <w:r w:rsidR="00237BF4" w:rsidRPr="0002571A">
        <w:t>.</w:t>
      </w:r>
      <w:r w:rsidR="001D1944" w:rsidRPr="0002571A">
        <w:t xml:space="preserve"> Shema je namenjena le prikazu, zato dotičnih terminologij ne bomo komentirali.</w:t>
      </w:r>
    </w:p>
    <w:p w14:paraId="6EDC9506" w14:textId="77777777"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ZAČETEK</w:t>
      </w:r>
    </w:p>
    <w:p w14:paraId="1F4DF088" w14:textId="77777777"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Dimenzijsko zmanjševanje?</w:t>
      </w:r>
    </w:p>
    <w:p w14:paraId="0C1153DF" w14:textId="77777777"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DA: </w:t>
      </w:r>
    </w:p>
    <w:p w14:paraId="0FCB49E9" w14:textId="744C635D"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Modeliranje tem</w:t>
      </w:r>
      <w:r w:rsidR="00677E50" w:rsidRPr="0002571A">
        <w:rPr>
          <w:rFonts w:ascii="Courier New" w:hAnsi="Courier New" w:cs="Courier New"/>
          <w:sz w:val="16"/>
          <w:szCs w:val="16"/>
        </w:rPr>
        <w:t>?</w:t>
      </w:r>
      <w:r w:rsidR="00B94D56" w:rsidRPr="0002571A">
        <w:rPr>
          <w:rFonts w:ascii="Courier New" w:hAnsi="Courier New" w:cs="Courier New"/>
          <w:sz w:val="16"/>
          <w:szCs w:val="16"/>
        </w:rPr>
        <w:t xml:space="preserve"> (angl. </w:t>
      </w:r>
      <w:proofErr w:type="spellStart"/>
      <w:r w:rsidR="00B94D56" w:rsidRPr="0002571A">
        <w:rPr>
          <w:rFonts w:ascii="Courier New" w:hAnsi="Courier New" w:cs="Courier New"/>
          <w:i/>
          <w:iCs/>
          <w:sz w:val="16"/>
          <w:szCs w:val="16"/>
        </w:rPr>
        <w:t>topic</w:t>
      </w:r>
      <w:proofErr w:type="spellEnd"/>
      <w:r w:rsidR="00B94D56" w:rsidRPr="0002571A">
        <w:rPr>
          <w:rFonts w:ascii="Courier New" w:hAnsi="Courier New" w:cs="Courier New"/>
          <w:i/>
          <w:iCs/>
          <w:sz w:val="16"/>
          <w:szCs w:val="16"/>
        </w:rPr>
        <w:t xml:space="preserve"> </w:t>
      </w:r>
      <w:proofErr w:type="spellStart"/>
      <w:r w:rsidR="00B94D56" w:rsidRPr="0002571A">
        <w:rPr>
          <w:rFonts w:ascii="Courier New" w:hAnsi="Courier New" w:cs="Courier New"/>
          <w:i/>
          <w:iCs/>
          <w:sz w:val="16"/>
          <w:szCs w:val="16"/>
        </w:rPr>
        <w:t>modeling</w:t>
      </w:r>
      <w:proofErr w:type="spellEnd"/>
      <w:r w:rsidR="00B94D56" w:rsidRPr="0002571A">
        <w:rPr>
          <w:rFonts w:ascii="Courier New" w:hAnsi="Courier New" w:cs="Courier New"/>
          <w:sz w:val="16"/>
          <w:szCs w:val="16"/>
        </w:rPr>
        <w:t>)</w:t>
      </w:r>
    </w:p>
    <w:p w14:paraId="29C2A623" w14:textId="445B4B04" w:rsidR="00B94D56"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w:t>
      </w:r>
      <w:r w:rsidR="00B94D56" w:rsidRPr="0002571A">
        <w:rPr>
          <w:rFonts w:ascii="Courier New" w:hAnsi="Courier New" w:cs="Courier New"/>
          <w:sz w:val="16"/>
          <w:szCs w:val="16"/>
        </w:rPr>
        <w:t>NE</w:t>
      </w:r>
      <w:r w:rsidRPr="0002571A">
        <w:rPr>
          <w:rFonts w:ascii="Courier New" w:hAnsi="Courier New" w:cs="Courier New"/>
          <w:sz w:val="16"/>
          <w:szCs w:val="16"/>
        </w:rPr>
        <w:t xml:space="preserve">: </w:t>
      </w:r>
      <w:r w:rsidR="00B94D56" w:rsidRPr="0002571A">
        <w:rPr>
          <w:rFonts w:ascii="Courier New" w:hAnsi="Courier New" w:cs="Courier New"/>
          <w:sz w:val="16"/>
          <w:szCs w:val="16"/>
        </w:rPr>
        <w:t>Analiza glavnih komponent</w:t>
      </w:r>
    </w:p>
    <w:p w14:paraId="0238CC92" w14:textId="037BE18A"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w:t>
      </w:r>
      <w:r w:rsidR="00B94D56" w:rsidRPr="0002571A">
        <w:rPr>
          <w:rFonts w:ascii="Courier New" w:hAnsi="Courier New" w:cs="Courier New"/>
          <w:sz w:val="16"/>
          <w:szCs w:val="16"/>
        </w:rPr>
        <w:t>DA</w:t>
      </w:r>
      <w:r w:rsidRPr="0002571A">
        <w:rPr>
          <w:rFonts w:ascii="Courier New" w:hAnsi="Courier New" w:cs="Courier New"/>
          <w:sz w:val="16"/>
          <w:szCs w:val="16"/>
        </w:rPr>
        <w:t xml:space="preserve">: </w:t>
      </w:r>
    </w:p>
    <w:p w14:paraId="580CBB01" w14:textId="77777777"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Verjetnostno?</w:t>
      </w:r>
    </w:p>
    <w:p w14:paraId="7B6EF785" w14:textId="7C1323B4"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DA: </w:t>
      </w:r>
      <w:r w:rsidR="00B94D56" w:rsidRPr="0002571A">
        <w:rPr>
          <w:rFonts w:ascii="Courier New" w:hAnsi="Courier New" w:cs="Courier New"/>
          <w:sz w:val="16"/>
          <w:szCs w:val="16"/>
        </w:rPr>
        <w:t xml:space="preserve">Latentna </w:t>
      </w:r>
      <w:proofErr w:type="spellStart"/>
      <w:r w:rsidR="00B94D56" w:rsidRPr="0002571A">
        <w:rPr>
          <w:rFonts w:ascii="Courier New" w:hAnsi="Courier New" w:cs="Courier New"/>
          <w:sz w:val="16"/>
          <w:szCs w:val="16"/>
        </w:rPr>
        <w:t>Dicihletova</w:t>
      </w:r>
      <w:proofErr w:type="spellEnd"/>
      <w:r w:rsidR="00B94D56" w:rsidRPr="0002571A">
        <w:rPr>
          <w:rFonts w:ascii="Courier New" w:hAnsi="Courier New" w:cs="Courier New"/>
          <w:sz w:val="16"/>
          <w:szCs w:val="16"/>
        </w:rPr>
        <w:t xml:space="preserve"> analiza</w:t>
      </w:r>
    </w:p>
    <w:p w14:paraId="6B1A9835" w14:textId="09E074AB"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NE: </w:t>
      </w:r>
      <w:r w:rsidR="00B94D56" w:rsidRPr="0002571A">
        <w:rPr>
          <w:rFonts w:ascii="Courier New" w:hAnsi="Courier New" w:cs="Courier New"/>
          <w:sz w:val="16"/>
          <w:szCs w:val="16"/>
        </w:rPr>
        <w:t>Singularna vrednostna dekompozicija</w:t>
      </w:r>
    </w:p>
    <w:p w14:paraId="764E22DC" w14:textId="77777777"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NE:</w:t>
      </w:r>
    </w:p>
    <w:p w14:paraId="2E9C4AA2" w14:textId="77777777"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Imate odzive?</w:t>
      </w:r>
    </w:p>
    <w:p w14:paraId="3CE7F44E" w14:textId="462F9711" w:rsidR="00237BF4" w:rsidRPr="0002571A" w:rsidRDefault="00237BF4" w:rsidP="004B15BA">
      <w:pPr>
        <w:spacing w:line="240" w:lineRule="auto"/>
        <w:ind w:left="2160" w:hanging="2160"/>
        <w:rPr>
          <w:rFonts w:ascii="Courier New" w:hAnsi="Courier New" w:cs="Courier New"/>
          <w:sz w:val="16"/>
          <w:szCs w:val="16"/>
        </w:rPr>
      </w:pPr>
      <w:r w:rsidRPr="0002571A">
        <w:rPr>
          <w:rFonts w:ascii="Courier New" w:hAnsi="Courier New" w:cs="Courier New"/>
          <w:sz w:val="16"/>
          <w:szCs w:val="16"/>
        </w:rPr>
        <w:t xml:space="preserve">            ├── NE</w:t>
      </w:r>
      <w:r w:rsidR="004B15BA" w:rsidRPr="0002571A">
        <w:rPr>
          <w:rFonts w:ascii="Courier New" w:hAnsi="Courier New" w:cs="Courier New"/>
          <w:sz w:val="16"/>
          <w:szCs w:val="16"/>
        </w:rPr>
        <w:t xml:space="preserve"> </w:t>
      </w:r>
      <w:r w:rsidR="004B15BA" w:rsidRPr="0002571A">
        <w:rPr>
          <w:rFonts w:ascii="Courier New" w:hAnsi="Courier New" w:cs="Courier New"/>
          <w:sz w:val="16"/>
          <w:szCs w:val="16"/>
        </w:rPr>
        <w:tab/>
        <w:t xml:space="preserve">(s tem je mišljeno, če sploh obstajajo različne kategorije kamor razvrščamo. Pri </w:t>
      </w:r>
      <w:proofErr w:type="spellStart"/>
      <w:r w:rsidR="004B15BA" w:rsidRPr="0002571A">
        <w:rPr>
          <w:rFonts w:ascii="Courier New" w:hAnsi="Courier New" w:cs="Courier New"/>
          <w:sz w:val="16"/>
          <w:szCs w:val="16"/>
        </w:rPr>
        <w:t>gručenju</w:t>
      </w:r>
      <w:proofErr w:type="spellEnd"/>
      <w:r w:rsidR="004B15BA" w:rsidRPr="0002571A">
        <w:rPr>
          <w:rFonts w:ascii="Courier New" w:hAnsi="Courier New" w:cs="Courier New"/>
          <w:sz w:val="16"/>
          <w:szCs w:val="16"/>
        </w:rPr>
        <w:t xml:space="preserve"> v </w:t>
      </w:r>
      <w:r w:rsidR="004B15BA" w:rsidRPr="0002571A">
        <w:rPr>
          <w:rFonts w:ascii="Courier New" w:hAnsi="Courier New" w:cs="Courier New"/>
          <w:sz w:val="16"/>
          <w:szCs w:val="16"/>
          <w:highlight w:val="green"/>
        </w:rPr>
        <w:t>poglavju x</w:t>
      </w:r>
      <w:r w:rsidR="004B15BA" w:rsidRPr="0002571A">
        <w:rPr>
          <w:rFonts w:ascii="Courier New" w:hAnsi="Courier New" w:cs="Courier New"/>
          <w:sz w:val="16"/>
          <w:szCs w:val="16"/>
        </w:rPr>
        <w:t xml:space="preserve"> npr. tega nismo imeli) – S tem</w:t>
      </w:r>
      <w:r w:rsidR="00677E50" w:rsidRPr="0002571A">
        <w:rPr>
          <w:rFonts w:ascii="Courier New" w:hAnsi="Courier New" w:cs="Courier New"/>
          <w:sz w:val="16"/>
          <w:szCs w:val="16"/>
        </w:rPr>
        <w:t xml:space="preserve"> </w:t>
      </w:r>
      <w:r w:rsidR="004B15BA" w:rsidRPr="0002571A">
        <w:rPr>
          <w:rFonts w:ascii="Courier New" w:hAnsi="Courier New" w:cs="Courier New"/>
          <w:sz w:val="16"/>
          <w:szCs w:val="16"/>
        </w:rPr>
        <w:t xml:space="preserve">pridemo v nenadzorovano učenje: </w:t>
      </w:r>
      <w:proofErr w:type="spellStart"/>
      <w:r w:rsidR="004B15BA" w:rsidRPr="0002571A">
        <w:rPr>
          <w:rFonts w:ascii="Courier New" w:hAnsi="Courier New" w:cs="Courier New"/>
          <w:sz w:val="16"/>
          <w:szCs w:val="16"/>
        </w:rPr>
        <w:t>gručenje</w:t>
      </w:r>
      <w:proofErr w:type="spellEnd"/>
      <w:r w:rsidRPr="0002571A">
        <w:rPr>
          <w:rFonts w:ascii="Courier New" w:hAnsi="Courier New" w:cs="Courier New"/>
          <w:sz w:val="16"/>
          <w:szCs w:val="16"/>
        </w:rPr>
        <w:t>:</w:t>
      </w:r>
    </w:p>
    <w:p w14:paraId="29942ACE" w14:textId="1984A5C3"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w:t>
      </w:r>
      <w:r w:rsidR="004B15BA" w:rsidRPr="0002571A">
        <w:rPr>
          <w:rFonts w:ascii="Courier New" w:hAnsi="Courier New" w:cs="Courier New"/>
          <w:sz w:val="16"/>
          <w:szCs w:val="16"/>
        </w:rPr>
        <w:t>Hierarhično?</w:t>
      </w:r>
    </w:p>
    <w:p w14:paraId="343AEBD7" w14:textId="25F37725"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w:t>
      </w:r>
      <w:r w:rsidR="004B15BA" w:rsidRPr="0002571A">
        <w:rPr>
          <w:rFonts w:ascii="Courier New" w:hAnsi="Courier New" w:cs="Courier New"/>
          <w:sz w:val="16"/>
          <w:szCs w:val="16"/>
        </w:rPr>
        <w:t>DA: Hierarhično razvrščanje</w:t>
      </w:r>
    </w:p>
    <w:p w14:paraId="53766A20" w14:textId="20BBDB01"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w:t>
      </w:r>
      <w:r w:rsidR="00677E50" w:rsidRPr="0002571A">
        <w:rPr>
          <w:rFonts w:ascii="Courier New" w:hAnsi="Courier New" w:cs="Courier New"/>
          <w:sz w:val="16"/>
          <w:szCs w:val="16"/>
        </w:rPr>
        <w:t xml:space="preserve">└── </w:t>
      </w:r>
      <w:r w:rsidR="004B15BA" w:rsidRPr="0002571A">
        <w:rPr>
          <w:rFonts w:ascii="Courier New" w:hAnsi="Courier New" w:cs="Courier New"/>
          <w:sz w:val="16"/>
          <w:szCs w:val="16"/>
        </w:rPr>
        <w:t>NE</w:t>
      </w:r>
    </w:p>
    <w:p w14:paraId="00D2315C" w14:textId="46D61A61"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w:t>
      </w:r>
      <w:r w:rsidR="004B15BA" w:rsidRPr="0002571A">
        <w:rPr>
          <w:rFonts w:ascii="Courier New" w:hAnsi="Courier New" w:cs="Courier New"/>
          <w:sz w:val="16"/>
          <w:szCs w:val="16"/>
        </w:rPr>
        <w:t xml:space="preserve">Vemo, </w:t>
      </w:r>
      <w:r w:rsidR="00677E50" w:rsidRPr="0002571A">
        <w:rPr>
          <w:rFonts w:ascii="Courier New" w:hAnsi="Courier New" w:cs="Courier New"/>
          <w:sz w:val="16"/>
          <w:szCs w:val="16"/>
        </w:rPr>
        <w:t>k</w:t>
      </w:r>
      <w:r w:rsidR="004B15BA" w:rsidRPr="0002571A">
        <w:rPr>
          <w:rFonts w:ascii="Courier New" w:hAnsi="Courier New" w:cs="Courier New"/>
          <w:sz w:val="16"/>
          <w:szCs w:val="16"/>
        </w:rPr>
        <w:t>oliko skupin želimo?</w:t>
      </w:r>
    </w:p>
    <w:p w14:paraId="1ABC40D5" w14:textId="1EBED3E1"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w:t>
      </w:r>
      <w:r w:rsidR="004B15BA" w:rsidRPr="0002571A">
        <w:rPr>
          <w:rFonts w:ascii="Courier New" w:hAnsi="Courier New" w:cs="Courier New"/>
          <w:sz w:val="16"/>
          <w:szCs w:val="16"/>
        </w:rPr>
        <w:t>├── NE: DBSCAN</w:t>
      </w:r>
    </w:p>
    <w:p w14:paraId="430FFDE0" w14:textId="374531F4"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w:t>
      </w:r>
      <w:r w:rsidR="00677E50" w:rsidRPr="0002571A">
        <w:rPr>
          <w:rFonts w:ascii="Courier New" w:hAnsi="Courier New" w:cs="Courier New"/>
          <w:sz w:val="16"/>
          <w:szCs w:val="16"/>
        </w:rPr>
        <w:t xml:space="preserve">└── </w:t>
      </w:r>
      <w:r w:rsidRPr="0002571A">
        <w:rPr>
          <w:rFonts w:ascii="Courier New" w:hAnsi="Courier New" w:cs="Courier New"/>
          <w:sz w:val="16"/>
          <w:szCs w:val="16"/>
        </w:rPr>
        <w:t>DA:</w:t>
      </w:r>
    </w:p>
    <w:p w14:paraId="578B5F31" w14:textId="567EFF53"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w:t>
      </w:r>
      <w:r w:rsidR="004B15BA" w:rsidRPr="0002571A">
        <w:rPr>
          <w:rFonts w:ascii="Courier New" w:hAnsi="Courier New" w:cs="Courier New"/>
          <w:sz w:val="16"/>
          <w:szCs w:val="16"/>
        </w:rPr>
        <w:t>Imamo kategorične spremenljivke?</w:t>
      </w:r>
    </w:p>
    <w:p w14:paraId="18CFB0AC" w14:textId="41CA2AD1"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w:t>
      </w:r>
      <w:r w:rsidR="00677E50" w:rsidRPr="0002571A">
        <w:rPr>
          <w:rFonts w:ascii="Courier New" w:hAnsi="Courier New" w:cs="Courier New"/>
          <w:sz w:val="16"/>
          <w:szCs w:val="16"/>
        </w:rPr>
        <w:tab/>
      </w:r>
      <w:r w:rsidR="004B15BA" w:rsidRPr="0002571A">
        <w:rPr>
          <w:rFonts w:ascii="Courier New" w:hAnsi="Courier New" w:cs="Courier New"/>
          <w:sz w:val="16"/>
          <w:szCs w:val="16"/>
        </w:rPr>
        <w:t>├── DA: k-</w:t>
      </w:r>
      <w:proofErr w:type="spellStart"/>
      <w:r w:rsidR="004B15BA" w:rsidRPr="0002571A">
        <w:rPr>
          <w:rFonts w:ascii="Courier New" w:hAnsi="Courier New" w:cs="Courier New"/>
          <w:sz w:val="16"/>
          <w:szCs w:val="16"/>
        </w:rPr>
        <w:t>modes</w:t>
      </w:r>
      <w:proofErr w:type="spellEnd"/>
    </w:p>
    <w:p w14:paraId="72B9701A" w14:textId="1120DE65"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w:t>
      </w:r>
      <w:r w:rsidR="00677E50" w:rsidRPr="0002571A">
        <w:rPr>
          <w:rFonts w:ascii="Courier New" w:hAnsi="Courier New" w:cs="Courier New"/>
          <w:sz w:val="16"/>
          <w:szCs w:val="16"/>
        </w:rPr>
        <w:tab/>
        <w:t xml:space="preserve">└── </w:t>
      </w:r>
      <w:r w:rsidR="004B15BA" w:rsidRPr="0002571A">
        <w:rPr>
          <w:rFonts w:ascii="Courier New" w:hAnsi="Courier New" w:cs="Courier New"/>
          <w:sz w:val="16"/>
          <w:szCs w:val="16"/>
        </w:rPr>
        <w:t>NE</w:t>
      </w:r>
    </w:p>
    <w:p w14:paraId="4F0E896F" w14:textId="62C81C63"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lastRenderedPageBreak/>
        <w:t xml:space="preserve">            │                          </w:t>
      </w:r>
      <w:r w:rsidR="00677E50" w:rsidRPr="0002571A">
        <w:rPr>
          <w:rFonts w:ascii="Courier New" w:hAnsi="Courier New" w:cs="Courier New"/>
          <w:sz w:val="16"/>
          <w:szCs w:val="16"/>
        </w:rPr>
        <w:tab/>
      </w:r>
      <w:r w:rsidRPr="0002571A">
        <w:rPr>
          <w:rFonts w:ascii="Courier New" w:hAnsi="Courier New" w:cs="Courier New"/>
          <w:sz w:val="16"/>
          <w:szCs w:val="16"/>
        </w:rPr>
        <w:t xml:space="preserve">└── </w:t>
      </w:r>
      <w:r w:rsidR="004B15BA" w:rsidRPr="0002571A">
        <w:rPr>
          <w:rFonts w:ascii="Courier New" w:hAnsi="Courier New" w:cs="Courier New"/>
          <w:sz w:val="16"/>
          <w:szCs w:val="16"/>
        </w:rPr>
        <w:t>Verjetnostno:</w:t>
      </w:r>
    </w:p>
    <w:p w14:paraId="13F798E2" w14:textId="61DD9EE2" w:rsidR="004B15BA" w:rsidRPr="0002571A" w:rsidRDefault="00677E50"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w:t>
      </w:r>
      <w:r w:rsidR="004B15BA" w:rsidRPr="0002571A">
        <w:rPr>
          <w:rFonts w:ascii="Courier New" w:hAnsi="Courier New" w:cs="Courier New"/>
          <w:sz w:val="16"/>
          <w:szCs w:val="16"/>
        </w:rPr>
        <w:tab/>
      </w:r>
      <w:r w:rsidR="004B15BA" w:rsidRPr="0002571A">
        <w:rPr>
          <w:rFonts w:ascii="Courier New" w:hAnsi="Courier New" w:cs="Courier New"/>
          <w:sz w:val="16"/>
          <w:szCs w:val="16"/>
        </w:rPr>
        <w:tab/>
      </w:r>
      <w:r w:rsidR="004B15BA" w:rsidRPr="0002571A">
        <w:rPr>
          <w:rFonts w:ascii="Courier New" w:hAnsi="Courier New" w:cs="Courier New"/>
          <w:sz w:val="16"/>
          <w:szCs w:val="16"/>
        </w:rPr>
        <w:tab/>
      </w:r>
      <w:r w:rsidR="004B15BA" w:rsidRPr="0002571A">
        <w:rPr>
          <w:rFonts w:ascii="Courier New" w:hAnsi="Courier New" w:cs="Courier New"/>
          <w:sz w:val="16"/>
          <w:szCs w:val="16"/>
        </w:rPr>
        <w:tab/>
      </w:r>
      <w:r w:rsidR="004B15BA" w:rsidRPr="0002571A">
        <w:rPr>
          <w:rFonts w:ascii="Courier New" w:hAnsi="Courier New" w:cs="Courier New"/>
          <w:sz w:val="16"/>
          <w:szCs w:val="16"/>
        </w:rPr>
        <w:tab/>
      </w:r>
      <w:r w:rsidRPr="0002571A">
        <w:rPr>
          <w:rFonts w:ascii="Courier New" w:hAnsi="Courier New" w:cs="Courier New"/>
          <w:sz w:val="16"/>
          <w:szCs w:val="16"/>
        </w:rPr>
        <w:tab/>
      </w:r>
      <w:r w:rsidR="004B15BA" w:rsidRPr="0002571A">
        <w:rPr>
          <w:rFonts w:ascii="Courier New" w:hAnsi="Courier New" w:cs="Courier New"/>
          <w:sz w:val="16"/>
          <w:szCs w:val="16"/>
        </w:rPr>
        <w:t>├── NE: k-</w:t>
      </w:r>
      <w:proofErr w:type="spellStart"/>
      <w:r w:rsidR="004B15BA" w:rsidRPr="0002571A">
        <w:rPr>
          <w:rFonts w:ascii="Courier New" w:hAnsi="Courier New" w:cs="Courier New"/>
          <w:sz w:val="16"/>
          <w:szCs w:val="16"/>
        </w:rPr>
        <w:t>means</w:t>
      </w:r>
      <w:proofErr w:type="spellEnd"/>
    </w:p>
    <w:p w14:paraId="22775B5E" w14:textId="0E267468" w:rsidR="004B15BA" w:rsidRPr="0002571A" w:rsidRDefault="00677E50"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w:t>
      </w:r>
      <w:r w:rsidR="004B15BA" w:rsidRPr="0002571A">
        <w:rPr>
          <w:rFonts w:ascii="Courier New" w:hAnsi="Courier New" w:cs="Courier New"/>
          <w:sz w:val="16"/>
          <w:szCs w:val="16"/>
        </w:rPr>
        <w:tab/>
      </w:r>
      <w:r w:rsidR="004B15BA" w:rsidRPr="0002571A">
        <w:rPr>
          <w:rFonts w:ascii="Courier New" w:hAnsi="Courier New" w:cs="Courier New"/>
          <w:sz w:val="16"/>
          <w:szCs w:val="16"/>
        </w:rPr>
        <w:tab/>
      </w:r>
      <w:r w:rsidR="004B15BA" w:rsidRPr="0002571A">
        <w:rPr>
          <w:rFonts w:ascii="Courier New" w:hAnsi="Courier New" w:cs="Courier New"/>
          <w:sz w:val="16"/>
          <w:szCs w:val="16"/>
        </w:rPr>
        <w:tab/>
      </w:r>
      <w:r w:rsidRPr="0002571A">
        <w:rPr>
          <w:rFonts w:ascii="Courier New" w:hAnsi="Courier New" w:cs="Courier New"/>
          <w:sz w:val="16"/>
          <w:szCs w:val="16"/>
        </w:rPr>
        <w:tab/>
      </w:r>
      <w:r w:rsidRPr="0002571A">
        <w:rPr>
          <w:rFonts w:ascii="Courier New" w:hAnsi="Courier New" w:cs="Courier New"/>
          <w:sz w:val="16"/>
          <w:szCs w:val="16"/>
        </w:rPr>
        <w:tab/>
        <w:t xml:space="preserve">└── </w:t>
      </w:r>
      <w:r w:rsidR="004B15BA" w:rsidRPr="0002571A">
        <w:rPr>
          <w:rFonts w:ascii="Courier New" w:hAnsi="Courier New" w:cs="Courier New"/>
          <w:sz w:val="16"/>
          <w:szCs w:val="16"/>
        </w:rPr>
        <w:t>DA: GMM</w:t>
      </w:r>
    </w:p>
    <w:p w14:paraId="68CEE3D0" w14:textId="77777777"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DA:</w:t>
      </w:r>
    </w:p>
    <w:p w14:paraId="6406A1B7" w14:textId="77777777"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Napovedovanje številsko?</w:t>
      </w:r>
    </w:p>
    <w:p w14:paraId="6D76CCAF" w14:textId="77777777"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NE: </w:t>
      </w:r>
    </w:p>
    <w:p w14:paraId="0197424D" w14:textId="77777777"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Nadzorovano učenje: Klasifikacija</w:t>
      </w:r>
    </w:p>
    <w:p w14:paraId="22D726AB" w14:textId="2ED9284B"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w:t>
      </w:r>
      <w:r w:rsidR="0020094C" w:rsidRPr="0002571A">
        <w:rPr>
          <w:rFonts w:ascii="Courier New" w:hAnsi="Courier New" w:cs="Courier New"/>
          <w:sz w:val="16"/>
          <w:szCs w:val="16"/>
        </w:rPr>
        <w:t xml:space="preserve">Prednost </w:t>
      </w:r>
      <w:r w:rsidR="00543B1C" w:rsidRPr="0002571A">
        <w:rPr>
          <w:rFonts w:ascii="Courier New" w:hAnsi="Courier New" w:cs="Courier New"/>
          <w:sz w:val="16"/>
          <w:szCs w:val="16"/>
        </w:rPr>
        <w:t>hitrosti</w:t>
      </w:r>
      <w:r w:rsidR="0020094C" w:rsidRPr="0002571A">
        <w:rPr>
          <w:rFonts w:ascii="Courier New" w:hAnsi="Courier New" w:cs="Courier New"/>
          <w:sz w:val="16"/>
          <w:szCs w:val="16"/>
        </w:rPr>
        <w:t xml:space="preserve"> ali natančnosti</w:t>
      </w:r>
    </w:p>
    <w:p w14:paraId="55D1BC3C" w14:textId="39773912" w:rsidR="0020094C"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w:t>
      </w:r>
      <w:r w:rsidR="0020094C" w:rsidRPr="0002571A">
        <w:rPr>
          <w:rFonts w:ascii="Courier New" w:hAnsi="Courier New" w:cs="Courier New"/>
          <w:sz w:val="16"/>
          <w:szCs w:val="16"/>
        </w:rPr>
        <w:t>Natančnost</w:t>
      </w:r>
      <w:r w:rsidRPr="0002571A">
        <w:rPr>
          <w:rFonts w:ascii="Courier New" w:hAnsi="Courier New" w:cs="Courier New"/>
          <w:sz w:val="16"/>
          <w:szCs w:val="16"/>
        </w:rPr>
        <w:t>:</w:t>
      </w:r>
    </w:p>
    <w:p w14:paraId="35643B6E" w14:textId="2DD54979" w:rsidR="0020094C" w:rsidRPr="0002571A" w:rsidRDefault="00677E50" w:rsidP="00677E50">
      <w:pPr>
        <w:spacing w:line="240" w:lineRule="auto"/>
        <w:ind w:left="1440"/>
        <w:rPr>
          <w:rFonts w:ascii="Courier New" w:hAnsi="Courier New" w:cs="Courier New"/>
          <w:sz w:val="16"/>
          <w:szCs w:val="16"/>
        </w:rPr>
      </w:pPr>
      <w:r w:rsidRPr="0002571A">
        <w:rPr>
          <w:rFonts w:ascii="Courier New" w:hAnsi="Courier New" w:cs="Courier New"/>
          <w:sz w:val="16"/>
          <w:szCs w:val="16"/>
        </w:rPr>
        <w:t xml:space="preserve">     │          </w:t>
      </w:r>
      <w:r w:rsidR="0020094C" w:rsidRPr="0002571A">
        <w:rPr>
          <w:rFonts w:ascii="Courier New" w:hAnsi="Courier New" w:cs="Courier New"/>
          <w:sz w:val="16"/>
          <w:szCs w:val="16"/>
        </w:rPr>
        <w:t>├──</w:t>
      </w:r>
      <w:r w:rsidR="00237BF4" w:rsidRPr="0002571A">
        <w:rPr>
          <w:rFonts w:ascii="Courier New" w:hAnsi="Courier New" w:cs="Courier New"/>
          <w:sz w:val="16"/>
          <w:szCs w:val="16"/>
        </w:rPr>
        <w:t xml:space="preserve"> </w:t>
      </w:r>
      <w:r w:rsidRPr="0002571A">
        <w:rPr>
          <w:rFonts w:ascii="Courier New" w:hAnsi="Courier New" w:cs="Courier New"/>
          <w:sz w:val="16"/>
          <w:szCs w:val="16"/>
        </w:rPr>
        <w:t xml:space="preserve">Jedrni </w:t>
      </w:r>
      <w:r w:rsidR="0020094C" w:rsidRPr="0002571A">
        <w:rPr>
          <w:rFonts w:ascii="Courier New" w:hAnsi="Courier New" w:cs="Courier New"/>
          <w:sz w:val="16"/>
          <w:szCs w:val="16"/>
        </w:rPr>
        <w:t>SVM</w:t>
      </w:r>
    </w:p>
    <w:p w14:paraId="4DBF1E67" w14:textId="1107A671" w:rsidR="0020094C" w:rsidRPr="0002571A" w:rsidRDefault="00677E50" w:rsidP="00677E50">
      <w:pPr>
        <w:spacing w:line="240" w:lineRule="auto"/>
        <w:ind w:left="720" w:firstLine="720"/>
        <w:rPr>
          <w:rFonts w:ascii="Courier New" w:hAnsi="Courier New" w:cs="Courier New"/>
          <w:sz w:val="16"/>
          <w:szCs w:val="16"/>
        </w:rPr>
      </w:pPr>
      <w:r w:rsidRPr="0002571A">
        <w:rPr>
          <w:rFonts w:ascii="Courier New" w:hAnsi="Courier New" w:cs="Courier New"/>
          <w:sz w:val="16"/>
          <w:szCs w:val="16"/>
        </w:rPr>
        <w:t xml:space="preserve">     │   </w:t>
      </w:r>
      <w:r w:rsidRPr="0002571A">
        <w:rPr>
          <w:rFonts w:ascii="Courier New" w:hAnsi="Courier New" w:cs="Courier New"/>
          <w:sz w:val="16"/>
          <w:szCs w:val="16"/>
        </w:rPr>
        <w:tab/>
      </w:r>
      <w:r w:rsidRPr="0002571A">
        <w:rPr>
          <w:rFonts w:ascii="Courier New" w:hAnsi="Courier New" w:cs="Courier New"/>
          <w:sz w:val="16"/>
          <w:szCs w:val="16"/>
        </w:rPr>
        <w:tab/>
      </w:r>
      <w:r w:rsidR="0020094C" w:rsidRPr="0002571A">
        <w:rPr>
          <w:rFonts w:ascii="Courier New" w:hAnsi="Courier New" w:cs="Courier New"/>
          <w:sz w:val="16"/>
          <w:szCs w:val="16"/>
        </w:rPr>
        <w:t>├── RF</w:t>
      </w:r>
    </w:p>
    <w:p w14:paraId="37EBB2A4" w14:textId="129FC200" w:rsidR="0020094C" w:rsidRPr="0002571A" w:rsidRDefault="00677E50" w:rsidP="00677E50">
      <w:pPr>
        <w:spacing w:line="240" w:lineRule="auto"/>
        <w:ind w:left="720" w:firstLine="720"/>
        <w:rPr>
          <w:rFonts w:ascii="Courier New" w:hAnsi="Courier New" w:cs="Courier New"/>
          <w:sz w:val="16"/>
          <w:szCs w:val="16"/>
        </w:rPr>
      </w:pPr>
      <w:r w:rsidRPr="0002571A">
        <w:rPr>
          <w:rFonts w:ascii="Courier New" w:hAnsi="Courier New" w:cs="Courier New"/>
          <w:sz w:val="16"/>
          <w:szCs w:val="16"/>
        </w:rPr>
        <w:t xml:space="preserve">     │   </w:t>
      </w:r>
      <w:r w:rsidRPr="0002571A">
        <w:rPr>
          <w:rFonts w:ascii="Courier New" w:hAnsi="Courier New" w:cs="Courier New"/>
          <w:sz w:val="16"/>
          <w:szCs w:val="16"/>
        </w:rPr>
        <w:tab/>
      </w:r>
      <w:r w:rsidRPr="0002571A">
        <w:rPr>
          <w:rFonts w:ascii="Courier New" w:hAnsi="Courier New" w:cs="Courier New"/>
          <w:sz w:val="16"/>
          <w:szCs w:val="16"/>
        </w:rPr>
        <w:tab/>
      </w:r>
      <w:r w:rsidR="0020094C" w:rsidRPr="0002571A">
        <w:rPr>
          <w:rFonts w:ascii="Courier New" w:hAnsi="Courier New" w:cs="Courier New"/>
          <w:sz w:val="16"/>
          <w:szCs w:val="16"/>
        </w:rPr>
        <w:t>├── Nevronske mreže</w:t>
      </w:r>
    </w:p>
    <w:p w14:paraId="32F3256C" w14:textId="15E24741" w:rsidR="00237BF4" w:rsidRPr="0002571A" w:rsidRDefault="00677E50" w:rsidP="00677E50">
      <w:pPr>
        <w:spacing w:line="240" w:lineRule="auto"/>
        <w:ind w:left="720" w:firstLine="720"/>
        <w:rPr>
          <w:rFonts w:ascii="Courier New" w:hAnsi="Courier New" w:cs="Courier New"/>
          <w:sz w:val="16"/>
          <w:szCs w:val="16"/>
        </w:rPr>
      </w:pPr>
      <w:r w:rsidRPr="0002571A">
        <w:rPr>
          <w:rFonts w:ascii="Courier New" w:hAnsi="Courier New" w:cs="Courier New"/>
          <w:sz w:val="16"/>
          <w:szCs w:val="16"/>
        </w:rPr>
        <w:t xml:space="preserve">     │   </w:t>
      </w:r>
      <w:r w:rsidRPr="0002571A">
        <w:rPr>
          <w:rFonts w:ascii="Courier New" w:hAnsi="Courier New" w:cs="Courier New"/>
          <w:sz w:val="16"/>
          <w:szCs w:val="16"/>
        </w:rPr>
        <w:tab/>
      </w:r>
      <w:r w:rsidRPr="0002571A">
        <w:rPr>
          <w:rFonts w:ascii="Courier New" w:hAnsi="Courier New" w:cs="Courier New"/>
          <w:sz w:val="16"/>
          <w:szCs w:val="16"/>
        </w:rPr>
        <w:tab/>
      </w:r>
      <w:r w:rsidR="0020094C" w:rsidRPr="0002571A">
        <w:rPr>
          <w:rFonts w:ascii="Courier New" w:hAnsi="Courier New" w:cs="Courier New"/>
          <w:sz w:val="16"/>
          <w:szCs w:val="16"/>
        </w:rPr>
        <w:t>└── GB</w:t>
      </w:r>
    </w:p>
    <w:p w14:paraId="34EF6129" w14:textId="6F415C1A"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w:t>
      </w:r>
      <w:r w:rsidR="0020094C" w:rsidRPr="0002571A">
        <w:rPr>
          <w:rFonts w:ascii="Courier New" w:hAnsi="Courier New" w:cs="Courier New"/>
          <w:sz w:val="16"/>
          <w:szCs w:val="16"/>
        </w:rPr>
        <w:t>Hitrost</w:t>
      </w:r>
      <w:r w:rsidRPr="0002571A">
        <w:rPr>
          <w:rFonts w:ascii="Courier New" w:hAnsi="Courier New" w:cs="Courier New"/>
          <w:sz w:val="16"/>
          <w:szCs w:val="16"/>
        </w:rPr>
        <w:t>:</w:t>
      </w:r>
    </w:p>
    <w:p w14:paraId="5E6F3793" w14:textId="5F9842A3"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w:t>
      </w:r>
      <w:r w:rsidR="0020094C" w:rsidRPr="0002571A">
        <w:rPr>
          <w:rFonts w:ascii="Courier New" w:hAnsi="Courier New" w:cs="Courier New"/>
          <w:sz w:val="16"/>
          <w:szCs w:val="16"/>
        </w:rPr>
        <w:t>Želimo model interpretirati</w:t>
      </w:r>
      <w:r w:rsidRPr="0002571A">
        <w:rPr>
          <w:rFonts w:ascii="Courier New" w:hAnsi="Courier New" w:cs="Courier New"/>
          <w:sz w:val="16"/>
          <w:szCs w:val="16"/>
        </w:rPr>
        <w:t>?</w:t>
      </w:r>
    </w:p>
    <w:p w14:paraId="6BB3E425" w14:textId="412FBDFC"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DA:</w:t>
      </w:r>
    </w:p>
    <w:p w14:paraId="6F444A96" w14:textId="3C87CF7D"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 </w:t>
      </w:r>
      <w:r w:rsidR="00677E50" w:rsidRPr="0002571A">
        <w:rPr>
          <w:rFonts w:ascii="Courier New" w:hAnsi="Courier New" w:cs="Courier New"/>
          <w:sz w:val="16"/>
          <w:szCs w:val="16"/>
        </w:rPr>
        <w:t>DT</w:t>
      </w:r>
    </w:p>
    <w:p w14:paraId="29EE531B" w14:textId="110D0BBB"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 </w:t>
      </w:r>
      <w:r w:rsidR="00677E50" w:rsidRPr="0002571A">
        <w:rPr>
          <w:rFonts w:ascii="Courier New" w:hAnsi="Courier New" w:cs="Courier New"/>
          <w:sz w:val="16"/>
          <w:szCs w:val="16"/>
        </w:rPr>
        <w:t>LR</w:t>
      </w:r>
    </w:p>
    <w:p w14:paraId="36F6FAF7" w14:textId="52152A85"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NE:</w:t>
      </w:r>
    </w:p>
    <w:p w14:paraId="3C06AC7F" w14:textId="06D5C5E2"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w:t>
      </w:r>
      <w:r w:rsidR="0020094C" w:rsidRPr="0002571A">
        <w:rPr>
          <w:rFonts w:ascii="Courier New" w:hAnsi="Courier New" w:cs="Courier New"/>
          <w:sz w:val="16"/>
          <w:szCs w:val="16"/>
        </w:rPr>
        <w:t>Je nabor podatkov velik?</w:t>
      </w:r>
    </w:p>
    <w:p w14:paraId="67146B03" w14:textId="5611E046"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w:t>
      </w:r>
      <w:r w:rsidR="0020094C" w:rsidRPr="0002571A">
        <w:rPr>
          <w:rFonts w:ascii="Courier New" w:hAnsi="Courier New" w:cs="Courier New"/>
          <w:sz w:val="16"/>
          <w:szCs w:val="16"/>
        </w:rPr>
        <w:t>DA: NB</w:t>
      </w:r>
    </w:p>
    <w:p w14:paraId="4195E123" w14:textId="38BA1705"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w:t>
      </w:r>
      <w:r w:rsidR="0020094C" w:rsidRPr="0002571A">
        <w:rPr>
          <w:rFonts w:ascii="Courier New" w:hAnsi="Courier New" w:cs="Courier New"/>
          <w:sz w:val="16"/>
          <w:szCs w:val="16"/>
        </w:rPr>
        <w:t>NE</w:t>
      </w:r>
      <w:r w:rsidRPr="0002571A">
        <w:rPr>
          <w:rFonts w:ascii="Courier New" w:hAnsi="Courier New" w:cs="Courier New"/>
          <w:sz w:val="16"/>
          <w:szCs w:val="16"/>
        </w:rPr>
        <w:t xml:space="preserve"> </w:t>
      </w:r>
    </w:p>
    <w:p w14:paraId="2DEAE4C4" w14:textId="7A01F8FE"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w:t>
      </w:r>
      <w:r w:rsidR="0020094C" w:rsidRPr="0002571A">
        <w:rPr>
          <w:rFonts w:ascii="Courier New" w:hAnsi="Courier New" w:cs="Courier New"/>
          <w:sz w:val="16"/>
          <w:szCs w:val="16"/>
        </w:rPr>
        <w:t>Linearni SVM</w:t>
      </w:r>
    </w:p>
    <w:p w14:paraId="27570002" w14:textId="4E53A587"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 </w:t>
      </w:r>
      <w:r w:rsidR="0020094C" w:rsidRPr="0002571A">
        <w:rPr>
          <w:rFonts w:ascii="Courier New" w:hAnsi="Courier New" w:cs="Courier New"/>
          <w:sz w:val="16"/>
          <w:szCs w:val="16"/>
        </w:rPr>
        <w:t>NB</w:t>
      </w:r>
    </w:p>
    <w:p w14:paraId="23439189" w14:textId="77777777"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DA:</w:t>
      </w:r>
    </w:p>
    <w:p w14:paraId="7232FF9F" w14:textId="1DBC0784"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w:t>
      </w:r>
      <w:r w:rsidR="0020094C" w:rsidRPr="0002571A">
        <w:rPr>
          <w:rFonts w:ascii="Courier New" w:hAnsi="Courier New" w:cs="Courier New"/>
          <w:sz w:val="16"/>
          <w:szCs w:val="16"/>
        </w:rPr>
        <w:t>Prednost hitrosti ali natančnosti?</w:t>
      </w:r>
    </w:p>
    <w:p w14:paraId="29856236" w14:textId="5179047B"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Hitrost</w:t>
      </w:r>
    </w:p>
    <w:p w14:paraId="3B917BD6" w14:textId="38ADFDEC"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w:t>
      </w:r>
      <w:r w:rsidR="00677E50" w:rsidRPr="0002571A">
        <w:rPr>
          <w:rFonts w:ascii="Courier New" w:hAnsi="Courier New" w:cs="Courier New"/>
          <w:sz w:val="16"/>
          <w:szCs w:val="16"/>
        </w:rPr>
        <w:t>│</w:t>
      </w:r>
      <w:r w:rsidRPr="0002571A">
        <w:rPr>
          <w:rFonts w:ascii="Courier New" w:hAnsi="Courier New" w:cs="Courier New"/>
          <w:sz w:val="16"/>
          <w:szCs w:val="16"/>
        </w:rPr>
        <w:t xml:space="preserve">   </w:t>
      </w:r>
      <w:r w:rsidR="00677E50" w:rsidRPr="0002571A">
        <w:rPr>
          <w:rFonts w:ascii="Courier New" w:hAnsi="Courier New" w:cs="Courier New"/>
          <w:sz w:val="16"/>
          <w:szCs w:val="16"/>
        </w:rPr>
        <w:tab/>
      </w:r>
      <w:r w:rsidRPr="0002571A">
        <w:rPr>
          <w:rFonts w:ascii="Courier New" w:hAnsi="Courier New" w:cs="Courier New"/>
          <w:sz w:val="16"/>
          <w:szCs w:val="16"/>
        </w:rPr>
        <w:t xml:space="preserve">└── </w:t>
      </w:r>
      <w:r w:rsidR="001D1944" w:rsidRPr="0002571A">
        <w:rPr>
          <w:rFonts w:ascii="Courier New" w:hAnsi="Courier New" w:cs="Courier New"/>
          <w:sz w:val="16"/>
          <w:szCs w:val="16"/>
        </w:rPr>
        <w:t>DT</w:t>
      </w:r>
    </w:p>
    <w:p w14:paraId="57489230" w14:textId="11D9458C"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w:t>
      </w:r>
      <w:r w:rsidR="00677E50" w:rsidRPr="0002571A">
        <w:rPr>
          <w:rFonts w:ascii="Courier New" w:hAnsi="Courier New" w:cs="Courier New"/>
          <w:sz w:val="16"/>
          <w:szCs w:val="16"/>
        </w:rPr>
        <w:t>│</w:t>
      </w:r>
      <w:r w:rsidRPr="0002571A">
        <w:rPr>
          <w:rFonts w:ascii="Courier New" w:hAnsi="Courier New" w:cs="Courier New"/>
          <w:sz w:val="16"/>
          <w:szCs w:val="16"/>
        </w:rPr>
        <w:t xml:space="preserve">   </w:t>
      </w:r>
      <w:r w:rsidR="00677E50" w:rsidRPr="0002571A">
        <w:rPr>
          <w:rFonts w:ascii="Courier New" w:hAnsi="Courier New" w:cs="Courier New"/>
          <w:sz w:val="16"/>
          <w:szCs w:val="16"/>
        </w:rPr>
        <w:tab/>
      </w:r>
      <w:r w:rsidRPr="0002571A">
        <w:rPr>
          <w:rFonts w:ascii="Courier New" w:hAnsi="Courier New" w:cs="Courier New"/>
          <w:sz w:val="16"/>
          <w:szCs w:val="16"/>
        </w:rPr>
        <w:t xml:space="preserve">└── </w:t>
      </w:r>
      <w:r w:rsidR="001D1944" w:rsidRPr="0002571A">
        <w:rPr>
          <w:rFonts w:ascii="Courier New" w:hAnsi="Courier New" w:cs="Courier New"/>
          <w:sz w:val="16"/>
          <w:szCs w:val="16"/>
        </w:rPr>
        <w:t>LR</w:t>
      </w:r>
    </w:p>
    <w:p w14:paraId="161D264A" w14:textId="04AAB93A"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 NATANČNOST: </w:t>
      </w:r>
    </w:p>
    <w:p w14:paraId="7752991B" w14:textId="68AB3F98"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w:t>
      </w:r>
      <w:r w:rsidR="0020094C" w:rsidRPr="0002571A">
        <w:rPr>
          <w:rFonts w:ascii="Courier New" w:hAnsi="Courier New" w:cs="Courier New"/>
          <w:sz w:val="16"/>
          <w:szCs w:val="16"/>
        </w:rPr>
        <w:tab/>
      </w:r>
      <w:r w:rsidR="0020094C" w:rsidRPr="0002571A">
        <w:rPr>
          <w:rFonts w:ascii="Courier New" w:hAnsi="Courier New" w:cs="Courier New"/>
          <w:sz w:val="16"/>
          <w:szCs w:val="16"/>
        </w:rPr>
        <w:tab/>
      </w:r>
      <w:r w:rsidRPr="0002571A">
        <w:rPr>
          <w:rFonts w:ascii="Courier New" w:hAnsi="Courier New" w:cs="Courier New"/>
          <w:sz w:val="16"/>
          <w:szCs w:val="16"/>
        </w:rPr>
        <w:t xml:space="preserve">└── </w:t>
      </w:r>
      <w:r w:rsidR="001D1944" w:rsidRPr="0002571A">
        <w:rPr>
          <w:rFonts w:ascii="Courier New" w:hAnsi="Courier New" w:cs="Courier New"/>
          <w:sz w:val="16"/>
          <w:szCs w:val="16"/>
        </w:rPr>
        <w:t>RF</w:t>
      </w:r>
    </w:p>
    <w:p w14:paraId="36C891CD" w14:textId="4F54EF8E"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w:t>
      </w:r>
      <w:r w:rsidR="0020094C" w:rsidRPr="0002571A">
        <w:rPr>
          <w:rFonts w:ascii="Courier New" w:hAnsi="Courier New" w:cs="Courier New"/>
          <w:sz w:val="16"/>
          <w:szCs w:val="16"/>
        </w:rPr>
        <w:tab/>
        <w:t xml:space="preserve">└── </w:t>
      </w:r>
      <w:r w:rsidRPr="0002571A">
        <w:rPr>
          <w:rFonts w:ascii="Courier New" w:hAnsi="Courier New" w:cs="Courier New"/>
          <w:sz w:val="16"/>
          <w:szCs w:val="16"/>
        </w:rPr>
        <w:t>Nevronska mreža</w:t>
      </w:r>
    </w:p>
    <w:p w14:paraId="43673044" w14:textId="0876FF12" w:rsidR="00237BF4" w:rsidRPr="0002571A" w:rsidRDefault="00237BF4" w:rsidP="00237BF4">
      <w:pPr>
        <w:spacing w:line="240" w:lineRule="auto"/>
        <w:rPr>
          <w:rFonts w:ascii="Courier New" w:hAnsi="Courier New" w:cs="Courier New"/>
          <w:sz w:val="16"/>
          <w:szCs w:val="16"/>
        </w:rPr>
      </w:pPr>
      <w:r w:rsidRPr="0002571A">
        <w:rPr>
          <w:rFonts w:ascii="Courier New" w:hAnsi="Courier New" w:cs="Courier New"/>
          <w:sz w:val="16"/>
          <w:szCs w:val="16"/>
        </w:rPr>
        <w:t xml:space="preserve">                              </w:t>
      </w:r>
      <w:r w:rsidR="0020094C" w:rsidRPr="0002571A">
        <w:rPr>
          <w:rFonts w:ascii="Courier New" w:hAnsi="Courier New" w:cs="Courier New"/>
          <w:sz w:val="16"/>
          <w:szCs w:val="16"/>
        </w:rPr>
        <w:tab/>
      </w:r>
      <w:r w:rsidRPr="0002571A">
        <w:rPr>
          <w:rFonts w:ascii="Courier New" w:hAnsi="Courier New" w:cs="Courier New"/>
          <w:sz w:val="16"/>
          <w:szCs w:val="16"/>
        </w:rPr>
        <w:t>└── Gradientno povečano drevo</w:t>
      </w:r>
    </w:p>
    <w:p w14:paraId="45B522A8" w14:textId="5FDBDE7D" w:rsidR="006D55C8" w:rsidRPr="0002571A" w:rsidRDefault="006D55C8" w:rsidP="006D55C8">
      <w:pPr>
        <w:keepNext/>
      </w:pPr>
    </w:p>
    <w:p w14:paraId="2AF128B9" w14:textId="70F33466" w:rsidR="005F5F0A" w:rsidRPr="0002571A" w:rsidRDefault="00A92D5B" w:rsidP="005F5F0A">
      <w:pPr>
        <w:pStyle w:val="Heading4"/>
      </w:pPr>
      <w:r w:rsidRPr="0002571A">
        <w:t xml:space="preserve">Modeli </w:t>
      </w:r>
      <w:r w:rsidR="00543B1C" w:rsidRPr="0002571A">
        <w:t>izbire</w:t>
      </w:r>
      <w:r w:rsidR="0079575F" w:rsidRPr="0002571A">
        <w:t xml:space="preserve"> napovednih spremenljivk</w:t>
      </w:r>
    </w:p>
    <w:p w14:paraId="7B589DAF" w14:textId="41B68DB9" w:rsidR="002F768B" w:rsidRPr="0002571A" w:rsidRDefault="002F768B" w:rsidP="002F768B">
      <w:pPr>
        <w:pStyle w:val="Heading5"/>
      </w:pPr>
      <w:proofErr w:type="spellStart"/>
      <w:r w:rsidRPr="0002571A">
        <w:t>Mutual</w:t>
      </w:r>
      <w:proofErr w:type="spellEnd"/>
      <w:r w:rsidRPr="0002571A">
        <w:t xml:space="preserve"> </w:t>
      </w:r>
      <w:proofErr w:type="spellStart"/>
      <w:r w:rsidRPr="0002571A">
        <w:t>information</w:t>
      </w:r>
      <w:proofErr w:type="spellEnd"/>
    </w:p>
    <w:p w14:paraId="3932E54A" w14:textId="488622D9" w:rsidR="003106A3" w:rsidRPr="0002571A" w:rsidRDefault="003106A3" w:rsidP="0079575F">
      <w:r w:rsidRPr="0002571A">
        <w:t xml:space="preserve">V cilju za določitev pomembnosti relacij med </w:t>
      </w:r>
      <w:proofErr w:type="spellStart"/>
      <w:r w:rsidRPr="0002571A">
        <w:t>značilko</w:t>
      </w:r>
      <w:proofErr w:type="spellEnd"/>
      <w:r w:rsidRPr="0002571A">
        <w:t xml:space="preserve"> in ciljno spremenljivko, se je pojavilo več  numeričnih metod</w:t>
      </w:r>
      <w:r w:rsidR="00A355B3" w:rsidRPr="0002571A">
        <w:t xml:space="preserve"> </w:t>
      </w:r>
      <w:r w:rsidR="00A355B3" w:rsidRPr="0002571A">
        <w:fldChar w:fldCharType="begin"/>
      </w:r>
      <w:r w:rsidR="00A355B3" w:rsidRPr="0002571A">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sidRPr="0002571A">
        <w:fldChar w:fldCharType="separate"/>
      </w:r>
      <w:r w:rsidR="00A355B3" w:rsidRPr="0002571A">
        <w:rPr>
          <w:rFonts w:ascii="Calibri" w:hAnsi="Calibri" w:cs="Calibri"/>
        </w:rPr>
        <w:t>(Wei et al., 2015)</w:t>
      </w:r>
      <w:r w:rsidR="00A355B3" w:rsidRPr="0002571A">
        <w:fldChar w:fldCharType="end"/>
      </w:r>
      <w:r w:rsidRPr="0002571A">
        <w:t>. Med njimi je ena najbolj uporabljenih</w:t>
      </w:r>
      <w:r w:rsidR="001D1944" w:rsidRPr="0002571A">
        <w:t xml:space="preserve"> Metoda vzajemnih informacij (angl. </w:t>
      </w:r>
      <w:proofErr w:type="spellStart"/>
      <w:r w:rsidRPr="0002571A">
        <w:rPr>
          <w:i/>
          <w:iCs/>
        </w:rPr>
        <w:t>Mutual</w:t>
      </w:r>
      <w:proofErr w:type="spellEnd"/>
      <w:r w:rsidRPr="0002571A">
        <w:rPr>
          <w:i/>
          <w:iCs/>
        </w:rPr>
        <w:t xml:space="preserve"> </w:t>
      </w:r>
      <w:proofErr w:type="spellStart"/>
      <w:r w:rsidRPr="0002571A">
        <w:rPr>
          <w:i/>
          <w:iCs/>
        </w:rPr>
        <w:t>information</w:t>
      </w:r>
      <w:proofErr w:type="spellEnd"/>
      <w:r w:rsidR="001D1944" w:rsidRPr="0002571A">
        <w:t xml:space="preserve">; </w:t>
      </w:r>
      <w:r w:rsidRPr="0002571A">
        <w:t xml:space="preserve">MI), ki ima dve glavni prednosti. Sprejme </w:t>
      </w:r>
      <w:r w:rsidR="00BE6DFE" w:rsidRPr="0002571A">
        <w:t xml:space="preserve">lahko različne relacije, </w:t>
      </w:r>
      <w:r w:rsidR="00BE6DFE" w:rsidRPr="0002571A">
        <w:lastRenderedPageBreak/>
        <w:t xml:space="preserve">ki niso nujno linearne </w:t>
      </w:r>
      <w:r w:rsidR="00BE6DFE" w:rsidRPr="0002571A">
        <w:fldChar w:fldCharType="begin"/>
      </w:r>
      <w:r w:rsidR="00BE6DFE" w:rsidRPr="0002571A">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sidRPr="0002571A">
        <w:fldChar w:fldCharType="separate"/>
      </w:r>
      <w:r w:rsidR="00BE6DFE" w:rsidRPr="0002571A">
        <w:rPr>
          <w:rFonts w:ascii="Calibri" w:hAnsi="Calibri" w:cs="Calibri"/>
          <w:kern w:val="0"/>
          <w:szCs w:val="24"/>
        </w:rPr>
        <w:t>(Vergara &amp; Estévez, 2014)</w:t>
      </w:r>
      <w:r w:rsidR="00BE6DFE" w:rsidRPr="0002571A">
        <w:fldChar w:fldCharType="end"/>
      </w:r>
      <w:r w:rsidR="00BE6DFE" w:rsidRPr="0002571A">
        <w:t xml:space="preserve"> in je robustna za spremenljivke, ki imajo veliko šuma </w:t>
      </w:r>
      <w:r w:rsidR="00BE6DFE" w:rsidRPr="0002571A">
        <w:fldChar w:fldCharType="begin"/>
      </w:r>
      <w:r w:rsidR="00426DBA" w:rsidRPr="0002571A">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sidRPr="0002571A">
        <w:fldChar w:fldCharType="separate"/>
      </w:r>
      <w:r w:rsidR="00426DBA" w:rsidRPr="0002571A">
        <w:rPr>
          <w:rFonts w:ascii="Calibri" w:hAnsi="Calibri" w:cs="Calibri"/>
        </w:rPr>
        <w:t>(W. Li, 1990)</w:t>
      </w:r>
      <w:r w:rsidR="00BE6DFE" w:rsidRPr="0002571A">
        <w:fldChar w:fldCharType="end"/>
      </w:r>
      <w:r w:rsidR="00BE6DFE" w:rsidRPr="0002571A">
        <w:t>.</w:t>
      </w:r>
      <w:r w:rsidR="00A355B3" w:rsidRPr="0002571A">
        <w:t xml:space="preserve"> </w:t>
      </w:r>
      <w:r w:rsidR="00F22004" w:rsidRPr="0002571A">
        <w:t xml:space="preserve">MI velja tudi za </w:t>
      </w:r>
      <w:proofErr w:type="spellStart"/>
      <w:r w:rsidR="00F22004" w:rsidRPr="0002571A">
        <w:t>neparametrično</w:t>
      </w:r>
      <w:proofErr w:type="spellEnd"/>
      <w:r w:rsidR="00F22004" w:rsidRPr="0002571A">
        <w:t xml:space="preserve"> metodo (</w:t>
      </w:r>
      <w:r w:rsidR="00F22004" w:rsidRPr="0002571A">
        <w:rPr>
          <w:highlight w:val="yellow"/>
        </w:rPr>
        <w:t>CITAT</w:t>
      </w:r>
      <w:r w:rsidR="00F22004" w:rsidRPr="0002571A">
        <w:t xml:space="preserve">). </w:t>
      </w:r>
      <w:r w:rsidR="002A7DF8" w:rsidRPr="0002571A">
        <w:t>Izračune</w:t>
      </w:r>
      <w:r w:rsidR="001D1944" w:rsidRPr="0002571A">
        <w:t xml:space="preserve"> oziroma formule</w:t>
      </w:r>
      <w:r w:rsidR="002A7DF8" w:rsidRPr="0002571A">
        <w:t xml:space="preserve"> MI, glede na tipe spremenljivk </w:t>
      </w:r>
      <w:r w:rsidR="002A7DF8" w:rsidRPr="0002571A">
        <w:rPr>
          <w:i/>
          <w:iCs/>
        </w:rPr>
        <w:t>X</w:t>
      </w:r>
      <w:r w:rsidR="002A7DF8" w:rsidRPr="0002571A">
        <w:t xml:space="preserve"> in </w:t>
      </w:r>
      <w:r w:rsidR="002A7DF8" w:rsidRPr="0002571A">
        <w:rPr>
          <w:i/>
          <w:iCs/>
        </w:rPr>
        <w:t>Y</w:t>
      </w:r>
      <w:r w:rsidR="002A7DF8" w:rsidRPr="0002571A">
        <w:t xml:space="preserve"> prikazuje </w:t>
      </w:r>
      <w:r w:rsidR="00EC1BBA" w:rsidRPr="0002571A">
        <w:t>preglednica</w:t>
      </w:r>
      <w:r w:rsidR="002A7DF8" w:rsidRPr="0002571A">
        <w:t xml:space="preserve"> x.</w:t>
      </w:r>
    </w:p>
    <w:p w14:paraId="397373C5" w14:textId="3D38969E" w:rsidR="00EC1BBA" w:rsidRPr="0002571A" w:rsidRDefault="00EC1BBA" w:rsidP="00EC1BBA">
      <w:pPr>
        <w:pStyle w:val="Caption"/>
        <w:keepNext/>
      </w:pPr>
      <w:bookmarkStart w:id="48" w:name="_Toc170115509"/>
      <w:r w:rsidRPr="0002571A">
        <w:t xml:space="preserve">Preglednica </w:t>
      </w:r>
      <w:r w:rsidR="00F646CE" w:rsidRPr="0002571A">
        <w:fldChar w:fldCharType="begin"/>
      </w:r>
      <w:r w:rsidR="00F646CE" w:rsidRPr="0002571A">
        <w:instrText xml:space="preserve"> SEQ Preglednica \* ARABIC </w:instrText>
      </w:r>
      <w:r w:rsidR="00F646CE" w:rsidRPr="0002571A">
        <w:fldChar w:fldCharType="separate"/>
      </w:r>
      <w:r w:rsidR="00F646CE" w:rsidRPr="0002571A">
        <w:t>6</w:t>
      </w:r>
      <w:r w:rsidR="00F646CE" w:rsidRPr="0002571A">
        <w:fldChar w:fldCharType="end"/>
      </w:r>
      <w:r w:rsidRPr="0002571A">
        <w:t>: Formule za izračun MI glede na tip</w:t>
      </w:r>
      <w:r w:rsidR="00F80508" w:rsidRPr="0002571A">
        <w:t xml:space="preserve"> </w:t>
      </w:r>
      <w:r w:rsidRPr="0002571A">
        <w:t>spremenljivke.</w:t>
      </w:r>
      <w:r w:rsidR="00911ED8" w:rsidRPr="0002571A">
        <w:t xml:space="preserve"> p predstavlja verjetnost za izbor določenega elementa iz podane množice.</w:t>
      </w:r>
      <w:bookmarkEnd w:id="48"/>
      <w:r w:rsidR="001D1944" w:rsidRPr="0002571A">
        <w:t xml:space="preserve"> Indeksa I oz. j predstavljata i-to oz. j-to opazovanje iz izbrane množice.</w:t>
      </w:r>
    </w:p>
    <w:tbl>
      <w:tblPr>
        <w:tblStyle w:val="TableGrid"/>
        <w:tblW w:w="9209"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0"/>
        <w:gridCol w:w="6189"/>
      </w:tblGrid>
      <w:tr w:rsidR="002A7DF8" w:rsidRPr="0002571A" w14:paraId="645BEFFC" w14:textId="77777777" w:rsidTr="001D1944">
        <w:tc>
          <w:tcPr>
            <w:tcW w:w="3020" w:type="dxa"/>
          </w:tcPr>
          <w:p w14:paraId="248C4D2F" w14:textId="41BC0DF5" w:rsidR="002A7DF8" w:rsidRPr="0002571A" w:rsidRDefault="002A7DF8" w:rsidP="0079575F">
            <w:r w:rsidRPr="0002571A">
              <w:rPr>
                <w:i/>
                <w:iCs/>
              </w:rPr>
              <w:t>X</w:t>
            </w:r>
            <w:r w:rsidRPr="0002571A">
              <w:t xml:space="preserve"> in </w:t>
            </w:r>
            <w:r w:rsidRPr="0002571A">
              <w:rPr>
                <w:i/>
                <w:iCs/>
              </w:rPr>
              <w:t>Y</w:t>
            </w:r>
            <w:r w:rsidRPr="0002571A">
              <w:t xml:space="preserve"> numerični</w:t>
            </w:r>
          </w:p>
        </w:tc>
        <w:tc>
          <w:tcPr>
            <w:tcW w:w="6189" w:type="dxa"/>
          </w:tcPr>
          <w:p w14:paraId="3579D3A5" w14:textId="32D16D5D" w:rsidR="002A7DF8" w:rsidRPr="0002571A" w:rsidRDefault="001D1944" w:rsidP="0079575F">
            <m:oMathPara>
              <m:oMath>
                <m:r>
                  <m:rPr>
                    <m:sty m:val="p"/>
                  </m:rPr>
                  <w:rPr>
                    <w:rFonts w:ascii="Cambria Math" w:hAnsi="Cambria Math"/>
                  </w:rPr>
                  <m:t>MI</m:t>
                </m:r>
                <m:r>
                  <w:rPr>
                    <w:rFonts w:ascii="Cambria Math" w:hAnsi="Cambria Math"/>
                  </w:rPr>
                  <m:t>=</m:t>
                </m:r>
                <m:nary>
                  <m:naryPr>
                    <m:supHide m:val="1"/>
                    <m:ctrlPr>
                      <w:rPr>
                        <w:rFonts w:ascii="Cambria Math" w:hAnsi="Cambria Math"/>
                      </w:rPr>
                    </m:ctrlPr>
                  </m:naryPr>
                  <m:sub>
                    <m:r>
                      <w:rPr>
                        <w:rFonts w:ascii="Cambria Math" w:hAnsi="Cambria Math"/>
                      </w:rPr>
                      <m:t>x</m:t>
                    </m:r>
                    <m:r>
                      <m:rPr>
                        <m:sty m:val="p"/>
                      </m:rPr>
                      <w:rPr>
                        <w:rFonts w:ascii="Cambria Math" w:hAnsi="Cambria Math"/>
                      </w:rPr>
                      <m:t>∈</m:t>
                    </m:r>
                    <m:r>
                      <w:rPr>
                        <w:rFonts w:ascii="Cambria Math" w:hAnsi="Cambria Math"/>
                      </w:rPr>
                      <m:t>X,y</m:t>
                    </m:r>
                    <m:r>
                      <m:rPr>
                        <m:sty m:val="p"/>
                      </m:rPr>
                      <w:rPr>
                        <w:rFonts w:ascii="Cambria Math" w:hAnsi="Cambria Math"/>
                      </w:rPr>
                      <m:t>∈</m:t>
                    </m:r>
                    <m:r>
                      <w:rPr>
                        <w:rFonts w:ascii="Cambria Math" w:hAnsi="Cambria Math"/>
                      </w:rPr>
                      <m:t>Y</m:t>
                    </m:r>
                    <m:ctrlPr>
                      <w:rPr>
                        <w:rFonts w:ascii="Cambria Math" w:hAnsi="Cambria Math"/>
                        <w:i/>
                      </w:rPr>
                    </m:ctrlPr>
                  </m:sub>
                  <m:sup/>
                  <m:e>
                    <m:r>
                      <w:rPr>
                        <w:rFonts w:ascii="Cambria Math" w:hAnsi="Cambria Math"/>
                      </w:rPr>
                      <m:t>p</m:t>
                    </m:r>
                    <m:d>
                      <m:dPr>
                        <m:ctrlPr>
                          <w:rPr>
                            <w:rFonts w:ascii="Cambria Math" w:hAnsi="Cambria Math"/>
                          </w:rPr>
                        </m:ctrlPr>
                      </m:dPr>
                      <m:e>
                        <m:r>
                          <w:rPr>
                            <w:rFonts w:ascii="Cambria Math" w:hAnsi="Cambria Math"/>
                          </w:rPr>
                          <m:t>x,y</m:t>
                        </m:r>
                        <m:ctrlPr>
                          <w:rPr>
                            <w:rFonts w:ascii="Cambria Math" w:hAnsi="Cambria Math"/>
                            <w:i/>
                          </w:rPr>
                        </m:ctrlPr>
                      </m:e>
                    </m:d>
                    <m:func>
                      <m:funcPr>
                        <m:ctrlPr>
                          <w:rPr>
                            <w:rFonts w:ascii="Cambria Math" w:hAnsi="Cambria Math"/>
                            <w:i/>
                          </w:rPr>
                        </m:ctrlPr>
                      </m:funcPr>
                      <m:fName>
                        <m:r>
                          <m:rPr>
                            <m:sty m:val="p"/>
                          </m:rPr>
                          <w:rPr>
                            <w:rFonts w:ascii="Cambria Math" w:hAnsi="Cambria Math"/>
                          </w:rPr>
                          <m:t>log</m:t>
                        </m:r>
                      </m:fName>
                      <m:e>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x,y</m:t>
                                </m:r>
                                <m:ctrlPr>
                                  <w:rPr>
                                    <w:rFonts w:ascii="Cambria Math" w:hAnsi="Cambria Math"/>
                                    <w:i/>
                                  </w:rPr>
                                </m:ctrlPr>
                              </m:e>
                            </m:d>
                          </m:num>
                          <m:den>
                            <m:r>
                              <w:rPr>
                                <w:rFonts w:ascii="Cambria Math" w:hAnsi="Cambria Math"/>
                              </w:rPr>
                              <m:t>p</m:t>
                            </m:r>
                            <m:d>
                              <m:dPr>
                                <m:ctrlPr>
                                  <w:rPr>
                                    <w:rFonts w:ascii="Cambria Math" w:hAnsi="Cambria Math"/>
                                  </w:rPr>
                                </m:ctrlPr>
                              </m:dPr>
                              <m:e>
                                <m:r>
                                  <w:rPr>
                                    <w:rFonts w:ascii="Cambria Math" w:hAnsi="Cambria Math"/>
                                  </w:rPr>
                                  <m:t>x</m:t>
                                </m:r>
                                <m:ctrlPr>
                                  <w:rPr>
                                    <w:rFonts w:ascii="Cambria Math" w:hAnsi="Cambria Math"/>
                                    <w:i/>
                                  </w:rPr>
                                </m:ctrlPr>
                              </m:e>
                            </m:d>
                            <m:r>
                              <w:rPr>
                                <w:rFonts w:ascii="Cambria Math" w:hAnsi="Cambria Math"/>
                              </w:rPr>
                              <m:t>p</m:t>
                            </m:r>
                            <m:d>
                              <m:dPr>
                                <m:ctrlPr>
                                  <w:rPr>
                                    <w:rFonts w:ascii="Cambria Math" w:hAnsi="Cambria Math"/>
                                  </w:rPr>
                                </m:ctrlPr>
                              </m:dPr>
                              <m:e>
                                <m:r>
                                  <w:rPr>
                                    <w:rFonts w:ascii="Cambria Math" w:hAnsi="Cambria Math"/>
                                  </w:rPr>
                                  <m:t>y</m:t>
                                </m:r>
                                <m:ctrlPr>
                                  <w:rPr>
                                    <w:rFonts w:ascii="Cambria Math" w:hAnsi="Cambria Math"/>
                                    <w:i/>
                                  </w:rPr>
                                </m:ctrlPr>
                              </m:e>
                            </m:d>
                          </m:den>
                        </m:f>
                      </m:e>
                    </m:func>
                    <m:r>
                      <w:rPr>
                        <w:rFonts w:ascii="Cambria Math" w:hAnsi="Cambria Math"/>
                      </w:rPr>
                      <m:t>dx</m:t>
                    </m:r>
                    <m:r>
                      <m:rPr>
                        <m:sty m:val="p"/>
                      </m:rPr>
                      <w:rPr>
                        <w:rFonts w:ascii="Cambria Math" w:hAnsi="Cambria Math"/>
                      </w:rPr>
                      <m:t>dy</m:t>
                    </m:r>
                  </m:e>
                </m:nary>
              </m:oMath>
            </m:oMathPara>
          </w:p>
        </w:tc>
      </w:tr>
      <w:tr w:rsidR="002A7DF8" w:rsidRPr="0002571A" w14:paraId="283A8675" w14:textId="77777777" w:rsidTr="001D1944">
        <w:tc>
          <w:tcPr>
            <w:tcW w:w="3020" w:type="dxa"/>
          </w:tcPr>
          <w:p w14:paraId="36127C86" w14:textId="301B9BA2" w:rsidR="002A7DF8" w:rsidRPr="0002571A" w:rsidRDefault="002A7DF8" w:rsidP="002A7DF8">
            <w:r w:rsidRPr="0002571A">
              <w:rPr>
                <w:i/>
                <w:iCs/>
              </w:rPr>
              <w:t>X</w:t>
            </w:r>
            <w:r w:rsidRPr="0002571A">
              <w:t xml:space="preserve"> in </w:t>
            </w:r>
            <w:r w:rsidRPr="0002571A">
              <w:rPr>
                <w:i/>
                <w:iCs/>
              </w:rPr>
              <w:t>Y</w:t>
            </w:r>
            <w:r w:rsidRPr="0002571A">
              <w:t xml:space="preserve"> kategorični</w:t>
            </w:r>
          </w:p>
        </w:tc>
        <w:tc>
          <w:tcPr>
            <w:tcW w:w="6189" w:type="dxa"/>
          </w:tcPr>
          <w:p w14:paraId="7E4002AF" w14:textId="7124FB81" w:rsidR="002A7DF8" w:rsidRPr="0002571A" w:rsidRDefault="001D1944" w:rsidP="002A7DF8">
            <m:oMathPara>
              <m:oMath>
                <m:r>
                  <m:rPr>
                    <m:sty m:val="p"/>
                  </m:rPr>
                  <w:rPr>
                    <w:rFonts w:ascii="Cambria Math" w:hAnsi="Cambria Math"/>
                  </w:rPr>
                  <m:t>MI</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p(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e>
                    </m:nary>
                  </m:e>
                </m:nary>
                <m:func>
                  <m:funcPr>
                    <m:ctrlPr>
                      <w:rPr>
                        <w:rFonts w:ascii="Cambria Math" w:hAnsi="Cambria Math"/>
                      </w:rPr>
                    </m:ctrlPr>
                  </m:funcPr>
                  <m:fName>
                    <m:r>
                      <m:rPr>
                        <m:sty m:val="p"/>
                      </m:rPr>
                      <w:rPr>
                        <w:rFonts w:ascii="Cambria Math" w:hAnsi="Cambria Math"/>
                      </w:rPr>
                      <m:t>log</m:t>
                    </m:r>
                  </m:fName>
                  <m:e>
                    <m:f>
                      <m:fPr>
                        <m:ctrlPr>
                          <w:rPr>
                            <w:rFonts w:ascii="Cambria Math" w:hAnsi="Cambria Math"/>
                            <w:i/>
                          </w:rPr>
                        </m:ctrlPr>
                      </m:fPr>
                      <m:num>
                        <m:sSub>
                          <m:sSubPr>
                            <m:ctrlPr>
                              <w:rPr>
                                <w:rFonts w:ascii="Cambria Math" w:hAnsi="Cambria Math"/>
                                <w:i/>
                              </w:rPr>
                            </m:ctrlPr>
                          </m:sSubPr>
                          <m:e>
                            <m:r>
                              <w:rPr>
                                <w:rFonts w:ascii="Cambria Math" w:hAnsi="Cambria Math"/>
                              </w:rPr>
                              <m:t>p(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num>
                      <m:den>
                        <m:sSub>
                          <m:sSubPr>
                            <m:ctrlPr>
                              <w:rPr>
                                <w:rFonts w:ascii="Cambria Math" w:hAnsi="Cambria Math"/>
                                <w:i/>
                              </w:rPr>
                            </m:ctrlPr>
                          </m:sSubPr>
                          <m:e>
                            <m:r>
                              <w:rPr>
                                <w:rFonts w:ascii="Cambria Math" w:hAnsi="Cambria Math"/>
                              </w:rPr>
                              <m:t>p(x</m:t>
                            </m:r>
                          </m:e>
                          <m:sub>
                            <m:r>
                              <w:rPr>
                                <w:rFonts w:ascii="Cambria Math" w:hAnsi="Cambria Math"/>
                              </w:rPr>
                              <m:t>i</m:t>
                            </m:r>
                          </m:sub>
                        </m:sSub>
                        <m:r>
                          <w:rPr>
                            <w:rFonts w:ascii="Cambria Math" w:hAnsi="Cambria Math"/>
                          </w:rPr>
                          <m:t>,y)p(x,</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den>
                    </m:f>
                  </m:e>
                </m:func>
              </m:oMath>
            </m:oMathPara>
          </w:p>
        </w:tc>
      </w:tr>
      <w:tr w:rsidR="002A7DF8" w:rsidRPr="0002571A" w14:paraId="107A87A5" w14:textId="77777777" w:rsidTr="001D1944">
        <w:tc>
          <w:tcPr>
            <w:tcW w:w="3020" w:type="dxa"/>
            <w:tcBorders>
              <w:bottom w:val="single" w:sz="4" w:space="0" w:color="auto"/>
            </w:tcBorders>
          </w:tcPr>
          <w:p w14:paraId="68450E3E" w14:textId="6BC24A93" w:rsidR="002A7DF8" w:rsidRPr="0002571A" w:rsidRDefault="002A7DF8" w:rsidP="002A7DF8">
            <w:r w:rsidRPr="0002571A">
              <w:rPr>
                <w:i/>
                <w:iCs/>
              </w:rPr>
              <w:t>X</w:t>
            </w:r>
            <w:r w:rsidRPr="0002571A">
              <w:t xml:space="preserve"> kategorična, </w:t>
            </w:r>
            <w:r w:rsidRPr="0002571A">
              <w:rPr>
                <w:i/>
                <w:iCs/>
              </w:rPr>
              <w:t>Y</w:t>
            </w:r>
            <w:r w:rsidRPr="0002571A">
              <w:t xml:space="preserve"> numerična</w:t>
            </w:r>
          </w:p>
        </w:tc>
        <w:tc>
          <w:tcPr>
            <w:tcW w:w="6189" w:type="dxa"/>
            <w:tcBorders>
              <w:bottom w:val="single" w:sz="4" w:space="0" w:color="auto"/>
            </w:tcBorders>
          </w:tcPr>
          <w:p w14:paraId="3C405543" w14:textId="1CAB428E" w:rsidR="002A7DF8" w:rsidRPr="0002571A" w:rsidRDefault="001D1944" w:rsidP="002A7DF8">
            <w:pPr>
              <w:rPr>
                <w:rFonts w:eastAsiaTheme="minorEastAsia"/>
              </w:rPr>
            </w:pPr>
            <m:oMathPara>
              <m:oMath>
                <m:r>
                  <m:rPr>
                    <m:sty m:val="p"/>
                  </m:rPr>
                  <w:rPr>
                    <w:rFonts w:ascii="Cambria Math" w:hAnsi="Cambria Math"/>
                  </w:rPr>
                  <m:t>MI</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limLoc m:val="subSup"/>
                        <m:supHide m:val="1"/>
                        <m:ctrlPr>
                          <w:rPr>
                            <w:rFonts w:ascii="Cambria Math" w:hAnsi="Cambria Math"/>
                            <w:i/>
                          </w:rPr>
                        </m:ctrlPr>
                      </m:naryPr>
                      <m:sub>
                        <m:r>
                          <w:rPr>
                            <w:rFonts w:ascii="Cambria Math" w:hAnsi="Cambria Math"/>
                          </w:rPr>
                          <m:t>y∈Y</m:t>
                        </m: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y</m:t>
                            </m:r>
                          </m:e>
                        </m:d>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y</m:t>
                                    </m:r>
                                  </m:e>
                                </m:d>
                              </m:num>
                              <m:den>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p</m:t>
                                </m:r>
                                <m:d>
                                  <m:dPr>
                                    <m:ctrlPr>
                                      <w:rPr>
                                        <w:rFonts w:ascii="Cambria Math" w:hAnsi="Cambria Math"/>
                                        <w:i/>
                                      </w:rPr>
                                    </m:ctrlPr>
                                  </m:dPr>
                                  <m:e>
                                    <m:r>
                                      <w:rPr>
                                        <w:rFonts w:ascii="Cambria Math" w:hAnsi="Cambria Math"/>
                                      </w:rPr>
                                      <m:t>y</m:t>
                                    </m:r>
                                  </m:e>
                                </m:d>
                              </m:den>
                            </m:f>
                            <m:r>
                              <w:rPr>
                                <w:rFonts w:ascii="Cambria Math" w:hAnsi="Cambria Math"/>
                              </w:rPr>
                              <m:t>dy</m:t>
                            </m:r>
                          </m:e>
                        </m:func>
                      </m:e>
                    </m:nary>
                  </m:e>
                </m:nary>
              </m:oMath>
            </m:oMathPara>
          </w:p>
        </w:tc>
      </w:tr>
    </w:tbl>
    <w:p w14:paraId="49EB58A7" w14:textId="77777777" w:rsidR="002A7DF8" w:rsidRPr="0002571A" w:rsidRDefault="002A7DF8" w:rsidP="0079575F"/>
    <w:p w14:paraId="3E125472" w14:textId="2AEAC402" w:rsidR="00A16647" w:rsidRPr="0002571A" w:rsidRDefault="00A16647" w:rsidP="0079575F">
      <w:r w:rsidRPr="0002571A">
        <w:t>Dobljena vrednost je torej informacija, ki si jo delita obe slučajni spremenljivki.</w:t>
      </w:r>
      <w:r w:rsidR="00773404" w:rsidRPr="0002571A">
        <w:t xml:space="preserve"> </w:t>
      </w:r>
      <w:r w:rsidR="00911ED8" w:rsidRPr="0002571A">
        <w:t>Glede na klasifikacijo modelov</w:t>
      </w:r>
      <w:r w:rsidR="00773404" w:rsidRPr="0002571A">
        <w:t xml:space="preserve">, jo lahko </w:t>
      </w:r>
      <w:r w:rsidR="00543B1C" w:rsidRPr="0002571A">
        <w:t>razvrstimo</w:t>
      </w:r>
      <w:r w:rsidR="00773404" w:rsidRPr="0002571A">
        <w:t xml:space="preserve"> med filter metode.</w:t>
      </w:r>
    </w:p>
    <w:p w14:paraId="71394240" w14:textId="00E1E5BA" w:rsidR="00A355B3" w:rsidRPr="0002571A" w:rsidRDefault="002F768B" w:rsidP="002F768B">
      <w:pPr>
        <w:pStyle w:val="Heading5"/>
      </w:pPr>
      <w:r w:rsidRPr="0002571A">
        <w:t>R</w:t>
      </w:r>
      <w:r w:rsidR="00D748FD" w:rsidRPr="0002571A">
        <w:t>ekurzivna eliminacija značilk</w:t>
      </w:r>
    </w:p>
    <w:p w14:paraId="27FD4B25" w14:textId="2C17707D" w:rsidR="00D748FD" w:rsidRPr="0002571A" w:rsidRDefault="00D748FD" w:rsidP="00D748FD">
      <w:r w:rsidRPr="0002571A">
        <w:t xml:space="preserve">Rekurzivna eliminacija značilk (angl. </w:t>
      </w:r>
      <w:proofErr w:type="spellStart"/>
      <w:r w:rsidRPr="0002571A">
        <w:rPr>
          <w:i/>
          <w:iCs/>
        </w:rPr>
        <w:t>recursive</w:t>
      </w:r>
      <w:proofErr w:type="spellEnd"/>
      <w:r w:rsidRPr="0002571A">
        <w:rPr>
          <w:i/>
          <w:iCs/>
        </w:rPr>
        <w:t xml:space="preserve"> </w:t>
      </w:r>
      <w:proofErr w:type="spellStart"/>
      <w:r w:rsidRPr="0002571A">
        <w:rPr>
          <w:i/>
          <w:iCs/>
        </w:rPr>
        <w:t>feature</w:t>
      </w:r>
      <w:proofErr w:type="spellEnd"/>
      <w:r w:rsidRPr="0002571A">
        <w:rPr>
          <w:i/>
          <w:iCs/>
        </w:rPr>
        <w:t xml:space="preserve"> </w:t>
      </w:r>
      <w:proofErr w:type="spellStart"/>
      <w:r w:rsidRPr="0002571A">
        <w:rPr>
          <w:i/>
          <w:iCs/>
        </w:rPr>
        <w:t>elimination</w:t>
      </w:r>
      <w:proofErr w:type="spellEnd"/>
      <w:r w:rsidR="001D1944" w:rsidRPr="0002571A">
        <w:t>; RFE</w:t>
      </w:r>
      <w:r w:rsidRPr="0002571A">
        <w:t xml:space="preserve">) je metoda, kjer algoritem klasifikacije zaporedno uporabljamo na različnih napovednih spremenljivkah. Zaporedno gradi modele, jih ovrednoti in izbere tiste </w:t>
      </w:r>
      <w:proofErr w:type="spellStart"/>
      <w:r w:rsidRPr="0002571A">
        <w:t>značilke</w:t>
      </w:r>
      <w:proofErr w:type="spellEnd"/>
      <w:r w:rsidRPr="0002571A">
        <w:t>, ki gradijo boljše modele</w:t>
      </w:r>
      <w:r w:rsidR="005344BA" w:rsidRPr="0002571A">
        <w:t xml:space="preserve"> </w:t>
      </w:r>
      <w:r w:rsidR="005344BA" w:rsidRPr="0002571A">
        <w:fldChar w:fldCharType="begin"/>
      </w:r>
      <w:r w:rsidR="005344BA" w:rsidRPr="0002571A">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sidRPr="0002571A">
        <w:fldChar w:fldCharType="separate"/>
      </w:r>
      <w:r w:rsidR="005344BA" w:rsidRPr="0002571A">
        <w:rPr>
          <w:rFonts w:ascii="Calibri" w:hAnsi="Calibri" w:cs="Calibri"/>
        </w:rPr>
        <w:t>(Jiang et al., 2022)</w:t>
      </w:r>
      <w:r w:rsidR="005344BA" w:rsidRPr="0002571A">
        <w:fldChar w:fldCharType="end"/>
      </w:r>
      <w:r w:rsidRPr="0002571A">
        <w:t xml:space="preserve">. </w:t>
      </w:r>
      <w:r w:rsidR="00F44861" w:rsidRPr="0002571A">
        <w:t xml:space="preserve">Metoda spada torej med zavijalce in lahko uporabi različne modele za izbor značilk. </w:t>
      </w:r>
      <w:r w:rsidR="007D6630" w:rsidRPr="0002571A">
        <w:t xml:space="preserve">Zaradi tega je od izbire modela odvisna </w:t>
      </w:r>
      <w:proofErr w:type="spellStart"/>
      <w:r w:rsidR="007D6630" w:rsidRPr="0002571A">
        <w:t>parametričnost</w:t>
      </w:r>
      <w:proofErr w:type="spellEnd"/>
      <w:r w:rsidR="007D6630" w:rsidRPr="0002571A">
        <w:t xml:space="preserve"> oziroma </w:t>
      </w:r>
      <w:proofErr w:type="spellStart"/>
      <w:r w:rsidR="007D6630" w:rsidRPr="0002571A">
        <w:t>neparametričnost</w:t>
      </w:r>
      <w:proofErr w:type="spellEnd"/>
      <w:r w:rsidR="007D6630" w:rsidRPr="0002571A">
        <w:t xml:space="preserve"> metode. </w:t>
      </w:r>
      <w:r w:rsidR="00F44861" w:rsidRPr="0002571A">
        <w:t xml:space="preserve">Shemo postopka prikazuje </w:t>
      </w:r>
      <w:r w:rsidR="00F44861" w:rsidRPr="0002571A">
        <w:rPr>
          <w:highlight w:val="green"/>
        </w:rPr>
        <w:t>slika x.</w:t>
      </w:r>
    </w:p>
    <w:p w14:paraId="4C6210AC" w14:textId="5A616478" w:rsidR="00F44861" w:rsidRPr="0002571A" w:rsidRDefault="00F44861" w:rsidP="00D748FD">
      <w:r w:rsidRPr="0002571A">
        <w:t xml:space="preserve">V empiričnem delu bomo za model uporabili logistično regresijo (angl. </w:t>
      </w:r>
      <w:proofErr w:type="spellStart"/>
      <w:r w:rsidRPr="0002571A">
        <w:rPr>
          <w:i/>
          <w:iCs/>
        </w:rPr>
        <w:t>logistic</w:t>
      </w:r>
      <w:proofErr w:type="spellEnd"/>
      <w:r w:rsidRPr="0002571A">
        <w:rPr>
          <w:i/>
          <w:iCs/>
        </w:rPr>
        <w:t xml:space="preserve"> </w:t>
      </w:r>
      <w:proofErr w:type="spellStart"/>
      <w:r w:rsidRPr="0002571A">
        <w:rPr>
          <w:i/>
          <w:iCs/>
        </w:rPr>
        <w:t>regression</w:t>
      </w:r>
      <w:proofErr w:type="spellEnd"/>
      <w:r w:rsidR="009510F8" w:rsidRPr="0002571A">
        <w:t>; LR</w:t>
      </w:r>
      <w:r w:rsidRPr="0002571A">
        <w:t xml:space="preserve">), ki </w:t>
      </w:r>
      <w:r w:rsidR="005344BA" w:rsidRPr="0002571A">
        <w:t xml:space="preserve">s pomočjo logističnih funkcij gradi modele 3-stopenjske klasifikacije </w:t>
      </w:r>
      <w:r w:rsidR="005344BA" w:rsidRPr="0002571A">
        <w:fldChar w:fldCharType="begin"/>
      </w:r>
      <w:r w:rsidR="003D1BF4" w:rsidRPr="0002571A">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sidRPr="0002571A">
        <w:fldChar w:fldCharType="separate"/>
      </w:r>
      <w:r w:rsidR="003D1BF4" w:rsidRPr="0002571A">
        <w:rPr>
          <w:rFonts w:ascii="Calibri" w:hAnsi="Calibri" w:cs="Calibri"/>
        </w:rPr>
        <w:t>(Hosmer et al., 2013)</w:t>
      </w:r>
      <w:r w:rsidR="005344BA" w:rsidRPr="0002571A">
        <w:fldChar w:fldCharType="end"/>
      </w:r>
      <w:r w:rsidR="0016068E" w:rsidRPr="0002571A">
        <w:t xml:space="preserve"> in jo uporabimo tudi kot sam model napovedi</w:t>
      </w:r>
      <w:r w:rsidR="005344BA" w:rsidRPr="0002571A">
        <w:t>.</w:t>
      </w:r>
      <w:r w:rsidR="001D60F8" w:rsidRPr="0002571A">
        <w:t xml:space="preserve"> Metodo smo že spoznali v </w:t>
      </w:r>
      <w:r w:rsidR="001D60F8" w:rsidRPr="0002571A">
        <w:rPr>
          <w:highlight w:val="green"/>
        </w:rPr>
        <w:t>poglavju X</w:t>
      </w:r>
    </w:p>
    <w:p w14:paraId="63A7D7E2" w14:textId="77777777" w:rsidR="002D19BF" w:rsidRPr="0002571A" w:rsidRDefault="00F44861" w:rsidP="002D19BF">
      <w:pPr>
        <w:keepNext/>
      </w:pPr>
      <w:r w:rsidRPr="0002571A">
        <w:rPr>
          <w:noProof/>
        </w:rPr>
        <w:lastRenderedPageBreak/>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53F0183B" w:rsidR="00D748FD" w:rsidRPr="0002571A" w:rsidRDefault="002D19BF" w:rsidP="002D19BF">
      <w:pPr>
        <w:pStyle w:val="Caption"/>
      </w:pPr>
      <w:bookmarkStart w:id="49" w:name="_Toc170115536"/>
      <w:r w:rsidRPr="0002571A">
        <w:t xml:space="preserve">Slika </w:t>
      </w:r>
      <w:r w:rsidRPr="0002571A">
        <w:fldChar w:fldCharType="begin"/>
      </w:r>
      <w:r w:rsidRPr="0002571A">
        <w:instrText xml:space="preserve"> SEQ Slika \* ARABIC </w:instrText>
      </w:r>
      <w:r w:rsidRPr="0002571A">
        <w:fldChar w:fldCharType="separate"/>
      </w:r>
      <w:r w:rsidR="00A83A74" w:rsidRPr="0002571A">
        <w:t>17</w:t>
      </w:r>
      <w:r w:rsidRPr="0002571A">
        <w:fldChar w:fldCharType="end"/>
      </w:r>
      <w:r w:rsidRPr="0002571A">
        <w:t>: Algoritem RFE.</w:t>
      </w:r>
      <w:bookmarkEnd w:id="49"/>
    </w:p>
    <w:p w14:paraId="307D220C" w14:textId="212FA802" w:rsidR="00CE44F4" w:rsidRPr="0002571A" w:rsidRDefault="00CE44F4" w:rsidP="00BD184E">
      <w:pPr>
        <w:pStyle w:val="Heading3"/>
      </w:pPr>
      <w:bookmarkStart w:id="50" w:name="_Toc170115129"/>
      <w:r w:rsidRPr="0002571A">
        <w:t>Naloga reduciranja dimenzije prostore</w:t>
      </w:r>
      <w:bookmarkEnd w:id="50"/>
    </w:p>
    <w:p w14:paraId="5912E2CD" w14:textId="204B043E" w:rsidR="00B07ECC" w:rsidRPr="0002571A" w:rsidRDefault="00B07ECC" w:rsidP="00B07ECC">
      <w:r w:rsidRPr="0002571A">
        <w:t xml:space="preserve">V zgoraj opisanih nalogah je pogosto smiselno reducirati dimenzijo prostora spremenljivk in ga </w:t>
      </w:r>
      <w:r w:rsidR="00543B1C" w:rsidRPr="0002571A">
        <w:t>projicirati</w:t>
      </w:r>
      <w:r w:rsidRPr="0002571A">
        <w:t xml:space="preserve"> na manjši prostor. </w:t>
      </w:r>
      <w:r w:rsidR="004330F4" w:rsidRPr="0002571A">
        <w:t>Razlogov za to je več. Strojno učenje je pogosto računalniško zahteven proces. Kompleksnost modela hitro (pogosto eksponentno) narašča z dimenzijo prostora, kar povzroči časovno ne-ekonomičnost računalnika</w:t>
      </w:r>
      <w:r w:rsidR="00DC2DC5" w:rsidRPr="0002571A">
        <w:t xml:space="preserve"> </w:t>
      </w:r>
      <w:r w:rsidR="00DC2DC5" w:rsidRPr="0002571A">
        <w:fldChar w:fldCharType="begin"/>
      </w:r>
      <w:r w:rsidR="00DC2DC5" w:rsidRPr="0002571A">
        <w:instrText xml:space="preserve"> ADDIN ZOTERO_ITEM CSL_CITATION {"citationID":"a2qdofra0op","properties":{"formattedCitation":"\\uldash{(Zebari et al., 2020)}","plainCitation":"(Zebari et al., 2020)","noteIndex":0},"citationItems":[{"id":841,"uris":["http://zotero.org/users/local/ZlhuMgGE/items/DSCXV3D5"],"itemData":{"id":841,"type":"article-journal","abstract":"Due to sharp increases in data dimensions, working on every data mining or machine learning (ML) task requires more efficient techniques to get the desired results. Therefore, in recent years, researchers have proposed and developed many methods and techniques to reduce the high dimensions of data and to attain the required accuracy. To ameliorate the accuracy of learning features as well as to decrease the training time dimensionality reduction is used as a pre-processing step, which can eliminate irrelevant data, noise, and redundant features. Dimensionality reduction (DR) has been performed based on two main methods, which are feature selection (FS) and feature extraction (FE). FS is considered an important method because data is generated continuously at an ever-increasing rate; some serious dimensionality problems can be reduced with this method, such as decreasing redundancy effectively, eliminating irrelevant data, and ameliorating result comprehensibility. Moreover, FE transacts with the problem of finding the most distinctive, informative, and decreased set of features to ameliorate the efficiency of both the processing and storage of data. This paper offers a comprehensive approach to FS and FE in the scope of DR. Moreover, the details of each paper, such as used algorithms/approaches, datasets, classifiers, and achieved results are comprehensively analyzed and summarized. Besides, a systematic discussion of all of the reviewed methods to highlight authors' trends, determining the method(s) has been done, which significantly reduced computational time, and selecting the most accurate classifiers. As a result, the different types of both methods have been discussed and analyzed the findings.","container-title":"Journal of Applied Science and Technology Trends","DOI":"10.38094/jastt1224","ISSN":"2708-0757","issue":"1","journalAbbreviation":"JASTT","license":"https://creativecommons.org/licenses/by-nc-sa/4.0","page":"56-70","source":"DOI.org (Crossref)","title":"A Comprehensive Review of Dimensionality Reduction Techniques for Feature Selection and Feature Extraction","volume":"1","author":[{"family":"Zebari","given":"Rizgar"},{"family":"Abdulazeez","given":"Adnan"},{"family":"Zeebaree","given":"Diyar"},{"family":"Zebari","given":"Dilovan"},{"family":"Saeed","given":"Jwan"}],"issued":{"date-parts":[["2020",5,15]]}}}],"schema":"https://github.com/citation-style-language/schema/raw/master/csl-citation.json"} </w:instrText>
      </w:r>
      <w:r w:rsidR="00DC2DC5" w:rsidRPr="0002571A">
        <w:fldChar w:fldCharType="separate"/>
      </w:r>
      <w:r w:rsidR="00DC2DC5" w:rsidRPr="0002571A">
        <w:rPr>
          <w:rFonts w:ascii="Calibri" w:hAnsi="Calibri" w:cs="Calibri"/>
          <w:kern w:val="0"/>
        </w:rPr>
        <w:t>(Zebari et al., 2020)</w:t>
      </w:r>
      <w:r w:rsidR="00DC2DC5" w:rsidRPr="0002571A">
        <w:fldChar w:fldCharType="end"/>
      </w:r>
      <w:r w:rsidR="004330F4" w:rsidRPr="0002571A">
        <w:t xml:space="preserve">, ki si jo pogosto ne moremo privoščiti (na primer </w:t>
      </w:r>
      <w:r w:rsidR="00DC2DC5" w:rsidRPr="0002571A">
        <w:t xml:space="preserve">v uporabi ML pri </w:t>
      </w:r>
      <w:r w:rsidR="004330F4" w:rsidRPr="0002571A">
        <w:t>preprečevanj</w:t>
      </w:r>
      <w:r w:rsidR="00DC2DC5" w:rsidRPr="0002571A">
        <w:t>u</w:t>
      </w:r>
      <w:r w:rsidR="004330F4" w:rsidRPr="0002571A">
        <w:t xml:space="preserve"> avtomobilsk</w:t>
      </w:r>
      <w:r w:rsidR="00DC2DC5" w:rsidRPr="0002571A">
        <w:t>ih</w:t>
      </w:r>
      <w:r w:rsidR="004330F4" w:rsidRPr="0002571A">
        <w:t xml:space="preserve"> nesreč). Manjšanje dimenzije lahko tudi olajša interpretacijo </w:t>
      </w:r>
      <w:r w:rsidR="005E48EC" w:rsidRPr="0002571A">
        <w:t xml:space="preserve">podatkov, ki nam pomaga najti smiselne strukture in problem tudi vizualizirati </w:t>
      </w:r>
      <w:r w:rsidR="005E48EC" w:rsidRPr="0002571A">
        <w:fldChar w:fldCharType="begin"/>
      </w:r>
      <w:r w:rsidR="005E48EC" w:rsidRPr="0002571A">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rsidRPr="0002571A">
        <w:fldChar w:fldCharType="separate"/>
      </w:r>
      <w:r w:rsidR="005E48EC" w:rsidRPr="0002571A">
        <w:rPr>
          <w:rFonts w:ascii="Calibri" w:hAnsi="Calibri" w:cs="Calibri"/>
        </w:rPr>
        <w:t>(Shalev-Shwartz &amp; Ben-David, 2014)</w:t>
      </w:r>
      <w:r w:rsidR="005E48EC" w:rsidRPr="0002571A">
        <w:fldChar w:fldCharType="end"/>
      </w:r>
      <w:r w:rsidR="00DF58B7" w:rsidRPr="0002571A">
        <w:t>. S tem načinom se znebimo morebitno zavajajočih in odvečnih značilk (</w:t>
      </w:r>
      <w:proofErr w:type="spellStart"/>
      <w:r w:rsidR="00DF58B7" w:rsidRPr="0002571A">
        <w:t>Khalid</w:t>
      </w:r>
      <w:proofErr w:type="spellEnd"/>
      <w:r w:rsidR="00DF58B7" w:rsidRPr="0002571A">
        <w:t xml:space="preserve"> et </w:t>
      </w:r>
      <w:proofErr w:type="spellStart"/>
      <w:r w:rsidR="00DF58B7" w:rsidRPr="0002571A">
        <w:t>al</w:t>
      </w:r>
      <w:proofErr w:type="spellEnd"/>
      <w:r w:rsidR="00DF58B7" w:rsidRPr="0002571A">
        <w:t>., 2014).</w:t>
      </w:r>
    </w:p>
    <w:p w14:paraId="21249D34" w14:textId="473F8651" w:rsidR="00092008" w:rsidRPr="0002571A" w:rsidRDefault="00DF58B7" w:rsidP="00DF58B7">
      <w:r w:rsidRPr="0002571A">
        <w:t xml:space="preserve">Reduciranje dimenzije navadno poteka tako, da uporabljene </w:t>
      </w:r>
      <w:proofErr w:type="spellStart"/>
      <w:r w:rsidRPr="0002571A">
        <w:t>značilke</w:t>
      </w:r>
      <w:proofErr w:type="spellEnd"/>
      <w:r w:rsidRPr="0002571A">
        <w:t xml:space="preserve"> združimo v manj</w:t>
      </w:r>
      <w:r w:rsidR="00DC2DC5" w:rsidRPr="0002571A">
        <w:t>še število</w:t>
      </w:r>
      <w:r w:rsidRPr="0002571A">
        <w:t xml:space="preserve"> sintetičnih značilk, ki čim bolj ohranijo fundamentalno zgradbo originalov</w:t>
      </w:r>
      <w:r w:rsidR="00104411" w:rsidRPr="0002571A">
        <w:t xml:space="preserve"> </w:t>
      </w:r>
      <w:r w:rsidR="00DC2DC5" w:rsidRPr="0002571A">
        <w:fldChar w:fldCharType="begin"/>
      </w:r>
      <w:r w:rsidR="00DC2DC5" w:rsidRPr="0002571A">
        <w:instrText xml:space="preserve"> ADDIN ZOTERO_ITEM CSL_CITATION {"citationID":"a2ijsaevcd7","properties":{"formattedCitation":"\\uldash{(Anowar et al., 2021)}","plainCitation":"(Anowar et al., 2021)","noteIndex":0},"citationItems":[{"id":"pv3YwIe0/s4LY7lcv","uris":["http://zotero.org/users/local/1Uxvmohd/items/A2DABNCW"],"itemData":{"id":"pv3YwIe0/s4LY7lcv","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DC2DC5" w:rsidRPr="0002571A">
        <w:fldChar w:fldCharType="separate"/>
      </w:r>
      <w:r w:rsidR="00DC2DC5" w:rsidRPr="0002571A">
        <w:rPr>
          <w:rFonts w:ascii="Calibri" w:hAnsi="Calibri" w:cs="Calibri"/>
          <w:kern w:val="0"/>
        </w:rPr>
        <w:t>(Anowar et al., 2021)</w:t>
      </w:r>
      <w:r w:rsidR="00DC2DC5" w:rsidRPr="0002571A">
        <w:fldChar w:fldCharType="end"/>
      </w:r>
      <w:r w:rsidR="00104411" w:rsidRPr="0002571A">
        <w:t xml:space="preserve">. </w:t>
      </w:r>
      <w:r w:rsidR="00653A54" w:rsidRPr="0002571A">
        <w:t>Povedano bolj poljudno, želimo manjšati število stolpcev, kjer se nova struktura stolpcev prepleta</w:t>
      </w:r>
      <w:r w:rsidR="00DC2DC5" w:rsidRPr="0002571A">
        <w:t>. Problemu rečemo tudi</w:t>
      </w:r>
      <w:r w:rsidR="00653A54" w:rsidRPr="0002571A">
        <w:t xml:space="preserve"> »delanje krožnice iz sfere«. Obstaja tudi </w:t>
      </w:r>
      <w:r w:rsidR="00DC2DC5" w:rsidRPr="0002571A">
        <w:t>m</w:t>
      </w:r>
      <w:r w:rsidR="00653A54" w:rsidRPr="0002571A">
        <w:t>nogo načinov, kako metode reduciranja dimenzije klasificirati</w:t>
      </w:r>
      <w:r w:rsidR="00DC2DC5" w:rsidRPr="0002571A">
        <w:t xml:space="preserve"> (kot smo jih pri poglavju izbora značilk)</w:t>
      </w:r>
      <w:r w:rsidR="00653A54" w:rsidRPr="0002571A">
        <w:t xml:space="preserve">, ki jih lahko najdemo v </w:t>
      </w:r>
      <w:r w:rsidR="005344BA" w:rsidRPr="0002571A">
        <w:fldChar w:fldCharType="begin"/>
      </w:r>
      <w:r w:rsidR="005344BA" w:rsidRPr="0002571A">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sidRPr="0002571A">
        <w:fldChar w:fldCharType="separate"/>
      </w:r>
      <w:r w:rsidR="005344BA" w:rsidRPr="0002571A">
        <w:rPr>
          <w:rFonts w:ascii="Calibri" w:hAnsi="Calibri" w:cs="Calibri"/>
        </w:rPr>
        <w:t>(Anowar et al., 2021)</w:t>
      </w:r>
      <w:r w:rsidR="005344BA" w:rsidRPr="0002571A">
        <w:fldChar w:fldCharType="end"/>
      </w:r>
      <w:r w:rsidR="00653A54" w:rsidRPr="0002571A">
        <w:t>.</w:t>
      </w:r>
    </w:p>
    <w:p w14:paraId="0D4EA140" w14:textId="157A3C66" w:rsidR="00911ED8" w:rsidRPr="0002571A" w:rsidRDefault="00653A54" w:rsidP="00DF58B7">
      <w:r w:rsidRPr="0002571A">
        <w:t>Oglejmo si delovanje enega najbolj znanih algoritmov te kategorije t-SNE</w:t>
      </w:r>
      <w:r w:rsidR="00DC2DC5" w:rsidRPr="0002571A">
        <w:t xml:space="preserve"> (angl. </w:t>
      </w:r>
      <w:r w:rsidR="00DC2DC5" w:rsidRPr="0002571A">
        <w:rPr>
          <w:i/>
          <w:iCs/>
        </w:rPr>
        <w:t>t-</w:t>
      </w:r>
      <w:proofErr w:type="spellStart"/>
      <w:r w:rsidR="00DC2DC5" w:rsidRPr="0002571A">
        <w:rPr>
          <w:i/>
          <w:iCs/>
        </w:rPr>
        <w:t>Distributed</w:t>
      </w:r>
      <w:proofErr w:type="spellEnd"/>
      <w:r w:rsidR="00DC2DC5" w:rsidRPr="0002571A">
        <w:rPr>
          <w:i/>
          <w:iCs/>
        </w:rPr>
        <w:t xml:space="preserve"> </w:t>
      </w:r>
      <w:proofErr w:type="spellStart"/>
      <w:r w:rsidR="00DC2DC5" w:rsidRPr="0002571A">
        <w:rPr>
          <w:i/>
          <w:iCs/>
        </w:rPr>
        <w:t>Stochastic</w:t>
      </w:r>
      <w:proofErr w:type="spellEnd"/>
      <w:r w:rsidR="00DC2DC5" w:rsidRPr="0002571A">
        <w:rPr>
          <w:i/>
          <w:iCs/>
        </w:rPr>
        <w:t xml:space="preserve"> </w:t>
      </w:r>
      <w:proofErr w:type="spellStart"/>
      <w:r w:rsidR="00DC2DC5" w:rsidRPr="0002571A">
        <w:rPr>
          <w:i/>
          <w:iCs/>
        </w:rPr>
        <w:t>Neighbor</w:t>
      </w:r>
      <w:proofErr w:type="spellEnd"/>
      <w:r w:rsidR="00DC2DC5" w:rsidRPr="0002571A">
        <w:rPr>
          <w:i/>
          <w:iCs/>
        </w:rPr>
        <w:t xml:space="preserve"> </w:t>
      </w:r>
      <w:proofErr w:type="spellStart"/>
      <w:r w:rsidR="00DC2DC5" w:rsidRPr="0002571A">
        <w:rPr>
          <w:i/>
          <w:iCs/>
        </w:rPr>
        <w:t>Embedding</w:t>
      </w:r>
      <w:proofErr w:type="spellEnd"/>
      <w:r w:rsidR="00DC2DC5" w:rsidRPr="0002571A">
        <w:t>)</w:t>
      </w:r>
      <w:r w:rsidR="00B2621B" w:rsidRPr="0002571A">
        <w:t xml:space="preserve">, ki se najbolj uporablja v vizualizaciji. t-SNE je metoda, ki višje dimenzije </w:t>
      </w:r>
      <w:proofErr w:type="spellStart"/>
      <w:r w:rsidR="00B2621B" w:rsidRPr="0002571A">
        <w:t>projecira</w:t>
      </w:r>
      <w:proofErr w:type="spellEnd"/>
      <w:r w:rsidR="00B2621B" w:rsidRPr="0002571A">
        <w:t xml:space="preserve"> na nižje s tem, da ohranja tako lokalno kot globalno strukturo nabora podatkov </w:t>
      </w:r>
      <w:r w:rsidR="00B2621B" w:rsidRPr="0002571A">
        <w:fldChar w:fldCharType="begin"/>
      </w:r>
      <w:r w:rsidR="00B2621B" w:rsidRPr="0002571A">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rsidRPr="0002571A">
        <w:fldChar w:fldCharType="separate"/>
      </w:r>
      <w:r w:rsidR="00B2621B" w:rsidRPr="0002571A">
        <w:rPr>
          <w:rFonts w:ascii="Calibri" w:hAnsi="Calibri" w:cs="Calibri"/>
        </w:rPr>
        <w:t>(van der Maaten &amp; Hinton, 2008)</w:t>
      </w:r>
      <w:r w:rsidR="00B2621B" w:rsidRPr="0002571A">
        <w:fldChar w:fldCharType="end"/>
      </w:r>
      <w:r w:rsidR="00B2621B" w:rsidRPr="0002571A">
        <w:t>.</w:t>
      </w:r>
      <w:r w:rsidR="00E53F54" w:rsidRPr="0002571A">
        <w:t xml:space="preserve"> </w:t>
      </w:r>
      <w:r w:rsidR="00B8726C" w:rsidRPr="0002571A">
        <w:t>V disertaciji predstavimo delovanje algoritma poljudno, njegovo popolno vsebino s psevdokodo pa najdemo v</w:t>
      </w:r>
      <w:r w:rsidR="001F7C53" w:rsidRPr="0002571A">
        <w:t xml:space="preserve"> </w:t>
      </w:r>
      <w:r w:rsidR="001F7C53" w:rsidRPr="0002571A">
        <w:fldChar w:fldCharType="begin"/>
      </w:r>
      <w:r w:rsidR="001F7C53" w:rsidRPr="0002571A">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rsidRPr="0002571A">
        <w:fldChar w:fldCharType="separate"/>
      </w:r>
      <w:r w:rsidR="001F7C53" w:rsidRPr="0002571A">
        <w:rPr>
          <w:rFonts w:ascii="Calibri" w:hAnsi="Calibri" w:cs="Calibri"/>
        </w:rPr>
        <w:t>(Melit Devassy &amp; George, 2020)</w:t>
      </w:r>
      <w:r w:rsidR="001F7C53" w:rsidRPr="0002571A">
        <w:fldChar w:fldCharType="end"/>
      </w:r>
      <w:r w:rsidR="00911ED8" w:rsidRPr="0002571A">
        <w:t>.</w:t>
      </w:r>
    </w:p>
    <w:p w14:paraId="63F1DC96" w14:textId="0A48B77F" w:rsidR="00B8726C" w:rsidRPr="0002571A" w:rsidRDefault="00B8726C" w:rsidP="00B8726C">
      <w:pPr>
        <w:numPr>
          <w:ilvl w:val="0"/>
          <w:numId w:val="8"/>
        </w:numPr>
      </w:pPr>
      <w:r w:rsidRPr="0002571A">
        <w:rPr>
          <w:b/>
          <w:bCs/>
        </w:rPr>
        <w:t>Izračun podobnosti</w:t>
      </w:r>
      <w:r w:rsidRPr="0002571A">
        <w:t>: Najprej t-SNE izračuna parno podobnost</w:t>
      </w:r>
      <w:r w:rsidR="00264D36" w:rsidRPr="0002571A">
        <w:t xml:space="preserve"> (s pomočjo Gaussove porazdelitve)</w:t>
      </w:r>
      <w:r w:rsidRPr="0002571A">
        <w:t xml:space="preserve"> med podatkovnimi točkami v </w:t>
      </w:r>
      <w:proofErr w:type="spellStart"/>
      <w:r w:rsidRPr="0002571A">
        <w:t>visokodimenzionalnem</w:t>
      </w:r>
      <w:proofErr w:type="spellEnd"/>
      <w:r w:rsidRPr="0002571A">
        <w:t xml:space="preserve"> prostoru.</w:t>
      </w:r>
    </w:p>
    <w:p w14:paraId="50A85948" w14:textId="77777777" w:rsidR="00B8726C" w:rsidRPr="0002571A" w:rsidRDefault="00B8726C" w:rsidP="00B8726C">
      <w:pPr>
        <w:numPr>
          <w:ilvl w:val="0"/>
          <w:numId w:val="8"/>
        </w:numPr>
      </w:pPr>
      <w:r w:rsidRPr="0002571A">
        <w:rPr>
          <w:b/>
          <w:bCs/>
        </w:rPr>
        <w:lastRenderedPageBreak/>
        <w:t>Inicializacija vložitev</w:t>
      </w:r>
      <w:r w:rsidRPr="0002571A">
        <w:t>: Naključno določimo začetne položaje vloženih točk v prostoru nižje dimenzionalnosti.</w:t>
      </w:r>
    </w:p>
    <w:p w14:paraId="6576037C" w14:textId="77777777" w:rsidR="00B8726C" w:rsidRPr="0002571A" w:rsidRDefault="00B8726C" w:rsidP="00B8726C">
      <w:pPr>
        <w:numPr>
          <w:ilvl w:val="0"/>
          <w:numId w:val="8"/>
        </w:numPr>
      </w:pPr>
      <w:r w:rsidRPr="0002571A">
        <w:rPr>
          <w:b/>
          <w:bCs/>
        </w:rPr>
        <w:t>Izračun podobnosti v nižji dimenziji</w:t>
      </w:r>
      <w:r w:rsidRPr="0002571A">
        <w:t>: Izračunamo podobnosti med vloženimi točkami v prostoru nižje dimenzionalnosti z uporabo podobne Gaussove porazdelitve.</w:t>
      </w:r>
    </w:p>
    <w:p w14:paraId="744CF179" w14:textId="3126C592" w:rsidR="00264D36" w:rsidRPr="0002571A" w:rsidRDefault="00B8726C" w:rsidP="00B8726C">
      <w:pPr>
        <w:numPr>
          <w:ilvl w:val="0"/>
          <w:numId w:val="8"/>
        </w:numPr>
      </w:pPr>
      <w:r w:rsidRPr="0002571A">
        <w:rPr>
          <w:b/>
          <w:bCs/>
        </w:rPr>
        <w:t>Optimizacija vložitev</w:t>
      </w:r>
      <w:r w:rsidRPr="0002571A">
        <w:t xml:space="preserve">: </w:t>
      </w:r>
      <w:r w:rsidR="00264D36" w:rsidRPr="0002571A">
        <w:t xml:space="preserve">Iterativno prilagajamo položaje vloženih točk, da zmanjšamo razlike med podobnostmi v </w:t>
      </w:r>
      <w:proofErr w:type="spellStart"/>
      <w:r w:rsidR="00264D36" w:rsidRPr="0002571A">
        <w:t>visokodimenzionalnem</w:t>
      </w:r>
      <w:proofErr w:type="spellEnd"/>
      <w:r w:rsidR="00264D36" w:rsidRPr="0002571A">
        <w:t xml:space="preserve"> in </w:t>
      </w:r>
      <w:proofErr w:type="spellStart"/>
      <w:r w:rsidR="00264D36" w:rsidRPr="0002571A">
        <w:t>nizkodimenzionalnem</w:t>
      </w:r>
      <w:proofErr w:type="spellEnd"/>
      <w:r w:rsidR="00264D36" w:rsidRPr="0002571A">
        <w:t xml:space="preserve"> prostoru.</w:t>
      </w:r>
    </w:p>
    <w:p w14:paraId="280C38C9" w14:textId="0E2B8FC8" w:rsidR="00B8726C" w:rsidRPr="0002571A" w:rsidRDefault="00B8726C" w:rsidP="00B8726C">
      <w:pPr>
        <w:numPr>
          <w:ilvl w:val="0"/>
          <w:numId w:val="8"/>
        </w:numPr>
      </w:pPr>
      <w:r w:rsidRPr="0002571A">
        <w:rPr>
          <w:b/>
          <w:bCs/>
        </w:rPr>
        <w:t>Gradientni spust</w:t>
      </w:r>
      <w:r w:rsidRPr="0002571A">
        <w:t xml:space="preserve">: </w:t>
      </w:r>
      <w:r w:rsidR="00264D36" w:rsidRPr="0002571A">
        <w:t>Za manjšanje skupnih razlik razdalj (</w:t>
      </w:r>
      <w:proofErr w:type="spellStart"/>
      <w:r w:rsidRPr="0002571A">
        <w:t>Kullback-Leiblerjevih</w:t>
      </w:r>
      <w:proofErr w:type="spellEnd"/>
      <w:r w:rsidRPr="0002571A">
        <w:t xml:space="preserve"> divergenc</w:t>
      </w:r>
      <w:r w:rsidR="00264D36" w:rsidRPr="0002571A">
        <w:t>) je uporabljena metoda gradientnega spusta tako v visoki kot nizki dimenziji.</w:t>
      </w:r>
    </w:p>
    <w:p w14:paraId="09B9EFB7" w14:textId="5300E330" w:rsidR="00B8726C" w:rsidRPr="0002571A" w:rsidRDefault="00B8726C" w:rsidP="00DF58B7">
      <w:pPr>
        <w:numPr>
          <w:ilvl w:val="0"/>
          <w:numId w:val="8"/>
        </w:numPr>
      </w:pPr>
      <w:r w:rsidRPr="0002571A">
        <w:rPr>
          <w:b/>
          <w:bCs/>
        </w:rPr>
        <w:t>Iteracija</w:t>
      </w:r>
      <w:r w:rsidRPr="0002571A">
        <w:t xml:space="preserve">: Postopek optimizacije se ponavlja, dokler se položaji podatkovnih točk v prostoru nižje dimenzionalnosti ne ustalijo, kar naj bi </w:t>
      </w:r>
      <w:r w:rsidR="00264D36" w:rsidRPr="0002571A">
        <w:t xml:space="preserve">bilo stanje, kjer se </w:t>
      </w:r>
      <w:r w:rsidR="00067E0F" w:rsidRPr="0002571A">
        <w:t>razdalje (v pojmu bližine in ne eksplicitno razdalje) med posameznimi točkami v obeh prostorih najmanj razlikujejo.</w:t>
      </w:r>
    </w:p>
    <w:p w14:paraId="5BE300DA" w14:textId="77777777" w:rsidR="003D1BF4" w:rsidRPr="0002571A" w:rsidRDefault="003D1BF4" w:rsidP="003D1BF4">
      <w:pPr>
        <w:pStyle w:val="Heading2"/>
      </w:pPr>
      <w:bookmarkStart w:id="51" w:name="_Toc170115130"/>
      <w:r w:rsidRPr="0002571A">
        <w:t>Strojno učenje v edukacijskih vedah</w:t>
      </w:r>
      <w:bookmarkEnd w:id="51"/>
    </w:p>
    <w:p w14:paraId="49C0A869" w14:textId="78EE83C1" w:rsidR="001F0256" w:rsidRPr="0002571A" w:rsidRDefault="00013A22" w:rsidP="003D1BF4">
      <w:r w:rsidRPr="0002571A">
        <w:t xml:space="preserve">V edukacijskih vedah se umetna inteligenca kaže na več nivojih </w:t>
      </w:r>
      <w:r w:rsidRPr="0002571A">
        <w:fldChar w:fldCharType="begin"/>
      </w:r>
      <w:r w:rsidRPr="0002571A">
        <w:instrText xml:space="preserve"> ADDIN ZOTERO_ITEM CSL_CITATION {"citationID":"adeg805ap5","properties":{"formattedCitation":"\\uldash{(Zhai et al., 2021)}","plainCitation":"(Zhai et al., 2021)","noteIndex":0},"citationItems":[{"id":891,"uris":["http://zotero.org/users/local/ZlhuMgGE/items/XESP7LZ3"],"itemData":{"id":891,"type":"article-journal","abstract":"This study provided a content analysis of studies aiming to disclose how artificial intelligence (AI) has been applied to the education sector and explore the potential research trends and challenges of AI in education. A total of 100 papers including 63 empirical papers (74 studies) and 37 analytic papers were selected from the education and educational research category of Social Sciences Citation Index database from 2010 to 2020. The content analysis showed that the research questions could be classified into development layer (classification, matching, recommendation, and deep learning), application layer (feedback, reasoning, and adaptive learning), and integration layer (affection computing, role-playing, immersive learning, and gamification). Moreover, four research trends, including Internet of Things, swarm intelligence, deep learning, and neuroscience, as well as an assessment of AI in education, were suggested for further investigation. However, we also proposed the challenges in education may be caused by AI with regard to inappropriate use of AI techniques, changing roles of teachers and students, as well as social and ethical issues. The results provide insights into an overview of the AI used for education domain, which helps to strengthen the theoretical foundation of AI in education and provides a promising channel for educators and AI engineers to carry out further collaborative research.","container-title":"Complexity","DOI":"10.1155/2021/8812542","ISSN":"1099-0526, 1076-2787","journalAbbreviation":"Complexity","language":"en","license":"https://creativecommons.org/licenses/by/4.0/","page":"1-18","source":"DOI.org (Crossref)","title":"A Review of Artificial Intelligence (AI) in Education from 2010 to 2020","volume":"2021","author":[{"family":"Zhai","given":"Xuesong"},{"family":"Chu","given":"Xiaoyan"},{"family":"Chai","given":"Ching Sing"},{"family":"Jong","given":"Morris Siu Yung"},{"family":"Istenic","given":"Andreja"},{"family":"Spector","given":"Michael"},{"family":"Liu","given":"Jia-Bao"},{"family":"Yuan","given":"Jing"},{"family":"Li","given":"Yan"}],"editor":[{"family":"Cai","given":"Ning"}],"issued":{"date-parts":[["2021",4,20]]}}}],"schema":"https://github.com/citation-style-language/schema/raw/master/csl-citation.json"} </w:instrText>
      </w:r>
      <w:r w:rsidRPr="0002571A">
        <w:fldChar w:fldCharType="separate"/>
      </w:r>
      <w:r w:rsidRPr="0002571A">
        <w:rPr>
          <w:rFonts w:ascii="Calibri" w:hAnsi="Calibri" w:cs="Calibri"/>
          <w:kern w:val="0"/>
        </w:rPr>
        <w:t>(Zhai et al., 2021)</w:t>
      </w:r>
      <w:r w:rsidRPr="0002571A">
        <w:fldChar w:fldCharType="end"/>
      </w:r>
      <w:r w:rsidRPr="0002571A">
        <w:t xml:space="preserve">. </w:t>
      </w:r>
      <w:r w:rsidR="005E53F6" w:rsidRPr="0002571A">
        <w:t xml:space="preserve">Tehnologije </w:t>
      </w:r>
      <w:r w:rsidR="001F0256" w:rsidRPr="0002571A">
        <w:t xml:space="preserve">umetne inteligence </w:t>
      </w:r>
      <w:r w:rsidR="005E53F6" w:rsidRPr="0002571A">
        <w:t xml:space="preserve">vezane na proces vzgoje in izobraževanja lahko vežemo na tri kategorije. Lahko so uporabljene za poučevanje učenca (primarno </w:t>
      </w:r>
      <w:proofErr w:type="spellStart"/>
      <w:r w:rsidR="005E53F6" w:rsidRPr="0002571A">
        <w:t>instrukcionistični</w:t>
      </w:r>
      <w:proofErr w:type="spellEnd"/>
      <w:r w:rsidR="005E53F6" w:rsidRPr="0002571A">
        <w:t xml:space="preserve"> pristop), podporo učencu (primarno konstruktivistični pristop) ali pa podporo učitelju (kar omogoča učitelju lažje in hitrejše izvajanje njegovih širših nalog)</w:t>
      </w:r>
      <w:r w:rsidR="00784951" w:rsidRPr="0002571A">
        <w:t xml:space="preserve"> </w:t>
      </w:r>
      <w:r w:rsidR="00784951" w:rsidRPr="0002571A">
        <w:fldChar w:fldCharType="begin"/>
      </w:r>
      <w:r w:rsidR="00784951" w:rsidRPr="0002571A">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rsidRPr="0002571A">
        <w:fldChar w:fldCharType="separate"/>
      </w:r>
      <w:r w:rsidR="00784951" w:rsidRPr="0002571A">
        <w:rPr>
          <w:rFonts w:ascii="Calibri" w:hAnsi="Calibri" w:cs="Calibri"/>
        </w:rPr>
        <w:t>(Holmes et al., 2019)</w:t>
      </w:r>
      <w:r w:rsidR="00784951" w:rsidRPr="0002571A">
        <w:fldChar w:fldCharType="end"/>
      </w:r>
      <w:r w:rsidR="00784951" w:rsidRPr="0002571A">
        <w:t>.</w:t>
      </w:r>
    </w:p>
    <w:p w14:paraId="2BA7C809" w14:textId="51C77D9A" w:rsidR="00784951" w:rsidRPr="0002571A" w:rsidRDefault="001F0256" w:rsidP="003D1BF4">
      <w:r w:rsidRPr="0002571A">
        <w:t xml:space="preserve">Poleg širših aplikacij lahko strojno učenje uporabimo za natančno </w:t>
      </w:r>
      <w:r w:rsidR="009A1233" w:rsidRPr="0002571A">
        <w:t>napovedovanje učenčevega uspeha</w:t>
      </w:r>
      <w:r w:rsidR="00784951" w:rsidRPr="0002571A">
        <w:t xml:space="preserve"> </w:t>
      </w:r>
      <w:r w:rsidR="00784951" w:rsidRPr="0002571A">
        <w:fldChar w:fldCharType="begin"/>
      </w:r>
      <w:r w:rsidR="00784951" w:rsidRPr="0002571A">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rsidRPr="0002571A">
        <w:fldChar w:fldCharType="separate"/>
      </w:r>
      <w:r w:rsidR="00784951" w:rsidRPr="0002571A">
        <w:rPr>
          <w:rFonts w:ascii="Calibri" w:hAnsi="Calibri" w:cs="Calibri"/>
        </w:rPr>
        <w:t>(Ofori et al., 2020; Qazdar et al., 2019; Rastrollo-Guerrero et al., 2020; Yakubu &amp; Abubakar, 2022)</w:t>
      </w:r>
      <w:r w:rsidR="00784951" w:rsidRPr="0002571A">
        <w:fldChar w:fldCharType="end"/>
      </w:r>
      <w:r w:rsidR="00784951" w:rsidRPr="0002571A">
        <w:t xml:space="preserve">, identifikacijo učencev, ki nazadujejo (angl. </w:t>
      </w:r>
      <w:r w:rsidR="00784951" w:rsidRPr="0002571A">
        <w:rPr>
          <w:i/>
          <w:iCs/>
        </w:rPr>
        <w:t>at-</w:t>
      </w:r>
      <w:proofErr w:type="spellStart"/>
      <w:r w:rsidR="00784951" w:rsidRPr="0002571A">
        <w:rPr>
          <w:i/>
          <w:iCs/>
        </w:rPr>
        <w:t>risk</w:t>
      </w:r>
      <w:proofErr w:type="spellEnd"/>
      <w:r w:rsidR="00784951" w:rsidRPr="0002571A">
        <w:rPr>
          <w:i/>
          <w:iCs/>
        </w:rPr>
        <w:t xml:space="preserve"> </w:t>
      </w:r>
      <w:proofErr w:type="spellStart"/>
      <w:r w:rsidR="00784951" w:rsidRPr="0002571A">
        <w:rPr>
          <w:i/>
          <w:iCs/>
        </w:rPr>
        <w:t>learners</w:t>
      </w:r>
      <w:proofErr w:type="spellEnd"/>
      <w:r w:rsidR="00784951" w:rsidRPr="0002571A">
        <w:t xml:space="preserve">) </w:t>
      </w:r>
      <w:r w:rsidR="00784951" w:rsidRPr="0002571A">
        <w:fldChar w:fldCharType="begin"/>
      </w:r>
      <w:r w:rsidR="00784951" w:rsidRPr="0002571A">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rsidRPr="0002571A">
        <w:fldChar w:fldCharType="separate"/>
      </w:r>
      <w:r w:rsidR="00784951" w:rsidRPr="0002571A">
        <w:rPr>
          <w:rFonts w:ascii="Calibri" w:hAnsi="Calibri" w:cs="Calibri"/>
        </w:rPr>
        <w:t>(</w:t>
      </w:r>
      <w:proofErr w:type="spellStart"/>
      <w:r w:rsidR="00784951" w:rsidRPr="0002571A">
        <w:rPr>
          <w:rFonts w:ascii="Calibri" w:hAnsi="Calibri" w:cs="Calibri"/>
        </w:rPr>
        <w:t>Adnan</w:t>
      </w:r>
      <w:proofErr w:type="spellEnd"/>
      <w:r w:rsidR="00784951" w:rsidRPr="0002571A">
        <w:rPr>
          <w:rFonts w:ascii="Calibri" w:hAnsi="Calibri" w:cs="Calibri"/>
        </w:rPr>
        <w:t xml:space="preserve"> et al., 2021; Chui et al., 2020)</w:t>
      </w:r>
      <w:r w:rsidR="00784951" w:rsidRPr="0002571A">
        <w:fldChar w:fldCharType="end"/>
      </w:r>
      <w:r w:rsidR="00784951" w:rsidRPr="0002571A">
        <w:t xml:space="preserve"> in </w:t>
      </w:r>
      <w:proofErr w:type="spellStart"/>
      <w:r w:rsidR="00784951" w:rsidRPr="0002571A">
        <w:t>prilagoditvih</w:t>
      </w:r>
      <w:proofErr w:type="spellEnd"/>
      <w:r w:rsidR="00784951" w:rsidRPr="0002571A">
        <w:t xml:space="preserve"> morebitno potrebnih intervencij v vzgoji in izobraževanju </w:t>
      </w:r>
      <w:r w:rsidR="00784951" w:rsidRPr="0002571A">
        <w:fldChar w:fldCharType="begin"/>
      </w:r>
      <w:r w:rsidR="00784951" w:rsidRPr="0002571A">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rsidRPr="0002571A">
        <w:fldChar w:fldCharType="separate"/>
      </w:r>
      <w:r w:rsidR="00784951" w:rsidRPr="0002571A">
        <w:rPr>
          <w:rFonts w:ascii="Calibri" w:hAnsi="Calibri" w:cs="Calibri"/>
        </w:rPr>
        <w:t>(Luan &amp; Tsai, 2021; Stimpson &amp; Cummings, 2014; Tsai et al., 2020; S. Yang, 2021)</w:t>
      </w:r>
      <w:r w:rsidR="00784951" w:rsidRPr="0002571A">
        <w:fldChar w:fldCharType="end"/>
      </w:r>
      <w:r w:rsidR="00784951" w:rsidRPr="0002571A">
        <w:t>.</w:t>
      </w:r>
      <w:r w:rsidR="00FB49FD" w:rsidRPr="0002571A">
        <w:t xml:space="preserve"> Koncept analize “analitike učenja” pa se je uvedel že pred cvetenjem strojnega učenja, kar kažejo študije </w:t>
      </w:r>
      <w:r w:rsidR="00FB49FD" w:rsidRPr="0002571A">
        <w:fldChar w:fldCharType="begin"/>
      </w:r>
      <w:r w:rsidR="00FB49FD" w:rsidRPr="0002571A">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rsidRPr="0002571A">
        <w:fldChar w:fldCharType="separate"/>
      </w:r>
      <w:r w:rsidR="00FB49FD" w:rsidRPr="0002571A">
        <w:rPr>
          <w:rFonts w:ascii="Calibri" w:hAnsi="Calibri" w:cs="Calibri"/>
        </w:rPr>
        <w:t>(Bhusal, 2021, 2021; Cortez &amp; Silva, 2008; Kotsiantis et al., 2004; Siemens &amp; Gasevic, 2012)</w:t>
      </w:r>
      <w:r w:rsidR="00FB49FD" w:rsidRPr="0002571A">
        <w:fldChar w:fldCharType="end"/>
      </w:r>
      <w:r w:rsidR="00FB49FD" w:rsidRPr="0002571A">
        <w:t xml:space="preserve">, ki so za to nalogo uporabljale šibkejše </w:t>
      </w:r>
      <w:r w:rsidR="00326D2F" w:rsidRPr="0002571A">
        <w:t>statistične metode.</w:t>
      </w:r>
      <w:r w:rsidR="00B05F9F" w:rsidRPr="0002571A">
        <w:t xml:space="preserve"> Poleg </w:t>
      </w:r>
      <w:proofErr w:type="spellStart"/>
      <w:r w:rsidR="00B05F9F" w:rsidRPr="0002571A">
        <w:t>predikcije</w:t>
      </w:r>
      <w:proofErr w:type="spellEnd"/>
      <w:r w:rsidR="00B05F9F" w:rsidRPr="0002571A">
        <w:t xml:space="preserve"> uspeha nam metode strojnega učenja nudijo tudi vpogled, katere spremenljivke na to </w:t>
      </w:r>
      <w:proofErr w:type="spellStart"/>
      <w:r w:rsidR="00B05F9F" w:rsidRPr="0002571A">
        <w:t>predikcijo</w:t>
      </w:r>
      <w:proofErr w:type="spellEnd"/>
      <w:r w:rsidR="00B05F9F" w:rsidRPr="0002571A">
        <w:t xml:space="preserve"> najbolj vplivajo </w:t>
      </w:r>
      <w:r w:rsidR="00B05F9F" w:rsidRPr="0002571A">
        <w:fldChar w:fldCharType="begin"/>
      </w:r>
      <w:r w:rsidR="00B05F9F" w:rsidRPr="0002571A">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rsidRPr="0002571A">
        <w:fldChar w:fldCharType="separate"/>
      </w:r>
      <w:r w:rsidR="00B05F9F" w:rsidRPr="0002571A">
        <w:rPr>
          <w:rFonts w:ascii="Calibri" w:hAnsi="Calibri" w:cs="Calibri"/>
        </w:rPr>
        <w:t>(</w:t>
      </w:r>
      <w:proofErr w:type="spellStart"/>
      <w:r w:rsidR="00B05F9F" w:rsidRPr="0002571A">
        <w:rPr>
          <w:rFonts w:ascii="Calibri" w:hAnsi="Calibri" w:cs="Calibri"/>
        </w:rPr>
        <w:t>Lu</w:t>
      </w:r>
      <w:proofErr w:type="spellEnd"/>
      <w:r w:rsidR="00B05F9F" w:rsidRPr="0002571A">
        <w:rPr>
          <w:rFonts w:ascii="Calibri" w:hAnsi="Calibri" w:cs="Calibri"/>
        </w:rPr>
        <w:t xml:space="preserve"> et al., 2020; Luan &amp; Tsai, 2021)</w:t>
      </w:r>
      <w:r w:rsidR="00B05F9F" w:rsidRPr="0002571A">
        <w:fldChar w:fldCharType="end"/>
      </w:r>
      <w:r w:rsidR="00B05F9F" w:rsidRPr="0002571A">
        <w:t xml:space="preserve">. Več raziskav je bilo opravljenih z namenom analiziranja ključnih značilnosti v učnem okolju </w:t>
      </w:r>
      <w:r w:rsidR="00B05F9F" w:rsidRPr="0002571A">
        <w:fldChar w:fldCharType="begin"/>
      </w:r>
      <w:r w:rsidR="00B05F9F" w:rsidRPr="0002571A">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rsidRPr="0002571A">
        <w:fldChar w:fldCharType="separate"/>
      </w:r>
      <w:r w:rsidR="00B05F9F" w:rsidRPr="0002571A">
        <w:rPr>
          <w:rFonts w:ascii="Calibri" w:hAnsi="Calibri" w:cs="Calibri"/>
        </w:rPr>
        <w:t>(Hodges, 2018; Humphrey et al., 2009; Moradi et al., 2018; Scribner &amp; Donaldson, 2001)</w:t>
      </w:r>
      <w:r w:rsidR="00B05F9F" w:rsidRPr="0002571A">
        <w:fldChar w:fldCharType="end"/>
      </w:r>
      <w:r w:rsidR="00B05F9F" w:rsidRPr="0002571A">
        <w:t xml:space="preserve">, toda le peščica jih je uporabila metode sodobnejših algoritmov, kot so algoritmi strojnega učenja, ki bi lahko nudile boljši vpogled. </w:t>
      </w:r>
      <w:r w:rsidR="005828C5" w:rsidRPr="0002571A">
        <w:t>Strojno učenje je vse bolj uporabljeno za raziskave tudi na naših tleh, je pa področje edukacije tisto, kjer je uporabo le tega morda smiselno še spodbuditi. Se pa o tem že govori, na primer</w:t>
      </w:r>
      <w:r w:rsidR="00A836B7" w:rsidRPr="0002571A">
        <w:t xml:space="preserve"> na Pedagoško-andragoških dnevih leta 2020, kot vidimo v prispevku</w:t>
      </w:r>
      <w:r w:rsidR="005828C5" w:rsidRPr="0002571A">
        <w:t xml:space="preserve"> </w:t>
      </w:r>
      <w:r w:rsidR="005828C5" w:rsidRPr="0002571A">
        <w:fldChar w:fldCharType="begin"/>
      </w:r>
      <w:r w:rsidR="005828C5" w:rsidRPr="0002571A">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rsidRPr="0002571A">
        <w:fldChar w:fldCharType="separate"/>
      </w:r>
      <w:r w:rsidR="005828C5" w:rsidRPr="0002571A">
        <w:rPr>
          <w:rFonts w:ascii="Calibri" w:hAnsi="Calibri" w:cs="Calibri"/>
          <w:kern w:val="0"/>
          <w:szCs w:val="24"/>
        </w:rPr>
        <w:t xml:space="preserve">Govekar-Okoliš et al. </w:t>
      </w:r>
      <w:r w:rsidR="00A836B7" w:rsidRPr="0002571A">
        <w:rPr>
          <w:rFonts w:ascii="Calibri" w:hAnsi="Calibri" w:cs="Calibri"/>
          <w:kern w:val="0"/>
          <w:szCs w:val="24"/>
        </w:rPr>
        <w:t>(</w:t>
      </w:r>
      <w:r w:rsidR="005828C5" w:rsidRPr="0002571A">
        <w:rPr>
          <w:rFonts w:ascii="Calibri" w:hAnsi="Calibri" w:cs="Calibri"/>
          <w:kern w:val="0"/>
          <w:szCs w:val="24"/>
        </w:rPr>
        <w:t>2020)</w:t>
      </w:r>
      <w:r w:rsidR="005828C5" w:rsidRPr="0002571A">
        <w:fldChar w:fldCharType="end"/>
      </w:r>
      <w:r w:rsidR="005828C5" w:rsidRPr="0002571A">
        <w:t>.</w:t>
      </w:r>
    </w:p>
    <w:p w14:paraId="5C3D2297" w14:textId="59086CF1" w:rsidR="00F02E01" w:rsidRPr="0002571A" w:rsidRDefault="00F02E01" w:rsidP="00F02E01">
      <w:pPr>
        <w:pStyle w:val="Heading1"/>
      </w:pPr>
      <w:bookmarkStart w:id="52" w:name="_Toc170115131"/>
      <w:r w:rsidRPr="0002571A">
        <w:lastRenderedPageBreak/>
        <w:t>Empirični del</w:t>
      </w:r>
      <w:bookmarkEnd w:id="52"/>
    </w:p>
    <w:p w14:paraId="7507C811" w14:textId="2D52E544" w:rsidR="00F02E01" w:rsidRPr="0002571A" w:rsidRDefault="00E94972" w:rsidP="00F02E01">
      <w:pPr>
        <w:pStyle w:val="Heading2"/>
      </w:pPr>
      <w:bookmarkStart w:id="53" w:name="_Toc170115132"/>
      <w:r w:rsidRPr="0002571A">
        <w:t>Raziskovalni problem, namen in cilji</w:t>
      </w:r>
      <w:bookmarkEnd w:id="53"/>
    </w:p>
    <w:p w14:paraId="350F449F" w14:textId="4633C845" w:rsidR="00F62047" w:rsidRPr="0002571A" w:rsidRDefault="00F62047" w:rsidP="00F62047">
      <w:r w:rsidRPr="0002571A">
        <w:t xml:space="preserve">V doktorski disertaciji smo celovito analizirali </w:t>
      </w:r>
      <w:r w:rsidR="008B37CD" w:rsidRPr="0002571A">
        <w:t>sodelovalno-tandemsko</w:t>
      </w:r>
      <w:r w:rsidRPr="0002571A">
        <w:t xml:space="preserve"> delo v pedagoškem okolju. Identificirali smo problem, ki izvira iz zadržkov, ki jih učitelji čutijo glede uporabe skupinskega pristopa pri pouku. Naš prispevek temelji na novem konceptualnem okvirju, ki izkorišča napredke v strojnem učenju. </w:t>
      </w:r>
      <w:r w:rsidR="00053E32" w:rsidRPr="0002571A">
        <w:t xml:space="preserve">To je nujno, saj je širši diskurz obravnave uspešnosti tandemskega učenja večkrat problematičen, saj je evalvacija le tega pogosto subjektivna </w:t>
      </w:r>
      <w:r w:rsidR="00053E32" w:rsidRPr="0002571A">
        <w:fldChar w:fldCharType="begin"/>
      </w:r>
      <w:r w:rsidR="00053E32" w:rsidRPr="0002571A">
        <w:instrText xml:space="preserve"> ADDIN ZOTERO_ITEM CSL_CITATION {"citationID":"a7go36dukm","properties":{"formattedCitation":"\\uldash{(Popovi\\uc0\\u263{} et al., 2020)}","plainCitation":"(Popović et al., 2020)","noteIndex":0},"citationItems":[{"id":"AUHtrmuq/Hs0nFzgR","uris":["http://zotero.org/users/local/1Uxvmohd/items/N2JGGBXU"],"itemData":{"id":365,"type":"article-journal","abstract":"This paper proposes an approach that combines data envelopment analysis (DEA) with the analytic hierarchy process (AHP) and conjoint analysis, as multi-criteria decision-making methods to evaluate teachers’ performance in higher education. This process of evaluation is complex as it involves consideration of both objective and subjective efficiency assessments. The efficiency evaluation in the presence of multiple different criteria is done by DEA and results heavily depend on their selection, values, and the weights assigned to them. Objective efficiency evaluation is data-driven, while the subjective efficiency relies on values of subjective criteria usually captured throughout the survey. The conjoint analysis helps with the selection and determining the relative importance of such criteria, based on stakeholder preferences, obtained as an evaluation of experimentally designed hypothetical profiles. An efficient experimental design can be either symmetric or asymmetric depending on the structure of criteria covered by the study. Obtained importance might be a guideline for selecting adequate input and output criteria in the DEA model when assessing teachers’ subjective efficiency. Another reason to use conjoint preferences is to set a basis for weight restrictions in DEA and consequently to increase its discrimination power. Finally, the overall teacher’s efficiency is an AHP aggregation of subjective and objective teaching and research efficiency scores. Given the growing competition in the field of education, a higher level of responsibility and commitment is expected, and it is therefore helpful to identify weaknesses so that they can be addressed. Therefore, the evaluation of teachers’ efficiency at the University of Belgrade, Faculty of Organizational Sciences illustrates the usage of the proposed approach. As results, relatively efficient and inefficient teachers were identified, the reasons and aspects of their inefficiency were discovered, and rankings were made.","container-title":"Symmetry","DOI":"10.3390/sym12040563","ISSN":"2073-8994","issue":"4","journalAbbreviation":"Symmetry","language":"en","page":"563","source":"DOI.org (Crossref)","title":"Using Data Envelopment Analysis and Multi-Criteria Decision-Making Methods to Evaluate Teacher Performance in Higher Education","volume":"12","author":[{"family":"Popović","given":"Milena"},{"family":"Savić","given":"Gordana"},{"family":"Kuzmanović","given":"Marija"},{"family":"Martić","given":"Milan"}],"issued":{"date-parts":[["2020",4,5]]}}}],"schema":"https://github.com/citation-style-language/schema/raw/master/csl-citation.json"} </w:instrText>
      </w:r>
      <w:r w:rsidR="00053E32" w:rsidRPr="0002571A">
        <w:fldChar w:fldCharType="separate"/>
      </w:r>
      <w:r w:rsidR="00053E32" w:rsidRPr="0002571A">
        <w:rPr>
          <w:rFonts w:ascii="Calibri" w:hAnsi="Calibri" w:cs="Calibri"/>
          <w:kern w:val="0"/>
        </w:rPr>
        <w:t>(Popović et al., 2020)</w:t>
      </w:r>
      <w:r w:rsidR="00053E32" w:rsidRPr="0002571A">
        <w:fldChar w:fldCharType="end"/>
      </w:r>
      <w:r w:rsidR="00053E32" w:rsidRPr="0002571A">
        <w:t xml:space="preserve"> in je možno, da ne odraža dejanskega stanja. </w:t>
      </w:r>
      <w:r w:rsidRPr="0002571A">
        <w:t xml:space="preserve">Naš glavni cilj je razviti model, ki bo omogočal napovedovanje učinkovitosti skupinskega dela </w:t>
      </w:r>
      <w:r w:rsidR="008B37CD" w:rsidRPr="0002571A">
        <w:t>z</w:t>
      </w:r>
      <w:r w:rsidRPr="0002571A">
        <w:t xml:space="preserve">a posamezne udeležence. To nameravamo doseči z identifikacijo ključnih spremenljivk, ki vplivajo na uspešnost </w:t>
      </w:r>
      <w:r w:rsidR="008B37CD" w:rsidRPr="0002571A">
        <w:t>tandemskega</w:t>
      </w:r>
      <w:r w:rsidRPr="0002571A">
        <w:t xml:space="preserve"> učenja</w:t>
      </w:r>
      <w:r w:rsidR="008B37CD" w:rsidRPr="0002571A">
        <w:t xml:space="preserve"> pri pouku matematike v gimnaziji in z izgradnjo in evalvacijo modelov napovedi le te učinkovitosti.</w:t>
      </w:r>
    </w:p>
    <w:p w14:paraId="47B4A6E7" w14:textId="0FCFF444" w:rsidR="00683648" w:rsidRPr="0002571A" w:rsidRDefault="00683648" w:rsidP="00F62047">
      <w:r w:rsidRPr="0002571A">
        <w:t xml:space="preserve">Namen doktorske disertacije je raziskati učinkovitost algoritmov strojnega učenja pri napovedovanju odziva učenca v tandemskem učnem okolju pri matematiki v srednji šoli. Z uporabo tehnik klasifikacije in ocene pomembnosti značilk študija si </w:t>
      </w:r>
      <w:r w:rsidR="00FD4BAE" w:rsidRPr="0002571A">
        <w:t xml:space="preserve">disertacija </w:t>
      </w:r>
      <w:r w:rsidRPr="0002571A">
        <w:t xml:space="preserve">prizadeva raziskati zapleten odnos med različnimi dejavniki in učnim uspehom učenca v takšnem okolju. S poglobljenim analiziranjem ta raziskava </w:t>
      </w:r>
      <w:r w:rsidR="00053E32" w:rsidRPr="0002571A">
        <w:t xml:space="preserve">skuša </w:t>
      </w:r>
      <w:r w:rsidRPr="0002571A">
        <w:t xml:space="preserve"> razkrinkati, kako modeli strojnega učenja lahko natančno napovedujejo prilagodljivost in uspeh učenca v tandemskih učnih situacijah ter tako ponudijo vpogled v personalizirane izobraževalne strategije.</w:t>
      </w:r>
    </w:p>
    <w:p w14:paraId="7D75AD06" w14:textId="7455E289" w:rsidR="00E94972" w:rsidRPr="0002571A" w:rsidRDefault="00683648" w:rsidP="00E94972">
      <w:r w:rsidRPr="0002571A">
        <w:t xml:space="preserve">Cilji disertacije obsegajo večplastne naloge. Prvenstveno si </w:t>
      </w:r>
      <w:r w:rsidR="00053E32" w:rsidRPr="0002571A">
        <w:t xml:space="preserve">disertacija </w:t>
      </w:r>
      <w:r w:rsidRPr="0002571A">
        <w:t xml:space="preserve">prizadeva natančno oceniti najpomembnejše </w:t>
      </w:r>
      <w:proofErr w:type="spellStart"/>
      <w:r w:rsidRPr="0002571A">
        <w:t>značilke</w:t>
      </w:r>
      <w:proofErr w:type="spellEnd"/>
      <w:r w:rsidRPr="0002571A">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Pr="0002571A" w:rsidRDefault="00E94972" w:rsidP="00E94972">
      <w:pPr>
        <w:pStyle w:val="Heading2"/>
      </w:pPr>
      <w:bookmarkStart w:id="54" w:name="_Toc170115133"/>
      <w:r w:rsidRPr="0002571A">
        <w:t>Raziskovalne hipoteze</w:t>
      </w:r>
      <w:bookmarkEnd w:id="54"/>
    </w:p>
    <w:p w14:paraId="398BCCAE" w14:textId="585422A4" w:rsidR="00683648" w:rsidRPr="0002571A" w:rsidRDefault="004E22E3" w:rsidP="00683648">
      <w:r w:rsidRPr="0002571A">
        <w:t>Na podlagi pregleda obstoječe literature o strojnem učenju v izobraževalnih okoljih smo oblikovali hipoteze glede na cilje raziskave.</w:t>
      </w:r>
    </w:p>
    <w:p w14:paraId="634A1715" w14:textId="21931D3E" w:rsidR="004E22E3" w:rsidRPr="0002571A" w:rsidRDefault="004E22E3" w:rsidP="00683648">
      <w:r w:rsidRPr="0002571A">
        <w:t>Splošna raziskovalna hipoteza:</w:t>
      </w:r>
    </w:p>
    <w:p w14:paraId="5568F17A" w14:textId="5BC902AF" w:rsidR="004E22E3" w:rsidRPr="0002571A" w:rsidRDefault="004E22E3" w:rsidP="00683648">
      <w:r w:rsidRPr="0002571A">
        <w:t xml:space="preserve">H: Strojno učenje omogoča </w:t>
      </w:r>
      <w:proofErr w:type="spellStart"/>
      <w:r w:rsidRPr="0002571A">
        <w:t>celostnejši</w:t>
      </w:r>
      <w:proofErr w:type="spellEnd"/>
      <w:r w:rsidRPr="0002571A">
        <w:t xml:space="preserve"> opis dijakovega odnosa do skupinskega dela z analizo večplastnih dejavnikov, kar lahko vodi v bolj natančno napovedovanje njihovega odziva v takšnih učnih okoljih.</w:t>
      </w:r>
    </w:p>
    <w:p w14:paraId="3CA373B4" w14:textId="30A0934E" w:rsidR="004E22E3" w:rsidRPr="0002571A" w:rsidRDefault="004E22E3" w:rsidP="00683648">
      <w:r w:rsidRPr="0002571A">
        <w:lastRenderedPageBreak/>
        <w:t>Specifične raziskovalne hipoteze:</w:t>
      </w:r>
    </w:p>
    <w:p w14:paraId="7AFAEC38" w14:textId="614EFD04" w:rsidR="004E22E3" w:rsidRPr="0002571A" w:rsidRDefault="004E22E3" w:rsidP="00683648">
      <w:r w:rsidRPr="0002571A">
        <w:t>H1: Mnenja učencev na delo v skupini se razlikujejo glede na</w:t>
      </w:r>
      <w:r w:rsidR="008D477B" w:rsidRPr="0002571A">
        <w:t xml:space="preserve"> opazovane spremenljivke. Specifično imajo spremenljivke vezane na delo v tandem večjo napovedno moč od ostalih spremenljivk.</w:t>
      </w:r>
    </w:p>
    <w:p w14:paraId="6B1A7D94" w14:textId="2E4D6164" w:rsidR="004E22E3" w:rsidRPr="0002571A" w:rsidRDefault="004E22E3" w:rsidP="00683648">
      <w:r w:rsidRPr="0002571A">
        <w:t>H2:</w:t>
      </w:r>
      <w:r w:rsidR="000B753B" w:rsidRPr="0002571A">
        <w:t xml:space="preserve"> Nekatere metode bolje napovejo dijakov odziv do skupinskega učenja kot druge</w:t>
      </w:r>
      <w:r w:rsidR="008D477B" w:rsidRPr="0002571A">
        <w:t>.</w:t>
      </w:r>
    </w:p>
    <w:p w14:paraId="14691B5F" w14:textId="0B1B6548" w:rsidR="00007226" w:rsidRPr="0002571A" w:rsidRDefault="00007226" w:rsidP="00007226">
      <w:pPr>
        <w:pStyle w:val="Heading2"/>
      </w:pPr>
      <w:bookmarkStart w:id="55" w:name="_Toc170115134"/>
      <w:r w:rsidRPr="0002571A">
        <w:t>Metodologija</w:t>
      </w:r>
      <w:bookmarkEnd w:id="55"/>
    </w:p>
    <w:p w14:paraId="3A921E7B" w14:textId="3ADA54B6" w:rsidR="00D72A7B" w:rsidRPr="0002571A" w:rsidRDefault="00D72A7B" w:rsidP="00D72A7B">
      <w:r w:rsidRPr="0002571A">
        <w:t>Za potrjevanje raziskovalnih hipotez bomo uporabili kavzalno</w:t>
      </w:r>
      <w:r w:rsidR="00ED39B8" w:rsidRPr="0002571A">
        <w:t xml:space="preserve"> </w:t>
      </w:r>
      <w:r w:rsidRPr="0002571A">
        <w:t>ne</w:t>
      </w:r>
      <w:r w:rsidR="00AA52A1" w:rsidRPr="0002571A">
        <w:t>-</w:t>
      </w:r>
      <w:r w:rsidRPr="0002571A">
        <w:t xml:space="preserve">eksperimentalno metodo pedagoške raziskave. Deskriptivna metoda bo namenjena opisu vzorca, </w:t>
      </w:r>
      <w:proofErr w:type="spellStart"/>
      <w:r w:rsidRPr="0002571A">
        <w:t>inferenčna</w:t>
      </w:r>
      <w:proofErr w:type="spellEnd"/>
      <w:r w:rsidRPr="0002571A">
        <w:t xml:space="preserve"> </w:t>
      </w:r>
      <w:r w:rsidR="00ED39B8" w:rsidRPr="0002571A">
        <w:t>statistika</w:t>
      </w:r>
      <w:r w:rsidRPr="0002571A">
        <w:t xml:space="preserve"> pa se bo posluževala matematičnih metod strojnega učenja.</w:t>
      </w:r>
    </w:p>
    <w:p w14:paraId="3EF80FE0" w14:textId="3648FEDB" w:rsidR="00007226" w:rsidRPr="0002571A" w:rsidRDefault="00007226" w:rsidP="00007226">
      <w:pPr>
        <w:pStyle w:val="Heading3"/>
      </w:pPr>
      <w:bookmarkStart w:id="56" w:name="_Toc170115135"/>
      <w:r w:rsidRPr="0002571A">
        <w:t>Vzorec</w:t>
      </w:r>
      <w:bookmarkEnd w:id="56"/>
    </w:p>
    <w:p w14:paraId="668AA552" w14:textId="46753A2E" w:rsidR="00146E13" w:rsidRPr="0002571A" w:rsidRDefault="003824F2" w:rsidP="00007226">
      <w:r w:rsidRPr="0002571A">
        <w:t xml:space="preserve">Po predpripravi podatkov, je finalna kohorta obsegala </w:t>
      </w:r>
      <w:r w:rsidR="00AC37AA" w:rsidRPr="0002571A">
        <w:t>skupno</w:t>
      </w:r>
      <w:r w:rsidRPr="0002571A">
        <w:t xml:space="preserve"> </w:t>
      </w:r>
      <w:r w:rsidR="00AC37AA" w:rsidRPr="0002571A">
        <w:t xml:space="preserve">89 </w:t>
      </w:r>
      <w:r w:rsidRPr="0002571A">
        <w:t xml:space="preserve">dijakov s 54 rešenimi odgovori, ki so določali </w:t>
      </w:r>
      <w:r w:rsidR="00AC37AA" w:rsidRPr="0002571A">
        <w:t>14</w:t>
      </w:r>
      <w:r w:rsidRPr="0002571A">
        <w:t xml:space="preserve"> spr</w:t>
      </w:r>
      <w:r w:rsidR="008B006E" w:rsidRPr="0002571A">
        <w:t>e</w:t>
      </w:r>
      <w:r w:rsidRPr="0002571A">
        <w:t>menljivk. Osebe vključene v raziskavo so bili dijaki drugega</w:t>
      </w:r>
      <w:r w:rsidR="00AC37AA" w:rsidRPr="0002571A">
        <w:t xml:space="preserve"> (16 </w:t>
      </w:r>
      <w:r w:rsidR="00ED39B8" w:rsidRPr="0002571A">
        <w:t>fantov</w:t>
      </w:r>
      <w:r w:rsidR="00AC37AA" w:rsidRPr="0002571A">
        <w:t xml:space="preserve"> in 28 </w:t>
      </w:r>
      <w:r w:rsidR="00ED39B8" w:rsidRPr="0002571A">
        <w:t>deklet</w:t>
      </w:r>
      <w:r w:rsidR="00AC37AA" w:rsidRPr="0002571A">
        <w:t>)</w:t>
      </w:r>
      <w:r w:rsidRPr="0002571A">
        <w:t xml:space="preserve"> in tretjega</w:t>
      </w:r>
      <w:r w:rsidR="00AC37AA" w:rsidRPr="0002571A">
        <w:t xml:space="preserve"> (12 fantov in 33 </w:t>
      </w:r>
      <w:r w:rsidR="00ED39B8" w:rsidRPr="0002571A">
        <w:t>deklet</w:t>
      </w:r>
      <w:r w:rsidR="00AC37AA" w:rsidRPr="0002571A">
        <w:t>)</w:t>
      </w:r>
      <w:r w:rsidRPr="0002571A">
        <w:t xml:space="preserve"> letnika neke gimnazije v Ljubljani v šolskem letu 2023/24. Vzorec je bil </w:t>
      </w:r>
      <w:proofErr w:type="spellStart"/>
      <w:r w:rsidRPr="0002571A">
        <w:t>neslučajnostni</w:t>
      </w:r>
      <w:proofErr w:type="spellEnd"/>
      <w:r w:rsidRPr="0002571A">
        <w:t xml:space="preserve"> in namenski. </w:t>
      </w:r>
      <w:r w:rsidR="00AC37AA" w:rsidRPr="0002571A">
        <w:t xml:space="preserve">Neuravnovešenost med spoloma je pričakovana in v skladu z vpisom na gimnazijo vključeno v raziskavo. Dostopa do </w:t>
      </w:r>
      <w:proofErr w:type="spellStart"/>
      <w:r w:rsidR="00AC37AA" w:rsidRPr="0002571A">
        <w:t>socio</w:t>
      </w:r>
      <w:proofErr w:type="spellEnd"/>
      <w:r w:rsidR="00AC37AA" w:rsidRPr="0002571A">
        <w:t>-ekonomskega stanja (SES) nismo imeli.</w:t>
      </w:r>
    </w:p>
    <w:p w14:paraId="1A487400" w14:textId="2165ADDB" w:rsidR="00007226" w:rsidRPr="0002571A" w:rsidRDefault="00007226" w:rsidP="00007226">
      <w:pPr>
        <w:pStyle w:val="Heading3"/>
      </w:pPr>
      <w:bookmarkStart w:id="57" w:name="_Toc170115136"/>
      <w:r w:rsidRPr="0002571A">
        <w:t>Zbiranje podatkov</w:t>
      </w:r>
      <w:bookmarkEnd w:id="57"/>
    </w:p>
    <w:p w14:paraId="0485E491" w14:textId="33ECDB27" w:rsidR="0065197D" w:rsidRPr="0002571A" w:rsidRDefault="0065197D" w:rsidP="0065197D">
      <w:r w:rsidRPr="0002571A">
        <w:t xml:space="preserve">Po pridobitvi informiranih soglasij dijakov in odobritve ravnatelja šole vključene v raziskavo smo zbrali in preučili uspeh tandemskega učenja glede na več spremenljivk. Uspeh (na splošno glede učenja in diverzifikacije pouka) smo merili v treh stanjih (dobro, nevtralno in slabo). Neodvisne spremenljivke so bile splošne narave (spol, razred, profesor in prejšnji uspeh pri matematiki), psihološke narave (MBTI spremenljivke: </w:t>
      </w:r>
      <w:proofErr w:type="spellStart"/>
      <w:r w:rsidRPr="0002571A">
        <w:t>ekstravertnost-introvertnost</w:t>
      </w:r>
      <w:proofErr w:type="spellEnd"/>
      <w:r w:rsidRPr="0002571A">
        <w:t>, intuicija-zaznavanje, čutenje-mišljenje in presojanje-opazovanje ter druge spremenljivke: matematična tesnoba in motivacija) ter glede na timsko učenje (kakovost interakcij</w:t>
      </w:r>
      <w:r w:rsidR="00561A8B" w:rsidRPr="0002571A">
        <w:t>e v tandemu</w:t>
      </w:r>
      <w:r w:rsidRPr="0002571A">
        <w:t>, količinska interakcija</w:t>
      </w:r>
      <w:r w:rsidR="00561A8B" w:rsidRPr="0002571A">
        <w:t xml:space="preserve"> v tandemu</w:t>
      </w:r>
      <w:r w:rsidRPr="0002571A">
        <w:t xml:space="preserve"> in ali je študent presegel svojega </w:t>
      </w:r>
      <w:r w:rsidR="00561A8B" w:rsidRPr="0002571A">
        <w:t xml:space="preserve">tandemskega </w:t>
      </w:r>
      <w:r w:rsidRPr="0002571A">
        <w:t xml:space="preserve">partnerja). Podatki so bili </w:t>
      </w:r>
      <w:proofErr w:type="spellStart"/>
      <w:r w:rsidRPr="0002571A">
        <w:t>anonimizirani</w:t>
      </w:r>
      <w:proofErr w:type="spellEnd"/>
      <w:r w:rsidRPr="0002571A">
        <w:t xml:space="preserve"> z uporabo kodne sheme, tako da sta bila anonimnost in objektivnost zagotovljeni v vsakem koraku raziskave. Zbrane podatke je imel dostop le raziskovalec.</w:t>
      </w:r>
    </w:p>
    <w:p w14:paraId="68391847" w14:textId="45F0511E" w:rsidR="00881D2C" w:rsidRPr="0002571A" w:rsidRDefault="0065197D" w:rsidP="0065197D">
      <w:r w:rsidRPr="0002571A">
        <w:t xml:space="preserve">Podatki so bili zbrani po tem, ko so bili dijaki, vključeni v raziskavo, vključeni v okolje </w:t>
      </w:r>
      <w:r w:rsidR="00881D2C" w:rsidRPr="0002571A">
        <w:t>tandemskega</w:t>
      </w:r>
      <w:r w:rsidRPr="0002571A">
        <w:t xml:space="preserve"> učenja v obdobju približno enega tedna. Del </w:t>
      </w:r>
      <w:r w:rsidR="00881D2C" w:rsidRPr="0002571A">
        <w:t>pouka</w:t>
      </w:r>
      <w:r w:rsidRPr="0002571A">
        <w:t xml:space="preserve"> je bil namenjen običajnemu delu v učilnici, del pa delu v tandemu</w:t>
      </w:r>
      <w:r w:rsidR="00561A8B" w:rsidRPr="0002571A">
        <w:t xml:space="preserve"> – po presoji učečega učitelja</w:t>
      </w:r>
      <w:r w:rsidRPr="0002571A">
        <w:t xml:space="preserve">. Naključnost ni bila upoštevana. </w:t>
      </w:r>
      <w:r w:rsidR="00881D2C" w:rsidRPr="0002571A">
        <w:t>Dijaki</w:t>
      </w:r>
      <w:r w:rsidRPr="0002571A">
        <w:t xml:space="preserve"> so bili razporejeni v pare glede na njihovega partnerja na dvosedežni mizi.</w:t>
      </w:r>
      <w:r w:rsidR="00580EF4" w:rsidRPr="0002571A">
        <w:t xml:space="preserve"> Vzorec je bil po navodilih ravnatelja izbrane šole priložnostni in brez kriterijev vključenosti/izključenosti.</w:t>
      </w:r>
    </w:p>
    <w:p w14:paraId="170BD072" w14:textId="41BF7004" w:rsidR="0065197D" w:rsidRPr="0002571A" w:rsidRDefault="0065197D" w:rsidP="0065197D">
      <w:r w:rsidRPr="0002571A">
        <w:lastRenderedPageBreak/>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1C2D7CC5" w:rsidR="0065197D" w:rsidRPr="0002571A" w:rsidRDefault="0065197D" w:rsidP="0065197D">
      <w:r w:rsidRPr="0002571A">
        <w:t xml:space="preserve">Za osebnostne </w:t>
      </w:r>
      <w:r w:rsidR="00185DE8" w:rsidRPr="0002571A">
        <w:t xml:space="preserve">(psihološke) </w:t>
      </w:r>
      <w:r w:rsidRPr="0002571A">
        <w:t xml:space="preserve">spremenljivke smo uporabili test MBTI, natančneje Odprte razširjene </w:t>
      </w:r>
      <w:proofErr w:type="spellStart"/>
      <w:r w:rsidRPr="0002571A">
        <w:t>jungovske</w:t>
      </w:r>
      <w:proofErr w:type="spellEnd"/>
      <w:r w:rsidRPr="0002571A">
        <w:t xml:space="preserve"> tipološke lestvice (OEJTS) kot </w:t>
      </w:r>
      <w:r w:rsidR="00883CED" w:rsidRPr="0002571A">
        <w:t xml:space="preserve">odprtokodno </w:t>
      </w:r>
      <w:r w:rsidRPr="0002571A">
        <w:t>alternativo</w:t>
      </w:r>
      <w:r w:rsidR="00883CED" w:rsidRPr="0002571A">
        <w:t xml:space="preserve">. Vprašanja so bila zbrana iz </w:t>
      </w:r>
      <w:r w:rsidR="00883CED" w:rsidRPr="0002571A">
        <w:fldChar w:fldCharType="begin"/>
      </w:r>
      <w:r w:rsidR="00883CED" w:rsidRPr="0002571A">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sidRPr="0002571A">
        <w:fldChar w:fldCharType="separate"/>
      </w:r>
      <w:r w:rsidR="00883CED" w:rsidRPr="0002571A">
        <w:rPr>
          <w:rFonts w:ascii="Calibri" w:hAnsi="Calibri" w:cs="Calibri"/>
          <w:kern w:val="0"/>
          <w:szCs w:val="24"/>
        </w:rPr>
        <w:t>(</w:t>
      </w:r>
      <w:r w:rsidR="00883CED" w:rsidRPr="0002571A">
        <w:rPr>
          <w:rFonts w:ascii="Calibri" w:hAnsi="Calibri" w:cs="Calibri"/>
          <w:i/>
          <w:iCs/>
          <w:kern w:val="0"/>
          <w:szCs w:val="24"/>
        </w:rPr>
        <w:t>Fastest Myers-Briggs Test</w:t>
      </w:r>
      <w:r w:rsidR="00883CED" w:rsidRPr="0002571A">
        <w:rPr>
          <w:rFonts w:ascii="Calibri" w:hAnsi="Calibri" w:cs="Calibri"/>
          <w:kern w:val="0"/>
          <w:szCs w:val="24"/>
        </w:rPr>
        <w:t>, n.d.)</w:t>
      </w:r>
      <w:r w:rsidR="00883CED" w:rsidRPr="0002571A">
        <w:fldChar w:fldCharType="end"/>
      </w:r>
      <w:r w:rsidRPr="0002571A">
        <w:t xml:space="preserve">, ki temelji na </w:t>
      </w:r>
      <w:r w:rsidR="00883CED" w:rsidRPr="0002571A">
        <w:fldChar w:fldCharType="begin"/>
      </w:r>
      <w:r w:rsidR="00883CED" w:rsidRPr="0002571A">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sidRPr="0002571A">
        <w:fldChar w:fldCharType="separate"/>
      </w:r>
      <w:r w:rsidR="00883CED" w:rsidRPr="0002571A">
        <w:rPr>
          <w:rFonts w:ascii="Calibri" w:hAnsi="Calibri" w:cs="Calibri"/>
          <w:kern w:val="0"/>
          <w:szCs w:val="24"/>
        </w:rPr>
        <w:t>(</w:t>
      </w:r>
      <w:r w:rsidR="00883CED" w:rsidRPr="0002571A">
        <w:rPr>
          <w:rFonts w:ascii="Calibri" w:hAnsi="Calibri" w:cs="Calibri"/>
          <w:i/>
          <w:iCs/>
          <w:kern w:val="0"/>
          <w:szCs w:val="24"/>
        </w:rPr>
        <w:t>Myers-Briggs/Jung Test: Open Extended Jungian Type Scales</w:t>
      </w:r>
      <w:r w:rsidR="00883CED" w:rsidRPr="0002571A">
        <w:rPr>
          <w:rFonts w:ascii="Calibri" w:hAnsi="Calibri" w:cs="Calibri"/>
          <w:kern w:val="0"/>
          <w:szCs w:val="24"/>
        </w:rPr>
        <w:t>, n.d.)</w:t>
      </w:r>
      <w:r w:rsidR="00883CED" w:rsidRPr="0002571A">
        <w:fldChar w:fldCharType="end"/>
      </w:r>
      <w:r w:rsidR="00883CED" w:rsidRPr="0002571A">
        <w:t xml:space="preserve">, </w:t>
      </w:r>
      <w:r w:rsidRPr="0002571A">
        <w:t xml:space="preserve">oba pa sta na voljo za javno uporabo pod licenco </w:t>
      </w:r>
      <w:proofErr w:type="spellStart"/>
      <w:r w:rsidRPr="0002571A">
        <w:rPr>
          <w:i/>
          <w:iCs/>
        </w:rPr>
        <w:t>Creative</w:t>
      </w:r>
      <w:proofErr w:type="spellEnd"/>
      <w:r w:rsidRPr="0002571A">
        <w:rPr>
          <w:i/>
          <w:iCs/>
        </w:rPr>
        <w:t xml:space="preserve"> </w:t>
      </w:r>
      <w:proofErr w:type="spellStart"/>
      <w:r w:rsidRPr="0002571A">
        <w:rPr>
          <w:i/>
          <w:iCs/>
        </w:rPr>
        <w:t>Commons</w:t>
      </w:r>
      <w:proofErr w:type="spellEnd"/>
      <w:r w:rsidR="00F4275C" w:rsidRPr="0002571A">
        <w:rPr>
          <w:i/>
          <w:iCs/>
        </w:rPr>
        <w:t xml:space="preserve"> </w:t>
      </w:r>
      <w:r w:rsidR="00F4275C" w:rsidRPr="0002571A">
        <w:t xml:space="preserve">in tudi v akademski sferi psihologije predstavljata napredek v klasifikaciji osebnosti </w:t>
      </w:r>
      <w:r w:rsidR="00F4275C" w:rsidRPr="0002571A">
        <w:fldChar w:fldCharType="begin"/>
      </w:r>
      <w:r w:rsidR="00F4275C" w:rsidRPr="0002571A">
        <w:instrText xml:space="preserve"> ADDIN ZOTERO_ITEM CSL_CITATION {"citationID":"a1s90ea4itk","properties":{"formattedCitation":"\\uldash{(Zrari &amp; Sakale, 2024)}","plainCitation":"(Zrari &amp; Sakale, 2024)","noteIndex":0},"citationItems":[{"id":817,"uris":["http://zotero.org/users/local/ZlhuMgGE/items/IF7FUVC4"],"itemData":{"id":817,"type":"article-journal","abstract":"This study evaluates the validity and reliability of the Dynomight™ MBTI, an innovative adaptation of the Myers-Briggs Type Indicator (MBTI), in comparison with the original MBTI. Employing a quantitative research design, the study involved administering both the original MBTI and the Dynomight™ MBTI to participants from the Tulua institution. The primary objective was to assess the criterion concurrent validity and test-retest reliability of the Dynomight™ MBTI over a 6-week period. Results indicated a high degree of correlation between the two instruments across all personality axes, demonstrating the Dynomight™ MBTI's strong alignment with established MBTI constructs. Notably, the Dynomight™ MBTI's expanded categorization system, which includes a borderline category, addresses key critiques of the original MBTI's binary classification system and reliability concerns. The study found that the Dynomight™ MBTI effectively captures the spectrum and fluidity of personality traits, offering a more inclusive and adaptable approach to personality assessment. The study concludes that the Dynomight™ MBTI represents a significant advancement in personality assessment tools, providing valuable insights for personal development, team dynamics, and psychological research.","container-title":"Journal of Psychology and Behavior Studies","DOI":"10.32996/jpbs.2024.1.4","ISSN":"2753-2364","issue":"1","journalAbbreviation":"jpbs","page":"27-37","source":"DOI.org (Crossref)","title":"Assessing the Psychometric Properties of the Dynomight™ MBTI: A Comparative Analysis with the Original Myers-Briggs Type Indicator","title-short":"Assessing the Psychometric Properties of the Dynomight™ MBTI","volume":"4","author":[{"family":"Zrari","given":"Ayoub"},{"family":"Sakale","given":"Sana"}],"issued":{"date-parts":[["2024",3,7]]}}}],"schema":"https://github.com/citation-style-language/schema/raw/master/csl-citation.json"} </w:instrText>
      </w:r>
      <w:r w:rsidR="00F4275C" w:rsidRPr="0002571A">
        <w:fldChar w:fldCharType="separate"/>
      </w:r>
      <w:r w:rsidR="00F4275C" w:rsidRPr="0002571A">
        <w:rPr>
          <w:rFonts w:ascii="Calibri" w:hAnsi="Calibri" w:cs="Calibri"/>
          <w:kern w:val="0"/>
        </w:rPr>
        <w:t>(Zrari &amp; Sakale, 2024)</w:t>
      </w:r>
      <w:r w:rsidR="00F4275C" w:rsidRPr="0002571A">
        <w:fldChar w:fldCharType="end"/>
      </w:r>
      <w:r w:rsidRPr="0002571A">
        <w:t>. Test za določanje motivacije</w:t>
      </w:r>
      <w:r w:rsidR="00823BC8" w:rsidRPr="0002571A">
        <w:t xml:space="preserve"> (</w:t>
      </w:r>
      <w:r w:rsidR="00670298" w:rsidRPr="0002571A">
        <w:t>del testa</w:t>
      </w:r>
      <w:r w:rsidR="00823BC8" w:rsidRPr="0002571A">
        <w:t xml:space="preserve"> ATMI)</w:t>
      </w:r>
      <w:r w:rsidRPr="0002571A">
        <w:t xml:space="preserve"> je bil pridobljen iz </w:t>
      </w:r>
      <w:r w:rsidR="00185DE8" w:rsidRPr="0002571A">
        <w:fldChar w:fldCharType="begin"/>
      </w:r>
      <w:r w:rsidR="00185DE8" w:rsidRPr="0002571A">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sidRPr="0002571A">
        <w:fldChar w:fldCharType="separate"/>
      </w:r>
      <w:r w:rsidR="00185DE8" w:rsidRPr="0002571A">
        <w:rPr>
          <w:rFonts w:ascii="Calibri" w:hAnsi="Calibri" w:cs="Calibri"/>
        </w:rPr>
        <w:t>(Sundre et al., 2012)</w:t>
      </w:r>
      <w:r w:rsidR="00185DE8" w:rsidRPr="0002571A">
        <w:fldChar w:fldCharType="end"/>
      </w:r>
      <w:r w:rsidRPr="0002571A">
        <w:t xml:space="preserve">, medtem ko je bil test za matematično tesnobo (test AMAS) pridobljen iz </w:t>
      </w:r>
      <w:r w:rsidR="00185DE8" w:rsidRPr="0002571A">
        <w:fldChar w:fldCharType="begin"/>
      </w:r>
      <w:r w:rsidR="00185DE8" w:rsidRPr="0002571A">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sidRPr="0002571A">
        <w:fldChar w:fldCharType="separate"/>
      </w:r>
      <w:r w:rsidR="00185DE8" w:rsidRPr="0002571A">
        <w:rPr>
          <w:rFonts w:ascii="Calibri" w:hAnsi="Calibri" w:cs="Calibri"/>
          <w:kern w:val="0"/>
          <w:szCs w:val="24"/>
        </w:rPr>
        <w:t>(</w:t>
      </w:r>
      <w:r w:rsidR="00185DE8" w:rsidRPr="0002571A">
        <w:rPr>
          <w:rFonts w:ascii="Calibri" w:hAnsi="Calibri" w:cs="Calibri"/>
          <w:i/>
          <w:iCs/>
          <w:kern w:val="0"/>
          <w:szCs w:val="24"/>
        </w:rPr>
        <w:t>PsyToolkit</w:t>
      </w:r>
      <w:r w:rsidR="00185DE8" w:rsidRPr="0002571A">
        <w:rPr>
          <w:rFonts w:ascii="Calibri" w:hAnsi="Calibri" w:cs="Calibri"/>
          <w:kern w:val="0"/>
          <w:szCs w:val="24"/>
        </w:rPr>
        <w:t>, n.d.)</w:t>
      </w:r>
      <w:r w:rsidR="00185DE8" w:rsidRPr="0002571A">
        <w:fldChar w:fldCharType="end"/>
      </w:r>
      <w:r w:rsidRPr="0002571A">
        <w:t>. Testi AMAS in motivacije so bili dokazano zanesljivi, veljavni in učinkoviti v izobraževalnem kontekstu</w:t>
      </w:r>
      <w:r w:rsidR="00185DE8" w:rsidRPr="0002571A">
        <w:t xml:space="preserve"> </w:t>
      </w:r>
      <w:r w:rsidR="00185DE8" w:rsidRPr="0002571A">
        <w:fldChar w:fldCharType="begin"/>
      </w:r>
      <w:r w:rsidR="00185DE8" w:rsidRPr="0002571A">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sidRPr="0002571A">
        <w:fldChar w:fldCharType="separate"/>
      </w:r>
      <w:r w:rsidR="00185DE8" w:rsidRPr="0002571A">
        <w:rPr>
          <w:rFonts w:ascii="Calibri" w:hAnsi="Calibri" w:cs="Calibri"/>
        </w:rPr>
        <w:t>(Fiorella et al., 2021; Hopko et al., 2003; Sundre et al., 2012; Yavuz et al., 2012)</w:t>
      </w:r>
      <w:r w:rsidR="00185DE8" w:rsidRPr="0002571A">
        <w:fldChar w:fldCharType="end"/>
      </w:r>
      <w:r w:rsidRPr="0002571A">
        <w:t>. Vse zgoraj navedene spremenljivke so bile obravnavane kot kontinuirane</w:t>
      </w:r>
      <w:r w:rsidR="00185DE8" w:rsidRPr="0002571A">
        <w:t xml:space="preserve"> (zvezne)</w:t>
      </w:r>
      <w:r w:rsidRPr="0002571A">
        <w:t xml:space="preserve"> spremenljivke, ne kot kategorične (npr. rezultat »26« za </w:t>
      </w:r>
      <w:proofErr w:type="spellStart"/>
      <w:r w:rsidRPr="0002571A">
        <w:t>ekstraverta</w:t>
      </w:r>
      <w:proofErr w:type="spellEnd"/>
      <w:r w:rsidRPr="0002571A">
        <w:t xml:space="preserve"> namesto »</w:t>
      </w:r>
      <w:proofErr w:type="spellStart"/>
      <w:r w:rsidRPr="0002571A">
        <w:t>ekstravert</w:t>
      </w:r>
      <w:proofErr w:type="spellEnd"/>
      <w:r w:rsidRPr="0002571A">
        <w:t>«), da bi preprečili predpostavke o bipolarnosti</w:t>
      </w:r>
      <w:r w:rsidR="006677CD" w:rsidRPr="0002571A">
        <w:t xml:space="preserve"> (tu seveda ne mislimo same diagnoze, temveč opis diskretnega dvodimenzionalnega stanja, ki ga lahko obravnavamo kot zveznega)</w:t>
      </w:r>
      <w:r w:rsidRPr="0002571A">
        <w:t xml:space="preserve"> ljudi</w:t>
      </w:r>
      <w:r w:rsidR="00185DE8" w:rsidRPr="0002571A">
        <w:t xml:space="preserve"> </w:t>
      </w:r>
      <w:r w:rsidR="00185DE8" w:rsidRPr="0002571A">
        <w:fldChar w:fldCharType="begin"/>
      </w:r>
      <w:r w:rsidR="006677CD" w:rsidRPr="0002571A">
        <w:instrText xml:space="preserve"> ADDIN ZOTERO_ITEM CSL_CITATION {"citationID":"a1ofe55v7m8","properties":{"formattedCitation":"\\uldash{(Lahey et al., 2021; Ramsay et al., 2000)}","plainCitation":"(Lahey et al., 2021; Ramsay et al., 2000)","noteIndex":0},"citationItems":[{"id":843,"uris":["http://zotero.org/users/local/ZlhuMgGE/items/RWCWPBHY"],"itemData":{"id":843,"type":"article-journal","abstract":"There is an ongoing revolution in psychology and psychiatry that will likely change how we conceptualize, study and treat psychological problems.­ Many theorists now support viewing psychopathology as consisting of continuous dimensions rather than discrete diagnostic categories. Indeed, recent papers have proposed comprehensive taxonomies of psychopathology dimensions to replace the DSM and ICD taxonomies of categories. The proposed dimensional taxonomies, which portray psychopathology as hierarchically organized correlated dimensions, are now well supported at phenotypic levels. Multiple studies show that both a general factor of psychopathology at the top of the hierarchy and specific factors at lower levels predict different functional outcomes. Our analyses of data on a large representative sample of child and adolescent twins suggested the causal hypothesis that phenotypic correlations among dimensions of psychopathology are the result of many familial influences being pleiotropic. That is, most genetic variants and shared environmental factors are hypothesized to non‐specifically influence risk for multiple rather than individual dimensions of psychopathology. In contrast, person‐specific experiences tend to be related to individual dimensions. This hierarchical causal hypothesis has been supported by both large‐scale family and molecular genetic studies. Current research focuses on three issues. First, the field has not settled on a preferred statistical model for studying the hierarchy of causes and phenotypes. Second, in spite of encouraging progress, the neurobiological correlates of the hierarchy of dimensions of psychopathology are only partially described. Third, although there are potentially important clinical implications of the hierarchical model, insufficient research has been conducted to date to rec­ommend evidence‐based clinical practices.","container-title":"World Psychiatry","DOI":"10.1002/wps.20824","ISSN":"1723-8617, 2051-5545","issue":"1","journalAbbreviation":"World Psychiatry","language":"en","page":"57-63","source":"DOI.org (Crossref)","title":"Hierarchical models of psychopathology: empirical support, implications, and remaining issues","title-short":"Hierarchical models of psychopathology","volume":"20","author":[{"family":"Lahey","given":"Benjamin B."},{"family":"Moore","given":"Tyler M."},{"family":"Kaczkurkin","given":"Antonia N."},{"family":"Zald","given":"David H."}],"issued":{"date-parts":[["2021",2]]}}},{"id":"AUHtrmuq/MR6XsAXn","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sidRPr="0002571A">
        <w:fldChar w:fldCharType="separate"/>
      </w:r>
      <w:r w:rsidR="006677CD" w:rsidRPr="0002571A">
        <w:rPr>
          <w:rFonts w:ascii="Calibri" w:hAnsi="Calibri" w:cs="Calibri"/>
          <w:kern w:val="0"/>
        </w:rPr>
        <w:t>(Lahey et al., 2021; Ramsay et al., 2000)</w:t>
      </w:r>
      <w:r w:rsidR="00185DE8" w:rsidRPr="0002571A">
        <w:fldChar w:fldCharType="end"/>
      </w:r>
      <w:r w:rsidRPr="0002571A">
        <w:t>. To lahko privede tudi do večje natančnosti modela</w:t>
      </w:r>
      <w:r w:rsidR="00185DE8" w:rsidRPr="0002571A">
        <w:t xml:space="preserve"> </w:t>
      </w:r>
      <w:r w:rsidR="00185DE8" w:rsidRPr="0002571A">
        <w:fldChar w:fldCharType="begin"/>
      </w:r>
      <w:r w:rsidR="00185DE8" w:rsidRPr="0002571A">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sidRPr="0002571A">
        <w:fldChar w:fldCharType="separate"/>
      </w:r>
      <w:r w:rsidR="00185DE8" w:rsidRPr="0002571A">
        <w:rPr>
          <w:rFonts w:ascii="Calibri" w:hAnsi="Calibri" w:cs="Calibri"/>
        </w:rPr>
        <w:t>(Carlson, 1985; Carlyn, 1977; DeVito, 1985)</w:t>
      </w:r>
      <w:r w:rsidR="00185DE8" w:rsidRPr="0002571A">
        <w:fldChar w:fldCharType="end"/>
      </w:r>
      <w:r w:rsidRPr="0002571A">
        <w:t xml:space="preserve">. </w:t>
      </w:r>
      <w:r w:rsidR="00B1516E">
        <w:t>Vprašalnik</w:t>
      </w:r>
      <w:r w:rsidRPr="0002571A">
        <w:t xml:space="preserve"> je uporabljal uveljavljene elemente z manjšimi prilagoditvami, da bi se prilagodil različnim kulturnim in socialnim kontekstom, pri čemer so bili ohranjeni konstrukti </w:t>
      </w:r>
      <w:r w:rsidR="00B1516E">
        <w:t>posameznih pod-instrumentov.</w:t>
      </w:r>
    </w:p>
    <w:p w14:paraId="6CAC5379" w14:textId="33F4D77F" w:rsidR="00191CF0" w:rsidRPr="0002571A" w:rsidRDefault="00191CF0" w:rsidP="0065197D">
      <w:r w:rsidRPr="0002571A">
        <w:t>Celoten vprašalnik, ki je bil razdeljen s pomočjo</w:t>
      </w:r>
      <w:r w:rsidR="00821D21" w:rsidRPr="0002571A">
        <w:t xml:space="preserve"> orodja</w:t>
      </w:r>
      <w:r w:rsidRPr="0002571A">
        <w:t xml:space="preserve"> </w:t>
      </w:r>
      <w:r w:rsidRPr="0002571A">
        <w:rPr>
          <w:i/>
          <w:iCs/>
        </w:rPr>
        <w:t xml:space="preserve">Google </w:t>
      </w:r>
      <w:proofErr w:type="spellStart"/>
      <w:r w:rsidRPr="0002571A">
        <w:rPr>
          <w:i/>
          <w:iCs/>
        </w:rPr>
        <w:t>forms</w:t>
      </w:r>
      <w:proofErr w:type="spellEnd"/>
      <w:r w:rsidRPr="0002571A">
        <w:t xml:space="preserve"> je dostopen v </w:t>
      </w:r>
      <w:r w:rsidR="00B77D6E" w:rsidRPr="0002571A">
        <w:fldChar w:fldCharType="begin"/>
      </w:r>
      <w:r w:rsidR="00B77D6E" w:rsidRPr="0002571A">
        <w:instrText xml:space="preserve"> REF _Ref150947220 \h </w:instrText>
      </w:r>
      <w:r w:rsidR="00B77D6E" w:rsidRPr="0002571A">
        <w:fldChar w:fldCharType="separate"/>
      </w:r>
      <w:r w:rsidR="00F125A7" w:rsidRPr="0002571A">
        <w:t>Pril</w:t>
      </w:r>
      <w:r w:rsidR="00F837D5" w:rsidRPr="0002571A">
        <w:t>ogi A</w:t>
      </w:r>
      <w:r w:rsidR="00B77D6E" w:rsidRPr="0002571A">
        <w:fldChar w:fldCharType="end"/>
      </w:r>
      <w:r w:rsidR="00B77D6E" w:rsidRPr="0002571A">
        <w:t>.</w:t>
      </w:r>
    </w:p>
    <w:p w14:paraId="3D424895" w14:textId="77D570ED" w:rsidR="00B77D6E" w:rsidRPr="0002571A" w:rsidRDefault="00915E31" w:rsidP="00B77D6E">
      <w:pPr>
        <w:pStyle w:val="Heading3"/>
      </w:pPr>
      <w:bookmarkStart w:id="58" w:name="_Toc170115137"/>
      <w:r w:rsidRPr="0002571A">
        <w:t>Obdelava podatkov</w:t>
      </w:r>
      <w:bookmarkEnd w:id="58"/>
    </w:p>
    <w:p w14:paraId="39220296" w14:textId="1293156B" w:rsidR="00915E31" w:rsidRPr="0002571A" w:rsidRDefault="00915E31" w:rsidP="00915E31">
      <w:r w:rsidRPr="0002571A">
        <w:t xml:space="preserve">Podatki, zbrani med raziskavo, so bili analizirani z uporabo programskega jezika </w:t>
      </w:r>
      <w:proofErr w:type="spellStart"/>
      <w:r w:rsidRPr="0002571A">
        <w:rPr>
          <w:i/>
          <w:iCs/>
        </w:rPr>
        <w:t>Python</w:t>
      </w:r>
      <w:proofErr w:type="spellEnd"/>
      <w:r w:rsidRPr="0002571A">
        <w:t xml:space="preserve"> (verzija 3.11.4), predvsem s knjižnicama </w:t>
      </w:r>
      <w:proofErr w:type="spellStart"/>
      <w:r w:rsidRPr="0002571A">
        <w:rPr>
          <w:i/>
          <w:iCs/>
        </w:rPr>
        <w:t>pandas</w:t>
      </w:r>
      <w:proofErr w:type="spellEnd"/>
      <w:r w:rsidRPr="0002571A">
        <w:t xml:space="preserve"> (verzija 2.1.3) in </w:t>
      </w:r>
      <w:proofErr w:type="spellStart"/>
      <w:r w:rsidRPr="0002571A">
        <w:rPr>
          <w:i/>
          <w:iCs/>
        </w:rPr>
        <w:t>scikit-learn</w:t>
      </w:r>
      <w:proofErr w:type="spellEnd"/>
      <w:r w:rsidRPr="0002571A">
        <w:t xml:space="preserve"> (verzija 1.3.2). Nepredelani </w:t>
      </w:r>
      <w:proofErr w:type="spellStart"/>
      <w:r w:rsidRPr="0002571A">
        <w:t>anonimizirani</w:t>
      </w:r>
      <w:proofErr w:type="spellEnd"/>
      <w:r w:rsidRPr="0002571A">
        <w:t xml:space="preserve"> nabor podatkov</w:t>
      </w:r>
      <w:r w:rsidR="00692310" w:rsidRPr="0002571A">
        <w:t xml:space="preserve"> skupaj s statistično kodo je dostopen na </w:t>
      </w:r>
      <w:r w:rsidR="00692310" w:rsidRPr="0002571A">
        <w:fldChar w:fldCharType="begin"/>
      </w:r>
      <w:r w:rsidR="00692310" w:rsidRPr="0002571A">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rsidRPr="0002571A">
        <w:fldChar w:fldCharType="separate"/>
      </w:r>
      <w:r w:rsidR="00692310" w:rsidRPr="0002571A">
        <w:rPr>
          <w:rFonts w:ascii="Calibri" w:hAnsi="Calibri" w:cs="Calibri"/>
        </w:rPr>
        <w:t>(Bregant, 2023)</w:t>
      </w:r>
      <w:r w:rsidR="00692310" w:rsidRPr="0002571A">
        <w:fldChar w:fldCharType="end"/>
      </w:r>
      <w:r w:rsidR="00692310" w:rsidRPr="0002571A">
        <w:t>.</w:t>
      </w:r>
    </w:p>
    <w:p w14:paraId="44DB2F99" w14:textId="509F622F" w:rsidR="00320E2A" w:rsidRPr="0002571A" w:rsidRDefault="00E5111D" w:rsidP="00915E31">
      <w:r w:rsidRPr="0002571A">
        <w:t xml:space="preserve">Preliminarna analiza bo modificirala nabor podatkov v obliko </w:t>
      </w:r>
      <w:proofErr w:type="spellStart"/>
      <w:r w:rsidRPr="0002571A">
        <w:rPr>
          <w:i/>
          <w:iCs/>
        </w:rPr>
        <w:t>tidydata</w:t>
      </w:r>
      <w:proofErr w:type="spellEnd"/>
      <w:r w:rsidRPr="0002571A">
        <w:t xml:space="preserve"> </w:t>
      </w:r>
      <w:r w:rsidRPr="0002571A">
        <w:fldChar w:fldCharType="begin"/>
      </w:r>
      <w:r w:rsidRPr="0002571A">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Pr="0002571A">
        <w:fldChar w:fldCharType="separate"/>
      </w:r>
      <w:r w:rsidRPr="0002571A">
        <w:rPr>
          <w:rFonts w:ascii="Calibri" w:hAnsi="Calibri" w:cs="Calibri"/>
        </w:rPr>
        <w:t>(</w:t>
      </w:r>
      <w:proofErr w:type="spellStart"/>
      <w:r w:rsidRPr="0002571A">
        <w:rPr>
          <w:rFonts w:ascii="Calibri" w:hAnsi="Calibri" w:cs="Calibri"/>
        </w:rPr>
        <w:t>Wickham</w:t>
      </w:r>
      <w:proofErr w:type="spellEnd"/>
      <w:r w:rsidRPr="0002571A">
        <w:rPr>
          <w:rFonts w:ascii="Calibri" w:hAnsi="Calibri" w:cs="Calibri"/>
        </w:rPr>
        <w:t>, 2014)</w:t>
      </w:r>
      <w:r w:rsidRPr="0002571A">
        <w:fldChar w:fldCharType="end"/>
      </w:r>
      <w:r w:rsidRPr="0002571A">
        <w:t xml:space="preserve">. </w:t>
      </w:r>
      <w:r w:rsidR="00320E2A" w:rsidRPr="0002571A">
        <w:t xml:space="preserve">Taki podatki se </w:t>
      </w:r>
      <w:r w:rsidRPr="0002571A">
        <w:t>nanašajo na strukturirano obliko, kjer vsaka spremenljivka zaseda svoj stolpec, vsak opazovanec je v svoji vrstici, različne enote opazovanja pa so organizirane v ločene tabele. Ta organizacija poenostavi obdelavo, analizo in vizualizacijo podatkov ter olajša postopek z minimalnim naborom orodij za upravljanje raznolikih in zapletenih zbirk podatkov</w:t>
      </w:r>
      <w:r w:rsidR="00320E2A" w:rsidRPr="0002571A">
        <w:t xml:space="preserve"> </w:t>
      </w:r>
      <w:r w:rsidR="00320E2A" w:rsidRPr="0002571A">
        <w:fldChar w:fldCharType="begin"/>
      </w:r>
      <w:r w:rsidR="00320E2A" w:rsidRPr="0002571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rsidRPr="0002571A">
        <w:fldChar w:fldCharType="separate"/>
      </w:r>
      <w:r w:rsidR="00320E2A" w:rsidRPr="0002571A">
        <w:rPr>
          <w:rFonts w:ascii="Calibri" w:hAnsi="Calibri" w:cs="Calibri"/>
        </w:rPr>
        <w:t>(Wickham, 2014)</w:t>
      </w:r>
      <w:r w:rsidR="00320E2A" w:rsidRPr="0002571A">
        <w:fldChar w:fldCharType="end"/>
      </w:r>
      <w:r w:rsidRPr="0002571A">
        <w:t>.</w:t>
      </w:r>
      <w:r w:rsidR="00320E2A" w:rsidRPr="0002571A">
        <w:t xml:space="preserve"> Dobljenemu naboru podatkov smo nato določili podatkovni tip (npr. razred je kategorična spremenljivka, starost pa določa celo število). Kategorične spremenljivke smo nato s pomočjo označevalnega </w:t>
      </w:r>
      <w:proofErr w:type="spellStart"/>
      <w:r w:rsidR="00320E2A" w:rsidRPr="0002571A">
        <w:t>enkodiranja</w:t>
      </w:r>
      <w:proofErr w:type="spellEnd"/>
      <w:r w:rsidR="00D820D9" w:rsidRPr="0002571A">
        <w:t xml:space="preserve"> (angl. </w:t>
      </w:r>
      <w:proofErr w:type="spellStart"/>
      <w:r w:rsidR="00D820D9" w:rsidRPr="0002571A">
        <w:rPr>
          <w:i/>
          <w:iCs/>
        </w:rPr>
        <w:t>label</w:t>
      </w:r>
      <w:proofErr w:type="spellEnd"/>
      <w:r w:rsidR="00D820D9" w:rsidRPr="0002571A">
        <w:rPr>
          <w:i/>
          <w:iCs/>
        </w:rPr>
        <w:t xml:space="preserve"> </w:t>
      </w:r>
      <w:proofErr w:type="spellStart"/>
      <w:r w:rsidR="00D820D9" w:rsidRPr="0002571A">
        <w:rPr>
          <w:i/>
          <w:iCs/>
        </w:rPr>
        <w:t>encoding</w:t>
      </w:r>
      <w:proofErr w:type="spellEnd"/>
      <w:r w:rsidR="00D820D9" w:rsidRPr="0002571A">
        <w:t>)</w:t>
      </w:r>
      <w:r w:rsidR="00320E2A" w:rsidRPr="0002571A">
        <w:t xml:space="preserve"> pretvorili v številke (npr. razredu </w:t>
      </w:r>
      <w:r w:rsidR="003379F5" w:rsidRPr="0002571A">
        <w:t>“</w:t>
      </w:r>
      <w:r w:rsidR="00320E2A" w:rsidRPr="0002571A">
        <w:t>2. c</w:t>
      </w:r>
      <w:r w:rsidR="003379F5" w:rsidRPr="0002571A">
        <w:t>”</w:t>
      </w:r>
      <w:r w:rsidR="00320E2A" w:rsidRPr="0002571A">
        <w:t xml:space="preserve"> priredimo število 4), kar omogoča strojem, da bolje razume in obdeluje podatke. Vnos</w:t>
      </w:r>
      <w:r w:rsidR="00D820D9" w:rsidRPr="0002571A">
        <w:t>e</w:t>
      </w:r>
      <w:r w:rsidR="00320E2A" w:rsidRPr="0002571A">
        <w:t xml:space="preserve">, ki ne bodo popolni (npr. manjka ena vrednost) bomo iz nabora </w:t>
      </w:r>
      <w:r w:rsidR="00320E2A" w:rsidRPr="0002571A">
        <w:lastRenderedPageBreak/>
        <w:t>podatkov izbrisali.</w:t>
      </w:r>
      <w:r w:rsidR="00CA4C2B" w:rsidRPr="0002571A">
        <w:t xml:space="preserve"> </w:t>
      </w:r>
      <w:r w:rsidR="004D06AC" w:rsidRPr="0002571A">
        <w:t xml:space="preserve">Podatkov ne bomo </w:t>
      </w:r>
      <w:proofErr w:type="spellStart"/>
      <w:r w:rsidR="004D06AC" w:rsidRPr="0002571A">
        <w:t>skalirali</w:t>
      </w:r>
      <w:proofErr w:type="spellEnd"/>
      <w:r w:rsidR="004D06AC" w:rsidRPr="0002571A">
        <w:t>, saj želimo, da so posamezne komponente disertacije primerljive in uporabne z bodočimi raziskavami, ki bodo uporabljale enake instrumente.</w:t>
      </w:r>
    </w:p>
    <w:p w14:paraId="3B92285B" w14:textId="5F69360E" w:rsidR="00CA4C2B" w:rsidRPr="0002571A" w:rsidRDefault="00CA4C2B" w:rsidP="00915E31">
      <w:r w:rsidRPr="0002571A">
        <w:t xml:space="preserve">Za ugotavljanje veljavnosti prve hipoteze tj. katere spremenljivke najbolj vplivajo na dijakov odziv na tandemsko delo se bomo poslužili </w:t>
      </w:r>
      <w:r w:rsidR="00D820D9" w:rsidRPr="0002571A">
        <w:t>metod MI in RFE.</w:t>
      </w:r>
    </w:p>
    <w:p w14:paraId="5018BC85" w14:textId="496DEBE0" w:rsidR="00915E31" w:rsidRPr="0002571A" w:rsidRDefault="00CA4C2B" w:rsidP="00915E31">
      <w:r w:rsidRPr="0002571A">
        <w:t>Drugo hipotezo tj. kateri algoritmi najbolje napovejo odziv dijaka na delo v skupini bomo preverili z več algoritmi strojnega učenja. Evalvirali jih bomo na podlagi</w:t>
      </w:r>
      <w:r w:rsidR="00D820D9" w:rsidRPr="0002571A">
        <w:t xml:space="preserve"> makro</w:t>
      </w:r>
      <w:r w:rsidRPr="0002571A">
        <w:t xml:space="preserve"> </w:t>
      </w:r>
      <w:r w:rsidR="00F837D5" w:rsidRPr="0002571A">
        <w:t>F</w:t>
      </w:r>
      <w:r w:rsidR="00D820D9" w:rsidRPr="0002571A">
        <w:t>-</w:t>
      </w:r>
      <w:r w:rsidRPr="0002571A">
        <w:t>1 metrike s pomočjo križne evalvacije 5x2.</w:t>
      </w:r>
    </w:p>
    <w:p w14:paraId="6A671634" w14:textId="430C28C9" w:rsidR="00915E31" w:rsidRPr="0002571A" w:rsidRDefault="00915E31" w:rsidP="001A1685">
      <w:pPr>
        <w:pStyle w:val="Heading2"/>
      </w:pPr>
      <w:bookmarkStart w:id="59" w:name="_Toc170115138"/>
      <w:r w:rsidRPr="0002571A">
        <w:t>Rezultati in interpretacija</w:t>
      </w:r>
      <w:bookmarkEnd w:id="59"/>
    </w:p>
    <w:p w14:paraId="50A1EE22" w14:textId="50245AC6" w:rsidR="00702B52" w:rsidRPr="0002571A" w:rsidRDefault="00702B52" w:rsidP="00702B52">
      <w:pPr>
        <w:pStyle w:val="Heading3"/>
      </w:pPr>
      <w:bookmarkStart w:id="60" w:name="_Toc170115139"/>
      <w:r w:rsidRPr="0002571A">
        <w:t>Deskriptivna statistika</w:t>
      </w:r>
      <w:bookmarkEnd w:id="60"/>
    </w:p>
    <w:p w14:paraId="4D938995" w14:textId="1BCCA050" w:rsidR="00702B52" w:rsidRPr="0002571A" w:rsidRDefault="00702B52" w:rsidP="00702B52">
      <w:r w:rsidRPr="0002571A">
        <w:t xml:space="preserve">Deskriptivna statistika za vse obravnavane zvezne in </w:t>
      </w:r>
      <w:proofErr w:type="spellStart"/>
      <w:r w:rsidRPr="0002571A">
        <w:t>ordinalne</w:t>
      </w:r>
      <w:proofErr w:type="spellEnd"/>
      <w:r w:rsidRPr="0002571A">
        <w:t xml:space="preserve"> spremenljivke</w:t>
      </w:r>
      <w:r w:rsidR="00FA5478" w:rsidRPr="0002571A">
        <w:t xml:space="preserve"> s </w:t>
      </w:r>
      <w:proofErr w:type="spellStart"/>
      <w:r w:rsidR="00FA5478" w:rsidRPr="0002571A">
        <w:t>kvantili</w:t>
      </w:r>
      <w:proofErr w:type="spellEnd"/>
      <w:r w:rsidRPr="0002571A">
        <w:t xml:space="preserve"> je podana v </w:t>
      </w:r>
      <w:r w:rsidR="002D5E40" w:rsidRPr="0002571A">
        <w:fldChar w:fldCharType="begin"/>
      </w:r>
      <w:r w:rsidR="002D5E40" w:rsidRPr="0002571A">
        <w:instrText xml:space="preserve"> REF _Ref168308819 \h </w:instrText>
      </w:r>
      <w:r w:rsidR="002D5E40" w:rsidRPr="0002571A">
        <w:fldChar w:fldCharType="separate"/>
      </w:r>
      <w:r w:rsidR="002D5E40" w:rsidRPr="0002571A">
        <w:t>Preglednica 6</w:t>
      </w:r>
      <w:r w:rsidR="002D5E40" w:rsidRPr="0002571A">
        <w:fldChar w:fldCharType="end"/>
      </w:r>
      <w:r w:rsidR="002D5E40" w:rsidRPr="0002571A">
        <w:t xml:space="preserve"> in </w:t>
      </w:r>
      <w:r w:rsidR="002D5E40" w:rsidRPr="0002571A">
        <w:fldChar w:fldCharType="begin"/>
      </w:r>
      <w:r w:rsidR="002D5E40" w:rsidRPr="0002571A">
        <w:instrText xml:space="preserve"> REF _Ref168308825 \h </w:instrText>
      </w:r>
      <w:r w:rsidR="002D5E40" w:rsidRPr="0002571A">
        <w:fldChar w:fldCharType="separate"/>
      </w:r>
      <w:r w:rsidR="002D5E40" w:rsidRPr="0002571A">
        <w:t>Preglednica 7</w:t>
      </w:r>
      <w:r w:rsidR="002D5E40" w:rsidRPr="0002571A">
        <w:fldChar w:fldCharType="end"/>
      </w:r>
      <w:r w:rsidRPr="0002571A">
        <w:t>.</w:t>
      </w:r>
      <w:r w:rsidR="00D86C0B" w:rsidRPr="0002571A">
        <w:t xml:space="preserve"> Opazimo lahko, da je »Uspešnost« </w:t>
      </w:r>
      <w:proofErr w:type="spellStart"/>
      <w:r w:rsidR="00D86C0B" w:rsidRPr="0002571A">
        <w:t>rangirana</w:t>
      </w:r>
      <w:proofErr w:type="spellEnd"/>
      <w:r w:rsidR="00D86C0B" w:rsidRPr="0002571A">
        <w:t xml:space="preserve"> višje kot vse ostale spremenljivke vezane na samo tandemsko učenje. </w:t>
      </w:r>
      <w:r w:rsidR="00FC6EF2">
        <w:t xml:space="preserve">Poleg tega se spremenljivke vezane na tandemsko delo ne razlikujejo veliko. </w:t>
      </w:r>
      <w:r w:rsidR="00D86C0B" w:rsidRPr="0002571A">
        <w:t>Dodatno lahko vidimo, da so spremenljivke vezane na MBTI kognitivni stil enakomerno porazdeljene med posameznimi osebnostnimi tipi (24 predstavlja abstraktno mejo med vsemi kategorijami npr. med introvertiranostjo in ekstravertiranostjo), razen, da je bil vzorec malenkost bolj introvertiran. Opazimo lahko tudi</w:t>
      </w:r>
      <w:r w:rsidR="00C045AE" w:rsidRPr="0002571A">
        <w:t xml:space="preserve">, da je stopnja matematične </w:t>
      </w:r>
      <w:proofErr w:type="spellStart"/>
      <w:r w:rsidR="00C045AE" w:rsidRPr="0002571A">
        <w:t>anksioznosti</w:t>
      </w:r>
      <w:proofErr w:type="spellEnd"/>
      <w:r w:rsidR="00C045AE" w:rsidRPr="0002571A">
        <w:t xml:space="preserve"> med dijaki na tej šoli višja kot povprečna stopnja, izmerjena s pomočjo instrumenta AMAS, ki jo kažejo študije. Na primer </w:t>
      </w:r>
      <w:r w:rsidR="00C045AE" w:rsidRPr="0002571A">
        <w:fldChar w:fldCharType="begin"/>
      </w:r>
      <w:r w:rsidR="00C045AE" w:rsidRPr="0002571A">
        <w:instrText xml:space="preserve"> ADDIN ZOTERO_ITEM CSL_CITATION {"citationID":"nBoVd8XY","properties":{"formattedCitation":"(Cipora idr., 2015, 2018; Dykeman, 2017)","plainCitation":"(Cipora idr., 2015, 2018; Dykeman, 2017)","noteIndex":0},"citationItems":[{"id":623,"uris":["http://zotero.org/users/local/1Uxvmohd/items/E2HF4QL8"],"itemData":{"id":623,"type":"article-journal","container-title":"Frontiers in Psychology","DOI":"10.3389/fpsyg.2015.01833","ISSN":"1664-1078","journalAbbreviation":"Front. Psychol.","source":"DOI.org (Crossref)","title":"Math Anxiety Assessment with the Abbreviated Math Anxiety Scale: Applicability and Usefulness: Insights from the Polish Adaptation","title-short":"Math Anxiety Assessment with the Abbreviated Math Anxiety Scale","URL":"http://journal.frontiersin.org/Article/10.3389/fpsyg.2015.01833/abstract","volume":"6","author":[{"family":"Cipora","given":"Krzysztof"},{"family":"Szczygieł","given":"Monika"},{"family":"Willmes","given":"Klaus"},{"family":"Nuerk","given":"Hans-Christoph"}],"accessed":{"date-parts":[["2024",2,29]]},"issued":{"date-parts":[["2015",11,30]]}}},{"id":621,"uris":["http://zotero.org/users/local/1Uxvmohd/items/NJB7LIPC"],"itemData":{"id":621,"type":"article-journal","abstract":"The Abbreviated Math Anxiety Scale (AMAS) is one of the most popular instruments measuring math anxiety (MA). It has been validated across several linguistic and cultural contexts. In this study, we investigated the extent of administration method invariance of the AMAS by comparing results (average scores, reliabilities, factorial structure) obtained online with those from paper-and-pencil. We administered the online version of the AMAS to Polish students. Results indicate that psychometric properties of the AMAS do not differ between online and paper-and-pencil administration. Additionally, average scores of the AMAS did not differ considerably between administration forms, contrary to previous results showing that computerized measurement of MA leads to higher scores. Therefore, our results provide evidence for the usefulness of the AMAS as a reliable and valid MA measurement tool for online research and online screening purposes across cultures and also large similarity between administration forms outside an American-English linguistic and cultural context. Finally, we provide percentile and standard norms for the AMAS for adolescents and adults (in the latter case for both online and paper-and-pencil administration) as well as critical differences for the comparison of both subscales in an individual participant for practical diagnostic purposes.","container-title":"Journal of Numerical Cognition","DOI":"10.5964/jnc.v3i3.121","ISSN":"2363-8761","issue":"3","journalAbbreviation":"J. Numer. Cogn.","page":"667-693","source":"DOI.org (Crossref)","title":"Norms and validation of the online and paper-and-pencil versions of the Abbreviated Math Anxiety Scale (AMAS) for Polish adolescents and adults","volume":"3","author":[{"family":"Cipora","given":"Krzysztof"},{"family":"Willmes","given":"Klaus"},{"family":"Szwarc","given":"Adrianna"},{"family":"Nuerk","given":"Hans-Christoph"}],"issued":{"date-parts":[["2018",1,30]]}}},{"id":625,"uris":["http://zotero.org/users/local/1Uxvmohd/items/7ZLEELW8"],"itemData":{"id":625,"type":"webpage","language":"http://id.loc.gov/vocabulary/iso639-2/eng","note":"publisher: Oregon State University","title":"The Weighted Average of Abbreviated Math Anxiety Scale (AMAS)  Studies on College Students","author":[{"family":"Dykeman","given":"Cass"}],"issued":{"date-parts":[["2017"]]}}}],"schema":"https://github.com/citation-style-language/schema/raw/master/csl-citation.json"} </w:instrText>
      </w:r>
      <w:r w:rsidR="00C045AE" w:rsidRPr="0002571A">
        <w:fldChar w:fldCharType="separate"/>
      </w:r>
      <w:r w:rsidR="00C045AE" w:rsidRPr="0002571A">
        <w:rPr>
          <w:rFonts w:ascii="Calibri" w:hAnsi="Calibri" w:cs="Calibri"/>
        </w:rPr>
        <w:t>(Cipora idr., 2015, 2018; Dykeman, 2017)</w:t>
      </w:r>
      <w:r w:rsidR="00C045AE" w:rsidRPr="0002571A">
        <w:fldChar w:fldCharType="end"/>
      </w:r>
      <w:r w:rsidR="00C045AE" w:rsidRPr="0002571A">
        <w:t xml:space="preserve"> so izmerili stopnjo </w:t>
      </w:r>
      <w:proofErr w:type="spellStart"/>
      <w:r w:rsidR="00C045AE" w:rsidRPr="0002571A">
        <w:t>anksioznosti</w:t>
      </w:r>
      <w:proofErr w:type="spellEnd"/>
      <w:r w:rsidR="00C045AE" w:rsidRPr="0002571A">
        <w:t xml:space="preserve"> 21.9, 21.0 in 23.0 zaporedno, medtem ko je bilo v vzorcu te raziskave povprečje 26.2. </w:t>
      </w:r>
      <w:r w:rsidR="00EB091A" w:rsidRPr="0002571A">
        <w:t>Opazimo lahko še, da večino vzorca predstavlja ženski spol, kar pa se ujema s porazdelitvijo spola dijakov na šoli, vključeni v raziskavo.</w:t>
      </w:r>
      <w:r w:rsidR="00094415" w:rsidRPr="0002571A">
        <w:t xml:space="preserve"> V preglednici nismo vključili podatke nominalnih spremenljivk. Razred je imel sedem kategorij, Profesor štiri kategorije in Spol dve kategoriji.</w:t>
      </w:r>
    </w:p>
    <w:p w14:paraId="61AFA662" w14:textId="13DD723D" w:rsidR="00B42427" w:rsidRPr="0002571A" w:rsidRDefault="00B42427" w:rsidP="00B42427">
      <w:pPr>
        <w:pStyle w:val="Caption"/>
        <w:keepNext/>
      </w:pPr>
      <w:bookmarkStart w:id="61" w:name="_Ref168308819"/>
      <w:bookmarkStart w:id="62" w:name="_Toc170115510"/>
      <w:r w:rsidRPr="0002571A">
        <w:t xml:space="preserve">Preglednica </w:t>
      </w:r>
      <w:r w:rsidR="00F646CE" w:rsidRPr="0002571A">
        <w:fldChar w:fldCharType="begin"/>
      </w:r>
      <w:r w:rsidR="00F646CE" w:rsidRPr="0002571A">
        <w:instrText xml:space="preserve"> SEQ Preglednica \* ARABIC </w:instrText>
      </w:r>
      <w:r w:rsidR="00F646CE" w:rsidRPr="0002571A">
        <w:fldChar w:fldCharType="separate"/>
      </w:r>
      <w:r w:rsidR="00F646CE" w:rsidRPr="0002571A">
        <w:t>7</w:t>
      </w:r>
      <w:r w:rsidR="00F646CE" w:rsidRPr="0002571A">
        <w:fldChar w:fldCharType="end"/>
      </w:r>
      <w:bookmarkEnd w:id="61"/>
      <w:r w:rsidRPr="0002571A">
        <w:t>. Deskriptivna statistika napovednega nabora podatkov glede na oceno in spremenljivke</w:t>
      </w:r>
      <w:r w:rsidR="00BF62C0" w:rsidRPr="0002571A">
        <w:t>,</w:t>
      </w:r>
      <w:r w:rsidRPr="0002571A">
        <w:t xml:space="preserve"> vezane na samo delo v tandemu</w:t>
      </w:r>
      <w:r w:rsidR="00D86C0B" w:rsidRPr="0002571A">
        <w:t xml:space="preserve"> z informacijo o </w:t>
      </w:r>
      <w:proofErr w:type="spellStart"/>
      <w:r w:rsidR="00D86C0B" w:rsidRPr="0002571A">
        <w:t>kvantilih</w:t>
      </w:r>
      <w:proofErr w:type="spellEnd"/>
      <w:r w:rsidR="00D86C0B" w:rsidRPr="0002571A">
        <w:t>.</w:t>
      </w:r>
      <w:bookmarkEnd w:id="62"/>
    </w:p>
    <w:tbl>
      <w:tblPr>
        <w:tblStyle w:val="TableGrid"/>
        <w:tblW w:w="855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23"/>
        <w:gridCol w:w="1144"/>
        <w:gridCol w:w="800"/>
        <w:gridCol w:w="1391"/>
        <w:gridCol w:w="2318"/>
        <w:gridCol w:w="2182"/>
      </w:tblGrid>
      <w:tr w:rsidR="00094415" w:rsidRPr="0002571A" w14:paraId="1631999E" w14:textId="77777777" w:rsidTr="00C543B5">
        <w:trPr>
          <w:tblHeader/>
        </w:trPr>
        <w:tc>
          <w:tcPr>
            <w:tcW w:w="723" w:type="dxa"/>
          </w:tcPr>
          <w:p w14:paraId="2CA4E614" w14:textId="77777777" w:rsidR="00094415" w:rsidRPr="0002571A" w:rsidRDefault="00094415" w:rsidP="002B3400">
            <w:pPr>
              <w:spacing w:after="160" w:line="259" w:lineRule="auto"/>
            </w:pPr>
          </w:p>
        </w:tc>
        <w:tc>
          <w:tcPr>
            <w:tcW w:w="1144" w:type="dxa"/>
          </w:tcPr>
          <w:p w14:paraId="4D1B5C17" w14:textId="1EB117D7" w:rsidR="00094415" w:rsidRPr="0002571A" w:rsidRDefault="00094415" w:rsidP="002B3400">
            <w:pPr>
              <w:spacing w:after="160" w:line="259" w:lineRule="auto"/>
            </w:pPr>
            <w:r w:rsidRPr="0002571A">
              <w:t>Uspešnost</w:t>
            </w:r>
          </w:p>
        </w:tc>
        <w:tc>
          <w:tcPr>
            <w:tcW w:w="800" w:type="dxa"/>
          </w:tcPr>
          <w:p w14:paraId="2DA8BB7E" w14:textId="1CEB0FCB" w:rsidR="00094415" w:rsidRPr="0002571A" w:rsidRDefault="00094415" w:rsidP="002B3400">
            <w:pPr>
              <w:spacing w:after="160" w:line="259" w:lineRule="auto"/>
            </w:pPr>
            <w:r w:rsidRPr="0002571A">
              <w:t>Ocena</w:t>
            </w:r>
          </w:p>
        </w:tc>
        <w:tc>
          <w:tcPr>
            <w:tcW w:w="1391" w:type="dxa"/>
          </w:tcPr>
          <w:p w14:paraId="1AB24953" w14:textId="2138D1FF" w:rsidR="00094415" w:rsidRPr="0002571A" w:rsidRDefault="00094415" w:rsidP="002B3400">
            <w:pPr>
              <w:spacing w:after="160" w:line="259" w:lineRule="auto"/>
            </w:pPr>
            <w:r w:rsidRPr="0002571A">
              <w:t>Kvantitativna interakcija</w:t>
            </w:r>
          </w:p>
        </w:tc>
        <w:tc>
          <w:tcPr>
            <w:tcW w:w="2318" w:type="dxa"/>
          </w:tcPr>
          <w:p w14:paraId="3C13D1C1" w14:textId="4FE59725" w:rsidR="00094415" w:rsidRPr="0002571A" w:rsidRDefault="00094415" w:rsidP="002B3400">
            <w:pPr>
              <w:spacing w:after="160" w:line="259" w:lineRule="auto"/>
            </w:pPr>
            <w:r w:rsidRPr="0002571A">
              <w:t>Kvalitativna interakcija</w:t>
            </w:r>
          </w:p>
        </w:tc>
        <w:tc>
          <w:tcPr>
            <w:tcW w:w="2182" w:type="dxa"/>
          </w:tcPr>
          <w:p w14:paraId="6880ABEC" w14:textId="062EB9E5" w:rsidR="00094415" w:rsidRPr="0002571A" w:rsidRDefault="00094415" w:rsidP="002B3400">
            <w:pPr>
              <w:spacing w:after="160" w:line="259" w:lineRule="auto"/>
            </w:pPr>
            <w:r w:rsidRPr="0002571A">
              <w:t>Preseganje partnerja</w:t>
            </w:r>
          </w:p>
        </w:tc>
      </w:tr>
      <w:tr w:rsidR="00094415" w:rsidRPr="0002571A" w14:paraId="462EA83B" w14:textId="77777777" w:rsidTr="00C543B5">
        <w:tc>
          <w:tcPr>
            <w:tcW w:w="723" w:type="dxa"/>
          </w:tcPr>
          <w:p w14:paraId="07DF028B" w14:textId="7D9239F6" w:rsidR="00094415" w:rsidRPr="0002571A" w:rsidRDefault="00094415" w:rsidP="00CE6792">
            <w:pPr>
              <w:spacing w:after="160" w:line="259" w:lineRule="auto"/>
              <w:rPr>
                <w:i/>
                <w:iCs/>
              </w:rPr>
            </w:pPr>
            <w:r w:rsidRPr="0002571A">
              <w:rPr>
                <w:i/>
                <w:iCs/>
              </w:rPr>
              <w:t>M</w:t>
            </w:r>
          </w:p>
        </w:tc>
        <w:tc>
          <w:tcPr>
            <w:tcW w:w="1144" w:type="dxa"/>
          </w:tcPr>
          <w:p w14:paraId="11714532" w14:textId="77777777" w:rsidR="00094415" w:rsidRPr="0002571A" w:rsidRDefault="00094415" w:rsidP="00CE6792">
            <w:pPr>
              <w:spacing w:after="160" w:line="259" w:lineRule="auto"/>
            </w:pPr>
            <w:r w:rsidRPr="0002571A">
              <w:t>2.4</w:t>
            </w:r>
          </w:p>
        </w:tc>
        <w:tc>
          <w:tcPr>
            <w:tcW w:w="800" w:type="dxa"/>
          </w:tcPr>
          <w:p w14:paraId="41785991" w14:textId="77777777" w:rsidR="00094415" w:rsidRPr="0002571A" w:rsidRDefault="00094415" w:rsidP="00CE6792">
            <w:pPr>
              <w:spacing w:after="160" w:line="259" w:lineRule="auto"/>
            </w:pPr>
            <w:r w:rsidRPr="0002571A">
              <w:t>3.4</w:t>
            </w:r>
          </w:p>
        </w:tc>
        <w:tc>
          <w:tcPr>
            <w:tcW w:w="1391" w:type="dxa"/>
          </w:tcPr>
          <w:p w14:paraId="4110F7AD" w14:textId="77777777" w:rsidR="00094415" w:rsidRPr="0002571A" w:rsidRDefault="00094415" w:rsidP="00CE6792">
            <w:pPr>
              <w:spacing w:after="160" w:line="259" w:lineRule="auto"/>
            </w:pPr>
            <w:r w:rsidRPr="0002571A">
              <w:t>2.2</w:t>
            </w:r>
          </w:p>
        </w:tc>
        <w:tc>
          <w:tcPr>
            <w:tcW w:w="2318" w:type="dxa"/>
          </w:tcPr>
          <w:p w14:paraId="42FA862F" w14:textId="77777777" w:rsidR="00094415" w:rsidRPr="0002571A" w:rsidRDefault="00094415" w:rsidP="00CE6792">
            <w:pPr>
              <w:spacing w:after="160" w:line="259" w:lineRule="auto"/>
            </w:pPr>
            <w:r w:rsidRPr="0002571A">
              <w:t>2.1</w:t>
            </w:r>
          </w:p>
        </w:tc>
        <w:tc>
          <w:tcPr>
            <w:tcW w:w="2182" w:type="dxa"/>
          </w:tcPr>
          <w:p w14:paraId="1FFA86DA" w14:textId="77777777" w:rsidR="00094415" w:rsidRPr="0002571A" w:rsidRDefault="00094415" w:rsidP="00CE6792">
            <w:pPr>
              <w:spacing w:after="160" w:line="259" w:lineRule="auto"/>
            </w:pPr>
            <w:r w:rsidRPr="0002571A">
              <w:t>2.1</w:t>
            </w:r>
          </w:p>
        </w:tc>
      </w:tr>
      <w:tr w:rsidR="00094415" w:rsidRPr="0002571A" w14:paraId="659D50E7" w14:textId="77777777" w:rsidTr="00C543B5">
        <w:tc>
          <w:tcPr>
            <w:tcW w:w="723" w:type="dxa"/>
          </w:tcPr>
          <w:p w14:paraId="06F8AFFC" w14:textId="154271F9" w:rsidR="00094415" w:rsidRPr="0002571A" w:rsidRDefault="00094415" w:rsidP="00CE6792">
            <w:pPr>
              <w:spacing w:after="160" w:line="259" w:lineRule="auto"/>
              <w:rPr>
                <w:i/>
                <w:iCs/>
              </w:rPr>
            </w:pPr>
            <w:r w:rsidRPr="0002571A">
              <w:rPr>
                <w:i/>
                <w:iCs/>
              </w:rPr>
              <w:t>SD</w:t>
            </w:r>
          </w:p>
        </w:tc>
        <w:tc>
          <w:tcPr>
            <w:tcW w:w="1144" w:type="dxa"/>
          </w:tcPr>
          <w:p w14:paraId="0D841424" w14:textId="77777777" w:rsidR="00094415" w:rsidRPr="0002571A" w:rsidRDefault="00094415" w:rsidP="00CE6792">
            <w:pPr>
              <w:spacing w:after="160" w:line="259" w:lineRule="auto"/>
            </w:pPr>
            <w:r w:rsidRPr="0002571A">
              <w:t>0.6</w:t>
            </w:r>
          </w:p>
        </w:tc>
        <w:tc>
          <w:tcPr>
            <w:tcW w:w="800" w:type="dxa"/>
          </w:tcPr>
          <w:p w14:paraId="1F056865" w14:textId="77777777" w:rsidR="00094415" w:rsidRPr="0002571A" w:rsidRDefault="00094415" w:rsidP="00CE6792">
            <w:pPr>
              <w:spacing w:after="160" w:line="259" w:lineRule="auto"/>
            </w:pPr>
            <w:r w:rsidRPr="0002571A">
              <w:t>1.0</w:t>
            </w:r>
          </w:p>
        </w:tc>
        <w:tc>
          <w:tcPr>
            <w:tcW w:w="1391" w:type="dxa"/>
          </w:tcPr>
          <w:p w14:paraId="2D82B0D3" w14:textId="77777777" w:rsidR="00094415" w:rsidRPr="0002571A" w:rsidRDefault="00094415" w:rsidP="00CE6792">
            <w:pPr>
              <w:spacing w:after="160" w:line="259" w:lineRule="auto"/>
            </w:pPr>
            <w:r w:rsidRPr="0002571A">
              <w:t>0.7</w:t>
            </w:r>
          </w:p>
        </w:tc>
        <w:tc>
          <w:tcPr>
            <w:tcW w:w="2318" w:type="dxa"/>
          </w:tcPr>
          <w:p w14:paraId="09C66918" w14:textId="77777777" w:rsidR="00094415" w:rsidRPr="0002571A" w:rsidRDefault="00094415" w:rsidP="00CE6792">
            <w:pPr>
              <w:spacing w:after="160" w:line="259" w:lineRule="auto"/>
            </w:pPr>
            <w:r w:rsidRPr="0002571A">
              <w:t>0.7</w:t>
            </w:r>
          </w:p>
        </w:tc>
        <w:tc>
          <w:tcPr>
            <w:tcW w:w="2182" w:type="dxa"/>
          </w:tcPr>
          <w:p w14:paraId="1BBA7A6A" w14:textId="77777777" w:rsidR="00094415" w:rsidRPr="0002571A" w:rsidRDefault="00094415" w:rsidP="00CE6792">
            <w:pPr>
              <w:spacing w:after="160" w:line="259" w:lineRule="auto"/>
            </w:pPr>
            <w:r w:rsidRPr="0002571A">
              <w:t>0.6</w:t>
            </w:r>
          </w:p>
        </w:tc>
      </w:tr>
      <w:tr w:rsidR="00094415" w:rsidRPr="0002571A" w14:paraId="6968EBEF" w14:textId="77777777" w:rsidTr="00C543B5">
        <w:tc>
          <w:tcPr>
            <w:tcW w:w="723" w:type="dxa"/>
          </w:tcPr>
          <w:p w14:paraId="5F359DC9" w14:textId="77777777" w:rsidR="00094415" w:rsidRPr="0002571A" w:rsidRDefault="00094415" w:rsidP="00CE6792">
            <w:pPr>
              <w:spacing w:after="160" w:line="259" w:lineRule="auto"/>
              <w:rPr>
                <w:i/>
                <w:iCs/>
              </w:rPr>
            </w:pPr>
            <w:r w:rsidRPr="0002571A">
              <w:rPr>
                <w:i/>
                <w:iCs/>
              </w:rPr>
              <w:t>min</w:t>
            </w:r>
          </w:p>
        </w:tc>
        <w:tc>
          <w:tcPr>
            <w:tcW w:w="1144" w:type="dxa"/>
          </w:tcPr>
          <w:p w14:paraId="26F30921" w14:textId="77777777" w:rsidR="00094415" w:rsidRPr="0002571A" w:rsidRDefault="00094415" w:rsidP="00CE6792">
            <w:pPr>
              <w:spacing w:after="160" w:line="259" w:lineRule="auto"/>
            </w:pPr>
            <w:r w:rsidRPr="0002571A">
              <w:t>1.0</w:t>
            </w:r>
          </w:p>
        </w:tc>
        <w:tc>
          <w:tcPr>
            <w:tcW w:w="800" w:type="dxa"/>
          </w:tcPr>
          <w:p w14:paraId="54B1FA0C" w14:textId="77777777" w:rsidR="00094415" w:rsidRPr="0002571A" w:rsidRDefault="00094415" w:rsidP="00CE6792">
            <w:pPr>
              <w:spacing w:after="160" w:line="259" w:lineRule="auto"/>
            </w:pPr>
            <w:r w:rsidRPr="0002571A">
              <w:t>2.0</w:t>
            </w:r>
          </w:p>
        </w:tc>
        <w:tc>
          <w:tcPr>
            <w:tcW w:w="1391" w:type="dxa"/>
          </w:tcPr>
          <w:p w14:paraId="4AD28E01" w14:textId="77777777" w:rsidR="00094415" w:rsidRPr="0002571A" w:rsidRDefault="00094415" w:rsidP="00CE6792">
            <w:pPr>
              <w:spacing w:after="160" w:line="259" w:lineRule="auto"/>
            </w:pPr>
            <w:r w:rsidRPr="0002571A">
              <w:t>1.0</w:t>
            </w:r>
          </w:p>
        </w:tc>
        <w:tc>
          <w:tcPr>
            <w:tcW w:w="2318" w:type="dxa"/>
          </w:tcPr>
          <w:p w14:paraId="0A9E8892" w14:textId="77777777" w:rsidR="00094415" w:rsidRPr="0002571A" w:rsidRDefault="00094415" w:rsidP="00CE6792">
            <w:pPr>
              <w:spacing w:after="160" w:line="259" w:lineRule="auto"/>
            </w:pPr>
            <w:r w:rsidRPr="0002571A">
              <w:t>1.0</w:t>
            </w:r>
          </w:p>
        </w:tc>
        <w:tc>
          <w:tcPr>
            <w:tcW w:w="2182" w:type="dxa"/>
          </w:tcPr>
          <w:p w14:paraId="7EE9F219" w14:textId="77777777" w:rsidR="00094415" w:rsidRPr="0002571A" w:rsidRDefault="00094415" w:rsidP="00CE6792">
            <w:pPr>
              <w:spacing w:after="160" w:line="259" w:lineRule="auto"/>
            </w:pPr>
            <w:r w:rsidRPr="0002571A">
              <w:t>1.0</w:t>
            </w:r>
          </w:p>
        </w:tc>
      </w:tr>
      <w:tr w:rsidR="00094415" w:rsidRPr="0002571A" w14:paraId="038FCECC" w14:textId="77777777" w:rsidTr="00C543B5">
        <w:tc>
          <w:tcPr>
            <w:tcW w:w="723" w:type="dxa"/>
          </w:tcPr>
          <w:p w14:paraId="7930114E" w14:textId="77777777" w:rsidR="00094415" w:rsidRPr="0002571A" w:rsidRDefault="00094415" w:rsidP="00CE6792">
            <w:pPr>
              <w:spacing w:after="160" w:line="259" w:lineRule="auto"/>
              <w:rPr>
                <w:i/>
                <w:iCs/>
              </w:rPr>
            </w:pPr>
            <w:r w:rsidRPr="0002571A">
              <w:rPr>
                <w:i/>
                <w:iCs/>
              </w:rPr>
              <w:t>25%</w:t>
            </w:r>
          </w:p>
        </w:tc>
        <w:tc>
          <w:tcPr>
            <w:tcW w:w="1144" w:type="dxa"/>
          </w:tcPr>
          <w:p w14:paraId="4414C33D" w14:textId="77777777" w:rsidR="00094415" w:rsidRPr="0002571A" w:rsidRDefault="00094415" w:rsidP="00CE6792">
            <w:pPr>
              <w:spacing w:after="160" w:line="259" w:lineRule="auto"/>
            </w:pPr>
            <w:r w:rsidRPr="0002571A">
              <w:t>2.0</w:t>
            </w:r>
          </w:p>
        </w:tc>
        <w:tc>
          <w:tcPr>
            <w:tcW w:w="800" w:type="dxa"/>
          </w:tcPr>
          <w:p w14:paraId="6B92D632" w14:textId="77777777" w:rsidR="00094415" w:rsidRPr="0002571A" w:rsidRDefault="00094415" w:rsidP="00CE6792">
            <w:pPr>
              <w:spacing w:after="160" w:line="259" w:lineRule="auto"/>
            </w:pPr>
            <w:r w:rsidRPr="0002571A">
              <w:t>3.0</w:t>
            </w:r>
          </w:p>
        </w:tc>
        <w:tc>
          <w:tcPr>
            <w:tcW w:w="1391" w:type="dxa"/>
          </w:tcPr>
          <w:p w14:paraId="7B303099" w14:textId="77777777" w:rsidR="00094415" w:rsidRPr="0002571A" w:rsidRDefault="00094415" w:rsidP="00CE6792">
            <w:pPr>
              <w:spacing w:after="160" w:line="259" w:lineRule="auto"/>
            </w:pPr>
            <w:r w:rsidRPr="0002571A">
              <w:t>2.0</w:t>
            </w:r>
          </w:p>
        </w:tc>
        <w:tc>
          <w:tcPr>
            <w:tcW w:w="2318" w:type="dxa"/>
          </w:tcPr>
          <w:p w14:paraId="02C56847" w14:textId="77777777" w:rsidR="00094415" w:rsidRPr="0002571A" w:rsidRDefault="00094415" w:rsidP="00CE6792">
            <w:pPr>
              <w:spacing w:after="160" w:line="259" w:lineRule="auto"/>
            </w:pPr>
            <w:r w:rsidRPr="0002571A">
              <w:t>2.0</w:t>
            </w:r>
          </w:p>
        </w:tc>
        <w:tc>
          <w:tcPr>
            <w:tcW w:w="2182" w:type="dxa"/>
          </w:tcPr>
          <w:p w14:paraId="6A3E27A9" w14:textId="77777777" w:rsidR="00094415" w:rsidRPr="0002571A" w:rsidRDefault="00094415" w:rsidP="00CE6792">
            <w:pPr>
              <w:spacing w:after="160" w:line="259" w:lineRule="auto"/>
            </w:pPr>
            <w:r w:rsidRPr="0002571A">
              <w:t>2.0</w:t>
            </w:r>
          </w:p>
        </w:tc>
      </w:tr>
      <w:tr w:rsidR="00094415" w:rsidRPr="0002571A" w14:paraId="3BAB2647" w14:textId="77777777" w:rsidTr="00C543B5">
        <w:tc>
          <w:tcPr>
            <w:tcW w:w="723" w:type="dxa"/>
          </w:tcPr>
          <w:p w14:paraId="3EFD07A8" w14:textId="77777777" w:rsidR="00094415" w:rsidRPr="0002571A" w:rsidRDefault="00094415" w:rsidP="00CE6792">
            <w:pPr>
              <w:spacing w:after="160" w:line="259" w:lineRule="auto"/>
              <w:rPr>
                <w:i/>
                <w:iCs/>
              </w:rPr>
            </w:pPr>
            <w:r w:rsidRPr="0002571A">
              <w:rPr>
                <w:i/>
                <w:iCs/>
              </w:rPr>
              <w:t>50%</w:t>
            </w:r>
          </w:p>
        </w:tc>
        <w:tc>
          <w:tcPr>
            <w:tcW w:w="1144" w:type="dxa"/>
          </w:tcPr>
          <w:p w14:paraId="0C1B7D91" w14:textId="77777777" w:rsidR="00094415" w:rsidRPr="0002571A" w:rsidRDefault="00094415" w:rsidP="00CE6792">
            <w:pPr>
              <w:spacing w:after="160" w:line="259" w:lineRule="auto"/>
            </w:pPr>
            <w:r w:rsidRPr="0002571A">
              <w:t>2.0</w:t>
            </w:r>
          </w:p>
        </w:tc>
        <w:tc>
          <w:tcPr>
            <w:tcW w:w="800" w:type="dxa"/>
          </w:tcPr>
          <w:p w14:paraId="15ACECBC" w14:textId="77777777" w:rsidR="00094415" w:rsidRPr="0002571A" w:rsidRDefault="00094415" w:rsidP="00CE6792">
            <w:pPr>
              <w:spacing w:after="160" w:line="259" w:lineRule="auto"/>
            </w:pPr>
            <w:r w:rsidRPr="0002571A">
              <w:t>3.0</w:t>
            </w:r>
          </w:p>
        </w:tc>
        <w:tc>
          <w:tcPr>
            <w:tcW w:w="1391" w:type="dxa"/>
          </w:tcPr>
          <w:p w14:paraId="26029F99" w14:textId="77777777" w:rsidR="00094415" w:rsidRPr="0002571A" w:rsidRDefault="00094415" w:rsidP="00CE6792">
            <w:pPr>
              <w:spacing w:after="160" w:line="259" w:lineRule="auto"/>
            </w:pPr>
            <w:r w:rsidRPr="0002571A">
              <w:t>2.0</w:t>
            </w:r>
          </w:p>
        </w:tc>
        <w:tc>
          <w:tcPr>
            <w:tcW w:w="2318" w:type="dxa"/>
          </w:tcPr>
          <w:p w14:paraId="4DB16601" w14:textId="77777777" w:rsidR="00094415" w:rsidRPr="0002571A" w:rsidRDefault="00094415" w:rsidP="00CE6792">
            <w:pPr>
              <w:spacing w:after="160" w:line="259" w:lineRule="auto"/>
            </w:pPr>
            <w:r w:rsidRPr="0002571A">
              <w:t>2.0</w:t>
            </w:r>
          </w:p>
        </w:tc>
        <w:tc>
          <w:tcPr>
            <w:tcW w:w="2182" w:type="dxa"/>
          </w:tcPr>
          <w:p w14:paraId="29A321C3" w14:textId="77777777" w:rsidR="00094415" w:rsidRPr="0002571A" w:rsidRDefault="00094415" w:rsidP="00CE6792">
            <w:pPr>
              <w:spacing w:after="160" w:line="259" w:lineRule="auto"/>
            </w:pPr>
            <w:r w:rsidRPr="0002571A">
              <w:t>2.0</w:t>
            </w:r>
          </w:p>
        </w:tc>
      </w:tr>
      <w:tr w:rsidR="00094415" w:rsidRPr="0002571A" w14:paraId="743589C8" w14:textId="77777777" w:rsidTr="00C543B5">
        <w:tc>
          <w:tcPr>
            <w:tcW w:w="723" w:type="dxa"/>
          </w:tcPr>
          <w:p w14:paraId="2FE83561" w14:textId="77777777" w:rsidR="00094415" w:rsidRPr="0002571A" w:rsidRDefault="00094415" w:rsidP="00CE6792">
            <w:pPr>
              <w:spacing w:after="160" w:line="259" w:lineRule="auto"/>
              <w:rPr>
                <w:i/>
                <w:iCs/>
              </w:rPr>
            </w:pPr>
            <w:r w:rsidRPr="0002571A">
              <w:rPr>
                <w:i/>
                <w:iCs/>
              </w:rPr>
              <w:t>75%</w:t>
            </w:r>
          </w:p>
        </w:tc>
        <w:tc>
          <w:tcPr>
            <w:tcW w:w="1144" w:type="dxa"/>
          </w:tcPr>
          <w:p w14:paraId="7A549DEE" w14:textId="77777777" w:rsidR="00094415" w:rsidRPr="0002571A" w:rsidRDefault="00094415" w:rsidP="00CE6792">
            <w:pPr>
              <w:spacing w:after="160" w:line="259" w:lineRule="auto"/>
            </w:pPr>
            <w:r w:rsidRPr="0002571A">
              <w:t>3.0</w:t>
            </w:r>
          </w:p>
        </w:tc>
        <w:tc>
          <w:tcPr>
            <w:tcW w:w="800" w:type="dxa"/>
          </w:tcPr>
          <w:p w14:paraId="1B3BAF8B" w14:textId="77777777" w:rsidR="00094415" w:rsidRPr="0002571A" w:rsidRDefault="00094415" w:rsidP="00CE6792">
            <w:pPr>
              <w:spacing w:after="160" w:line="259" w:lineRule="auto"/>
            </w:pPr>
            <w:r w:rsidRPr="0002571A">
              <w:t>4.0</w:t>
            </w:r>
          </w:p>
        </w:tc>
        <w:tc>
          <w:tcPr>
            <w:tcW w:w="1391" w:type="dxa"/>
          </w:tcPr>
          <w:p w14:paraId="5BCA398B" w14:textId="77777777" w:rsidR="00094415" w:rsidRPr="0002571A" w:rsidRDefault="00094415" w:rsidP="00CE6792">
            <w:pPr>
              <w:spacing w:after="160" w:line="259" w:lineRule="auto"/>
            </w:pPr>
            <w:r w:rsidRPr="0002571A">
              <w:t>3.0</w:t>
            </w:r>
          </w:p>
        </w:tc>
        <w:tc>
          <w:tcPr>
            <w:tcW w:w="2318" w:type="dxa"/>
          </w:tcPr>
          <w:p w14:paraId="780E5F5C" w14:textId="77777777" w:rsidR="00094415" w:rsidRPr="0002571A" w:rsidRDefault="00094415" w:rsidP="00CE6792">
            <w:pPr>
              <w:spacing w:after="160" w:line="259" w:lineRule="auto"/>
            </w:pPr>
            <w:r w:rsidRPr="0002571A">
              <w:t>3.0</w:t>
            </w:r>
          </w:p>
        </w:tc>
        <w:tc>
          <w:tcPr>
            <w:tcW w:w="2182" w:type="dxa"/>
          </w:tcPr>
          <w:p w14:paraId="5A6D52C4" w14:textId="77777777" w:rsidR="00094415" w:rsidRPr="0002571A" w:rsidRDefault="00094415" w:rsidP="00CE6792">
            <w:pPr>
              <w:spacing w:after="160" w:line="259" w:lineRule="auto"/>
            </w:pPr>
            <w:r w:rsidRPr="0002571A">
              <w:t>2.0</w:t>
            </w:r>
          </w:p>
        </w:tc>
      </w:tr>
      <w:tr w:rsidR="00094415" w:rsidRPr="0002571A" w14:paraId="67FEF10C" w14:textId="77777777" w:rsidTr="00C543B5">
        <w:tc>
          <w:tcPr>
            <w:tcW w:w="723" w:type="dxa"/>
            <w:tcBorders>
              <w:bottom w:val="single" w:sz="4" w:space="0" w:color="auto"/>
            </w:tcBorders>
          </w:tcPr>
          <w:p w14:paraId="44F3AAD4" w14:textId="77777777" w:rsidR="00094415" w:rsidRPr="0002571A" w:rsidRDefault="00094415" w:rsidP="00CE6792">
            <w:pPr>
              <w:spacing w:after="160" w:line="259" w:lineRule="auto"/>
              <w:rPr>
                <w:i/>
                <w:iCs/>
              </w:rPr>
            </w:pPr>
            <w:r w:rsidRPr="0002571A">
              <w:rPr>
                <w:i/>
                <w:iCs/>
              </w:rPr>
              <w:lastRenderedPageBreak/>
              <w:t>max</w:t>
            </w:r>
          </w:p>
        </w:tc>
        <w:tc>
          <w:tcPr>
            <w:tcW w:w="1144" w:type="dxa"/>
            <w:tcBorders>
              <w:bottom w:val="single" w:sz="4" w:space="0" w:color="auto"/>
            </w:tcBorders>
          </w:tcPr>
          <w:p w14:paraId="52ED5384" w14:textId="77777777" w:rsidR="00094415" w:rsidRPr="0002571A" w:rsidRDefault="00094415" w:rsidP="00CE6792">
            <w:pPr>
              <w:spacing w:after="160" w:line="259" w:lineRule="auto"/>
            </w:pPr>
            <w:r w:rsidRPr="0002571A">
              <w:t>3.0</w:t>
            </w:r>
          </w:p>
        </w:tc>
        <w:tc>
          <w:tcPr>
            <w:tcW w:w="800" w:type="dxa"/>
            <w:tcBorders>
              <w:bottom w:val="single" w:sz="4" w:space="0" w:color="auto"/>
            </w:tcBorders>
          </w:tcPr>
          <w:p w14:paraId="75A9DA3F" w14:textId="77777777" w:rsidR="00094415" w:rsidRPr="0002571A" w:rsidRDefault="00094415" w:rsidP="00CE6792">
            <w:pPr>
              <w:spacing w:after="160" w:line="259" w:lineRule="auto"/>
            </w:pPr>
            <w:r w:rsidRPr="0002571A">
              <w:t>5.0</w:t>
            </w:r>
          </w:p>
        </w:tc>
        <w:tc>
          <w:tcPr>
            <w:tcW w:w="1391" w:type="dxa"/>
            <w:tcBorders>
              <w:bottom w:val="single" w:sz="4" w:space="0" w:color="auto"/>
            </w:tcBorders>
          </w:tcPr>
          <w:p w14:paraId="1026A74A" w14:textId="77777777" w:rsidR="00094415" w:rsidRPr="0002571A" w:rsidRDefault="00094415" w:rsidP="00CE6792">
            <w:pPr>
              <w:spacing w:after="160" w:line="259" w:lineRule="auto"/>
            </w:pPr>
            <w:r w:rsidRPr="0002571A">
              <w:t>3.0</w:t>
            </w:r>
          </w:p>
        </w:tc>
        <w:tc>
          <w:tcPr>
            <w:tcW w:w="2318" w:type="dxa"/>
            <w:tcBorders>
              <w:bottom w:val="single" w:sz="4" w:space="0" w:color="auto"/>
            </w:tcBorders>
          </w:tcPr>
          <w:p w14:paraId="35EC73DC" w14:textId="77777777" w:rsidR="00094415" w:rsidRPr="0002571A" w:rsidRDefault="00094415" w:rsidP="00CE6792">
            <w:pPr>
              <w:spacing w:after="160" w:line="259" w:lineRule="auto"/>
            </w:pPr>
            <w:r w:rsidRPr="0002571A">
              <w:t>3.0</w:t>
            </w:r>
          </w:p>
        </w:tc>
        <w:tc>
          <w:tcPr>
            <w:tcW w:w="2182" w:type="dxa"/>
            <w:tcBorders>
              <w:bottom w:val="single" w:sz="4" w:space="0" w:color="auto"/>
            </w:tcBorders>
          </w:tcPr>
          <w:p w14:paraId="4B259EAE" w14:textId="77777777" w:rsidR="00094415" w:rsidRPr="0002571A" w:rsidRDefault="00094415" w:rsidP="00CE6792">
            <w:pPr>
              <w:spacing w:after="160" w:line="259" w:lineRule="auto"/>
            </w:pPr>
            <w:r w:rsidRPr="0002571A">
              <w:t>3.0</w:t>
            </w:r>
          </w:p>
        </w:tc>
      </w:tr>
    </w:tbl>
    <w:p w14:paraId="796380D4" w14:textId="64C6EC4E" w:rsidR="00702B52" w:rsidRDefault="00F83B9E" w:rsidP="00702B52">
      <w:r w:rsidRPr="0002571A">
        <w:t xml:space="preserve">Opomba: </w:t>
      </w:r>
      <w:r w:rsidRPr="0002571A">
        <w:rPr>
          <w:i/>
          <w:iCs/>
        </w:rPr>
        <w:t>M</w:t>
      </w:r>
      <w:r w:rsidRPr="0002571A">
        <w:t xml:space="preserve"> = povprečje; </w:t>
      </w:r>
      <w:r w:rsidRPr="0002571A">
        <w:rPr>
          <w:i/>
          <w:iCs/>
        </w:rPr>
        <w:t>SD</w:t>
      </w:r>
      <w:r w:rsidRPr="0002571A">
        <w:t xml:space="preserve"> = standardni odklon</w:t>
      </w:r>
      <w:r w:rsidR="00094415" w:rsidRPr="0002571A">
        <w:t xml:space="preserve">; </w:t>
      </w:r>
      <w:r w:rsidR="00094415" w:rsidRPr="00543B1C">
        <w:rPr>
          <w:i/>
          <w:iCs/>
        </w:rPr>
        <w:t>min</w:t>
      </w:r>
      <w:r w:rsidR="00094415" w:rsidRPr="0002571A">
        <w:t xml:space="preserve"> = minimum; </w:t>
      </w:r>
      <w:r w:rsidR="00094415" w:rsidRPr="00543B1C">
        <w:rPr>
          <w:i/>
          <w:iCs/>
        </w:rPr>
        <w:t>max</w:t>
      </w:r>
      <w:r w:rsidR="00094415" w:rsidRPr="0002571A">
        <w:t xml:space="preserve"> = maksimum.</w:t>
      </w:r>
    </w:p>
    <w:p w14:paraId="1B8E975B" w14:textId="2DC7C982" w:rsidR="00BF62C0" w:rsidRPr="0002571A" w:rsidRDefault="00BF62C0" w:rsidP="00BF62C0">
      <w:pPr>
        <w:pStyle w:val="Caption"/>
        <w:keepNext/>
      </w:pPr>
      <w:bookmarkStart w:id="63" w:name="_Ref168308825"/>
      <w:bookmarkStart w:id="64" w:name="_Toc170115511"/>
      <w:r w:rsidRPr="0002571A">
        <w:t xml:space="preserve">Preglednica </w:t>
      </w:r>
      <w:r w:rsidR="00F646CE" w:rsidRPr="0002571A">
        <w:fldChar w:fldCharType="begin"/>
      </w:r>
      <w:r w:rsidR="00F646CE" w:rsidRPr="0002571A">
        <w:instrText xml:space="preserve"> SEQ Preglednica \* ARABIC </w:instrText>
      </w:r>
      <w:r w:rsidR="00F646CE" w:rsidRPr="0002571A">
        <w:fldChar w:fldCharType="separate"/>
      </w:r>
      <w:r w:rsidR="00F646CE" w:rsidRPr="0002571A">
        <w:t>8</w:t>
      </w:r>
      <w:r w:rsidR="00F646CE" w:rsidRPr="0002571A">
        <w:fldChar w:fldCharType="end"/>
      </w:r>
      <w:bookmarkEnd w:id="63"/>
      <w:r w:rsidRPr="0002571A">
        <w:t>: Deskriptivna statistika napovednega nabora podatkov za zvezne spremenljivke, vezane na psihološki oris dijaka.</w:t>
      </w:r>
      <w:bookmarkEnd w:id="64"/>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99"/>
        <w:gridCol w:w="1283"/>
        <w:gridCol w:w="1146"/>
        <w:gridCol w:w="1226"/>
        <w:gridCol w:w="927"/>
        <w:gridCol w:w="908"/>
        <w:gridCol w:w="1151"/>
      </w:tblGrid>
      <w:tr w:rsidR="00702B52" w:rsidRPr="0002571A" w14:paraId="5D2BA25E" w14:textId="77777777" w:rsidTr="00094415">
        <w:tc>
          <w:tcPr>
            <w:tcW w:w="0" w:type="auto"/>
          </w:tcPr>
          <w:p w14:paraId="6FAAE495" w14:textId="77777777" w:rsidR="00702B52" w:rsidRPr="0002571A" w:rsidRDefault="00702B52" w:rsidP="00702B52">
            <w:pPr>
              <w:spacing w:after="160" w:line="259" w:lineRule="auto"/>
            </w:pPr>
          </w:p>
        </w:tc>
        <w:tc>
          <w:tcPr>
            <w:tcW w:w="0" w:type="auto"/>
          </w:tcPr>
          <w:p w14:paraId="0A101467" w14:textId="30C44EC4" w:rsidR="00702B52" w:rsidRPr="0002571A" w:rsidRDefault="002B3400" w:rsidP="00702B52">
            <w:pPr>
              <w:spacing w:after="160" w:line="259" w:lineRule="auto"/>
            </w:pPr>
            <w:r w:rsidRPr="0002571A">
              <w:t>Anksioznost</w:t>
            </w:r>
          </w:p>
        </w:tc>
        <w:tc>
          <w:tcPr>
            <w:tcW w:w="0" w:type="auto"/>
          </w:tcPr>
          <w:p w14:paraId="25EB7907" w14:textId="3F811F4B" w:rsidR="00702B52" w:rsidRPr="0002571A" w:rsidRDefault="002B3400" w:rsidP="00702B52">
            <w:pPr>
              <w:spacing w:after="160" w:line="259" w:lineRule="auto"/>
            </w:pPr>
            <w:r w:rsidRPr="0002571A">
              <w:t>Motivacija</w:t>
            </w:r>
          </w:p>
        </w:tc>
        <w:tc>
          <w:tcPr>
            <w:tcW w:w="0" w:type="auto"/>
          </w:tcPr>
          <w:p w14:paraId="558ED191" w14:textId="42D997DA" w:rsidR="00702B52" w:rsidRPr="0002571A" w:rsidRDefault="002B3400" w:rsidP="00702B52">
            <w:pPr>
              <w:spacing w:after="160" w:line="259" w:lineRule="auto"/>
            </w:pPr>
            <w:proofErr w:type="spellStart"/>
            <w:r w:rsidRPr="0002571A">
              <w:t>Introverzija</w:t>
            </w:r>
            <w:proofErr w:type="spellEnd"/>
          </w:p>
        </w:tc>
        <w:tc>
          <w:tcPr>
            <w:tcW w:w="0" w:type="auto"/>
          </w:tcPr>
          <w:p w14:paraId="630A8137" w14:textId="0D92006B" w:rsidR="00702B52" w:rsidRPr="0002571A" w:rsidRDefault="002B3400" w:rsidP="00702B52">
            <w:pPr>
              <w:spacing w:after="160" w:line="259" w:lineRule="auto"/>
            </w:pPr>
            <w:r w:rsidRPr="0002571A">
              <w:t>Intuicija</w:t>
            </w:r>
          </w:p>
        </w:tc>
        <w:tc>
          <w:tcPr>
            <w:tcW w:w="0" w:type="auto"/>
          </w:tcPr>
          <w:p w14:paraId="250BF725" w14:textId="03933FA9" w:rsidR="00702B52" w:rsidRPr="0002571A" w:rsidRDefault="002B3400" w:rsidP="00702B52">
            <w:pPr>
              <w:spacing w:after="160" w:line="259" w:lineRule="auto"/>
            </w:pPr>
            <w:r w:rsidRPr="0002571A">
              <w:t>Čutenje</w:t>
            </w:r>
          </w:p>
        </w:tc>
        <w:tc>
          <w:tcPr>
            <w:tcW w:w="0" w:type="auto"/>
          </w:tcPr>
          <w:p w14:paraId="571509F3" w14:textId="4CE8663E" w:rsidR="00702B52" w:rsidRPr="0002571A" w:rsidRDefault="002B3400" w:rsidP="00702B52">
            <w:pPr>
              <w:spacing w:after="160" w:line="259" w:lineRule="auto"/>
            </w:pPr>
            <w:r w:rsidRPr="0002571A">
              <w:t>Presojanje</w:t>
            </w:r>
          </w:p>
        </w:tc>
      </w:tr>
      <w:tr w:rsidR="00702B52" w:rsidRPr="0002571A" w14:paraId="27816245" w14:textId="77777777" w:rsidTr="00094415">
        <w:tc>
          <w:tcPr>
            <w:tcW w:w="0" w:type="auto"/>
          </w:tcPr>
          <w:p w14:paraId="6E00C9FC" w14:textId="5B8034AC" w:rsidR="00702B52" w:rsidRPr="0002571A" w:rsidRDefault="007E4608" w:rsidP="00702B52">
            <w:pPr>
              <w:spacing w:after="160" w:line="259" w:lineRule="auto"/>
              <w:rPr>
                <w:i/>
                <w:iCs/>
              </w:rPr>
            </w:pPr>
            <w:r w:rsidRPr="0002571A">
              <w:rPr>
                <w:i/>
                <w:iCs/>
              </w:rPr>
              <w:t>M</w:t>
            </w:r>
          </w:p>
        </w:tc>
        <w:tc>
          <w:tcPr>
            <w:tcW w:w="0" w:type="auto"/>
          </w:tcPr>
          <w:p w14:paraId="2F51C095" w14:textId="77777777" w:rsidR="00702B52" w:rsidRPr="0002571A" w:rsidRDefault="00702B52" w:rsidP="00702B52">
            <w:pPr>
              <w:spacing w:after="160" w:line="259" w:lineRule="auto"/>
            </w:pPr>
            <w:r w:rsidRPr="0002571A">
              <w:t>25.8</w:t>
            </w:r>
          </w:p>
        </w:tc>
        <w:tc>
          <w:tcPr>
            <w:tcW w:w="0" w:type="auto"/>
          </w:tcPr>
          <w:p w14:paraId="6E55EDAA" w14:textId="77777777" w:rsidR="00702B52" w:rsidRPr="0002571A" w:rsidRDefault="00702B52" w:rsidP="00702B52">
            <w:pPr>
              <w:spacing w:after="160" w:line="259" w:lineRule="auto"/>
            </w:pPr>
            <w:r w:rsidRPr="0002571A">
              <w:t>20.4</w:t>
            </w:r>
          </w:p>
        </w:tc>
        <w:tc>
          <w:tcPr>
            <w:tcW w:w="0" w:type="auto"/>
          </w:tcPr>
          <w:p w14:paraId="718B9548" w14:textId="77777777" w:rsidR="00702B52" w:rsidRPr="0002571A" w:rsidRDefault="00702B52" w:rsidP="00702B52">
            <w:pPr>
              <w:spacing w:after="160" w:line="259" w:lineRule="auto"/>
            </w:pPr>
            <w:r w:rsidRPr="0002571A">
              <w:t>20.6</w:t>
            </w:r>
          </w:p>
        </w:tc>
        <w:tc>
          <w:tcPr>
            <w:tcW w:w="0" w:type="auto"/>
          </w:tcPr>
          <w:p w14:paraId="12EAD52F" w14:textId="77777777" w:rsidR="00702B52" w:rsidRPr="0002571A" w:rsidRDefault="00702B52" w:rsidP="00702B52">
            <w:pPr>
              <w:spacing w:after="160" w:line="259" w:lineRule="auto"/>
            </w:pPr>
            <w:r w:rsidRPr="0002571A">
              <w:t>22.7</w:t>
            </w:r>
          </w:p>
        </w:tc>
        <w:tc>
          <w:tcPr>
            <w:tcW w:w="0" w:type="auto"/>
          </w:tcPr>
          <w:p w14:paraId="56012073" w14:textId="77777777" w:rsidR="00702B52" w:rsidRPr="0002571A" w:rsidRDefault="00702B52" w:rsidP="00702B52">
            <w:pPr>
              <w:spacing w:after="160" w:line="259" w:lineRule="auto"/>
            </w:pPr>
            <w:r w:rsidRPr="0002571A">
              <w:t>23.3</w:t>
            </w:r>
          </w:p>
        </w:tc>
        <w:tc>
          <w:tcPr>
            <w:tcW w:w="0" w:type="auto"/>
          </w:tcPr>
          <w:p w14:paraId="0446B459" w14:textId="77777777" w:rsidR="00702B52" w:rsidRPr="0002571A" w:rsidRDefault="00702B52" w:rsidP="00702B52">
            <w:pPr>
              <w:spacing w:after="160" w:line="259" w:lineRule="auto"/>
            </w:pPr>
            <w:r w:rsidRPr="0002571A">
              <w:t>22.8</w:t>
            </w:r>
          </w:p>
        </w:tc>
      </w:tr>
      <w:tr w:rsidR="00702B52" w:rsidRPr="0002571A" w14:paraId="1631CB19" w14:textId="77777777" w:rsidTr="00094415">
        <w:tc>
          <w:tcPr>
            <w:tcW w:w="0" w:type="auto"/>
          </w:tcPr>
          <w:p w14:paraId="29A3C3CA" w14:textId="12983C4F" w:rsidR="00702B52" w:rsidRPr="0002571A" w:rsidRDefault="007E4608" w:rsidP="00702B52">
            <w:pPr>
              <w:spacing w:after="160" w:line="259" w:lineRule="auto"/>
              <w:rPr>
                <w:i/>
                <w:iCs/>
              </w:rPr>
            </w:pPr>
            <w:r w:rsidRPr="0002571A">
              <w:rPr>
                <w:i/>
                <w:iCs/>
              </w:rPr>
              <w:t>SD</w:t>
            </w:r>
          </w:p>
        </w:tc>
        <w:tc>
          <w:tcPr>
            <w:tcW w:w="0" w:type="auto"/>
          </w:tcPr>
          <w:p w14:paraId="0A9AE43E" w14:textId="77777777" w:rsidR="00702B52" w:rsidRPr="0002571A" w:rsidRDefault="00702B52" w:rsidP="00702B52">
            <w:pPr>
              <w:spacing w:after="160" w:line="259" w:lineRule="auto"/>
            </w:pPr>
            <w:r w:rsidRPr="0002571A">
              <w:t>6.8</w:t>
            </w:r>
          </w:p>
        </w:tc>
        <w:tc>
          <w:tcPr>
            <w:tcW w:w="0" w:type="auto"/>
          </w:tcPr>
          <w:p w14:paraId="7332D96A" w14:textId="77777777" w:rsidR="00702B52" w:rsidRPr="0002571A" w:rsidRDefault="00702B52" w:rsidP="00702B52">
            <w:pPr>
              <w:spacing w:after="160" w:line="259" w:lineRule="auto"/>
            </w:pPr>
            <w:r w:rsidRPr="0002571A">
              <w:t>6.3</w:t>
            </w:r>
          </w:p>
        </w:tc>
        <w:tc>
          <w:tcPr>
            <w:tcW w:w="0" w:type="auto"/>
          </w:tcPr>
          <w:p w14:paraId="00CBAEDF" w14:textId="77777777" w:rsidR="00702B52" w:rsidRPr="0002571A" w:rsidRDefault="00702B52" w:rsidP="00702B52">
            <w:pPr>
              <w:spacing w:after="160" w:line="259" w:lineRule="auto"/>
            </w:pPr>
            <w:r w:rsidRPr="0002571A">
              <w:t>5.6</w:t>
            </w:r>
          </w:p>
        </w:tc>
        <w:tc>
          <w:tcPr>
            <w:tcW w:w="0" w:type="auto"/>
          </w:tcPr>
          <w:p w14:paraId="21006220" w14:textId="77777777" w:rsidR="00702B52" w:rsidRPr="0002571A" w:rsidRDefault="00702B52" w:rsidP="00702B52">
            <w:pPr>
              <w:spacing w:after="160" w:line="259" w:lineRule="auto"/>
            </w:pPr>
            <w:r w:rsidRPr="0002571A">
              <w:t>4.5</w:t>
            </w:r>
          </w:p>
        </w:tc>
        <w:tc>
          <w:tcPr>
            <w:tcW w:w="0" w:type="auto"/>
          </w:tcPr>
          <w:p w14:paraId="26C1398C" w14:textId="77777777" w:rsidR="00702B52" w:rsidRPr="0002571A" w:rsidRDefault="00702B52" w:rsidP="00702B52">
            <w:pPr>
              <w:spacing w:after="160" w:line="259" w:lineRule="auto"/>
            </w:pPr>
            <w:r w:rsidRPr="0002571A">
              <w:t>4.7</w:t>
            </w:r>
          </w:p>
        </w:tc>
        <w:tc>
          <w:tcPr>
            <w:tcW w:w="0" w:type="auto"/>
          </w:tcPr>
          <w:p w14:paraId="5DC97F9E" w14:textId="77777777" w:rsidR="00702B52" w:rsidRPr="0002571A" w:rsidRDefault="00702B52" w:rsidP="00702B52">
            <w:pPr>
              <w:spacing w:after="160" w:line="259" w:lineRule="auto"/>
            </w:pPr>
            <w:r w:rsidRPr="0002571A">
              <w:t>5.7</w:t>
            </w:r>
          </w:p>
        </w:tc>
      </w:tr>
      <w:tr w:rsidR="00702B52" w:rsidRPr="0002571A" w14:paraId="2449CEEB" w14:textId="77777777" w:rsidTr="00094415">
        <w:tc>
          <w:tcPr>
            <w:tcW w:w="0" w:type="auto"/>
          </w:tcPr>
          <w:p w14:paraId="0F492F17" w14:textId="77777777" w:rsidR="00702B52" w:rsidRPr="0002571A" w:rsidRDefault="00702B52" w:rsidP="00702B52">
            <w:pPr>
              <w:spacing w:after="160" w:line="259" w:lineRule="auto"/>
              <w:rPr>
                <w:i/>
                <w:iCs/>
              </w:rPr>
            </w:pPr>
            <w:r w:rsidRPr="0002571A">
              <w:rPr>
                <w:i/>
                <w:iCs/>
              </w:rPr>
              <w:t>min</w:t>
            </w:r>
          </w:p>
        </w:tc>
        <w:tc>
          <w:tcPr>
            <w:tcW w:w="0" w:type="auto"/>
          </w:tcPr>
          <w:p w14:paraId="05A030E5" w14:textId="77777777" w:rsidR="00702B52" w:rsidRPr="0002571A" w:rsidRDefault="00702B52" w:rsidP="00702B52">
            <w:pPr>
              <w:spacing w:after="160" w:line="259" w:lineRule="auto"/>
            </w:pPr>
            <w:r w:rsidRPr="0002571A">
              <w:t>10.0</w:t>
            </w:r>
          </w:p>
        </w:tc>
        <w:tc>
          <w:tcPr>
            <w:tcW w:w="0" w:type="auto"/>
          </w:tcPr>
          <w:p w14:paraId="6D8062C2" w14:textId="77777777" w:rsidR="00702B52" w:rsidRPr="0002571A" w:rsidRDefault="00702B52" w:rsidP="00702B52">
            <w:pPr>
              <w:spacing w:after="160" w:line="259" w:lineRule="auto"/>
            </w:pPr>
            <w:r w:rsidRPr="0002571A">
              <w:t>7.0</w:t>
            </w:r>
          </w:p>
        </w:tc>
        <w:tc>
          <w:tcPr>
            <w:tcW w:w="0" w:type="auto"/>
          </w:tcPr>
          <w:p w14:paraId="715994B3" w14:textId="77777777" w:rsidR="00702B52" w:rsidRPr="0002571A" w:rsidRDefault="00702B52" w:rsidP="00702B52">
            <w:pPr>
              <w:spacing w:after="160" w:line="259" w:lineRule="auto"/>
            </w:pPr>
            <w:r w:rsidRPr="0002571A">
              <w:t>8.0</w:t>
            </w:r>
          </w:p>
        </w:tc>
        <w:tc>
          <w:tcPr>
            <w:tcW w:w="0" w:type="auto"/>
          </w:tcPr>
          <w:p w14:paraId="14AA8A58" w14:textId="77777777" w:rsidR="00702B52" w:rsidRPr="0002571A" w:rsidRDefault="00702B52" w:rsidP="00702B52">
            <w:pPr>
              <w:spacing w:after="160" w:line="259" w:lineRule="auto"/>
            </w:pPr>
            <w:r w:rsidRPr="0002571A">
              <w:t>12.0</w:t>
            </w:r>
          </w:p>
        </w:tc>
        <w:tc>
          <w:tcPr>
            <w:tcW w:w="0" w:type="auto"/>
          </w:tcPr>
          <w:p w14:paraId="6D8A1A6C" w14:textId="77777777" w:rsidR="00702B52" w:rsidRPr="0002571A" w:rsidRDefault="00702B52" w:rsidP="00702B52">
            <w:pPr>
              <w:spacing w:after="160" w:line="259" w:lineRule="auto"/>
            </w:pPr>
            <w:r w:rsidRPr="0002571A">
              <w:t>9.0</w:t>
            </w:r>
          </w:p>
        </w:tc>
        <w:tc>
          <w:tcPr>
            <w:tcW w:w="0" w:type="auto"/>
          </w:tcPr>
          <w:p w14:paraId="662493DF" w14:textId="77777777" w:rsidR="00702B52" w:rsidRPr="0002571A" w:rsidRDefault="00702B52" w:rsidP="00702B52">
            <w:pPr>
              <w:spacing w:after="160" w:line="259" w:lineRule="auto"/>
            </w:pPr>
            <w:r w:rsidRPr="0002571A">
              <w:t>9.0</w:t>
            </w:r>
          </w:p>
        </w:tc>
      </w:tr>
      <w:tr w:rsidR="00702B52" w:rsidRPr="0002571A" w14:paraId="1B4A321D" w14:textId="77777777" w:rsidTr="00094415">
        <w:tc>
          <w:tcPr>
            <w:tcW w:w="0" w:type="auto"/>
          </w:tcPr>
          <w:p w14:paraId="3E93DF58" w14:textId="77777777" w:rsidR="00702B52" w:rsidRPr="0002571A" w:rsidRDefault="00702B52" w:rsidP="00702B52">
            <w:pPr>
              <w:spacing w:after="160" w:line="259" w:lineRule="auto"/>
              <w:rPr>
                <w:i/>
                <w:iCs/>
              </w:rPr>
            </w:pPr>
            <w:r w:rsidRPr="0002571A">
              <w:rPr>
                <w:i/>
                <w:iCs/>
              </w:rPr>
              <w:t>25%</w:t>
            </w:r>
          </w:p>
        </w:tc>
        <w:tc>
          <w:tcPr>
            <w:tcW w:w="0" w:type="auto"/>
          </w:tcPr>
          <w:p w14:paraId="49EC01DE" w14:textId="77777777" w:rsidR="00702B52" w:rsidRPr="0002571A" w:rsidRDefault="00702B52" w:rsidP="00702B52">
            <w:pPr>
              <w:spacing w:after="160" w:line="259" w:lineRule="auto"/>
            </w:pPr>
            <w:r w:rsidRPr="0002571A">
              <w:t>21.0</w:t>
            </w:r>
          </w:p>
        </w:tc>
        <w:tc>
          <w:tcPr>
            <w:tcW w:w="0" w:type="auto"/>
          </w:tcPr>
          <w:p w14:paraId="7E1085C0" w14:textId="77777777" w:rsidR="00702B52" w:rsidRPr="0002571A" w:rsidRDefault="00702B52" w:rsidP="00702B52">
            <w:pPr>
              <w:spacing w:after="160" w:line="259" w:lineRule="auto"/>
            </w:pPr>
            <w:r w:rsidRPr="0002571A">
              <w:t>16.0</w:t>
            </w:r>
          </w:p>
        </w:tc>
        <w:tc>
          <w:tcPr>
            <w:tcW w:w="0" w:type="auto"/>
          </w:tcPr>
          <w:p w14:paraId="5AE80A5D" w14:textId="77777777" w:rsidR="00702B52" w:rsidRPr="0002571A" w:rsidRDefault="00702B52" w:rsidP="00702B52">
            <w:pPr>
              <w:spacing w:after="160" w:line="259" w:lineRule="auto"/>
            </w:pPr>
            <w:r w:rsidRPr="0002571A">
              <w:t>16.0</w:t>
            </w:r>
          </w:p>
        </w:tc>
        <w:tc>
          <w:tcPr>
            <w:tcW w:w="0" w:type="auto"/>
          </w:tcPr>
          <w:p w14:paraId="12E2761E" w14:textId="77777777" w:rsidR="00702B52" w:rsidRPr="0002571A" w:rsidRDefault="00702B52" w:rsidP="00702B52">
            <w:pPr>
              <w:spacing w:after="160" w:line="259" w:lineRule="auto"/>
            </w:pPr>
            <w:r w:rsidRPr="0002571A">
              <w:t>20.0</w:t>
            </w:r>
          </w:p>
        </w:tc>
        <w:tc>
          <w:tcPr>
            <w:tcW w:w="0" w:type="auto"/>
          </w:tcPr>
          <w:p w14:paraId="14DA18B2" w14:textId="77777777" w:rsidR="00702B52" w:rsidRPr="0002571A" w:rsidRDefault="00702B52" w:rsidP="00702B52">
            <w:pPr>
              <w:spacing w:after="160" w:line="259" w:lineRule="auto"/>
            </w:pPr>
            <w:r w:rsidRPr="0002571A">
              <w:t>20.0</w:t>
            </w:r>
          </w:p>
        </w:tc>
        <w:tc>
          <w:tcPr>
            <w:tcW w:w="0" w:type="auto"/>
          </w:tcPr>
          <w:p w14:paraId="0DF21632" w14:textId="77777777" w:rsidR="00702B52" w:rsidRPr="0002571A" w:rsidRDefault="00702B52" w:rsidP="00702B52">
            <w:pPr>
              <w:spacing w:after="160" w:line="259" w:lineRule="auto"/>
            </w:pPr>
            <w:r w:rsidRPr="0002571A">
              <w:t>20.0</w:t>
            </w:r>
          </w:p>
        </w:tc>
      </w:tr>
      <w:tr w:rsidR="00702B52" w:rsidRPr="0002571A" w14:paraId="46867122" w14:textId="77777777" w:rsidTr="00094415">
        <w:tc>
          <w:tcPr>
            <w:tcW w:w="0" w:type="auto"/>
          </w:tcPr>
          <w:p w14:paraId="087153FC" w14:textId="77777777" w:rsidR="00702B52" w:rsidRPr="0002571A" w:rsidRDefault="00702B52" w:rsidP="00702B52">
            <w:pPr>
              <w:spacing w:after="160" w:line="259" w:lineRule="auto"/>
              <w:rPr>
                <w:i/>
                <w:iCs/>
              </w:rPr>
            </w:pPr>
            <w:r w:rsidRPr="0002571A">
              <w:rPr>
                <w:i/>
                <w:iCs/>
              </w:rPr>
              <w:t>50%</w:t>
            </w:r>
          </w:p>
        </w:tc>
        <w:tc>
          <w:tcPr>
            <w:tcW w:w="0" w:type="auto"/>
          </w:tcPr>
          <w:p w14:paraId="7EAFAF07" w14:textId="77777777" w:rsidR="00702B52" w:rsidRPr="0002571A" w:rsidRDefault="00702B52" w:rsidP="00702B52">
            <w:pPr>
              <w:spacing w:after="160" w:line="259" w:lineRule="auto"/>
            </w:pPr>
            <w:r w:rsidRPr="0002571A">
              <w:t>26.0</w:t>
            </w:r>
          </w:p>
        </w:tc>
        <w:tc>
          <w:tcPr>
            <w:tcW w:w="0" w:type="auto"/>
          </w:tcPr>
          <w:p w14:paraId="34DAA07F" w14:textId="77777777" w:rsidR="00702B52" w:rsidRPr="0002571A" w:rsidRDefault="00702B52" w:rsidP="00702B52">
            <w:pPr>
              <w:spacing w:after="160" w:line="259" w:lineRule="auto"/>
            </w:pPr>
            <w:r w:rsidRPr="0002571A">
              <w:t>20.0</w:t>
            </w:r>
          </w:p>
        </w:tc>
        <w:tc>
          <w:tcPr>
            <w:tcW w:w="0" w:type="auto"/>
          </w:tcPr>
          <w:p w14:paraId="424BF2D7" w14:textId="77777777" w:rsidR="00702B52" w:rsidRPr="0002571A" w:rsidRDefault="00702B52" w:rsidP="00702B52">
            <w:pPr>
              <w:spacing w:after="160" w:line="259" w:lineRule="auto"/>
            </w:pPr>
            <w:r w:rsidRPr="0002571A">
              <w:t>21.0</w:t>
            </w:r>
          </w:p>
        </w:tc>
        <w:tc>
          <w:tcPr>
            <w:tcW w:w="0" w:type="auto"/>
          </w:tcPr>
          <w:p w14:paraId="76AFFF9D" w14:textId="77777777" w:rsidR="00702B52" w:rsidRPr="0002571A" w:rsidRDefault="00702B52" w:rsidP="00702B52">
            <w:pPr>
              <w:spacing w:after="160" w:line="259" w:lineRule="auto"/>
            </w:pPr>
            <w:r w:rsidRPr="0002571A">
              <w:t>23.0</w:t>
            </w:r>
          </w:p>
        </w:tc>
        <w:tc>
          <w:tcPr>
            <w:tcW w:w="0" w:type="auto"/>
          </w:tcPr>
          <w:p w14:paraId="58EE1E3F" w14:textId="77777777" w:rsidR="00702B52" w:rsidRPr="0002571A" w:rsidRDefault="00702B52" w:rsidP="00702B52">
            <w:pPr>
              <w:spacing w:after="160" w:line="259" w:lineRule="auto"/>
            </w:pPr>
            <w:r w:rsidRPr="0002571A">
              <w:t>23.0</w:t>
            </w:r>
          </w:p>
        </w:tc>
        <w:tc>
          <w:tcPr>
            <w:tcW w:w="0" w:type="auto"/>
          </w:tcPr>
          <w:p w14:paraId="420B4C99" w14:textId="77777777" w:rsidR="00702B52" w:rsidRPr="0002571A" w:rsidRDefault="00702B52" w:rsidP="00702B52">
            <w:pPr>
              <w:spacing w:after="160" w:line="259" w:lineRule="auto"/>
            </w:pPr>
            <w:r w:rsidRPr="0002571A">
              <w:t>23.0</w:t>
            </w:r>
          </w:p>
        </w:tc>
      </w:tr>
      <w:tr w:rsidR="00702B52" w:rsidRPr="0002571A" w14:paraId="3B66B06D" w14:textId="77777777" w:rsidTr="00094415">
        <w:tc>
          <w:tcPr>
            <w:tcW w:w="0" w:type="auto"/>
          </w:tcPr>
          <w:p w14:paraId="2EAF003E" w14:textId="77777777" w:rsidR="00702B52" w:rsidRPr="0002571A" w:rsidRDefault="00702B52" w:rsidP="00702B52">
            <w:pPr>
              <w:spacing w:after="160" w:line="259" w:lineRule="auto"/>
              <w:rPr>
                <w:i/>
                <w:iCs/>
              </w:rPr>
            </w:pPr>
            <w:r w:rsidRPr="0002571A">
              <w:rPr>
                <w:i/>
                <w:iCs/>
              </w:rPr>
              <w:t>75%</w:t>
            </w:r>
          </w:p>
        </w:tc>
        <w:tc>
          <w:tcPr>
            <w:tcW w:w="0" w:type="auto"/>
          </w:tcPr>
          <w:p w14:paraId="0AA90AAA" w14:textId="77777777" w:rsidR="00702B52" w:rsidRPr="0002571A" w:rsidRDefault="00702B52" w:rsidP="00702B52">
            <w:pPr>
              <w:spacing w:after="160" w:line="259" w:lineRule="auto"/>
            </w:pPr>
            <w:r w:rsidRPr="0002571A">
              <w:t>31.0</w:t>
            </w:r>
          </w:p>
        </w:tc>
        <w:tc>
          <w:tcPr>
            <w:tcW w:w="0" w:type="auto"/>
          </w:tcPr>
          <w:p w14:paraId="120AE1D2" w14:textId="77777777" w:rsidR="00702B52" w:rsidRPr="0002571A" w:rsidRDefault="00702B52" w:rsidP="00702B52">
            <w:pPr>
              <w:spacing w:after="160" w:line="259" w:lineRule="auto"/>
            </w:pPr>
            <w:r w:rsidRPr="0002571A">
              <w:t>24.0</w:t>
            </w:r>
          </w:p>
        </w:tc>
        <w:tc>
          <w:tcPr>
            <w:tcW w:w="0" w:type="auto"/>
          </w:tcPr>
          <w:p w14:paraId="4685E265" w14:textId="77777777" w:rsidR="00702B52" w:rsidRPr="0002571A" w:rsidRDefault="00702B52" w:rsidP="00702B52">
            <w:pPr>
              <w:spacing w:after="160" w:line="259" w:lineRule="auto"/>
            </w:pPr>
            <w:r w:rsidRPr="0002571A">
              <w:t>24.0</w:t>
            </w:r>
          </w:p>
        </w:tc>
        <w:tc>
          <w:tcPr>
            <w:tcW w:w="0" w:type="auto"/>
          </w:tcPr>
          <w:p w14:paraId="194B23DF" w14:textId="77777777" w:rsidR="00702B52" w:rsidRPr="0002571A" w:rsidRDefault="00702B52" w:rsidP="00702B52">
            <w:pPr>
              <w:spacing w:after="160" w:line="259" w:lineRule="auto"/>
            </w:pPr>
            <w:r w:rsidRPr="0002571A">
              <w:t>25.0</w:t>
            </w:r>
          </w:p>
        </w:tc>
        <w:tc>
          <w:tcPr>
            <w:tcW w:w="0" w:type="auto"/>
          </w:tcPr>
          <w:p w14:paraId="72ABDA0E" w14:textId="77777777" w:rsidR="00702B52" w:rsidRPr="0002571A" w:rsidRDefault="00702B52" w:rsidP="00702B52">
            <w:pPr>
              <w:spacing w:after="160" w:line="259" w:lineRule="auto"/>
            </w:pPr>
            <w:r w:rsidRPr="0002571A">
              <w:t>26.0</w:t>
            </w:r>
          </w:p>
        </w:tc>
        <w:tc>
          <w:tcPr>
            <w:tcW w:w="0" w:type="auto"/>
          </w:tcPr>
          <w:p w14:paraId="45D94631" w14:textId="77777777" w:rsidR="00702B52" w:rsidRPr="0002571A" w:rsidRDefault="00702B52" w:rsidP="00702B52">
            <w:pPr>
              <w:spacing w:after="160" w:line="259" w:lineRule="auto"/>
            </w:pPr>
            <w:r w:rsidRPr="0002571A">
              <w:t>26.0</w:t>
            </w:r>
          </w:p>
        </w:tc>
      </w:tr>
      <w:tr w:rsidR="00702B52" w:rsidRPr="0002571A" w14:paraId="55FAE02F" w14:textId="77777777" w:rsidTr="00094415">
        <w:tc>
          <w:tcPr>
            <w:tcW w:w="0" w:type="auto"/>
            <w:tcBorders>
              <w:bottom w:val="single" w:sz="4" w:space="0" w:color="auto"/>
            </w:tcBorders>
          </w:tcPr>
          <w:p w14:paraId="6D8B0B47" w14:textId="77777777" w:rsidR="00702B52" w:rsidRPr="0002571A" w:rsidRDefault="00702B52" w:rsidP="00702B52">
            <w:pPr>
              <w:spacing w:after="160" w:line="259" w:lineRule="auto"/>
              <w:rPr>
                <w:i/>
                <w:iCs/>
              </w:rPr>
            </w:pPr>
            <w:r w:rsidRPr="0002571A">
              <w:rPr>
                <w:i/>
                <w:iCs/>
              </w:rPr>
              <w:t>max</w:t>
            </w:r>
          </w:p>
        </w:tc>
        <w:tc>
          <w:tcPr>
            <w:tcW w:w="0" w:type="auto"/>
            <w:tcBorders>
              <w:bottom w:val="single" w:sz="4" w:space="0" w:color="auto"/>
            </w:tcBorders>
          </w:tcPr>
          <w:p w14:paraId="0A3CA027" w14:textId="77777777" w:rsidR="00702B52" w:rsidRPr="0002571A" w:rsidRDefault="00702B52" w:rsidP="00702B52">
            <w:pPr>
              <w:spacing w:after="160" w:line="259" w:lineRule="auto"/>
            </w:pPr>
            <w:r w:rsidRPr="0002571A">
              <w:t>40.0</w:t>
            </w:r>
          </w:p>
        </w:tc>
        <w:tc>
          <w:tcPr>
            <w:tcW w:w="0" w:type="auto"/>
            <w:tcBorders>
              <w:bottom w:val="single" w:sz="4" w:space="0" w:color="auto"/>
            </w:tcBorders>
          </w:tcPr>
          <w:p w14:paraId="52D8A74C" w14:textId="77777777" w:rsidR="00702B52" w:rsidRPr="0002571A" w:rsidRDefault="00702B52" w:rsidP="00702B52">
            <w:pPr>
              <w:spacing w:after="160" w:line="259" w:lineRule="auto"/>
            </w:pPr>
            <w:r w:rsidRPr="0002571A">
              <w:t>34.0</w:t>
            </w:r>
          </w:p>
        </w:tc>
        <w:tc>
          <w:tcPr>
            <w:tcW w:w="0" w:type="auto"/>
            <w:tcBorders>
              <w:bottom w:val="single" w:sz="4" w:space="0" w:color="auto"/>
            </w:tcBorders>
          </w:tcPr>
          <w:p w14:paraId="5C96F21D" w14:textId="77777777" w:rsidR="00702B52" w:rsidRPr="0002571A" w:rsidRDefault="00702B52" w:rsidP="00702B52">
            <w:pPr>
              <w:spacing w:after="160" w:line="259" w:lineRule="auto"/>
            </w:pPr>
            <w:r w:rsidRPr="0002571A">
              <w:t>37.0</w:t>
            </w:r>
          </w:p>
        </w:tc>
        <w:tc>
          <w:tcPr>
            <w:tcW w:w="0" w:type="auto"/>
            <w:tcBorders>
              <w:bottom w:val="single" w:sz="4" w:space="0" w:color="auto"/>
            </w:tcBorders>
          </w:tcPr>
          <w:p w14:paraId="25D324C5" w14:textId="77777777" w:rsidR="00702B52" w:rsidRPr="0002571A" w:rsidRDefault="00702B52" w:rsidP="00702B52">
            <w:pPr>
              <w:spacing w:after="160" w:line="259" w:lineRule="auto"/>
            </w:pPr>
            <w:r w:rsidRPr="0002571A">
              <w:t>35.0</w:t>
            </w:r>
          </w:p>
        </w:tc>
        <w:tc>
          <w:tcPr>
            <w:tcW w:w="0" w:type="auto"/>
            <w:tcBorders>
              <w:bottom w:val="single" w:sz="4" w:space="0" w:color="auto"/>
            </w:tcBorders>
          </w:tcPr>
          <w:p w14:paraId="30365210" w14:textId="77777777" w:rsidR="00702B52" w:rsidRPr="0002571A" w:rsidRDefault="00702B52" w:rsidP="00702B52">
            <w:pPr>
              <w:spacing w:after="160" w:line="259" w:lineRule="auto"/>
            </w:pPr>
            <w:r w:rsidRPr="0002571A">
              <w:t>35.0</w:t>
            </w:r>
          </w:p>
        </w:tc>
        <w:tc>
          <w:tcPr>
            <w:tcW w:w="0" w:type="auto"/>
            <w:tcBorders>
              <w:bottom w:val="single" w:sz="4" w:space="0" w:color="auto"/>
            </w:tcBorders>
          </w:tcPr>
          <w:p w14:paraId="2EF70801" w14:textId="77777777" w:rsidR="00702B52" w:rsidRPr="0002571A" w:rsidRDefault="00702B52" w:rsidP="00702B52">
            <w:pPr>
              <w:spacing w:after="160" w:line="259" w:lineRule="auto"/>
            </w:pPr>
            <w:r w:rsidRPr="0002571A">
              <w:t>37.0</w:t>
            </w:r>
          </w:p>
        </w:tc>
      </w:tr>
    </w:tbl>
    <w:p w14:paraId="289602F4" w14:textId="5E4BC1DD" w:rsidR="00094415" w:rsidRPr="0002571A" w:rsidRDefault="00094415" w:rsidP="00702B52">
      <w:r w:rsidRPr="0002571A">
        <w:t xml:space="preserve">Opomba: </w:t>
      </w:r>
      <w:r w:rsidRPr="0002571A">
        <w:rPr>
          <w:i/>
          <w:iCs/>
        </w:rPr>
        <w:t>M</w:t>
      </w:r>
      <w:r w:rsidRPr="0002571A">
        <w:t xml:space="preserve"> = povprečje; </w:t>
      </w:r>
      <w:r w:rsidRPr="0002571A">
        <w:rPr>
          <w:i/>
          <w:iCs/>
        </w:rPr>
        <w:t>SD</w:t>
      </w:r>
      <w:r w:rsidRPr="0002571A">
        <w:t xml:space="preserve"> = standardni odklon; </w:t>
      </w:r>
      <w:r w:rsidRPr="00543B1C">
        <w:rPr>
          <w:i/>
          <w:iCs/>
        </w:rPr>
        <w:t>min</w:t>
      </w:r>
      <w:r w:rsidRPr="0002571A">
        <w:t xml:space="preserve"> = minimum; </w:t>
      </w:r>
      <w:r w:rsidRPr="00543B1C">
        <w:rPr>
          <w:i/>
          <w:iCs/>
        </w:rPr>
        <w:t>max</w:t>
      </w:r>
      <w:r w:rsidRPr="0002571A">
        <w:t xml:space="preserve"> = maksimum.</w:t>
      </w:r>
    </w:p>
    <w:p w14:paraId="430AE41E" w14:textId="77777777" w:rsidR="003564D7" w:rsidRPr="0002571A" w:rsidRDefault="003564D7" w:rsidP="00702B52"/>
    <w:p w14:paraId="44C6984A" w14:textId="7F8E9599" w:rsidR="00D86C0B" w:rsidRPr="0002571A" w:rsidRDefault="00D86C0B" w:rsidP="00702B52">
      <w:r w:rsidRPr="0002571A">
        <w:t>Vizualni prikaz porazdelitve vseh spremenljivk</w:t>
      </w:r>
      <w:r w:rsidR="00EB091A" w:rsidRPr="0002571A">
        <w:t xml:space="preserve">, tako </w:t>
      </w:r>
      <w:r w:rsidR="00543B1C" w:rsidRPr="0002571A">
        <w:t>ciljanje</w:t>
      </w:r>
      <w:r w:rsidR="00EB091A" w:rsidRPr="0002571A">
        <w:t xml:space="preserve"> kot napovednih,</w:t>
      </w:r>
      <w:r w:rsidRPr="0002571A">
        <w:t xml:space="preserve"> je zbran na </w:t>
      </w:r>
      <w:r w:rsidRPr="0002571A">
        <w:rPr>
          <w:highlight w:val="green"/>
        </w:rPr>
        <w:t>sliki x.</w:t>
      </w:r>
    </w:p>
    <w:p w14:paraId="15919AAA" w14:textId="77777777" w:rsidR="007528E4" w:rsidRPr="0002571A" w:rsidRDefault="00702B52" w:rsidP="007528E4">
      <w:pPr>
        <w:keepNext/>
      </w:pPr>
      <w:r w:rsidRPr="0002571A">
        <w:rPr>
          <w:rFonts w:ascii="Calibri" w:hAnsi="Calibri" w:cs="Calibri"/>
          <w:noProof/>
          <w:kern w:val="0"/>
        </w:rPr>
        <w:drawing>
          <wp:inline distT="0" distB="0" distL="0" distR="0" wp14:anchorId="145424A5" wp14:editId="45D616CE">
            <wp:extent cx="4835388" cy="2750820"/>
            <wp:effectExtent l="0" t="0" r="381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840852" cy="2753928"/>
                    </a:xfrm>
                    <a:prstGeom prst="rect">
                      <a:avLst/>
                    </a:prstGeom>
                    <a:noFill/>
                    <a:ln>
                      <a:noFill/>
                    </a:ln>
                  </pic:spPr>
                </pic:pic>
              </a:graphicData>
            </a:graphic>
          </wp:inline>
        </w:drawing>
      </w:r>
    </w:p>
    <w:p w14:paraId="35904D1F" w14:textId="18CA728E" w:rsidR="00702B52" w:rsidRPr="0002571A" w:rsidRDefault="007528E4" w:rsidP="007528E4">
      <w:pPr>
        <w:pStyle w:val="Caption"/>
      </w:pPr>
      <w:bookmarkStart w:id="65" w:name="_Toc170115537"/>
      <w:r w:rsidRPr="0002571A">
        <w:t xml:space="preserve">Slika </w:t>
      </w:r>
      <w:r w:rsidRPr="0002571A">
        <w:fldChar w:fldCharType="begin"/>
      </w:r>
      <w:r w:rsidRPr="0002571A">
        <w:instrText xml:space="preserve"> SEQ Slika \* ARABIC </w:instrText>
      </w:r>
      <w:r w:rsidRPr="0002571A">
        <w:fldChar w:fldCharType="separate"/>
      </w:r>
      <w:r w:rsidR="00A83A74" w:rsidRPr="0002571A">
        <w:t>18</w:t>
      </w:r>
      <w:r w:rsidRPr="0002571A">
        <w:fldChar w:fldCharType="end"/>
      </w:r>
      <w:r w:rsidRPr="0002571A">
        <w:t xml:space="preserve">: </w:t>
      </w:r>
      <w:r w:rsidR="00543B1C" w:rsidRPr="0002571A">
        <w:t>Histogrami</w:t>
      </w:r>
      <w:r w:rsidRPr="0002571A">
        <w:t xml:space="preserve"> o</w:t>
      </w:r>
      <w:r w:rsidR="00D86C0B" w:rsidRPr="0002571A">
        <w:t>p</w:t>
      </w:r>
      <w:r w:rsidRPr="0002571A">
        <w:t>azovanih spremenljivk.</w:t>
      </w:r>
      <w:bookmarkEnd w:id="65"/>
      <w:r w:rsidR="00573451" w:rsidRPr="0002571A">
        <w:t xml:space="preserve"> </w:t>
      </w:r>
      <w:r w:rsidR="00543B1C" w:rsidRPr="0002571A">
        <w:t>Ciljna</w:t>
      </w:r>
      <w:r w:rsidR="00573451" w:rsidRPr="0002571A">
        <w:t xml:space="preserve"> spremenljivka je obarvana roza, spremenljivke vezane na tandemsko učenje rdeče, kategorične zeleno, MBTI spremenljivke pa modro.</w:t>
      </w:r>
    </w:p>
    <w:p w14:paraId="449F6284" w14:textId="7891B615" w:rsidR="00FA5478" w:rsidRPr="0002571A" w:rsidRDefault="00FA5478" w:rsidP="00702B52">
      <w:r w:rsidRPr="0002571A">
        <w:t xml:space="preserve">Za boljši prikaz tako porazdelitve, kot </w:t>
      </w:r>
      <w:proofErr w:type="spellStart"/>
      <w:r w:rsidRPr="0002571A">
        <w:t>kvantilov</w:t>
      </w:r>
      <w:proofErr w:type="spellEnd"/>
      <w:r w:rsidRPr="0002571A">
        <w:t xml:space="preserve"> smo se za zvezne (</w:t>
      </w:r>
      <w:r w:rsidR="00573451" w:rsidRPr="0002571A">
        <w:t xml:space="preserve">ki pripadajo tipu </w:t>
      </w:r>
      <w:r w:rsidRPr="0002571A">
        <w:t>psihološki tip osebnosti) poslužili violinskih škatel z brki, za kategorične pa tortnih diagramov.</w:t>
      </w:r>
    </w:p>
    <w:p w14:paraId="3CA82A66" w14:textId="77777777" w:rsidR="007528E4" w:rsidRPr="0002571A" w:rsidRDefault="00FA5478" w:rsidP="007528E4">
      <w:pPr>
        <w:keepNext/>
      </w:pPr>
      <w:r w:rsidRPr="0002571A">
        <w:rPr>
          <w:noProof/>
        </w:rPr>
        <w:lastRenderedPageBreak/>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8"/>
                    <a:stretch>
                      <a:fillRect/>
                    </a:stretch>
                  </pic:blipFill>
                  <pic:spPr>
                    <a:xfrm>
                      <a:off x="0" y="0"/>
                      <a:ext cx="5230707" cy="3951859"/>
                    </a:xfrm>
                    <a:prstGeom prst="rect">
                      <a:avLst/>
                    </a:prstGeom>
                  </pic:spPr>
                </pic:pic>
              </a:graphicData>
            </a:graphic>
          </wp:inline>
        </w:drawing>
      </w:r>
    </w:p>
    <w:p w14:paraId="2FB69DC2" w14:textId="76298EB9" w:rsidR="00FA5478" w:rsidRPr="0002571A" w:rsidRDefault="007528E4" w:rsidP="007528E4">
      <w:pPr>
        <w:pStyle w:val="Caption"/>
      </w:pPr>
      <w:bookmarkStart w:id="66" w:name="_Toc170115538"/>
      <w:r w:rsidRPr="0002571A">
        <w:t xml:space="preserve">Slika </w:t>
      </w:r>
      <w:r w:rsidRPr="0002571A">
        <w:fldChar w:fldCharType="begin"/>
      </w:r>
      <w:r w:rsidRPr="0002571A">
        <w:instrText xml:space="preserve"> SEQ Slika \* ARABIC </w:instrText>
      </w:r>
      <w:r w:rsidRPr="0002571A">
        <w:fldChar w:fldCharType="separate"/>
      </w:r>
      <w:r w:rsidR="00A83A74" w:rsidRPr="0002571A">
        <w:t>19</w:t>
      </w:r>
      <w:r w:rsidRPr="0002571A">
        <w:fldChar w:fldCharType="end"/>
      </w:r>
      <w:r w:rsidRPr="0002571A">
        <w:t>: Violinska škatla z brki za osebnostne tipe MBTI.</w:t>
      </w:r>
      <w:bookmarkEnd w:id="66"/>
      <w:r w:rsidR="00573451" w:rsidRPr="0002571A">
        <w:t xml:space="preserve"> Meja med tipi osebnosti predstavlja trivialno črto, ki formalno loči bipolarnost spremenljivke.</w:t>
      </w:r>
    </w:p>
    <w:p w14:paraId="6C7F3196" w14:textId="77777777" w:rsidR="007528E4" w:rsidRPr="0002571A" w:rsidRDefault="00FA5478" w:rsidP="007528E4">
      <w:pPr>
        <w:keepNext/>
      </w:pPr>
      <w:r w:rsidRPr="0002571A">
        <w:rPr>
          <w:noProof/>
        </w:rPr>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9"/>
                    <a:stretch>
                      <a:fillRect/>
                    </a:stretch>
                  </pic:blipFill>
                  <pic:spPr>
                    <a:xfrm>
                      <a:off x="0" y="0"/>
                      <a:ext cx="4850553" cy="3701543"/>
                    </a:xfrm>
                    <a:prstGeom prst="rect">
                      <a:avLst/>
                    </a:prstGeom>
                  </pic:spPr>
                </pic:pic>
              </a:graphicData>
            </a:graphic>
          </wp:inline>
        </w:drawing>
      </w:r>
    </w:p>
    <w:p w14:paraId="392A76AF" w14:textId="0B0D3D9E" w:rsidR="00FA5478" w:rsidRPr="0002571A" w:rsidRDefault="007528E4" w:rsidP="007528E4">
      <w:pPr>
        <w:pStyle w:val="Caption"/>
      </w:pPr>
      <w:bookmarkStart w:id="67" w:name="_Toc170115539"/>
      <w:r w:rsidRPr="0002571A">
        <w:t xml:space="preserve">Slika </w:t>
      </w:r>
      <w:r w:rsidRPr="0002571A">
        <w:fldChar w:fldCharType="begin"/>
      </w:r>
      <w:r w:rsidRPr="0002571A">
        <w:instrText xml:space="preserve"> SEQ Slika \* ARABIC </w:instrText>
      </w:r>
      <w:r w:rsidRPr="0002571A">
        <w:fldChar w:fldCharType="separate"/>
      </w:r>
      <w:r w:rsidR="00A83A74" w:rsidRPr="0002571A">
        <w:t>20</w:t>
      </w:r>
      <w:r w:rsidRPr="0002571A">
        <w:fldChar w:fldCharType="end"/>
      </w:r>
      <w:r w:rsidRPr="0002571A">
        <w:t>: Violinska škatla z brki za matematično anksioznost in motivacijo za matematiko.</w:t>
      </w:r>
      <w:bookmarkEnd w:id="67"/>
    </w:p>
    <w:p w14:paraId="0FA12CD2" w14:textId="77777777" w:rsidR="007528E4" w:rsidRPr="0002571A" w:rsidRDefault="00A37C32" w:rsidP="007528E4">
      <w:pPr>
        <w:keepNext/>
      </w:pPr>
      <w:r w:rsidRPr="0002571A">
        <w:rPr>
          <w:noProof/>
        </w:rPr>
        <w:lastRenderedPageBreak/>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30"/>
                    <a:stretch>
                      <a:fillRect/>
                    </a:stretch>
                  </pic:blipFill>
                  <pic:spPr>
                    <a:xfrm>
                      <a:off x="0" y="0"/>
                      <a:ext cx="5760720" cy="1983740"/>
                    </a:xfrm>
                    <a:prstGeom prst="rect">
                      <a:avLst/>
                    </a:prstGeom>
                  </pic:spPr>
                </pic:pic>
              </a:graphicData>
            </a:graphic>
          </wp:inline>
        </w:drawing>
      </w:r>
    </w:p>
    <w:p w14:paraId="4880302B" w14:textId="7BE3D2B3" w:rsidR="00EB091A" w:rsidRDefault="007528E4" w:rsidP="00EB091A">
      <w:pPr>
        <w:pStyle w:val="Caption"/>
      </w:pPr>
      <w:bookmarkStart w:id="68" w:name="_Toc170115540"/>
      <w:r w:rsidRPr="0002571A">
        <w:t xml:space="preserve">Slika </w:t>
      </w:r>
      <w:r w:rsidRPr="0002571A">
        <w:fldChar w:fldCharType="begin"/>
      </w:r>
      <w:r w:rsidRPr="0002571A">
        <w:instrText xml:space="preserve"> SEQ Slika \* ARABIC </w:instrText>
      </w:r>
      <w:r w:rsidRPr="0002571A">
        <w:fldChar w:fldCharType="separate"/>
      </w:r>
      <w:r w:rsidR="00A83A74" w:rsidRPr="0002571A">
        <w:t>21</w:t>
      </w:r>
      <w:r w:rsidRPr="0002571A">
        <w:fldChar w:fldCharType="end"/>
      </w:r>
      <w:r w:rsidRPr="0002571A">
        <w:t>: Tortni grafikoni kategoričnih spremenljivk.</w:t>
      </w:r>
      <w:bookmarkEnd w:id="68"/>
      <w:r w:rsidR="00A97297" w:rsidRPr="0002571A">
        <w:t xml:space="preserve"> Razred in </w:t>
      </w:r>
      <w:r w:rsidR="00543B1C" w:rsidRPr="0002571A">
        <w:t>profesor</w:t>
      </w:r>
      <w:r w:rsidR="00A97297" w:rsidRPr="0002571A">
        <w:t xml:space="preserve"> spremenljivki sta označevalno kodirani za anonimnost.</w:t>
      </w:r>
    </w:p>
    <w:p w14:paraId="63D2067E" w14:textId="237903C4" w:rsidR="00FC6EF2" w:rsidRPr="00FC6EF2" w:rsidRDefault="00FC6EF2" w:rsidP="00FC6EF2">
      <w:r>
        <w:t>Ponovno lahko opazimo, da se same porazdelitve spremenljivk ne razlikujejo veliko. Imamo pa očitno en razred in enega profesorja bolj zastopana od ostalih kategorij. Več žensk, vključenih v raziskavo, je v skladu s porazdelitvijo spola na izbrani šoli.</w:t>
      </w:r>
    </w:p>
    <w:p w14:paraId="4DF487FE" w14:textId="35F2ED7C" w:rsidR="004D06AC" w:rsidRPr="0002571A" w:rsidRDefault="004D06AC" w:rsidP="004D06AC">
      <w:pPr>
        <w:pStyle w:val="Heading3"/>
      </w:pPr>
      <w:bookmarkStart w:id="69" w:name="_Toc170115140"/>
      <w:r w:rsidRPr="0002571A">
        <w:t>Test zanesljivosti</w:t>
      </w:r>
      <w:bookmarkEnd w:id="69"/>
    </w:p>
    <w:p w14:paraId="5E92B02E" w14:textId="6C9C8A6C" w:rsidR="004A71D2" w:rsidRPr="0002571A" w:rsidRDefault="004D06AC" w:rsidP="004D06AC">
      <w:r w:rsidRPr="0002571A">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w:t>
      </w:r>
      <w:r w:rsidR="00166902" w:rsidRPr="0002571A">
        <w:t>vse spremenljivke</w:t>
      </w:r>
      <w:r w:rsidRPr="0002571A">
        <w:t xml:space="preserve"> na zveznem nivoju, se lahko poslužimo le enega tipa. Izbrali smo </w:t>
      </w:r>
      <w:r w:rsidR="00B773A3" w:rsidRPr="0002571A">
        <w:t>C</w:t>
      </w:r>
      <w:r w:rsidRPr="0002571A">
        <w:t>ronbach</w:t>
      </w:r>
      <w:r w:rsidR="00B773A3" w:rsidRPr="0002571A">
        <w:t>ov</w:t>
      </w:r>
      <w:r w:rsidRPr="0002571A">
        <w:t xml:space="preserve"> al</w:t>
      </w:r>
      <w:r w:rsidR="00B773A3" w:rsidRPr="0002571A">
        <w:t xml:space="preserve">fa koeficient </w:t>
      </w:r>
      <w:r w:rsidR="00B773A3" w:rsidRPr="0002571A">
        <w:rPr>
          <w:rFonts w:cstheme="minorHAnsi"/>
        </w:rPr>
        <w:t>α (</w:t>
      </w:r>
      <w:r w:rsidR="00543B1C" w:rsidRPr="0002571A">
        <w:rPr>
          <w:rFonts w:cstheme="minorHAnsi"/>
        </w:rPr>
        <w:t>imenovan</w:t>
      </w:r>
      <w:r w:rsidR="00B773A3" w:rsidRPr="0002571A">
        <w:rPr>
          <w:rFonts w:cstheme="minorHAnsi"/>
        </w:rPr>
        <w:t xml:space="preserve"> tudi koeficient </w:t>
      </w:r>
      <w:proofErr w:type="spellStart"/>
      <w:r w:rsidR="00B773A3" w:rsidRPr="0002571A">
        <w:rPr>
          <w:rFonts w:cstheme="minorHAnsi"/>
        </w:rPr>
        <w:t>interklasne</w:t>
      </w:r>
      <w:proofErr w:type="spellEnd"/>
      <w:r w:rsidR="00B773A3" w:rsidRPr="0002571A">
        <w:rPr>
          <w:rFonts w:cstheme="minorHAnsi"/>
        </w:rPr>
        <w:t xml:space="preserve"> korelacije)</w:t>
      </w:r>
      <w:r w:rsidRPr="0002571A">
        <w:t xml:space="preserve">, saj </w:t>
      </w:r>
      <w:r w:rsidR="00FE30C7" w:rsidRPr="0002571A">
        <w:t xml:space="preserve">gre za eno bolj poznanih orodij faktorske analize v edukacijskih vedah </w:t>
      </w:r>
      <w:r w:rsidR="00FE30C7" w:rsidRPr="0002571A">
        <w:fldChar w:fldCharType="begin"/>
      </w:r>
      <w:r w:rsidR="00FE30C7" w:rsidRPr="0002571A">
        <w:instrText xml:space="preserve"> ADDIN ZOTERO_ITEM CSL_CITATION {"citationID":"a2hii9ckrji","properties":{"formattedCitation":"\\uldash{(Taber, 2018)}","plainCitation":"(Taber, 2018)","noteIndex":0},"citationItems":[{"id":845,"uris":["http://zotero.org/users/local/ZlhuMgGE/items/DDTCCATL"],"itemData":{"id":845,"type":"article-journal","container-title":"Research in Science Education","DOI":"10.1007/s11165-016-9602-2","ISSN":"0157-244X, 1573-1898","issue":"6","journalAbbreviation":"Res Sci Educ","language":"en","page":"1273-1296","source":"DOI.org (Crossref)","title":"The Use of Cronbach’s Alpha When Developing and Reporting Research Instruments in Science Education","volume":"48","author":[{"family":"Taber","given":"Keith S."}],"issued":{"date-parts":[["2018",12]]}}}],"schema":"https://github.com/citation-style-language/schema/raw/master/csl-citation.json"} </w:instrText>
      </w:r>
      <w:r w:rsidR="00FE30C7" w:rsidRPr="0002571A">
        <w:fldChar w:fldCharType="separate"/>
      </w:r>
      <w:r w:rsidR="00FE30C7" w:rsidRPr="0002571A">
        <w:rPr>
          <w:rFonts w:ascii="Calibri" w:hAnsi="Calibri" w:cs="Calibri"/>
          <w:kern w:val="0"/>
        </w:rPr>
        <w:t>(Taber, 2018)</w:t>
      </w:r>
      <w:r w:rsidR="00FE30C7" w:rsidRPr="0002571A">
        <w:fldChar w:fldCharType="end"/>
      </w:r>
      <w:r w:rsidR="00FE30C7" w:rsidRPr="0002571A">
        <w:t>.</w:t>
      </w:r>
      <w:r w:rsidR="004A71D2" w:rsidRPr="0002571A">
        <w:t xml:space="preserve"> V </w:t>
      </w:r>
      <w:r w:rsidR="00DA2D6F" w:rsidRPr="0002571A">
        <w:rPr>
          <w:highlight w:val="green"/>
        </w:rPr>
        <w:t>preglednici X</w:t>
      </w:r>
      <w:r w:rsidR="004A71D2" w:rsidRPr="0002571A">
        <w:t xml:space="preserve"> najdemo njegove vrednosti za posamezne pod-teste in njihove 95% intervale zaupanja. Anksioznost in motivacija imata dobro notranjo konsistentnost, kot lahko sklepamo iz literature. Na drugi strani pa imamo MBTI dimenzije, katerih konsistentnost je stvar debate. Na našem vzorcu je notranja konsistentnost za </w:t>
      </w:r>
      <w:proofErr w:type="spellStart"/>
      <w:r w:rsidR="004A71D2" w:rsidRPr="0002571A">
        <w:t>introverzijo</w:t>
      </w:r>
      <w:proofErr w:type="spellEnd"/>
      <w:r w:rsidR="004A71D2" w:rsidRPr="0002571A">
        <w:t xml:space="preserve"> in presojanje dobra, medtem ko je dimenzija čutenja slabo konsistentna, dimenzija intuicije pa nesprejemljiva.</w:t>
      </w:r>
    </w:p>
    <w:p w14:paraId="6A15DE51" w14:textId="30CEB1C6" w:rsidR="00BF62C0" w:rsidRPr="0002571A" w:rsidRDefault="00BF62C0" w:rsidP="00BF62C0">
      <w:pPr>
        <w:pStyle w:val="Caption"/>
        <w:keepNext/>
      </w:pPr>
      <w:bookmarkStart w:id="70" w:name="_Toc170115512"/>
      <w:r w:rsidRPr="0002571A">
        <w:t xml:space="preserve">Preglednica </w:t>
      </w:r>
      <w:r w:rsidR="00F646CE" w:rsidRPr="0002571A">
        <w:fldChar w:fldCharType="begin"/>
      </w:r>
      <w:r w:rsidR="00F646CE" w:rsidRPr="0002571A">
        <w:instrText xml:space="preserve"> SEQ Preglednica \* ARABIC </w:instrText>
      </w:r>
      <w:r w:rsidR="00F646CE" w:rsidRPr="0002571A">
        <w:fldChar w:fldCharType="separate"/>
      </w:r>
      <w:r w:rsidR="00F646CE" w:rsidRPr="0002571A">
        <w:t>9</w:t>
      </w:r>
      <w:r w:rsidR="00F646CE" w:rsidRPr="0002571A">
        <w:fldChar w:fldCharType="end"/>
      </w:r>
      <w:r w:rsidRPr="0002571A">
        <w:t xml:space="preserve">: Test notranje zanesljivosti s </w:t>
      </w:r>
      <w:r w:rsidR="00FE30C7" w:rsidRPr="0002571A">
        <w:t>C</w:t>
      </w:r>
      <w:r w:rsidRPr="0002571A">
        <w:t>ronbach al</w:t>
      </w:r>
      <w:r w:rsidR="00FE30C7" w:rsidRPr="0002571A">
        <w:t>fa</w:t>
      </w:r>
      <w:r w:rsidRPr="0002571A">
        <w:t xml:space="preserve"> koeficientom.</w:t>
      </w:r>
      <w:bookmarkEnd w:id="70"/>
    </w:p>
    <w:tbl>
      <w:tblPr>
        <w:tblStyle w:val="TableGrid"/>
        <w:tblW w:w="8075"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277"/>
        <w:gridCol w:w="1971"/>
        <w:gridCol w:w="1417"/>
        <w:gridCol w:w="2410"/>
      </w:tblGrid>
      <w:tr w:rsidR="004D06AC" w:rsidRPr="0002571A" w14:paraId="089FBD36" w14:textId="77777777" w:rsidTr="00FE30C7">
        <w:tc>
          <w:tcPr>
            <w:tcW w:w="2277" w:type="dxa"/>
          </w:tcPr>
          <w:p w14:paraId="7BA231B8" w14:textId="16DAE89B" w:rsidR="004D06AC" w:rsidRPr="0002571A" w:rsidRDefault="003E0EF2" w:rsidP="004D06AC">
            <w:pPr>
              <w:spacing w:after="160" w:line="259" w:lineRule="auto"/>
              <w:rPr>
                <w:b/>
                <w:bCs/>
              </w:rPr>
            </w:pPr>
            <w:r w:rsidRPr="0002571A">
              <w:rPr>
                <w:b/>
                <w:bCs/>
              </w:rPr>
              <w:t>Spremenljivka</w:t>
            </w:r>
          </w:p>
        </w:tc>
        <w:tc>
          <w:tcPr>
            <w:tcW w:w="1971" w:type="dxa"/>
          </w:tcPr>
          <w:p w14:paraId="185A5CE7" w14:textId="6EBFB4D3" w:rsidR="004D06AC" w:rsidRPr="0002571A" w:rsidRDefault="003E0EF2" w:rsidP="004D06AC">
            <w:pPr>
              <w:spacing w:after="160" w:line="259" w:lineRule="auto"/>
              <w:rPr>
                <w:b/>
                <w:bCs/>
              </w:rPr>
            </w:pPr>
            <w:r w:rsidRPr="0002571A">
              <w:rPr>
                <w:b/>
                <w:bCs/>
              </w:rPr>
              <w:t>Število elementov</w:t>
            </w:r>
            <w:r w:rsidR="004D06AC" w:rsidRPr="0002571A">
              <w:rPr>
                <w:b/>
                <w:bCs/>
              </w:rPr>
              <w:t xml:space="preserve"> (</w:t>
            </w:r>
            <w:r w:rsidRPr="0002571A">
              <w:rPr>
                <w:b/>
                <w:bCs/>
              </w:rPr>
              <w:t>vprašanj</w:t>
            </w:r>
            <w:r w:rsidR="004D06AC" w:rsidRPr="0002571A">
              <w:rPr>
                <w:b/>
                <w:bCs/>
              </w:rPr>
              <w:t>)</w:t>
            </w:r>
          </w:p>
        </w:tc>
        <w:tc>
          <w:tcPr>
            <w:tcW w:w="1417" w:type="dxa"/>
          </w:tcPr>
          <w:p w14:paraId="5DAAC389" w14:textId="18B2A50E" w:rsidR="004D06AC" w:rsidRPr="0002571A" w:rsidRDefault="00543B1C" w:rsidP="004D06AC">
            <w:pPr>
              <w:spacing w:after="160" w:line="259" w:lineRule="auto"/>
              <w:rPr>
                <w:b/>
                <w:bCs/>
              </w:rPr>
            </w:pPr>
            <w:r>
              <w:rPr>
                <w:b/>
                <w:bCs/>
              </w:rPr>
              <w:t>C</w:t>
            </w:r>
            <w:r w:rsidR="003E0EF2" w:rsidRPr="0002571A">
              <w:rPr>
                <w:b/>
                <w:bCs/>
              </w:rPr>
              <w:t>ronbach al</w:t>
            </w:r>
            <w:r w:rsidR="00FE30C7" w:rsidRPr="0002571A">
              <w:rPr>
                <w:b/>
                <w:bCs/>
              </w:rPr>
              <w:t>fa</w:t>
            </w:r>
          </w:p>
        </w:tc>
        <w:tc>
          <w:tcPr>
            <w:tcW w:w="2410" w:type="dxa"/>
          </w:tcPr>
          <w:p w14:paraId="7B1C52C1" w14:textId="1D25426F" w:rsidR="004D06AC" w:rsidRPr="0002571A" w:rsidRDefault="004D06AC" w:rsidP="004D06AC">
            <w:pPr>
              <w:spacing w:after="160" w:line="259" w:lineRule="auto"/>
              <w:rPr>
                <w:b/>
                <w:bCs/>
              </w:rPr>
            </w:pPr>
            <w:r w:rsidRPr="0002571A">
              <w:rPr>
                <w:b/>
                <w:bCs/>
              </w:rPr>
              <w:t xml:space="preserve">95% </w:t>
            </w:r>
            <w:r w:rsidR="003E0EF2" w:rsidRPr="0002571A">
              <w:rPr>
                <w:b/>
                <w:bCs/>
              </w:rPr>
              <w:t>interval zaupanja</w:t>
            </w:r>
          </w:p>
        </w:tc>
      </w:tr>
      <w:tr w:rsidR="004D06AC" w:rsidRPr="0002571A" w14:paraId="0716F0B0" w14:textId="77777777" w:rsidTr="00FE30C7">
        <w:tc>
          <w:tcPr>
            <w:tcW w:w="2277" w:type="dxa"/>
          </w:tcPr>
          <w:p w14:paraId="732A8746" w14:textId="33ED340A" w:rsidR="004D06AC" w:rsidRPr="0002571A" w:rsidRDefault="004D06AC" w:rsidP="004D06AC">
            <w:pPr>
              <w:spacing w:after="160" w:line="259" w:lineRule="auto"/>
            </w:pPr>
            <w:r w:rsidRPr="0002571A">
              <w:t>Matematična anksioznost</w:t>
            </w:r>
          </w:p>
        </w:tc>
        <w:tc>
          <w:tcPr>
            <w:tcW w:w="1971" w:type="dxa"/>
          </w:tcPr>
          <w:p w14:paraId="41946D49" w14:textId="77777777" w:rsidR="004D06AC" w:rsidRPr="0002571A" w:rsidRDefault="004D06AC" w:rsidP="004D06AC">
            <w:pPr>
              <w:spacing w:after="160" w:line="259" w:lineRule="auto"/>
            </w:pPr>
            <w:r w:rsidRPr="0002571A">
              <w:t>9</w:t>
            </w:r>
          </w:p>
        </w:tc>
        <w:tc>
          <w:tcPr>
            <w:tcW w:w="1417" w:type="dxa"/>
          </w:tcPr>
          <w:p w14:paraId="76314FE0" w14:textId="77777777" w:rsidR="004D06AC" w:rsidRPr="0002571A" w:rsidRDefault="004D06AC" w:rsidP="004D06AC">
            <w:pPr>
              <w:spacing w:after="160" w:line="259" w:lineRule="auto"/>
            </w:pPr>
            <w:r w:rsidRPr="0002571A">
              <w:t>0.77</w:t>
            </w:r>
          </w:p>
        </w:tc>
        <w:tc>
          <w:tcPr>
            <w:tcW w:w="2410" w:type="dxa"/>
          </w:tcPr>
          <w:p w14:paraId="5CD233B8" w14:textId="77777777" w:rsidR="004D06AC" w:rsidRPr="0002571A" w:rsidRDefault="004D06AC" w:rsidP="004D06AC">
            <w:pPr>
              <w:spacing w:after="160" w:line="259" w:lineRule="auto"/>
            </w:pPr>
            <w:r w:rsidRPr="0002571A">
              <w:t>[0.68, 0.83]</w:t>
            </w:r>
          </w:p>
        </w:tc>
      </w:tr>
      <w:tr w:rsidR="004D06AC" w:rsidRPr="0002571A" w14:paraId="08879DD6" w14:textId="77777777" w:rsidTr="00FE30C7">
        <w:tc>
          <w:tcPr>
            <w:tcW w:w="2277" w:type="dxa"/>
          </w:tcPr>
          <w:p w14:paraId="161C576C" w14:textId="7C23A2D0" w:rsidR="004D06AC" w:rsidRPr="0002571A" w:rsidRDefault="004D06AC" w:rsidP="004D06AC">
            <w:pPr>
              <w:spacing w:after="160" w:line="259" w:lineRule="auto"/>
            </w:pPr>
            <w:r w:rsidRPr="0002571A">
              <w:t>Matematična motivacija</w:t>
            </w:r>
          </w:p>
        </w:tc>
        <w:tc>
          <w:tcPr>
            <w:tcW w:w="1971" w:type="dxa"/>
          </w:tcPr>
          <w:p w14:paraId="585288A6" w14:textId="77777777" w:rsidR="004D06AC" w:rsidRPr="0002571A" w:rsidRDefault="004D06AC" w:rsidP="004D06AC">
            <w:pPr>
              <w:spacing w:after="160" w:line="259" w:lineRule="auto"/>
            </w:pPr>
            <w:r w:rsidRPr="0002571A">
              <w:t>7</w:t>
            </w:r>
          </w:p>
        </w:tc>
        <w:tc>
          <w:tcPr>
            <w:tcW w:w="1417" w:type="dxa"/>
          </w:tcPr>
          <w:p w14:paraId="71512DE8" w14:textId="77777777" w:rsidR="004D06AC" w:rsidRPr="0002571A" w:rsidRDefault="004D06AC" w:rsidP="004D06AC">
            <w:pPr>
              <w:spacing w:after="160" w:line="259" w:lineRule="auto"/>
            </w:pPr>
            <w:r w:rsidRPr="0002571A">
              <w:t>0.87</w:t>
            </w:r>
          </w:p>
        </w:tc>
        <w:tc>
          <w:tcPr>
            <w:tcW w:w="2410" w:type="dxa"/>
          </w:tcPr>
          <w:p w14:paraId="525B02CF" w14:textId="77777777" w:rsidR="004D06AC" w:rsidRPr="0002571A" w:rsidRDefault="004D06AC" w:rsidP="004D06AC">
            <w:pPr>
              <w:spacing w:after="160" w:line="259" w:lineRule="auto"/>
            </w:pPr>
            <w:r w:rsidRPr="0002571A">
              <w:t>[0.83, 0.91]</w:t>
            </w:r>
          </w:p>
        </w:tc>
      </w:tr>
      <w:tr w:rsidR="004D06AC" w:rsidRPr="0002571A" w14:paraId="7FA4B545" w14:textId="77777777" w:rsidTr="00FE30C7">
        <w:tc>
          <w:tcPr>
            <w:tcW w:w="2277" w:type="dxa"/>
          </w:tcPr>
          <w:p w14:paraId="55BEDE07" w14:textId="68E67939" w:rsidR="004D06AC" w:rsidRPr="0002571A" w:rsidRDefault="004D06AC" w:rsidP="004D06AC">
            <w:pPr>
              <w:spacing w:after="160" w:line="259" w:lineRule="auto"/>
            </w:pPr>
            <w:proofErr w:type="spellStart"/>
            <w:r w:rsidRPr="0002571A">
              <w:t>Introverzija</w:t>
            </w:r>
            <w:proofErr w:type="spellEnd"/>
          </w:p>
        </w:tc>
        <w:tc>
          <w:tcPr>
            <w:tcW w:w="1971" w:type="dxa"/>
          </w:tcPr>
          <w:p w14:paraId="165890BB" w14:textId="77777777" w:rsidR="004D06AC" w:rsidRPr="0002571A" w:rsidRDefault="004D06AC" w:rsidP="004D06AC">
            <w:pPr>
              <w:spacing w:after="160" w:line="259" w:lineRule="auto"/>
            </w:pPr>
            <w:r w:rsidRPr="0002571A">
              <w:t>8</w:t>
            </w:r>
          </w:p>
        </w:tc>
        <w:tc>
          <w:tcPr>
            <w:tcW w:w="1417" w:type="dxa"/>
          </w:tcPr>
          <w:p w14:paraId="5EB515C5" w14:textId="77777777" w:rsidR="004D06AC" w:rsidRPr="0002571A" w:rsidRDefault="004D06AC" w:rsidP="004D06AC">
            <w:pPr>
              <w:spacing w:after="160" w:line="259" w:lineRule="auto"/>
            </w:pPr>
            <w:r w:rsidRPr="0002571A">
              <w:t>0.69</w:t>
            </w:r>
          </w:p>
        </w:tc>
        <w:tc>
          <w:tcPr>
            <w:tcW w:w="2410" w:type="dxa"/>
          </w:tcPr>
          <w:p w14:paraId="64111D7A" w14:textId="77777777" w:rsidR="004D06AC" w:rsidRPr="0002571A" w:rsidRDefault="004D06AC" w:rsidP="004D06AC">
            <w:pPr>
              <w:spacing w:after="160" w:line="259" w:lineRule="auto"/>
            </w:pPr>
            <w:r w:rsidRPr="0002571A">
              <w:t>[0.58, 0.78]</w:t>
            </w:r>
          </w:p>
        </w:tc>
      </w:tr>
      <w:tr w:rsidR="004D06AC" w:rsidRPr="0002571A" w14:paraId="78248BAB" w14:textId="77777777" w:rsidTr="00FE30C7">
        <w:tc>
          <w:tcPr>
            <w:tcW w:w="2277" w:type="dxa"/>
          </w:tcPr>
          <w:p w14:paraId="6CCB241B" w14:textId="1968192C" w:rsidR="004D06AC" w:rsidRPr="0002571A" w:rsidRDefault="004A71D2" w:rsidP="004D06AC">
            <w:pPr>
              <w:spacing w:after="160" w:line="259" w:lineRule="auto"/>
            </w:pPr>
            <w:r w:rsidRPr="0002571A">
              <w:lastRenderedPageBreak/>
              <w:t>Intuicija</w:t>
            </w:r>
          </w:p>
        </w:tc>
        <w:tc>
          <w:tcPr>
            <w:tcW w:w="1971" w:type="dxa"/>
          </w:tcPr>
          <w:p w14:paraId="48350C61" w14:textId="77777777" w:rsidR="004D06AC" w:rsidRPr="0002571A" w:rsidRDefault="004D06AC" w:rsidP="004D06AC">
            <w:pPr>
              <w:spacing w:after="160" w:line="259" w:lineRule="auto"/>
            </w:pPr>
            <w:r w:rsidRPr="0002571A">
              <w:t>8</w:t>
            </w:r>
          </w:p>
        </w:tc>
        <w:tc>
          <w:tcPr>
            <w:tcW w:w="1417" w:type="dxa"/>
          </w:tcPr>
          <w:p w14:paraId="3628C6B9" w14:textId="77777777" w:rsidR="004D06AC" w:rsidRPr="0002571A" w:rsidRDefault="004D06AC" w:rsidP="004D06AC">
            <w:pPr>
              <w:spacing w:after="160" w:line="259" w:lineRule="auto"/>
            </w:pPr>
            <w:r w:rsidRPr="0002571A">
              <w:t>0.47</w:t>
            </w:r>
          </w:p>
        </w:tc>
        <w:tc>
          <w:tcPr>
            <w:tcW w:w="2410" w:type="dxa"/>
          </w:tcPr>
          <w:p w14:paraId="555C66BF" w14:textId="77777777" w:rsidR="004D06AC" w:rsidRPr="0002571A" w:rsidRDefault="004D06AC" w:rsidP="004D06AC">
            <w:pPr>
              <w:spacing w:after="160" w:line="259" w:lineRule="auto"/>
            </w:pPr>
            <w:r w:rsidRPr="0002571A">
              <w:t>[0.28, 0.62]</w:t>
            </w:r>
          </w:p>
          <w:p w14:paraId="54DE886C" w14:textId="77777777" w:rsidR="004D06AC" w:rsidRPr="0002571A" w:rsidRDefault="004D06AC" w:rsidP="004D06AC">
            <w:pPr>
              <w:spacing w:after="160" w:line="259" w:lineRule="auto"/>
            </w:pPr>
          </w:p>
        </w:tc>
      </w:tr>
      <w:tr w:rsidR="004D06AC" w:rsidRPr="0002571A" w14:paraId="7127AF95" w14:textId="77777777" w:rsidTr="00FE30C7">
        <w:tc>
          <w:tcPr>
            <w:tcW w:w="2277" w:type="dxa"/>
          </w:tcPr>
          <w:p w14:paraId="2D0F29AA" w14:textId="1B51B434" w:rsidR="004D06AC" w:rsidRPr="0002571A" w:rsidRDefault="004A71D2" w:rsidP="004D06AC">
            <w:pPr>
              <w:spacing w:after="160" w:line="259" w:lineRule="auto"/>
            </w:pPr>
            <w:r w:rsidRPr="0002571A">
              <w:t>Čutenje</w:t>
            </w:r>
          </w:p>
        </w:tc>
        <w:tc>
          <w:tcPr>
            <w:tcW w:w="1971" w:type="dxa"/>
          </w:tcPr>
          <w:p w14:paraId="39BE330E" w14:textId="77777777" w:rsidR="004D06AC" w:rsidRPr="0002571A" w:rsidRDefault="004D06AC" w:rsidP="004D06AC">
            <w:pPr>
              <w:spacing w:after="160" w:line="259" w:lineRule="auto"/>
            </w:pPr>
            <w:r w:rsidRPr="0002571A">
              <w:t>8</w:t>
            </w:r>
          </w:p>
        </w:tc>
        <w:tc>
          <w:tcPr>
            <w:tcW w:w="1417" w:type="dxa"/>
          </w:tcPr>
          <w:p w14:paraId="50B960D3" w14:textId="77777777" w:rsidR="004D06AC" w:rsidRPr="0002571A" w:rsidRDefault="004D06AC" w:rsidP="004D06AC">
            <w:pPr>
              <w:spacing w:after="160" w:line="259" w:lineRule="auto"/>
            </w:pPr>
            <w:r w:rsidRPr="0002571A">
              <w:t>0.54</w:t>
            </w:r>
          </w:p>
        </w:tc>
        <w:tc>
          <w:tcPr>
            <w:tcW w:w="2410" w:type="dxa"/>
          </w:tcPr>
          <w:p w14:paraId="72C45617" w14:textId="77777777" w:rsidR="004D06AC" w:rsidRPr="0002571A" w:rsidRDefault="004D06AC" w:rsidP="004D06AC">
            <w:pPr>
              <w:spacing w:after="160" w:line="259" w:lineRule="auto"/>
            </w:pPr>
            <w:r w:rsidRPr="0002571A">
              <w:t>[0.39, 0.68]</w:t>
            </w:r>
          </w:p>
        </w:tc>
      </w:tr>
      <w:tr w:rsidR="004D06AC" w:rsidRPr="0002571A" w14:paraId="7852069F" w14:textId="77777777" w:rsidTr="00FE30C7">
        <w:tc>
          <w:tcPr>
            <w:tcW w:w="2277" w:type="dxa"/>
            <w:tcBorders>
              <w:bottom w:val="single" w:sz="4" w:space="0" w:color="auto"/>
            </w:tcBorders>
          </w:tcPr>
          <w:p w14:paraId="1A87D174" w14:textId="51B2B81D" w:rsidR="004D06AC" w:rsidRPr="0002571A" w:rsidRDefault="004A71D2" w:rsidP="004D06AC">
            <w:pPr>
              <w:spacing w:after="160" w:line="259" w:lineRule="auto"/>
            </w:pPr>
            <w:r w:rsidRPr="0002571A">
              <w:t>Presojanje</w:t>
            </w:r>
          </w:p>
        </w:tc>
        <w:tc>
          <w:tcPr>
            <w:tcW w:w="1971" w:type="dxa"/>
            <w:tcBorders>
              <w:bottom w:val="single" w:sz="4" w:space="0" w:color="auto"/>
            </w:tcBorders>
          </w:tcPr>
          <w:p w14:paraId="677B1F63" w14:textId="77777777" w:rsidR="004D06AC" w:rsidRPr="0002571A" w:rsidRDefault="004D06AC" w:rsidP="004D06AC">
            <w:pPr>
              <w:spacing w:after="160" w:line="259" w:lineRule="auto"/>
            </w:pPr>
            <w:r w:rsidRPr="0002571A">
              <w:t>8</w:t>
            </w:r>
          </w:p>
        </w:tc>
        <w:tc>
          <w:tcPr>
            <w:tcW w:w="1417" w:type="dxa"/>
            <w:tcBorders>
              <w:bottom w:val="single" w:sz="4" w:space="0" w:color="auto"/>
            </w:tcBorders>
          </w:tcPr>
          <w:p w14:paraId="79700768" w14:textId="77777777" w:rsidR="004D06AC" w:rsidRPr="0002571A" w:rsidRDefault="004D06AC" w:rsidP="004D06AC">
            <w:pPr>
              <w:spacing w:after="160" w:line="259" w:lineRule="auto"/>
            </w:pPr>
            <w:r w:rsidRPr="0002571A">
              <w:t>0.71</w:t>
            </w:r>
          </w:p>
        </w:tc>
        <w:tc>
          <w:tcPr>
            <w:tcW w:w="2410" w:type="dxa"/>
            <w:tcBorders>
              <w:bottom w:val="single" w:sz="4" w:space="0" w:color="auto"/>
            </w:tcBorders>
          </w:tcPr>
          <w:p w14:paraId="59D916F1" w14:textId="77777777" w:rsidR="004D06AC" w:rsidRPr="0002571A" w:rsidRDefault="004D06AC" w:rsidP="004D06AC">
            <w:pPr>
              <w:spacing w:after="160" w:line="259" w:lineRule="auto"/>
            </w:pPr>
            <w:r w:rsidRPr="0002571A">
              <w:t>[0.60, 0.79 ]</w:t>
            </w:r>
          </w:p>
        </w:tc>
      </w:tr>
    </w:tbl>
    <w:p w14:paraId="62AE80A6" w14:textId="77777777" w:rsidR="004D06AC" w:rsidRPr="0002571A" w:rsidRDefault="004D06AC" w:rsidP="004D06AC"/>
    <w:p w14:paraId="31069FAA" w14:textId="5A3C8326" w:rsidR="004D06AC" w:rsidRPr="0002571A" w:rsidRDefault="004D06AC" w:rsidP="004D06AC">
      <w:pPr>
        <w:pStyle w:val="Heading3"/>
      </w:pPr>
      <w:bookmarkStart w:id="71" w:name="_Toc170115141"/>
      <w:r w:rsidRPr="0002571A">
        <w:t>Test normalnosti</w:t>
      </w:r>
      <w:bookmarkEnd w:id="71"/>
    </w:p>
    <w:p w14:paraId="44F8D0B3" w14:textId="0E94DA1E" w:rsidR="00B66A6B" w:rsidRPr="0002571A" w:rsidRDefault="00816747" w:rsidP="00B66A6B">
      <w:r w:rsidRPr="0002571A">
        <w:t xml:space="preserve">Normalnost podatkov smo preverili s </w:t>
      </w:r>
      <w:proofErr w:type="spellStart"/>
      <w:r w:rsidRPr="0002571A">
        <w:t>Shapiro-Wilkovim</w:t>
      </w:r>
      <w:proofErr w:type="spellEnd"/>
      <w:r w:rsidR="000F713B" w:rsidRPr="0002571A">
        <w:t xml:space="preserve"> (SW)</w:t>
      </w:r>
      <w:r w:rsidRPr="0002571A">
        <w:t xml:space="preserve"> testom</w:t>
      </w:r>
      <w:r w:rsidR="00D05BC8" w:rsidRPr="0002571A">
        <w:t>, ki temelji na regresiji</w:t>
      </w:r>
      <w:r w:rsidRPr="0002571A">
        <w:t xml:space="preserve">, </w:t>
      </w:r>
      <w:r w:rsidR="00D05BC8" w:rsidRPr="0002571A">
        <w:t xml:space="preserve">saj so nekatere raziskave pokazale, da ima test v povprečju večjo statistično moč od ostalih testov </w:t>
      </w:r>
      <w:r w:rsidR="00D05BC8" w:rsidRPr="0002571A">
        <w:fldChar w:fldCharType="begin"/>
      </w:r>
      <w:r w:rsidR="00D05BC8" w:rsidRPr="0002571A">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sidRPr="0002571A">
        <w:fldChar w:fldCharType="separate"/>
      </w:r>
      <w:r w:rsidR="00D05BC8" w:rsidRPr="0002571A">
        <w:rPr>
          <w:rFonts w:ascii="Calibri" w:hAnsi="Calibri" w:cs="Calibri"/>
        </w:rPr>
        <w:t>(Hernandez, 2021; Khatun, 2021)</w:t>
      </w:r>
      <w:r w:rsidR="00D05BC8" w:rsidRPr="0002571A">
        <w:fldChar w:fldCharType="end"/>
      </w:r>
      <w:r w:rsidR="00D05BC8" w:rsidRPr="0002571A">
        <w:t>.</w:t>
      </w:r>
      <w:r w:rsidR="00B66A6B" w:rsidRPr="0002571A">
        <w:t xml:space="preserve"> Ta korak niti ni bil bistven, saj naše izbrane statistike, tako glede pomembnosti značilk kot </w:t>
      </w:r>
      <w:proofErr w:type="spellStart"/>
      <w:r w:rsidR="00B66A6B" w:rsidRPr="0002571A">
        <w:t>predikcije</w:t>
      </w:r>
      <w:proofErr w:type="spellEnd"/>
      <w:r w:rsidR="00FE30C7" w:rsidRPr="0002571A">
        <w:t>,</w:t>
      </w:r>
      <w:r w:rsidR="00B66A6B" w:rsidRPr="0002571A">
        <w:t xml:space="preserve"> ne zahtevajo normalizacije. Poleg tega so bile nekatere spremenljivke v našem naboru podatkov same po sebi kategoričn</w:t>
      </w:r>
      <w:r w:rsidR="000F713B" w:rsidRPr="0002571A">
        <w:t xml:space="preserve">e, kar dodatno poveže ne-pomembnost tega koraka </w:t>
      </w:r>
      <w:r w:rsidR="000F713B" w:rsidRPr="0002571A">
        <w:fldChar w:fldCharType="begin"/>
      </w:r>
      <w:r w:rsidR="000F713B" w:rsidRPr="0002571A">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sidRPr="0002571A">
        <w:fldChar w:fldCharType="separate"/>
      </w:r>
      <w:r w:rsidR="000F713B" w:rsidRPr="0002571A">
        <w:rPr>
          <w:rFonts w:ascii="Calibri" w:hAnsi="Calibri" w:cs="Calibri"/>
        </w:rPr>
        <w:t>(Rado et al., 2019; Tavazzi et al., 2020)</w:t>
      </w:r>
      <w:r w:rsidR="000F713B" w:rsidRPr="0002571A">
        <w:fldChar w:fldCharType="end"/>
      </w:r>
      <w:r w:rsidR="00B66A6B" w:rsidRPr="0002571A">
        <w:t xml:space="preserve">. Vse testirane spremenljivke so videti </w:t>
      </w:r>
      <w:r w:rsidR="000F713B" w:rsidRPr="0002571A">
        <w:t>normalne</w:t>
      </w:r>
      <w:r w:rsidR="00B66A6B" w:rsidRPr="0002571A">
        <w:t xml:space="preserve">. </w:t>
      </w:r>
      <w:r w:rsidR="000F713B" w:rsidRPr="0002571A">
        <w:t xml:space="preserve">Njihove priložene Gaussove krivulje, </w:t>
      </w:r>
      <w:r w:rsidR="000F713B" w:rsidRPr="0002571A">
        <w:rPr>
          <w:i/>
          <w:iCs/>
        </w:rPr>
        <w:t>QQ</w:t>
      </w:r>
      <w:r w:rsidR="000F713B" w:rsidRPr="0002571A">
        <w:t xml:space="preserve">-diagrame in </w:t>
      </w:r>
      <w:r w:rsidR="000F713B" w:rsidRPr="0002571A">
        <w:rPr>
          <w:i/>
          <w:iCs/>
        </w:rPr>
        <w:t>p</w:t>
      </w:r>
      <w:r w:rsidR="000F713B" w:rsidRPr="0002571A">
        <w:t xml:space="preserve">-vrednosti SW statistike najdemo v </w:t>
      </w:r>
      <w:r w:rsidR="000F713B" w:rsidRPr="0002571A">
        <w:rPr>
          <w:highlight w:val="green"/>
        </w:rPr>
        <w:t>slikah in tabeli.</w:t>
      </w:r>
    </w:p>
    <w:p w14:paraId="6A75386E" w14:textId="77777777" w:rsidR="00A12DF6" w:rsidRPr="0002571A" w:rsidRDefault="000F713B" w:rsidP="00A12DF6">
      <w:pPr>
        <w:keepNext/>
      </w:pPr>
      <w:r w:rsidRPr="0002571A">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46071C4" w14:textId="300805F6" w:rsidR="000F713B" w:rsidRPr="0002571A" w:rsidRDefault="00A12DF6" w:rsidP="00A12DF6">
      <w:pPr>
        <w:pStyle w:val="Caption"/>
      </w:pPr>
      <w:bookmarkStart w:id="72" w:name="_Toc170115541"/>
      <w:r w:rsidRPr="0002571A">
        <w:t xml:space="preserve">Slika </w:t>
      </w:r>
      <w:r w:rsidRPr="0002571A">
        <w:fldChar w:fldCharType="begin"/>
      </w:r>
      <w:r w:rsidRPr="0002571A">
        <w:instrText xml:space="preserve"> SEQ Slika \* ARABIC </w:instrText>
      </w:r>
      <w:r w:rsidRPr="0002571A">
        <w:fldChar w:fldCharType="separate"/>
      </w:r>
      <w:r w:rsidR="00A83A74" w:rsidRPr="0002571A">
        <w:t>22</w:t>
      </w:r>
      <w:r w:rsidRPr="0002571A">
        <w:fldChar w:fldCharType="end"/>
      </w:r>
      <w:r w:rsidRPr="0002571A">
        <w:t xml:space="preserve">: </w:t>
      </w:r>
      <w:r w:rsidR="0062738C" w:rsidRPr="0002571A">
        <w:t xml:space="preserve">Test normalnosti matematične </w:t>
      </w:r>
      <w:proofErr w:type="spellStart"/>
      <w:r w:rsidR="0062738C" w:rsidRPr="0002571A">
        <w:t>anksioznosti</w:t>
      </w:r>
      <w:proofErr w:type="spellEnd"/>
      <w:r w:rsidR="0062738C" w:rsidRPr="0002571A">
        <w:t xml:space="preserve">. Levi del slike prikazuje histogram, skupaj s prilagojeno zvezno porazdelitvijo (angl. KDE; Han &amp; </w:t>
      </w:r>
      <w:proofErr w:type="spellStart"/>
      <w:r w:rsidR="0062738C" w:rsidRPr="0002571A">
        <w:t>Kwak</w:t>
      </w:r>
      <w:proofErr w:type="spellEnd"/>
      <w:r w:rsidR="0062738C" w:rsidRPr="0002571A">
        <w:t>, 2023), desni del slike pa Q–Q grafikon glede na normalno porazdelitev.</w:t>
      </w:r>
      <w:bookmarkEnd w:id="72"/>
    </w:p>
    <w:p w14:paraId="55297069" w14:textId="77777777" w:rsidR="00A12DF6" w:rsidRPr="0002571A" w:rsidRDefault="000F713B" w:rsidP="00A12DF6">
      <w:pPr>
        <w:keepNext/>
      </w:pPr>
      <w:r w:rsidRPr="0002571A">
        <w:rPr>
          <w:noProof/>
        </w:rPr>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7700894C" w:rsidR="000F713B" w:rsidRPr="0002571A" w:rsidRDefault="00A12DF6" w:rsidP="00A12DF6">
      <w:pPr>
        <w:pStyle w:val="Caption"/>
      </w:pPr>
      <w:bookmarkStart w:id="73" w:name="_Toc170115542"/>
      <w:r w:rsidRPr="0002571A">
        <w:t xml:space="preserve">Slika </w:t>
      </w:r>
      <w:r w:rsidRPr="0002571A">
        <w:fldChar w:fldCharType="begin"/>
      </w:r>
      <w:r w:rsidRPr="0002571A">
        <w:instrText xml:space="preserve"> SEQ Slika \* ARABIC </w:instrText>
      </w:r>
      <w:r w:rsidRPr="0002571A">
        <w:fldChar w:fldCharType="separate"/>
      </w:r>
      <w:r w:rsidR="00A83A74" w:rsidRPr="0002571A">
        <w:t>23</w:t>
      </w:r>
      <w:r w:rsidRPr="0002571A">
        <w:fldChar w:fldCharType="end"/>
      </w:r>
      <w:r w:rsidRPr="0002571A">
        <w:t xml:space="preserve">: </w:t>
      </w:r>
      <w:r w:rsidR="0062738C" w:rsidRPr="0002571A">
        <w:t xml:space="preserve">Test normalnosti motivacije za matematiko. Levi del slike prikazuje histogram, skupaj s prilagojeno zvezno porazdelitvijo (angl. KDE; Han &amp; </w:t>
      </w:r>
      <w:proofErr w:type="spellStart"/>
      <w:r w:rsidR="0062738C" w:rsidRPr="0002571A">
        <w:t>Kwak</w:t>
      </w:r>
      <w:proofErr w:type="spellEnd"/>
      <w:r w:rsidR="0062738C" w:rsidRPr="0002571A">
        <w:t>, 2023), desni del slike pa Q–Q grafikon glede na normalno porazdelitev.</w:t>
      </w:r>
      <w:bookmarkEnd w:id="73"/>
    </w:p>
    <w:p w14:paraId="1838124A" w14:textId="77777777" w:rsidR="00A12DF6" w:rsidRPr="0002571A" w:rsidRDefault="000F713B" w:rsidP="00A12DF6">
      <w:pPr>
        <w:keepNext/>
      </w:pPr>
      <w:r w:rsidRPr="0002571A">
        <w:rPr>
          <w:noProof/>
        </w:rPr>
        <w:lastRenderedPageBreak/>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3826155C" w:rsidR="004A71D2" w:rsidRPr="0002571A" w:rsidRDefault="00A12DF6" w:rsidP="00A12DF6">
      <w:pPr>
        <w:pStyle w:val="Caption"/>
      </w:pPr>
      <w:bookmarkStart w:id="74" w:name="_Toc170115543"/>
      <w:r w:rsidRPr="0002571A">
        <w:t xml:space="preserve">Slika </w:t>
      </w:r>
      <w:r w:rsidRPr="0002571A">
        <w:fldChar w:fldCharType="begin"/>
      </w:r>
      <w:r w:rsidRPr="0002571A">
        <w:instrText xml:space="preserve"> SEQ Slika \* ARABIC </w:instrText>
      </w:r>
      <w:r w:rsidRPr="0002571A">
        <w:fldChar w:fldCharType="separate"/>
      </w:r>
      <w:r w:rsidR="00A83A74" w:rsidRPr="0002571A">
        <w:t>24</w:t>
      </w:r>
      <w:r w:rsidRPr="0002571A">
        <w:fldChar w:fldCharType="end"/>
      </w:r>
      <w:r w:rsidRPr="0002571A">
        <w:t xml:space="preserve">: </w:t>
      </w:r>
      <w:r w:rsidR="0062738C" w:rsidRPr="0002571A">
        <w:t xml:space="preserve">Test normalnosti osebnostnega tipa </w:t>
      </w:r>
      <w:proofErr w:type="spellStart"/>
      <w:r w:rsidR="0062738C" w:rsidRPr="0002571A">
        <w:t>introverzija-ekstraverzija</w:t>
      </w:r>
      <w:proofErr w:type="spellEnd"/>
      <w:r w:rsidR="0062738C" w:rsidRPr="0002571A">
        <w:t xml:space="preserve">. Levi del slike prikazuje histogram, skupaj s prilagojeno zvezno porazdelitvijo (angl. KDE; Han &amp; </w:t>
      </w:r>
      <w:proofErr w:type="spellStart"/>
      <w:r w:rsidR="0062738C" w:rsidRPr="0002571A">
        <w:t>Kwak</w:t>
      </w:r>
      <w:proofErr w:type="spellEnd"/>
      <w:r w:rsidR="0062738C" w:rsidRPr="0002571A">
        <w:t>, 2023), desni del slike pa Q–Q grafikon glede na normalno porazdelitev.</w:t>
      </w:r>
      <w:bookmarkEnd w:id="74"/>
    </w:p>
    <w:p w14:paraId="16ECAEBE" w14:textId="77777777" w:rsidR="00A12DF6" w:rsidRPr="0002571A" w:rsidRDefault="000F713B" w:rsidP="00A12DF6">
      <w:pPr>
        <w:keepNext/>
      </w:pPr>
      <w:r w:rsidRPr="0002571A">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5FF224D1" w:rsidR="000F713B" w:rsidRPr="0002571A" w:rsidRDefault="00A12DF6" w:rsidP="00A12DF6">
      <w:pPr>
        <w:pStyle w:val="Caption"/>
      </w:pPr>
      <w:bookmarkStart w:id="75" w:name="_Toc170115544"/>
      <w:r w:rsidRPr="0002571A">
        <w:t xml:space="preserve">Slika </w:t>
      </w:r>
      <w:r w:rsidRPr="0002571A">
        <w:fldChar w:fldCharType="begin"/>
      </w:r>
      <w:r w:rsidRPr="0002571A">
        <w:instrText xml:space="preserve"> SEQ Slika \* ARABIC </w:instrText>
      </w:r>
      <w:r w:rsidRPr="0002571A">
        <w:fldChar w:fldCharType="separate"/>
      </w:r>
      <w:r w:rsidR="00A83A74" w:rsidRPr="0002571A">
        <w:t>25</w:t>
      </w:r>
      <w:r w:rsidRPr="0002571A">
        <w:fldChar w:fldCharType="end"/>
      </w:r>
      <w:r w:rsidRPr="0002571A">
        <w:t xml:space="preserve">: </w:t>
      </w:r>
      <w:r w:rsidR="0062738C" w:rsidRPr="0002571A">
        <w:t xml:space="preserve">Test normalnosti osebnostnega tipa </w:t>
      </w:r>
      <w:proofErr w:type="spellStart"/>
      <w:r w:rsidR="0062738C" w:rsidRPr="0002571A">
        <w:t>judging</w:t>
      </w:r>
      <w:proofErr w:type="spellEnd"/>
      <w:r w:rsidR="0062738C" w:rsidRPr="0002571A">
        <w:t xml:space="preserve">....... Levi del slike prikazuje histogram, skupaj s prilagojeno zvezno porazdelitvijo (angl. KDE; Han &amp; </w:t>
      </w:r>
      <w:proofErr w:type="spellStart"/>
      <w:r w:rsidR="0062738C" w:rsidRPr="0002571A">
        <w:t>Kwak</w:t>
      </w:r>
      <w:proofErr w:type="spellEnd"/>
      <w:r w:rsidR="0062738C" w:rsidRPr="0002571A">
        <w:t>, 2023), desni del slike pa Q–Q grafikon glede na normalno porazdelitev.</w:t>
      </w:r>
      <w:bookmarkEnd w:id="75"/>
    </w:p>
    <w:p w14:paraId="7F851083" w14:textId="77777777" w:rsidR="00A12DF6" w:rsidRPr="0002571A" w:rsidRDefault="000F713B" w:rsidP="00A12DF6">
      <w:pPr>
        <w:keepNext/>
      </w:pPr>
      <w:r w:rsidRPr="0002571A">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35C637AA" w:rsidR="000F713B" w:rsidRPr="0002571A" w:rsidRDefault="00A12DF6" w:rsidP="00A12DF6">
      <w:pPr>
        <w:pStyle w:val="Caption"/>
      </w:pPr>
      <w:bookmarkStart w:id="76" w:name="_Toc170115545"/>
      <w:r w:rsidRPr="0002571A">
        <w:t xml:space="preserve">Slika </w:t>
      </w:r>
      <w:r w:rsidRPr="0002571A">
        <w:fldChar w:fldCharType="begin"/>
      </w:r>
      <w:r w:rsidRPr="0002571A">
        <w:instrText xml:space="preserve"> SEQ Slika \* ARABIC </w:instrText>
      </w:r>
      <w:r w:rsidRPr="0002571A">
        <w:fldChar w:fldCharType="separate"/>
      </w:r>
      <w:r w:rsidR="00A83A74" w:rsidRPr="0002571A">
        <w:t>26</w:t>
      </w:r>
      <w:r w:rsidRPr="0002571A">
        <w:fldChar w:fldCharType="end"/>
      </w:r>
      <w:r w:rsidRPr="0002571A">
        <w:t xml:space="preserve">: </w:t>
      </w:r>
      <w:r w:rsidR="0062738C" w:rsidRPr="0002571A">
        <w:t xml:space="preserve">Test normalnosti osebnostnega tipa </w:t>
      </w:r>
      <w:proofErr w:type="spellStart"/>
      <w:r w:rsidR="0062738C" w:rsidRPr="0002571A">
        <w:t>feeling</w:t>
      </w:r>
      <w:proofErr w:type="spellEnd"/>
      <w:r w:rsidR="0062738C" w:rsidRPr="0002571A">
        <w:t xml:space="preserve">-...... Levi del slike prikazuje histogram, skupaj s prilagojeno zvezno porazdelitvijo (angl. KDE; Han &amp; </w:t>
      </w:r>
      <w:proofErr w:type="spellStart"/>
      <w:r w:rsidR="0062738C" w:rsidRPr="0002571A">
        <w:t>Kwak</w:t>
      </w:r>
      <w:proofErr w:type="spellEnd"/>
      <w:r w:rsidR="0062738C" w:rsidRPr="0002571A">
        <w:t>, 2023), desni del slike pa Q–Q grafikon glede na normalno porazdelitev.</w:t>
      </w:r>
      <w:bookmarkEnd w:id="76"/>
    </w:p>
    <w:p w14:paraId="79727CBC" w14:textId="77777777" w:rsidR="00A12DF6" w:rsidRPr="0002571A" w:rsidRDefault="000F713B" w:rsidP="00A12DF6">
      <w:pPr>
        <w:keepNext/>
      </w:pPr>
      <w:r w:rsidRPr="0002571A">
        <w:rPr>
          <w:noProof/>
        </w:rPr>
        <w:lastRenderedPageBreak/>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14CB9723" w:rsidR="000F713B" w:rsidRPr="0002571A" w:rsidRDefault="00A12DF6" w:rsidP="00A12DF6">
      <w:pPr>
        <w:pStyle w:val="Caption"/>
      </w:pPr>
      <w:bookmarkStart w:id="77" w:name="_Toc170115546"/>
      <w:r w:rsidRPr="0002571A">
        <w:t xml:space="preserve">Slika </w:t>
      </w:r>
      <w:r w:rsidRPr="0002571A">
        <w:fldChar w:fldCharType="begin"/>
      </w:r>
      <w:r w:rsidRPr="0002571A">
        <w:instrText xml:space="preserve"> SEQ Slika \* ARABIC </w:instrText>
      </w:r>
      <w:r w:rsidRPr="0002571A">
        <w:fldChar w:fldCharType="separate"/>
      </w:r>
      <w:r w:rsidR="00A83A74" w:rsidRPr="0002571A">
        <w:t>27</w:t>
      </w:r>
      <w:r w:rsidRPr="0002571A">
        <w:fldChar w:fldCharType="end"/>
      </w:r>
      <w:r w:rsidRPr="0002571A">
        <w:t xml:space="preserve">: </w:t>
      </w:r>
      <w:r w:rsidR="0062738C" w:rsidRPr="0002571A">
        <w:t xml:space="preserve">Test normalnosti osebnostnega tipa </w:t>
      </w:r>
      <w:proofErr w:type="spellStart"/>
      <w:r w:rsidR="0062738C" w:rsidRPr="0002571A">
        <w:t>sensing</w:t>
      </w:r>
      <w:proofErr w:type="spellEnd"/>
      <w:r w:rsidR="0062738C" w:rsidRPr="0002571A">
        <w:t xml:space="preserve">-..... Levi del slike prikazuje histogram, skupaj s prilagojeno zvezno porazdelitvijo (angl. KDE; Han &amp; </w:t>
      </w:r>
      <w:proofErr w:type="spellStart"/>
      <w:r w:rsidR="0062738C" w:rsidRPr="0002571A">
        <w:t>Kwak</w:t>
      </w:r>
      <w:proofErr w:type="spellEnd"/>
      <w:r w:rsidR="0062738C" w:rsidRPr="0002571A">
        <w:t>, 2023), desni del slike pa Q–Q grafikon glede na normalno porazdelitev.</w:t>
      </w:r>
      <w:bookmarkEnd w:id="77"/>
    </w:p>
    <w:p w14:paraId="323F9A5D" w14:textId="1CDC7B7D" w:rsidR="00BF62C0" w:rsidRPr="0002571A" w:rsidRDefault="00BF62C0" w:rsidP="00BF62C0">
      <w:pPr>
        <w:pStyle w:val="Caption"/>
        <w:keepNext/>
      </w:pPr>
      <w:bookmarkStart w:id="78" w:name="_Toc170115513"/>
      <w:r w:rsidRPr="0002571A">
        <w:t xml:space="preserve">Preglednica </w:t>
      </w:r>
      <w:r w:rsidR="00F646CE" w:rsidRPr="0002571A">
        <w:fldChar w:fldCharType="begin"/>
      </w:r>
      <w:r w:rsidR="00F646CE" w:rsidRPr="0002571A">
        <w:instrText xml:space="preserve"> SEQ Preglednica \* ARABIC </w:instrText>
      </w:r>
      <w:r w:rsidR="00F646CE" w:rsidRPr="0002571A">
        <w:fldChar w:fldCharType="separate"/>
      </w:r>
      <w:r w:rsidR="00F646CE" w:rsidRPr="0002571A">
        <w:t>10</w:t>
      </w:r>
      <w:r w:rsidR="00F646CE" w:rsidRPr="0002571A">
        <w:fldChar w:fldCharType="end"/>
      </w:r>
      <w:r w:rsidRPr="0002571A">
        <w:t>: Test normalnosti zveznih spremenljivk s SW testom.</w:t>
      </w:r>
      <w:bookmarkEnd w:id="78"/>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1"/>
        <w:gridCol w:w="3021"/>
      </w:tblGrid>
      <w:tr w:rsidR="000F713B" w:rsidRPr="0002571A" w14:paraId="503231E1" w14:textId="77777777" w:rsidTr="00FE30C7">
        <w:tc>
          <w:tcPr>
            <w:tcW w:w="3021" w:type="dxa"/>
          </w:tcPr>
          <w:p w14:paraId="4DB21C9F" w14:textId="3785BB30" w:rsidR="000F713B" w:rsidRPr="0002571A" w:rsidRDefault="000F713B" w:rsidP="004A71D2">
            <w:r w:rsidRPr="0002571A">
              <w:t>Zvezna spremenljivka</w:t>
            </w:r>
          </w:p>
        </w:tc>
        <w:tc>
          <w:tcPr>
            <w:tcW w:w="3021" w:type="dxa"/>
          </w:tcPr>
          <w:p w14:paraId="4500F134" w14:textId="2EF195E2" w:rsidR="000F713B" w:rsidRPr="0002571A" w:rsidRDefault="000F713B" w:rsidP="004A71D2">
            <w:r w:rsidRPr="0002571A">
              <w:rPr>
                <w:i/>
                <w:iCs/>
              </w:rPr>
              <w:t>p</w:t>
            </w:r>
            <w:r w:rsidRPr="0002571A">
              <w:t>-vrednost</w:t>
            </w:r>
            <w:r w:rsidR="00212D54" w:rsidRPr="0002571A">
              <w:t xml:space="preserve"> SW testa</w:t>
            </w:r>
          </w:p>
        </w:tc>
      </w:tr>
      <w:tr w:rsidR="000F713B" w:rsidRPr="0002571A" w14:paraId="7572D440" w14:textId="77777777" w:rsidTr="00FE30C7">
        <w:tc>
          <w:tcPr>
            <w:tcW w:w="3021" w:type="dxa"/>
          </w:tcPr>
          <w:p w14:paraId="7A067B7A" w14:textId="10C81523" w:rsidR="000F713B" w:rsidRPr="0002571A" w:rsidRDefault="000F713B" w:rsidP="004A71D2">
            <w:r w:rsidRPr="0002571A">
              <w:t>Anksioznost</w:t>
            </w:r>
          </w:p>
        </w:tc>
        <w:tc>
          <w:tcPr>
            <w:tcW w:w="3021" w:type="dxa"/>
          </w:tcPr>
          <w:p w14:paraId="65BBECA8" w14:textId="20EC638F" w:rsidR="000F713B" w:rsidRPr="0002571A" w:rsidRDefault="000F713B" w:rsidP="004A71D2">
            <w:r w:rsidRPr="0002571A">
              <w:t>0.46</w:t>
            </w:r>
          </w:p>
        </w:tc>
      </w:tr>
      <w:tr w:rsidR="000F713B" w:rsidRPr="0002571A" w14:paraId="411D214B" w14:textId="77777777" w:rsidTr="00FE30C7">
        <w:tc>
          <w:tcPr>
            <w:tcW w:w="3021" w:type="dxa"/>
          </w:tcPr>
          <w:p w14:paraId="75FF27BF" w14:textId="368CDD18" w:rsidR="000F713B" w:rsidRPr="0002571A" w:rsidRDefault="000F713B" w:rsidP="004A71D2">
            <w:r w:rsidRPr="0002571A">
              <w:t>Motivacija</w:t>
            </w:r>
          </w:p>
        </w:tc>
        <w:tc>
          <w:tcPr>
            <w:tcW w:w="3021" w:type="dxa"/>
          </w:tcPr>
          <w:p w14:paraId="58A4B0BD" w14:textId="354768E7" w:rsidR="000F713B" w:rsidRPr="0002571A" w:rsidRDefault="000F713B" w:rsidP="004A71D2">
            <w:r w:rsidRPr="0002571A">
              <w:t>0.50</w:t>
            </w:r>
          </w:p>
        </w:tc>
      </w:tr>
      <w:tr w:rsidR="00383408" w:rsidRPr="0002571A" w14:paraId="77C5EACF" w14:textId="77777777" w:rsidTr="00FE30C7">
        <w:tc>
          <w:tcPr>
            <w:tcW w:w="3021" w:type="dxa"/>
          </w:tcPr>
          <w:p w14:paraId="48D4E660" w14:textId="088CAD08" w:rsidR="00383408" w:rsidRPr="0002571A" w:rsidRDefault="00383408" w:rsidP="00383408">
            <w:proofErr w:type="spellStart"/>
            <w:r w:rsidRPr="0002571A">
              <w:t>Introverzija</w:t>
            </w:r>
            <w:proofErr w:type="spellEnd"/>
          </w:p>
        </w:tc>
        <w:tc>
          <w:tcPr>
            <w:tcW w:w="3021" w:type="dxa"/>
          </w:tcPr>
          <w:p w14:paraId="2A96D714" w14:textId="38E8FEFF" w:rsidR="00383408" w:rsidRPr="0002571A" w:rsidRDefault="00383408" w:rsidP="00383408">
            <w:r w:rsidRPr="0002571A">
              <w:t>0.32</w:t>
            </w:r>
          </w:p>
        </w:tc>
      </w:tr>
      <w:tr w:rsidR="00383408" w:rsidRPr="0002571A" w14:paraId="6871526E" w14:textId="77777777" w:rsidTr="00FE30C7">
        <w:tc>
          <w:tcPr>
            <w:tcW w:w="3021" w:type="dxa"/>
          </w:tcPr>
          <w:p w14:paraId="15873830" w14:textId="25141D4B" w:rsidR="00383408" w:rsidRPr="0002571A" w:rsidRDefault="00383408" w:rsidP="00383408">
            <w:r w:rsidRPr="0002571A">
              <w:t>Intuicija</w:t>
            </w:r>
          </w:p>
        </w:tc>
        <w:tc>
          <w:tcPr>
            <w:tcW w:w="3021" w:type="dxa"/>
          </w:tcPr>
          <w:p w14:paraId="7F833ABD" w14:textId="275AA367" w:rsidR="00383408" w:rsidRPr="0002571A" w:rsidRDefault="00383408" w:rsidP="00383408">
            <w:r w:rsidRPr="0002571A">
              <w:t>0.64</w:t>
            </w:r>
          </w:p>
        </w:tc>
      </w:tr>
      <w:tr w:rsidR="00383408" w:rsidRPr="0002571A" w14:paraId="052CC3EF" w14:textId="77777777" w:rsidTr="00FE30C7">
        <w:tc>
          <w:tcPr>
            <w:tcW w:w="3021" w:type="dxa"/>
          </w:tcPr>
          <w:p w14:paraId="5A96AC6E" w14:textId="1AC27377" w:rsidR="00383408" w:rsidRPr="0002571A" w:rsidRDefault="00383408" w:rsidP="00383408">
            <w:r w:rsidRPr="0002571A">
              <w:t>Čutenje</w:t>
            </w:r>
          </w:p>
        </w:tc>
        <w:tc>
          <w:tcPr>
            <w:tcW w:w="3021" w:type="dxa"/>
          </w:tcPr>
          <w:p w14:paraId="6161EF78" w14:textId="73CBE6BB" w:rsidR="00383408" w:rsidRPr="0002571A" w:rsidRDefault="00383408" w:rsidP="00383408">
            <w:r w:rsidRPr="0002571A">
              <w:t>0.05</w:t>
            </w:r>
          </w:p>
        </w:tc>
      </w:tr>
      <w:tr w:rsidR="00383408" w:rsidRPr="0002571A" w14:paraId="28261178" w14:textId="77777777" w:rsidTr="00FE30C7">
        <w:tc>
          <w:tcPr>
            <w:tcW w:w="3021" w:type="dxa"/>
            <w:tcBorders>
              <w:bottom w:val="single" w:sz="4" w:space="0" w:color="auto"/>
            </w:tcBorders>
          </w:tcPr>
          <w:p w14:paraId="5F3FC3B0" w14:textId="5FE537AD" w:rsidR="00383408" w:rsidRPr="0002571A" w:rsidRDefault="00383408" w:rsidP="00383408">
            <w:r w:rsidRPr="0002571A">
              <w:t>Presojanje</w:t>
            </w:r>
          </w:p>
        </w:tc>
        <w:tc>
          <w:tcPr>
            <w:tcW w:w="3021" w:type="dxa"/>
            <w:tcBorders>
              <w:bottom w:val="single" w:sz="4" w:space="0" w:color="auto"/>
            </w:tcBorders>
          </w:tcPr>
          <w:p w14:paraId="2C432D1A" w14:textId="607FA330" w:rsidR="00383408" w:rsidRPr="0002571A" w:rsidRDefault="00383408" w:rsidP="00383408">
            <w:r w:rsidRPr="0002571A">
              <w:t>0.22</w:t>
            </w:r>
          </w:p>
        </w:tc>
      </w:tr>
    </w:tbl>
    <w:p w14:paraId="4C3F2001" w14:textId="77777777" w:rsidR="000F713B" w:rsidRPr="0002571A" w:rsidRDefault="000F713B" w:rsidP="004A71D2"/>
    <w:p w14:paraId="3995E68C" w14:textId="084325C4" w:rsidR="000F713B" w:rsidRPr="0002571A" w:rsidRDefault="00383408" w:rsidP="00383408">
      <w:pPr>
        <w:pStyle w:val="Heading3"/>
      </w:pPr>
      <w:bookmarkStart w:id="79" w:name="_Toc170115142"/>
      <w:r w:rsidRPr="0002571A">
        <w:t>Test korelacije značilk</w:t>
      </w:r>
      <w:bookmarkEnd w:id="79"/>
    </w:p>
    <w:p w14:paraId="7C1B3BA9" w14:textId="768C385C" w:rsidR="002C25E4" w:rsidRPr="0002571A" w:rsidRDefault="003E0EF2" w:rsidP="003E0EF2">
      <w:pPr>
        <w:keepNext/>
      </w:pPr>
      <w:r w:rsidRPr="0002571A">
        <w:t>Raziskovanje korelacije zagotavlja dragocene vpoglede v odnose med spremenljivkami, kar pomaga pri identifikaciji potencialnih povezav in odvisnosti, ki so ključne za razumevanje medsebojnega delovanja in morebitnega vpliva med različnimi dejavniki znotraj podatkovnega nabora</w:t>
      </w:r>
      <w:r w:rsidR="004C4A1B" w:rsidRPr="0002571A">
        <w:t xml:space="preserve"> </w:t>
      </w:r>
      <w:r w:rsidR="004C4A1B" w:rsidRPr="0002571A">
        <w:fldChar w:fldCharType="begin"/>
      </w:r>
      <w:r w:rsidR="004C4A1B" w:rsidRPr="0002571A">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rsidRPr="0002571A">
        <w:fldChar w:fldCharType="separate"/>
      </w:r>
      <w:r w:rsidR="004C4A1B" w:rsidRPr="0002571A">
        <w:rPr>
          <w:rFonts w:ascii="Calibri" w:hAnsi="Calibri" w:cs="Calibri"/>
        </w:rPr>
        <w:t>(Patil &amp; Franken, 2021)</w:t>
      </w:r>
      <w:r w:rsidR="004C4A1B" w:rsidRPr="0002571A">
        <w:fldChar w:fldCharType="end"/>
      </w:r>
      <w:r w:rsidRPr="0002571A">
        <w:t>. Poudariti je treba, da zagotavljamo le matriko korelacij, vendar pri izbiri značilk ne upoštevamo morebitnih povezav med spremenljivkami.</w:t>
      </w:r>
      <w:r w:rsidR="004C4BED" w:rsidRPr="0002571A">
        <w:t xml:space="preserve"> Za metriko smo uporabili Spearmanov koeficient</w:t>
      </w:r>
      <w:r w:rsidR="00250646" w:rsidRPr="0002571A">
        <w:t xml:space="preserve"> </w:t>
      </w:r>
      <w:r w:rsidR="00250646" w:rsidRPr="0002571A">
        <w:rPr>
          <w:rFonts w:cstheme="minorHAnsi"/>
        </w:rPr>
        <w:t>ρ</w:t>
      </w:r>
      <w:r w:rsidR="002C25E4" w:rsidRPr="0002571A">
        <w:t xml:space="preserve">, ki meri </w:t>
      </w:r>
      <w:r w:rsidR="002C25E4" w:rsidRPr="0002571A">
        <w:lastRenderedPageBreak/>
        <w:t xml:space="preserve">linearno zvezo med dvema normalno porazdeljenima spremenljivkama </w:t>
      </w:r>
      <w:r w:rsidR="002C25E4" w:rsidRPr="0002571A">
        <w:fldChar w:fldCharType="begin"/>
      </w:r>
      <w:r w:rsidR="002C25E4" w:rsidRPr="0002571A">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rsidRPr="0002571A">
        <w:fldChar w:fldCharType="separate"/>
      </w:r>
      <w:r w:rsidR="002C25E4" w:rsidRPr="0002571A">
        <w:rPr>
          <w:rFonts w:ascii="Calibri" w:hAnsi="Calibri" w:cs="Calibri"/>
        </w:rPr>
        <w:t>(De Winter et al., 2016; Rovetta, 2020; Schober et al., 2018)</w:t>
      </w:r>
      <w:r w:rsidR="002C25E4" w:rsidRPr="0002571A">
        <w:fldChar w:fldCharType="end"/>
      </w:r>
      <w:r w:rsidR="002C25E4" w:rsidRPr="0002571A">
        <w:t>.</w:t>
      </w:r>
    </w:p>
    <w:p w14:paraId="427CE0BD" w14:textId="77777777" w:rsidR="007528E4" w:rsidRPr="0002571A" w:rsidRDefault="003E0EF2" w:rsidP="007528E4">
      <w:pPr>
        <w:keepNext/>
      </w:pPr>
      <w:r w:rsidRPr="0002571A">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23A0F6F6" w:rsidR="003E0EF2" w:rsidRPr="0002571A" w:rsidRDefault="007528E4" w:rsidP="007528E4">
      <w:pPr>
        <w:pStyle w:val="Caption"/>
      </w:pPr>
      <w:bookmarkStart w:id="80" w:name="_Toc170115547"/>
      <w:r w:rsidRPr="0002571A">
        <w:t xml:space="preserve">Slika </w:t>
      </w:r>
      <w:r w:rsidRPr="0002571A">
        <w:fldChar w:fldCharType="begin"/>
      </w:r>
      <w:r w:rsidRPr="0002571A">
        <w:instrText xml:space="preserve"> SEQ Slika \* ARABIC </w:instrText>
      </w:r>
      <w:r w:rsidRPr="0002571A">
        <w:fldChar w:fldCharType="separate"/>
      </w:r>
      <w:r w:rsidR="00A83A74" w:rsidRPr="0002571A">
        <w:t>28</w:t>
      </w:r>
      <w:r w:rsidRPr="0002571A">
        <w:fldChar w:fldCharType="end"/>
      </w:r>
      <w:r w:rsidRPr="0002571A">
        <w:t>: Korelacijska matrika opazovanih značilk.</w:t>
      </w:r>
      <w:bookmarkEnd w:id="80"/>
    </w:p>
    <w:p w14:paraId="54239ABC" w14:textId="20D55D6A" w:rsidR="002C25E4" w:rsidRPr="0002571A" w:rsidRDefault="002C25E4" w:rsidP="004C4BED">
      <w:r w:rsidRPr="0002571A">
        <w:t xml:space="preserve">V </w:t>
      </w:r>
      <w:proofErr w:type="spellStart"/>
      <w:r w:rsidR="00486608" w:rsidRPr="0002571A">
        <w:rPr>
          <w:highlight w:val="green"/>
        </w:rPr>
        <w:t>pregeldnici</w:t>
      </w:r>
      <w:proofErr w:type="spellEnd"/>
      <w:r w:rsidRPr="0002571A">
        <w:rPr>
          <w:highlight w:val="green"/>
        </w:rPr>
        <w:t xml:space="preserve"> x</w:t>
      </w:r>
      <w:r w:rsidRPr="0002571A">
        <w:t xml:space="preserve"> imamo tri najbolj pozitivno in tri najbolj negativno korelirane spremenljivke. Vse imajo znatno korelacijo (0.3&lt;|</w:t>
      </w:r>
      <w:r w:rsidR="00F06591" w:rsidRPr="0002571A">
        <w:rPr>
          <w:rFonts w:cstheme="minorHAnsi"/>
        </w:rPr>
        <w:t>ρ</w:t>
      </w:r>
      <w:r w:rsidRPr="0002571A">
        <w:t>|&lt;0.5).</w:t>
      </w:r>
      <w:r w:rsidR="002A52F9" w:rsidRPr="0002571A">
        <w:t xml:space="preserve"> Edina močnejša zveza na naših podatkih je med </w:t>
      </w:r>
      <w:r w:rsidR="00316508" w:rsidRPr="0002571A">
        <w:t>matematično</w:t>
      </w:r>
      <w:r w:rsidR="002A52F9" w:rsidRPr="0002571A">
        <w:t xml:space="preserve"> </w:t>
      </w:r>
      <w:proofErr w:type="spellStart"/>
      <w:r w:rsidR="002A52F9" w:rsidRPr="0002571A">
        <w:t>anksioznostjo</w:t>
      </w:r>
      <w:proofErr w:type="spellEnd"/>
      <w:r w:rsidR="002A52F9" w:rsidRPr="0002571A">
        <w:t xml:space="preserve"> in motivacijo za matematiko, kar nakazuje, da so bolj motivirani učenci manj </w:t>
      </w:r>
      <w:proofErr w:type="spellStart"/>
      <w:r w:rsidR="002A52F9" w:rsidRPr="0002571A">
        <w:t>anksiozni</w:t>
      </w:r>
      <w:proofErr w:type="spellEnd"/>
      <w:r w:rsidR="002A52F9" w:rsidRPr="0002571A">
        <w:t xml:space="preserve"> in obratno, kar smo v teoretičnem</w:t>
      </w:r>
      <w:r w:rsidR="00387D90" w:rsidRPr="0002571A">
        <w:t xml:space="preserve"> okviru disertacije že obravnavali na podlagi uveljavljene literature.</w:t>
      </w:r>
    </w:p>
    <w:p w14:paraId="5F01738F" w14:textId="692BDE74" w:rsidR="00BF62C0" w:rsidRPr="0002571A" w:rsidRDefault="00BF62C0" w:rsidP="00BF62C0">
      <w:pPr>
        <w:pStyle w:val="Caption"/>
        <w:keepNext/>
      </w:pPr>
      <w:bookmarkStart w:id="81" w:name="_Toc170115514"/>
      <w:r w:rsidRPr="0002571A">
        <w:t xml:space="preserve">Preglednica </w:t>
      </w:r>
      <w:r w:rsidR="00F646CE" w:rsidRPr="0002571A">
        <w:fldChar w:fldCharType="begin"/>
      </w:r>
      <w:r w:rsidR="00F646CE" w:rsidRPr="0002571A">
        <w:instrText xml:space="preserve"> SEQ Preglednica \* ARABIC </w:instrText>
      </w:r>
      <w:r w:rsidR="00F646CE" w:rsidRPr="0002571A">
        <w:fldChar w:fldCharType="separate"/>
      </w:r>
      <w:r w:rsidR="00F646CE" w:rsidRPr="0002571A">
        <w:t>11</w:t>
      </w:r>
      <w:r w:rsidR="00F646CE" w:rsidRPr="0002571A">
        <w:fldChar w:fldCharType="end"/>
      </w:r>
      <w:r w:rsidRPr="0002571A">
        <w:t>: Najbolj korelirane spremenljivke glede na Spearmanov koeficient.</w:t>
      </w:r>
      <w:bookmarkEnd w:id="81"/>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265"/>
        <w:gridCol w:w="2266"/>
        <w:gridCol w:w="4531"/>
      </w:tblGrid>
      <w:tr w:rsidR="002C25E4" w:rsidRPr="0002571A" w14:paraId="65C7B675" w14:textId="77777777" w:rsidTr="00250646">
        <w:tc>
          <w:tcPr>
            <w:tcW w:w="4531" w:type="dxa"/>
            <w:gridSpan w:val="2"/>
          </w:tcPr>
          <w:p w14:paraId="0E0EFCB0" w14:textId="0549DAF8" w:rsidR="002C25E4" w:rsidRPr="0002571A" w:rsidRDefault="002C25E4" w:rsidP="004C4BED">
            <w:pPr>
              <w:rPr>
                <w:b/>
                <w:bCs/>
              </w:rPr>
            </w:pPr>
            <w:r w:rsidRPr="0002571A">
              <w:rPr>
                <w:b/>
                <w:bCs/>
              </w:rPr>
              <w:t>Par spremenljivk</w:t>
            </w:r>
          </w:p>
        </w:tc>
        <w:tc>
          <w:tcPr>
            <w:tcW w:w="4531" w:type="dxa"/>
          </w:tcPr>
          <w:p w14:paraId="7000B25E" w14:textId="1419CC1B" w:rsidR="002C25E4" w:rsidRPr="0002571A" w:rsidRDefault="002C25E4" w:rsidP="004C4BED">
            <w:pPr>
              <w:rPr>
                <w:b/>
                <w:bCs/>
              </w:rPr>
            </w:pPr>
            <w:r w:rsidRPr="0002571A">
              <w:rPr>
                <w:b/>
                <w:bCs/>
              </w:rPr>
              <w:t>Spearmanov koeficient</w:t>
            </w:r>
            <w:r w:rsidR="00250646" w:rsidRPr="0002571A">
              <w:rPr>
                <w:b/>
                <w:bCs/>
              </w:rPr>
              <w:t xml:space="preserve"> </w:t>
            </w:r>
            <w:r w:rsidR="00250646" w:rsidRPr="0002571A">
              <w:rPr>
                <w:rFonts w:cstheme="minorHAnsi"/>
                <w:b/>
                <w:bCs/>
              </w:rPr>
              <w:t>ρ</w:t>
            </w:r>
          </w:p>
        </w:tc>
      </w:tr>
      <w:tr w:rsidR="002C25E4" w:rsidRPr="0002571A" w14:paraId="5E755C7B" w14:textId="77777777" w:rsidTr="00250646">
        <w:tc>
          <w:tcPr>
            <w:tcW w:w="2265" w:type="dxa"/>
          </w:tcPr>
          <w:p w14:paraId="4800B444" w14:textId="1F343A31" w:rsidR="002C25E4" w:rsidRPr="0002571A" w:rsidRDefault="002C25E4" w:rsidP="004C4BED">
            <w:r w:rsidRPr="0002571A">
              <w:t>Motivacija</w:t>
            </w:r>
          </w:p>
        </w:tc>
        <w:tc>
          <w:tcPr>
            <w:tcW w:w="2266" w:type="dxa"/>
          </w:tcPr>
          <w:p w14:paraId="39AF9F84" w14:textId="0C7A5EB0" w:rsidR="002C25E4" w:rsidRPr="0002571A" w:rsidRDefault="002C25E4" w:rsidP="004C4BED">
            <w:r w:rsidRPr="0002571A">
              <w:t>Anksioznost</w:t>
            </w:r>
          </w:p>
        </w:tc>
        <w:tc>
          <w:tcPr>
            <w:tcW w:w="4531" w:type="dxa"/>
          </w:tcPr>
          <w:p w14:paraId="21874BD8" w14:textId="4C7719F2" w:rsidR="002C25E4" w:rsidRPr="0002571A" w:rsidRDefault="002C25E4" w:rsidP="004C4BED">
            <w:r w:rsidRPr="0002571A">
              <w:t>-0.50</w:t>
            </w:r>
          </w:p>
        </w:tc>
      </w:tr>
      <w:tr w:rsidR="002C25E4" w:rsidRPr="0002571A" w14:paraId="61131F8D" w14:textId="77777777" w:rsidTr="00250646">
        <w:tc>
          <w:tcPr>
            <w:tcW w:w="2265" w:type="dxa"/>
          </w:tcPr>
          <w:p w14:paraId="2C9D150D" w14:textId="64600885" w:rsidR="002C25E4" w:rsidRPr="0002571A" w:rsidRDefault="002C25E4" w:rsidP="004C4BED">
            <w:r w:rsidRPr="0002571A">
              <w:t>Spol</w:t>
            </w:r>
            <w:r w:rsidR="00387D90" w:rsidRPr="0002571A">
              <w:rPr>
                <w:vertAlign w:val="superscript"/>
              </w:rPr>
              <w:t>a</w:t>
            </w:r>
            <w:r w:rsidRPr="0002571A">
              <w:t xml:space="preserve"> (moški)</w:t>
            </w:r>
          </w:p>
        </w:tc>
        <w:tc>
          <w:tcPr>
            <w:tcW w:w="2266" w:type="dxa"/>
          </w:tcPr>
          <w:p w14:paraId="5769D1AB" w14:textId="3F41C0BA" w:rsidR="002C25E4" w:rsidRPr="0002571A" w:rsidRDefault="002C25E4" w:rsidP="004C4BED">
            <w:r w:rsidRPr="0002571A">
              <w:t>Čutenje</w:t>
            </w:r>
          </w:p>
        </w:tc>
        <w:tc>
          <w:tcPr>
            <w:tcW w:w="4531" w:type="dxa"/>
          </w:tcPr>
          <w:p w14:paraId="119D780C" w14:textId="552E7DB1" w:rsidR="002C25E4" w:rsidRPr="0002571A" w:rsidRDefault="002C25E4" w:rsidP="004C4BED">
            <w:r w:rsidRPr="0002571A">
              <w:t>-0.36</w:t>
            </w:r>
          </w:p>
        </w:tc>
      </w:tr>
      <w:tr w:rsidR="002C25E4" w:rsidRPr="0002571A" w14:paraId="274227AB" w14:textId="77777777" w:rsidTr="00250646">
        <w:tc>
          <w:tcPr>
            <w:tcW w:w="2265" w:type="dxa"/>
          </w:tcPr>
          <w:p w14:paraId="35F2D592" w14:textId="5333B806" w:rsidR="002C25E4" w:rsidRPr="0002571A" w:rsidRDefault="002C25E4" w:rsidP="004C4BED">
            <w:r w:rsidRPr="0002571A">
              <w:t>Spol</w:t>
            </w:r>
            <w:r w:rsidR="00387D90" w:rsidRPr="0002571A">
              <w:rPr>
                <w:vertAlign w:val="superscript"/>
              </w:rPr>
              <w:t>a</w:t>
            </w:r>
            <w:r w:rsidRPr="0002571A">
              <w:t xml:space="preserve"> (moški)</w:t>
            </w:r>
          </w:p>
        </w:tc>
        <w:tc>
          <w:tcPr>
            <w:tcW w:w="2266" w:type="dxa"/>
          </w:tcPr>
          <w:p w14:paraId="35AE5118" w14:textId="158B91D5" w:rsidR="002C25E4" w:rsidRPr="0002571A" w:rsidRDefault="002C25E4" w:rsidP="004C4BED">
            <w:r w:rsidRPr="0002571A">
              <w:t>Motivacija</w:t>
            </w:r>
          </w:p>
        </w:tc>
        <w:tc>
          <w:tcPr>
            <w:tcW w:w="4531" w:type="dxa"/>
          </w:tcPr>
          <w:p w14:paraId="7B69DCA2" w14:textId="02DEF5C6" w:rsidR="002C25E4" w:rsidRPr="0002571A" w:rsidRDefault="002C25E4" w:rsidP="004C4BED">
            <w:r w:rsidRPr="0002571A">
              <w:t>-0.31</w:t>
            </w:r>
          </w:p>
        </w:tc>
      </w:tr>
      <w:tr w:rsidR="002C25E4" w:rsidRPr="0002571A" w14:paraId="1073E8F5" w14:textId="77777777" w:rsidTr="00250646">
        <w:tc>
          <w:tcPr>
            <w:tcW w:w="2265" w:type="dxa"/>
          </w:tcPr>
          <w:p w14:paraId="57CB78BA" w14:textId="022792A1" w:rsidR="002C25E4" w:rsidRPr="0002571A" w:rsidRDefault="002C25E4" w:rsidP="004C4BED">
            <w:r w:rsidRPr="0002571A">
              <w:t>Spol</w:t>
            </w:r>
            <w:r w:rsidR="00387D90" w:rsidRPr="0002571A">
              <w:rPr>
                <w:vertAlign w:val="superscript"/>
              </w:rPr>
              <w:t>a</w:t>
            </w:r>
            <w:r w:rsidRPr="0002571A">
              <w:t xml:space="preserve"> (ženska)</w:t>
            </w:r>
          </w:p>
        </w:tc>
        <w:tc>
          <w:tcPr>
            <w:tcW w:w="2266" w:type="dxa"/>
          </w:tcPr>
          <w:p w14:paraId="4A030C55" w14:textId="7C371925" w:rsidR="002C25E4" w:rsidRPr="0002571A" w:rsidRDefault="002C25E4" w:rsidP="004C4BED">
            <w:r w:rsidRPr="0002571A">
              <w:t>Anksioznost</w:t>
            </w:r>
          </w:p>
        </w:tc>
        <w:tc>
          <w:tcPr>
            <w:tcW w:w="4531" w:type="dxa"/>
          </w:tcPr>
          <w:p w14:paraId="71FCF5F0" w14:textId="40CFBF13" w:rsidR="002C25E4" w:rsidRPr="0002571A" w:rsidRDefault="002C25E4" w:rsidP="004C4BED">
            <w:r w:rsidRPr="0002571A">
              <w:t>0.34</w:t>
            </w:r>
          </w:p>
        </w:tc>
      </w:tr>
      <w:tr w:rsidR="002C25E4" w:rsidRPr="0002571A" w14:paraId="20160F73" w14:textId="77777777" w:rsidTr="00250646">
        <w:tc>
          <w:tcPr>
            <w:tcW w:w="2265" w:type="dxa"/>
          </w:tcPr>
          <w:p w14:paraId="2D8C3DA5" w14:textId="110C9628" w:rsidR="002C25E4" w:rsidRPr="0002571A" w:rsidRDefault="002C25E4" w:rsidP="004C4BED">
            <w:r w:rsidRPr="0002571A">
              <w:t>Interakcija kval.</w:t>
            </w:r>
          </w:p>
        </w:tc>
        <w:tc>
          <w:tcPr>
            <w:tcW w:w="2266" w:type="dxa"/>
          </w:tcPr>
          <w:p w14:paraId="1843F70D" w14:textId="1775BB37" w:rsidR="002C25E4" w:rsidRPr="0002571A" w:rsidRDefault="002C25E4" w:rsidP="004C4BED">
            <w:r w:rsidRPr="0002571A">
              <w:t>Interakcija kvant.</w:t>
            </w:r>
          </w:p>
        </w:tc>
        <w:tc>
          <w:tcPr>
            <w:tcW w:w="4531" w:type="dxa"/>
          </w:tcPr>
          <w:p w14:paraId="02696360" w14:textId="24D0F2E2" w:rsidR="002C25E4" w:rsidRPr="0002571A" w:rsidRDefault="002C25E4" w:rsidP="004C4BED">
            <w:r w:rsidRPr="0002571A">
              <w:t>0.37</w:t>
            </w:r>
          </w:p>
        </w:tc>
      </w:tr>
      <w:tr w:rsidR="002C25E4" w:rsidRPr="0002571A" w14:paraId="0A1FB4BD" w14:textId="77777777" w:rsidTr="00250646">
        <w:tc>
          <w:tcPr>
            <w:tcW w:w="2265" w:type="dxa"/>
            <w:tcBorders>
              <w:bottom w:val="single" w:sz="4" w:space="0" w:color="auto"/>
            </w:tcBorders>
          </w:tcPr>
          <w:p w14:paraId="383C4563" w14:textId="19795E74" w:rsidR="002C25E4" w:rsidRPr="0002571A" w:rsidRDefault="002C25E4" w:rsidP="004C4BED">
            <w:r w:rsidRPr="0002571A">
              <w:t>Ocena</w:t>
            </w:r>
          </w:p>
        </w:tc>
        <w:tc>
          <w:tcPr>
            <w:tcW w:w="2266" w:type="dxa"/>
            <w:tcBorders>
              <w:bottom w:val="single" w:sz="4" w:space="0" w:color="auto"/>
            </w:tcBorders>
          </w:tcPr>
          <w:p w14:paraId="707196A1" w14:textId="4C14876A" w:rsidR="002C25E4" w:rsidRPr="0002571A" w:rsidRDefault="002C25E4" w:rsidP="004C4BED">
            <w:r w:rsidRPr="0002571A">
              <w:t>Motivacija</w:t>
            </w:r>
          </w:p>
        </w:tc>
        <w:tc>
          <w:tcPr>
            <w:tcW w:w="4531" w:type="dxa"/>
            <w:tcBorders>
              <w:bottom w:val="single" w:sz="4" w:space="0" w:color="auto"/>
            </w:tcBorders>
          </w:tcPr>
          <w:p w14:paraId="50ACA416" w14:textId="37F0DE73" w:rsidR="002C25E4" w:rsidRPr="0002571A" w:rsidRDefault="002C25E4" w:rsidP="004C4BED">
            <w:r w:rsidRPr="0002571A">
              <w:t>0.43</w:t>
            </w:r>
          </w:p>
        </w:tc>
      </w:tr>
    </w:tbl>
    <w:p w14:paraId="34444F9A" w14:textId="69090B4B" w:rsidR="00250646" w:rsidRPr="0002571A" w:rsidRDefault="00387D90" w:rsidP="00250646">
      <w:bookmarkStart w:id="82" w:name="_Toc170115143"/>
      <w:proofErr w:type="spellStart"/>
      <w:r w:rsidRPr="0002571A">
        <w:rPr>
          <w:vertAlign w:val="superscript"/>
        </w:rPr>
        <w:lastRenderedPageBreak/>
        <w:t>a</w:t>
      </w:r>
      <w:r w:rsidR="00250646" w:rsidRPr="0002571A">
        <w:t>Opomba</w:t>
      </w:r>
      <w:proofErr w:type="spellEnd"/>
      <w:r w:rsidR="00250646" w:rsidRPr="0002571A">
        <w:t xml:space="preserve">: </w:t>
      </w:r>
      <w:r w:rsidRPr="0002571A">
        <w:t xml:space="preserve">Ko je korelacija s spolom negativna, kot </w:t>
      </w:r>
      <w:r w:rsidR="00F06591" w:rsidRPr="0002571A">
        <w:t>na primer</w:t>
      </w:r>
      <w:r w:rsidRPr="0002571A">
        <w:t xml:space="preserve"> pri čutenju in motivacije to pomeni, da imajo moški pozitivno korelacijo z opazovano metriko.</w:t>
      </w:r>
      <w:r w:rsidR="00F06591" w:rsidRPr="0002571A">
        <w:t xml:space="preserve"> Podobno, če je korelacija pozitivna, kot na primer pri matematični </w:t>
      </w:r>
      <w:proofErr w:type="spellStart"/>
      <w:r w:rsidR="00F06591" w:rsidRPr="0002571A">
        <w:t>anksioznosti</w:t>
      </w:r>
      <w:proofErr w:type="spellEnd"/>
      <w:r w:rsidR="00F06591" w:rsidRPr="0002571A">
        <w:t>, pomeni, da imajo ženske višjo korelacijo z opazovano spremenljivko.</w:t>
      </w:r>
    </w:p>
    <w:p w14:paraId="1ACE4FC0" w14:textId="34FBA060" w:rsidR="00383408" w:rsidRPr="0002571A" w:rsidRDefault="00383408" w:rsidP="00383408">
      <w:pPr>
        <w:pStyle w:val="Heading3"/>
      </w:pPr>
      <w:r w:rsidRPr="0002571A">
        <w:t>Test pomembnosti značilk</w:t>
      </w:r>
      <w:bookmarkEnd w:id="82"/>
    </w:p>
    <w:p w14:paraId="71289881" w14:textId="20009ECD" w:rsidR="00EE1309" w:rsidRPr="0002571A" w:rsidRDefault="007F035F" w:rsidP="007F035F">
      <w:r w:rsidRPr="0002571A">
        <w:t>Seznam pomembnosti z njihovimi ocenami MI in RFE</w:t>
      </w:r>
      <w:r w:rsidR="00C80AF1" w:rsidRPr="0002571A">
        <w:t xml:space="preserve"> rang</w:t>
      </w:r>
      <w:r w:rsidRPr="0002571A">
        <w:t xml:space="preserve"> so podani v </w:t>
      </w:r>
      <w:r w:rsidR="00F06591" w:rsidRPr="0002571A">
        <w:rPr>
          <w:highlight w:val="green"/>
        </w:rPr>
        <w:t>Preglednici</w:t>
      </w:r>
      <w:r w:rsidRPr="0002571A">
        <w:rPr>
          <w:highlight w:val="green"/>
        </w:rPr>
        <w:t xml:space="preserve"> x</w:t>
      </w:r>
      <w:r w:rsidRPr="0002571A">
        <w:t xml:space="preserve"> in prikazani na </w:t>
      </w:r>
      <w:r w:rsidRPr="0002571A">
        <w:rPr>
          <w:highlight w:val="green"/>
        </w:rPr>
        <w:t>Sliki x in Sliki x</w:t>
      </w:r>
      <w:r w:rsidRPr="0002571A">
        <w:t xml:space="preserve">. Višja kot je ocena MI in nižji kot je rang RFE, večja je odvisnost med spremenljivko in izidom. Spremenljivke smo le </w:t>
      </w:r>
      <w:proofErr w:type="spellStart"/>
      <w:r w:rsidRPr="0002571A">
        <w:t>rangirali</w:t>
      </w:r>
      <w:proofErr w:type="spellEnd"/>
      <w:r w:rsidRPr="0002571A">
        <w:t xml:space="preserve"> in nismo izbrali s pomočjo statističnih testov, ali so pomembne ali ne. Kljub ne-optimalni notranji konsistentnosti </w:t>
      </w:r>
      <w:r w:rsidR="00BA33FA" w:rsidRPr="0002571A">
        <w:t xml:space="preserve">in relativno nizki pomembnosti </w:t>
      </w:r>
      <w:r w:rsidRPr="0002571A">
        <w:t xml:space="preserve">nekaterih </w:t>
      </w:r>
      <w:r w:rsidR="00BA33FA" w:rsidRPr="0002571A">
        <w:t>značilk</w:t>
      </w:r>
      <w:r w:rsidRPr="0002571A">
        <w:t>, smo vključil</w:t>
      </w:r>
      <w:r w:rsidR="00BA33FA" w:rsidRPr="0002571A">
        <w:t>i</w:t>
      </w:r>
      <w:r w:rsidRPr="0002571A">
        <w:t xml:space="preserve"> vse, saj bi</w:t>
      </w:r>
      <w:r w:rsidR="00EE1309" w:rsidRPr="0002571A">
        <w:t xml:space="preserve"> lahko še vedno imele napovedno moč</w:t>
      </w:r>
      <w:r w:rsidR="00BA33FA" w:rsidRPr="0002571A">
        <w:t xml:space="preserve"> </w:t>
      </w:r>
      <w:r w:rsidR="00BA33FA" w:rsidRPr="0002571A">
        <w:fldChar w:fldCharType="begin"/>
      </w:r>
      <w:r w:rsidR="003C1058" w:rsidRPr="0002571A">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rsidRPr="0002571A">
        <w:fldChar w:fldCharType="separate"/>
      </w:r>
      <w:r w:rsidR="003C1058" w:rsidRPr="0002571A">
        <w:rPr>
          <w:rFonts w:ascii="Calibri" w:hAnsi="Calibri" w:cs="Calibri"/>
        </w:rPr>
        <w:t>(R.-C. Chen et al., 2020)</w:t>
      </w:r>
      <w:r w:rsidR="00BA33FA" w:rsidRPr="0002571A">
        <w:fldChar w:fldCharType="end"/>
      </w:r>
      <w:r w:rsidRPr="0002571A">
        <w:t xml:space="preserve">. Ta odločitev je </w:t>
      </w:r>
      <w:r w:rsidR="00EE1309" w:rsidRPr="0002571A">
        <w:t>bila statistično korektna</w:t>
      </w:r>
      <w:r w:rsidRPr="0002571A">
        <w:t xml:space="preserve">, saj naš nabor podatkov ni bil majhen, zato </w:t>
      </w:r>
      <w:proofErr w:type="spellStart"/>
      <w:r w:rsidR="00EE1309" w:rsidRPr="0002571A">
        <w:t>preprileganje</w:t>
      </w:r>
      <w:proofErr w:type="spellEnd"/>
      <w:r w:rsidRPr="0002571A">
        <w:t xml:space="preserve"> ni bila primarna skrb</w:t>
      </w:r>
      <w:r w:rsidR="00BA33FA" w:rsidRPr="0002571A">
        <w:t xml:space="preserve"> </w:t>
      </w:r>
      <w:r w:rsidR="00BA33FA" w:rsidRPr="0002571A">
        <w:fldChar w:fldCharType="begin"/>
      </w:r>
      <w:r w:rsidR="00BA33FA" w:rsidRPr="0002571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rsidRPr="0002571A">
        <w:fldChar w:fldCharType="separate"/>
      </w:r>
      <w:r w:rsidR="00BA33FA" w:rsidRPr="0002571A">
        <w:rPr>
          <w:rFonts w:ascii="Calibri" w:hAnsi="Calibri" w:cs="Calibri"/>
        </w:rPr>
        <w:t>(Ying, 2019)</w:t>
      </w:r>
      <w:r w:rsidR="00BA33FA" w:rsidRPr="0002571A">
        <w:fldChar w:fldCharType="end"/>
      </w:r>
      <w:r w:rsidRPr="0002571A">
        <w:t>.</w:t>
      </w:r>
      <w:r w:rsidR="00955856" w:rsidRPr="0002571A">
        <w:t xml:space="preserve"> Moramo pa imeti to v mislih, ko interpretiramo model.</w:t>
      </w:r>
    </w:p>
    <w:p w14:paraId="71E56EA9" w14:textId="6971C6C9" w:rsidR="00E773B3" w:rsidRPr="0002571A" w:rsidRDefault="00E773B3" w:rsidP="007F035F">
      <w:r w:rsidRPr="0002571A">
        <w:t xml:space="preserve">Iz </w:t>
      </w:r>
      <w:r w:rsidRPr="0002571A">
        <w:rPr>
          <w:highlight w:val="green"/>
        </w:rPr>
        <w:t>tabele x</w:t>
      </w:r>
      <w:r w:rsidRPr="0002571A">
        <w:t xml:space="preserve"> bi lahko sklepali, da je najpomembnejša </w:t>
      </w:r>
      <w:proofErr w:type="spellStart"/>
      <w:r w:rsidRPr="0002571A">
        <w:t>značilka</w:t>
      </w:r>
      <w:proofErr w:type="spellEnd"/>
      <w:r w:rsidRPr="0002571A">
        <w:t xml:space="preserve"> “Preseganje partnerja” (MI = 0.22, RFE ran</w:t>
      </w:r>
      <w:r w:rsidR="00C80AF1" w:rsidRPr="0002571A">
        <w:t>g</w:t>
      </w:r>
      <w:r w:rsidRPr="0002571A">
        <w:t xml:space="preserve"> = 1), kar pomeni, da je dijakovo mnenje, ali je boljši od partnerja v tandemu največjega vpliva na efektivnost tandemskega učenja. Podo</w:t>
      </w:r>
      <w:r w:rsidR="000328D2" w:rsidRPr="0002571A">
        <w:t xml:space="preserve">bno je visoko </w:t>
      </w:r>
      <w:proofErr w:type="spellStart"/>
      <w:r w:rsidR="000328D2" w:rsidRPr="0002571A">
        <w:t>rangirana</w:t>
      </w:r>
      <w:proofErr w:type="spellEnd"/>
      <w:r w:rsidR="000328D2" w:rsidRPr="0002571A">
        <w:t xml:space="preserve"> kvalitativna interakcija, kar implicira, da je kvaliteta interakcije, kot je globina diskusija problema, angažiranost, in medsebojno razumevanje članov tandema ključnega pomena za uspeh tandemskega učenja. </w:t>
      </w:r>
      <w:r w:rsidR="00316508" w:rsidRPr="0002571A">
        <w:t>Nadaljnje</w:t>
      </w:r>
      <w:r w:rsidR="000328D2" w:rsidRPr="0002571A">
        <w:t xml:space="preserve"> to pomeni, da niso ključne le individualne lastnosti učenca (npr. veščine in odnos), temveč tudi dinamika sodelovalnega truda za doseganje učnega rezultata.</w:t>
      </w:r>
      <w:r w:rsidR="007F2063" w:rsidRPr="0002571A">
        <w:t xml:space="preserve"> Omenimo še, da smo </w:t>
      </w:r>
      <w:proofErr w:type="spellStart"/>
      <w:r w:rsidR="007F2063" w:rsidRPr="0002571A">
        <w:t>značilke</w:t>
      </w:r>
      <w:proofErr w:type="spellEnd"/>
      <w:r w:rsidR="007F2063" w:rsidRPr="0002571A">
        <w:t xml:space="preserve"> med sabo le </w:t>
      </w:r>
      <w:proofErr w:type="spellStart"/>
      <w:r w:rsidR="007F2063" w:rsidRPr="0002571A">
        <w:t>rangirali</w:t>
      </w:r>
      <w:proofErr w:type="spellEnd"/>
      <w:r w:rsidR="007F2063" w:rsidRPr="0002571A">
        <w:t xml:space="preserve"> in nismo preverjali, ali so statistično signifikantne ali ne</w:t>
      </w:r>
      <w:r w:rsidR="00610D25" w:rsidRPr="0002571A">
        <w:t xml:space="preserve">. To lahko bralec razišče v </w:t>
      </w:r>
      <w:r w:rsidR="00610D25" w:rsidRPr="0002571A">
        <w:fldChar w:fldCharType="begin"/>
      </w:r>
      <w:r w:rsidR="00610D25" w:rsidRPr="0002571A">
        <w:instrText xml:space="preserve"> REF _Ref168311211 \h </w:instrText>
      </w:r>
      <w:r w:rsidR="00610D25" w:rsidRPr="0002571A">
        <w:fldChar w:fldCharType="separate"/>
      </w:r>
      <w:r w:rsidR="00610D25" w:rsidRPr="0002571A">
        <w:t>Priloga C: Test statistične signifikantnosti napovednih spremenljivk</w:t>
      </w:r>
      <w:r w:rsidR="00610D25" w:rsidRPr="0002571A">
        <w:fldChar w:fldCharType="end"/>
      </w:r>
      <w:r w:rsidR="007F2063" w:rsidRPr="0002571A">
        <w:t xml:space="preserve">. Med </w:t>
      </w:r>
      <w:r w:rsidR="00316508" w:rsidRPr="0002571A">
        <w:t>metodama</w:t>
      </w:r>
      <w:r w:rsidR="007F2063" w:rsidRPr="0002571A">
        <w:t xml:space="preserve"> je prišlo do nekaj </w:t>
      </w:r>
      <w:r w:rsidR="00316508" w:rsidRPr="0002571A">
        <w:t>inkonsistenc</w:t>
      </w:r>
      <w:r w:rsidR="007F2063" w:rsidRPr="0002571A">
        <w:t xml:space="preserve">, toda glede širše slike sta obe metode soglasni. Na primer, </w:t>
      </w:r>
      <w:r w:rsidR="00D70726" w:rsidRPr="0002571A">
        <w:t xml:space="preserve">čeprav so vrstni redi malenkost pomešani, je ekstrinzično gledano vzorec, da so </w:t>
      </w:r>
      <w:proofErr w:type="spellStart"/>
      <w:r w:rsidR="00D70726" w:rsidRPr="0002571A">
        <w:t>značilke</w:t>
      </w:r>
      <w:proofErr w:type="spellEnd"/>
      <w:r w:rsidR="00D70726" w:rsidRPr="0002571A">
        <w:t xml:space="preserve"> grupirane glede na njihovo naravo (vezano na tandem, psihološki profil, ali pa splošne narave) konsistentne, kot vidimo v </w:t>
      </w:r>
      <w:r w:rsidR="00D70726" w:rsidRPr="0002571A">
        <w:rPr>
          <w:highlight w:val="green"/>
        </w:rPr>
        <w:t xml:space="preserve">tabeli </w:t>
      </w:r>
      <w:r w:rsidR="00C80AF1" w:rsidRPr="0002571A">
        <w:rPr>
          <w:highlight w:val="green"/>
        </w:rPr>
        <w:t>x</w:t>
      </w:r>
      <w:r w:rsidR="00D70726" w:rsidRPr="0002571A">
        <w:t xml:space="preserve">. Vključili smo vse opazovane </w:t>
      </w:r>
      <w:proofErr w:type="spellStart"/>
      <w:r w:rsidR="00D70726" w:rsidRPr="0002571A">
        <w:t>značilke</w:t>
      </w:r>
      <w:proofErr w:type="spellEnd"/>
      <w:r w:rsidR="00D70726" w:rsidRPr="0002571A">
        <w:t xml:space="preserve">, čeprav smo, kot smo videli v </w:t>
      </w:r>
      <w:r w:rsidR="00D70726" w:rsidRPr="0002571A">
        <w:rPr>
          <w:highlight w:val="green"/>
        </w:rPr>
        <w:t xml:space="preserve">poglavju </w:t>
      </w:r>
      <w:r w:rsidR="00C80AF1" w:rsidRPr="0002571A">
        <w:rPr>
          <w:highlight w:val="green"/>
        </w:rPr>
        <w:t>x</w:t>
      </w:r>
      <w:r w:rsidR="00D70726" w:rsidRPr="0002571A">
        <w:t>, pokazali, da njihova notranja konsistentnost ni bila optimalna, saj bi kljub temu lahko imele signifikantno napovedno moč glede na ciljno spremenljivko</w:t>
      </w:r>
      <w:r w:rsidR="00E534A6" w:rsidRPr="0002571A">
        <w:t xml:space="preserve"> </w:t>
      </w:r>
      <w:r w:rsidR="00E534A6" w:rsidRPr="0002571A">
        <w:fldChar w:fldCharType="begin"/>
      </w:r>
      <w:r w:rsidR="00E534A6" w:rsidRPr="0002571A">
        <w:instrText xml:space="preserve"> ADDIN ZOTERO_ITEM CSL_CITATION {"citationID":"a204qngn4ko","properties":{"formattedCitation":"\\uldash{(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E534A6" w:rsidRPr="0002571A">
        <w:fldChar w:fldCharType="separate"/>
      </w:r>
      <w:r w:rsidR="00E534A6" w:rsidRPr="0002571A">
        <w:rPr>
          <w:rFonts w:ascii="Calibri" w:hAnsi="Calibri" w:cs="Calibri"/>
          <w:kern w:val="0"/>
        </w:rPr>
        <w:t>(Chen et al., 2020)</w:t>
      </w:r>
      <w:r w:rsidR="00E534A6" w:rsidRPr="0002571A">
        <w:fldChar w:fldCharType="end"/>
      </w:r>
      <w:r w:rsidR="00D70726" w:rsidRPr="0002571A">
        <w:t xml:space="preserve">. Ta odločitev je vezana tudi na neuravnoteženost podatkov, torej </w:t>
      </w:r>
      <w:proofErr w:type="spellStart"/>
      <w:r w:rsidR="00D70726" w:rsidRPr="0002571A">
        <w:t>preprileganje</w:t>
      </w:r>
      <w:proofErr w:type="spellEnd"/>
      <w:r w:rsidR="00D70726" w:rsidRPr="0002571A">
        <w:t xml:space="preserve"> ni bila glavna težava vzpostavitve modelov</w:t>
      </w:r>
      <w:r w:rsidR="00E534A6" w:rsidRPr="0002571A">
        <w:t xml:space="preserve"> </w:t>
      </w:r>
      <w:r w:rsidR="00E534A6" w:rsidRPr="0002571A">
        <w:fldChar w:fldCharType="begin"/>
      </w:r>
      <w:r w:rsidR="00E534A6" w:rsidRPr="0002571A">
        <w:instrText xml:space="preserve"> ADDIN ZOTERO_ITEM CSL_CITATION {"citationID":"a2khe0t8ahb","properties":{"formattedCitation":"\\uldash{(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E534A6" w:rsidRPr="0002571A">
        <w:fldChar w:fldCharType="separate"/>
      </w:r>
      <w:r w:rsidR="00E534A6" w:rsidRPr="0002571A">
        <w:rPr>
          <w:rFonts w:ascii="Calibri" w:hAnsi="Calibri" w:cs="Calibri"/>
          <w:kern w:val="0"/>
        </w:rPr>
        <w:t>(Ying, 2019)</w:t>
      </w:r>
      <w:r w:rsidR="00E534A6" w:rsidRPr="0002571A">
        <w:fldChar w:fldCharType="end"/>
      </w:r>
      <w:r w:rsidR="00C80AF1" w:rsidRPr="0002571A">
        <w:t xml:space="preserve"> (</w:t>
      </w:r>
      <w:r w:rsidR="00C80AF1" w:rsidRPr="0002571A">
        <w:rPr>
          <w:highlight w:val="yellow"/>
        </w:rPr>
        <w:t>to se spet ponovi…)</w:t>
      </w:r>
      <w:r w:rsidR="00D70726" w:rsidRPr="0002571A">
        <w:rPr>
          <w:highlight w:val="yellow"/>
        </w:rPr>
        <w:t>.</w:t>
      </w:r>
      <w:r w:rsidR="00D70726" w:rsidRPr="0002571A">
        <w:t xml:space="preserve">  Zgornji opazki smo vzeli v ozir pri interpretaciji implementiranih metod. Kot smo </w:t>
      </w:r>
      <w:proofErr w:type="spellStart"/>
      <w:r w:rsidR="00D70726" w:rsidRPr="0002571A">
        <w:t>hipotetizirali</w:t>
      </w:r>
      <w:proofErr w:type="spellEnd"/>
      <w:r w:rsidR="00D70726" w:rsidRPr="0002571A">
        <w:t>, so spremenljivke vezane na samo tandemsko učenje imele največjo napovedno moč, še posebej kvalitativna interakcija in preseganje partnerja v tandemu.</w:t>
      </w:r>
    </w:p>
    <w:p w14:paraId="577FD780" w14:textId="77777777" w:rsidR="007528E4" w:rsidRPr="0002571A" w:rsidRDefault="007F035F" w:rsidP="007528E4">
      <w:pPr>
        <w:keepNext/>
      </w:pPr>
      <w:r w:rsidRPr="0002571A">
        <w:rPr>
          <w:noProof/>
        </w:rPr>
        <w:lastRenderedPageBreak/>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8"/>
                    <a:stretch>
                      <a:fillRect/>
                    </a:stretch>
                  </pic:blipFill>
                  <pic:spPr>
                    <a:xfrm>
                      <a:off x="0" y="0"/>
                      <a:ext cx="5066974" cy="3579612"/>
                    </a:xfrm>
                    <a:prstGeom prst="rect">
                      <a:avLst/>
                    </a:prstGeom>
                  </pic:spPr>
                </pic:pic>
              </a:graphicData>
            </a:graphic>
          </wp:inline>
        </w:drawing>
      </w:r>
    </w:p>
    <w:p w14:paraId="1EE4780F" w14:textId="4E5EAFDF" w:rsidR="007F035F" w:rsidRPr="0002571A" w:rsidRDefault="007528E4" w:rsidP="007528E4">
      <w:pPr>
        <w:pStyle w:val="Caption"/>
      </w:pPr>
      <w:bookmarkStart w:id="83" w:name="_Toc170115548"/>
      <w:r w:rsidRPr="0002571A">
        <w:t xml:space="preserve">Slika </w:t>
      </w:r>
      <w:r w:rsidRPr="0002571A">
        <w:fldChar w:fldCharType="begin"/>
      </w:r>
      <w:r w:rsidRPr="0002571A">
        <w:instrText xml:space="preserve"> SEQ Slika \* ARABIC </w:instrText>
      </w:r>
      <w:r w:rsidRPr="0002571A">
        <w:fldChar w:fldCharType="separate"/>
      </w:r>
      <w:r w:rsidR="00A83A74" w:rsidRPr="0002571A">
        <w:t>29</w:t>
      </w:r>
      <w:r w:rsidRPr="0002571A">
        <w:fldChar w:fldCharType="end"/>
      </w:r>
      <w:r w:rsidRPr="0002571A">
        <w:t>: Rezultati napovedne moči z MI.</w:t>
      </w:r>
      <w:bookmarkEnd w:id="83"/>
      <w:r w:rsidR="000F133E" w:rsidRPr="0002571A">
        <w:t xml:space="preserve"> Z rdečo so označene spremenljivke </w:t>
      </w:r>
      <w:r w:rsidR="00316508" w:rsidRPr="0002571A">
        <w:t>vezane</w:t>
      </w:r>
      <w:r w:rsidR="000F133E" w:rsidRPr="0002571A">
        <w:t xml:space="preserve"> na tandemsko delo, z zeleno kategorične spremenljivke, z modro pa spremenljivke vezane na MBTI.</w:t>
      </w:r>
    </w:p>
    <w:p w14:paraId="51902543" w14:textId="77777777" w:rsidR="007528E4" w:rsidRPr="0002571A" w:rsidRDefault="002977CB" w:rsidP="007528E4">
      <w:pPr>
        <w:keepNext/>
      </w:pPr>
      <w:r w:rsidRPr="0002571A">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4F32C941" w:rsidR="002977CB" w:rsidRPr="0002571A" w:rsidRDefault="007528E4" w:rsidP="007528E4">
      <w:pPr>
        <w:pStyle w:val="Caption"/>
      </w:pPr>
      <w:bookmarkStart w:id="84" w:name="_Toc170115549"/>
      <w:r w:rsidRPr="0002571A">
        <w:t xml:space="preserve">Slika </w:t>
      </w:r>
      <w:r w:rsidRPr="0002571A">
        <w:fldChar w:fldCharType="begin"/>
      </w:r>
      <w:r w:rsidRPr="0002571A">
        <w:instrText xml:space="preserve"> SEQ Slika \* ARABIC </w:instrText>
      </w:r>
      <w:r w:rsidRPr="0002571A">
        <w:fldChar w:fldCharType="separate"/>
      </w:r>
      <w:r w:rsidR="00A83A74" w:rsidRPr="0002571A">
        <w:t>30</w:t>
      </w:r>
      <w:r w:rsidRPr="0002571A">
        <w:fldChar w:fldCharType="end"/>
      </w:r>
      <w:r w:rsidRPr="0002571A">
        <w:t>: Rezultati napovedne moči z RFE.</w:t>
      </w:r>
      <w:bookmarkEnd w:id="84"/>
      <w:r w:rsidR="000F133E" w:rsidRPr="0002571A">
        <w:t xml:space="preserve"> Z rdečo so označene spremenljivke </w:t>
      </w:r>
      <w:r w:rsidR="00316508" w:rsidRPr="0002571A">
        <w:t>vezane</w:t>
      </w:r>
      <w:r w:rsidR="000F133E" w:rsidRPr="0002571A">
        <w:t xml:space="preserve"> na tandemsko delo, z zeleno kategorične spremenljivke, z modro pa spremenljivke vezane na MBTI.</w:t>
      </w:r>
    </w:p>
    <w:p w14:paraId="26240775" w14:textId="08BCC136" w:rsidR="00BF62C0" w:rsidRPr="0002571A" w:rsidRDefault="00BF62C0" w:rsidP="00BF62C0">
      <w:pPr>
        <w:pStyle w:val="Caption"/>
        <w:keepNext/>
      </w:pPr>
      <w:bookmarkStart w:id="85" w:name="_Toc170115515"/>
      <w:r w:rsidRPr="0002571A">
        <w:t xml:space="preserve">Preglednica </w:t>
      </w:r>
      <w:r w:rsidR="00F646CE" w:rsidRPr="0002571A">
        <w:fldChar w:fldCharType="begin"/>
      </w:r>
      <w:r w:rsidR="00F646CE" w:rsidRPr="0002571A">
        <w:instrText xml:space="preserve"> SEQ Preglednica \* ARABIC </w:instrText>
      </w:r>
      <w:r w:rsidR="00F646CE" w:rsidRPr="0002571A">
        <w:fldChar w:fldCharType="separate"/>
      </w:r>
      <w:r w:rsidR="00F646CE" w:rsidRPr="0002571A">
        <w:t>12</w:t>
      </w:r>
      <w:r w:rsidR="00F646CE" w:rsidRPr="0002571A">
        <w:fldChar w:fldCharType="end"/>
      </w:r>
      <w:r w:rsidRPr="0002571A">
        <w:t>: Rezultati napovedne moči glede na MI in RFE.</w:t>
      </w:r>
      <w:bookmarkEnd w:id="85"/>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549"/>
        <w:gridCol w:w="3109"/>
        <w:gridCol w:w="2404"/>
      </w:tblGrid>
      <w:tr w:rsidR="002977CB" w:rsidRPr="0002571A" w14:paraId="518E2A96" w14:textId="77777777" w:rsidTr="000F133E">
        <w:tc>
          <w:tcPr>
            <w:tcW w:w="3549" w:type="dxa"/>
          </w:tcPr>
          <w:p w14:paraId="0DBF3A41" w14:textId="785E7F7A" w:rsidR="002977CB" w:rsidRPr="0002571A" w:rsidRDefault="002977CB" w:rsidP="002977CB">
            <w:pPr>
              <w:spacing w:after="160" w:line="259" w:lineRule="auto"/>
              <w:rPr>
                <w:b/>
                <w:bCs/>
              </w:rPr>
            </w:pPr>
            <w:r w:rsidRPr="0002571A">
              <w:rPr>
                <w:b/>
                <w:bCs/>
              </w:rPr>
              <w:t>Spremenljivka</w:t>
            </w:r>
          </w:p>
        </w:tc>
        <w:tc>
          <w:tcPr>
            <w:tcW w:w="3109" w:type="dxa"/>
          </w:tcPr>
          <w:p w14:paraId="7C2A8A47" w14:textId="662BB5A5" w:rsidR="002977CB" w:rsidRPr="0002571A" w:rsidRDefault="002977CB" w:rsidP="002977CB">
            <w:pPr>
              <w:spacing w:after="160" w:line="259" w:lineRule="auto"/>
              <w:rPr>
                <w:b/>
                <w:bCs/>
              </w:rPr>
            </w:pPr>
            <w:r w:rsidRPr="0002571A">
              <w:rPr>
                <w:b/>
                <w:bCs/>
              </w:rPr>
              <w:t>MI rezultat (višja vrednost</w:t>
            </w:r>
            <w:r w:rsidR="00671762" w:rsidRPr="0002571A">
              <w:rPr>
                <w:b/>
                <w:bCs/>
              </w:rPr>
              <w:t xml:space="preserve"> pomeni višji vpliv</w:t>
            </w:r>
            <w:r w:rsidRPr="0002571A">
              <w:rPr>
                <w:b/>
                <w:bCs/>
              </w:rPr>
              <w:t>)</w:t>
            </w:r>
          </w:p>
        </w:tc>
        <w:tc>
          <w:tcPr>
            <w:tcW w:w="2404" w:type="dxa"/>
          </w:tcPr>
          <w:p w14:paraId="0707CE9E" w14:textId="52402753" w:rsidR="002977CB" w:rsidRPr="0002571A" w:rsidRDefault="002977CB" w:rsidP="002977CB">
            <w:pPr>
              <w:spacing w:after="160" w:line="259" w:lineRule="auto"/>
              <w:rPr>
                <w:b/>
                <w:bCs/>
              </w:rPr>
            </w:pPr>
            <w:r w:rsidRPr="0002571A">
              <w:rPr>
                <w:b/>
                <w:bCs/>
              </w:rPr>
              <w:t xml:space="preserve">RFE </w:t>
            </w:r>
            <w:r w:rsidR="00671762" w:rsidRPr="0002571A">
              <w:rPr>
                <w:b/>
                <w:bCs/>
              </w:rPr>
              <w:t>rang</w:t>
            </w:r>
            <w:r w:rsidRPr="0002571A">
              <w:rPr>
                <w:b/>
                <w:bCs/>
              </w:rPr>
              <w:t xml:space="preserve"> (</w:t>
            </w:r>
            <w:r w:rsidR="00671762" w:rsidRPr="0002571A">
              <w:rPr>
                <w:b/>
                <w:bCs/>
              </w:rPr>
              <w:t>nižja cifra pomeni višji vpliv</w:t>
            </w:r>
            <w:r w:rsidRPr="0002571A">
              <w:rPr>
                <w:b/>
                <w:bCs/>
              </w:rPr>
              <w:t>)</w:t>
            </w:r>
          </w:p>
        </w:tc>
      </w:tr>
      <w:tr w:rsidR="002977CB" w:rsidRPr="0002571A" w14:paraId="7A79430E" w14:textId="77777777" w:rsidTr="000F133E">
        <w:tc>
          <w:tcPr>
            <w:tcW w:w="3549" w:type="dxa"/>
          </w:tcPr>
          <w:p w14:paraId="56049641" w14:textId="548F9404" w:rsidR="002977CB" w:rsidRPr="0002571A" w:rsidRDefault="002977CB" w:rsidP="002977CB">
            <w:pPr>
              <w:spacing w:after="160" w:line="259" w:lineRule="auto"/>
            </w:pPr>
            <w:proofErr w:type="spellStart"/>
            <w:r w:rsidRPr="0002571A">
              <w:lastRenderedPageBreak/>
              <w:t>Outperforming</w:t>
            </w:r>
            <w:proofErr w:type="spellEnd"/>
            <w:r w:rsidR="00671762" w:rsidRPr="0002571A">
              <w:t xml:space="preserve"> </w:t>
            </w:r>
            <w:r w:rsidRPr="0002571A">
              <w:t xml:space="preserve">partner </w:t>
            </w:r>
          </w:p>
        </w:tc>
        <w:tc>
          <w:tcPr>
            <w:tcW w:w="3109" w:type="dxa"/>
          </w:tcPr>
          <w:p w14:paraId="09052CAF" w14:textId="77777777" w:rsidR="002977CB" w:rsidRPr="0002571A" w:rsidRDefault="002977CB" w:rsidP="002977CB">
            <w:pPr>
              <w:spacing w:after="160" w:line="259" w:lineRule="auto"/>
            </w:pPr>
            <w:r w:rsidRPr="0002571A">
              <w:t>0.22</w:t>
            </w:r>
          </w:p>
        </w:tc>
        <w:tc>
          <w:tcPr>
            <w:tcW w:w="2404" w:type="dxa"/>
          </w:tcPr>
          <w:p w14:paraId="268FECB9" w14:textId="77777777" w:rsidR="002977CB" w:rsidRPr="0002571A" w:rsidRDefault="002977CB" w:rsidP="002977CB">
            <w:pPr>
              <w:spacing w:after="160" w:line="259" w:lineRule="auto"/>
            </w:pPr>
            <w:r w:rsidRPr="0002571A">
              <w:t>1</w:t>
            </w:r>
          </w:p>
        </w:tc>
      </w:tr>
      <w:tr w:rsidR="002977CB" w:rsidRPr="0002571A" w14:paraId="2BB1E43D" w14:textId="77777777" w:rsidTr="000F133E">
        <w:tc>
          <w:tcPr>
            <w:tcW w:w="3549" w:type="dxa"/>
          </w:tcPr>
          <w:p w14:paraId="190E65BA" w14:textId="63783759" w:rsidR="002977CB" w:rsidRPr="0002571A" w:rsidRDefault="00671762" w:rsidP="002977CB">
            <w:pPr>
              <w:spacing w:after="160" w:line="259" w:lineRule="auto"/>
            </w:pPr>
            <w:r w:rsidRPr="0002571A">
              <w:t>Razred</w:t>
            </w:r>
          </w:p>
        </w:tc>
        <w:tc>
          <w:tcPr>
            <w:tcW w:w="3109" w:type="dxa"/>
          </w:tcPr>
          <w:p w14:paraId="58614AF0" w14:textId="77777777" w:rsidR="002977CB" w:rsidRPr="0002571A" w:rsidRDefault="002977CB" w:rsidP="002977CB">
            <w:pPr>
              <w:spacing w:after="160" w:line="259" w:lineRule="auto"/>
            </w:pPr>
            <w:r w:rsidRPr="0002571A">
              <w:t>0.09</w:t>
            </w:r>
          </w:p>
        </w:tc>
        <w:tc>
          <w:tcPr>
            <w:tcW w:w="2404" w:type="dxa"/>
          </w:tcPr>
          <w:p w14:paraId="2784C623" w14:textId="77777777" w:rsidR="002977CB" w:rsidRPr="0002571A" w:rsidRDefault="002977CB" w:rsidP="002977CB">
            <w:pPr>
              <w:spacing w:after="160" w:line="259" w:lineRule="auto"/>
            </w:pPr>
            <w:r w:rsidRPr="0002571A">
              <w:t>5</w:t>
            </w:r>
          </w:p>
        </w:tc>
      </w:tr>
      <w:tr w:rsidR="002977CB" w:rsidRPr="0002571A" w14:paraId="7A4D7BC6" w14:textId="77777777" w:rsidTr="000F133E">
        <w:tc>
          <w:tcPr>
            <w:tcW w:w="3549" w:type="dxa"/>
          </w:tcPr>
          <w:p w14:paraId="628DC27D" w14:textId="54C45673" w:rsidR="002977CB" w:rsidRPr="0002571A" w:rsidRDefault="00671762" w:rsidP="002977CB">
            <w:pPr>
              <w:spacing w:after="160" w:line="259" w:lineRule="auto"/>
            </w:pPr>
            <w:r w:rsidRPr="0002571A">
              <w:t>Kvalitativna interakcija</w:t>
            </w:r>
          </w:p>
        </w:tc>
        <w:tc>
          <w:tcPr>
            <w:tcW w:w="3109" w:type="dxa"/>
          </w:tcPr>
          <w:p w14:paraId="736B1671" w14:textId="77777777" w:rsidR="002977CB" w:rsidRPr="0002571A" w:rsidRDefault="002977CB" w:rsidP="002977CB">
            <w:pPr>
              <w:spacing w:after="160" w:line="259" w:lineRule="auto"/>
            </w:pPr>
            <w:r w:rsidRPr="0002571A">
              <w:t>0.08</w:t>
            </w:r>
          </w:p>
        </w:tc>
        <w:tc>
          <w:tcPr>
            <w:tcW w:w="2404" w:type="dxa"/>
          </w:tcPr>
          <w:p w14:paraId="6E48CF81" w14:textId="77777777" w:rsidR="002977CB" w:rsidRPr="0002571A" w:rsidRDefault="002977CB" w:rsidP="002977CB">
            <w:pPr>
              <w:spacing w:after="160" w:line="259" w:lineRule="auto"/>
            </w:pPr>
            <w:r w:rsidRPr="0002571A">
              <w:t>1</w:t>
            </w:r>
          </w:p>
        </w:tc>
      </w:tr>
      <w:tr w:rsidR="002977CB" w:rsidRPr="0002571A" w14:paraId="0087FD29" w14:textId="77777777" w:rsidTr="000F133E">
        <w:tc>
          <w:tcPr>
            <w:tcW w:w="3549" w:type="dxa"/>
          </w:tcPr>
          <w:p w14:paraId="09925B23" w14:textId="16BA9A5A" w:rsidR="002977CB" w:rsidRPr="0002571A" w:rsidRDefault="002977CB" w:rsidP="002977CB">
            <w:pPr>
              <w:spacing w:after="160" w:line="259" w:lineRule="auto"/>
            </w:pPr>
            <w:r w:rsidRPr="0002571A">
              <w:t>Profes</w:t>
            </w:r>
            <w:r w:rsidR="00671762" w:rsidRPr="0002571A">
              <w:t>or</w:t>
            </w:r>
          </w:p>
        </w:tc>
        <w:tc>
          <w:tcPr>
            <w:tcW w:w="3109" w:type="dxa"/>
          </w:tcPr>
          <w:p w14:paraId="4EBEF919" w14:textId="77777777" w:rsidR="002977CB" w:rsidRPr="0002571A" w:rsidRDefault="002977CB" w:rsidP="002977CB">
            <w:pPr>
              <w:spacing w:after="160" w:line="259" w:lineRule="auto"/>
            </w:pPr>
            <w:r w:rsidRPr="0002571A">
              <w:t>0.04</w:t>
            </w:r>
          </w:p>
        </w:tc>
        <w:tc>
          <w:tcPr>
            <w:tcW w:w="2404" w:type="dxa"/>
          </w:tcPr>
          <w:p w14:paraId="0F671471" w14:textId="77777777" w:rsidR="002977CB" w:rsidRPr="0002571A" w:rsidRDefault="002977CB" w:rsidP="002977CB">
            <w:pPr>
              <w:spacing w:after="160" w:line="259" w:lineRule="auto"/>
            </w:pPr>
            <w:r w:rsidRPr="0002571A">
              <w:t>3</w:t>
            </w:r>
          </w:p>
        </w:tc>
      </w:tr>
      <w:tr w:rsidR="002977CB" w:rsidRPr="0002571A" w14:paraId="4CE3714E" w14:textId="77777777" w:rsidTr="000F133E">
        <w:tc>
          <w:tcPr>
            <w:tcW w:w="3549" w:type="dxa"/>
          </w:tcPr>
          <w:p w14:paraId="7C07B3A8" w14:textId="5A8AAA11" w:rsidR="002977CB" w:rsidRPr="0002571A" w:rsidRDefault="00671762" w:rsidP="002977CB">
            <w:pPr>
              <w:spacing w:after="160" w:line="259" w:lineRule="auto"/>
            </w:pPr>
            <w:r w:rsidRPr="0002571A">
              <w:t>Anksioznost</w:t>
            </w:r>
          </w:p>
        </w:tc>
        <w:tc>
          <w:tcPr>
            <w:tcW w:w="3109" w:type="dxa"/>
          </w:tcPr>
          <w:p w14:paraId="4E8422DA" w14:textId="77777777" w:rsidR="002977CB" w:rsidRPr="0002571A" w:rsidRDefault="002977CB" w:rsidP="002977CB">
            <w:pPr>
              <w:spacing w:after="160" w:line="259" w:lineRule="auto"/>
            </w:pPr>
            <w:r w:rsidRPr="0002571A">
              <w:t>0.01</w:t>
            </w:r>
          </w:p>
        </w:tc>
        <w:tc>
          <w:tcPr>
            <w:tcW w:w="2404" w:type="dxa"/>
          </w:tcPr>
          <w:p w14:paraId="3E39DD16" w14:textId="77777777" w:rsidR="002977CB" w:rsidRPr="0002571A" w:rsidRDefault="002977CB" w:rsidP="002977CB">
            <w:pPr>
              <w:spacing w:after="160" w:line="259" w:lineRule="auto"/>
            </w:pPr>
            <w:r w:rsidRPr="0002571A">
              <w:t>8</w:t>
            </w:r>
          </w:p>
        </w:tc>
      </w:tr>
      <w:tr w:rsidR="002977CB" w:rsidRPr="0002571A" w14:paraId="7F7540C4" w14:textId="77777777" w:rsidTr="000F133E">
        <w:tc>
          <w:tcPr>
            <w:tcW w:w="3549" w:type="dxa"/>
          </w:tcPr>
          <w:p w14:paraId="4C7E8EC8" w14:textId="2B2DDAEA" w:rsidR="002977CB" w:rsidRPr="0002571A" w:rsidRDefault="00671762" w:rsidP="002977CB">
            <w:pPr>
              <w:spacing w:after="160" w:line="259" w:lineRule="auto"/>
            </w:pPr>
            <w:r w:rsidRPr="0002571A">
              <w:t>Spol</w:t>
            </w:r>
          </w:p>
        </w:tc>
        <w:tc>
          <w:tcPr>
            <w:tcW w:w="3109" w:type="dxa"/>
          </w:tcPr>
          <w:p w14:paraId="2E387981" w14:textId="77777777" w:rsidR="002977CB" w:rsidRPr="0002571A" w:rsidRDefault="002977CB" w:rsidP="002977CB">
            <w:pPr>
              <w:spacing w:after="160" w:line="259" w:lineRule="auto"/>
            </w:pPr>
            <w:r w:rsidRPr="0002571A">
              <w:t>0.01</w:t>
            </w:r>
          </w:p>
        </w:tc>
        <w:tc>
          <w:tcPr>
            <w:tcW w:w="2404" w:type="dxa"/>
          </w:tcPr>
          <w:p w14:paraId="479A2474" w14:textId="77777777" w:rsidR="002977CB" w:rsidRPr="0002571A" w:rsidRDefault="002977CB" w:rsidP="002977CB">
            <w:pPr>
              <w:spacing w:after="160" w:line="259" w:lineRule="auto"/>
            </w:pPr>
            <w:r w:rsidRPr="0002571A">
              <w:t>1</w:t>
            </w:r>
          </w:p>
        </w:tc>
      </w:tr>
      <w:tr w:rsidR="002977CB" w:rsidRPr="0002571A" w14:paraId="13E4399A" w14:textId="77777777" w:rsidTr="000F133E">
        <w:tc>
          <w:tcPr>
            <w:tcW w:w="3549" w:type="dxa"/>
          </w:tcPr>
          <w:p w14:paraId="50429C1C" w14:textId="3A226472" w:rsidR="002977CB" w:rsidRPr="0002571A" w:rsidRDefault="00671762" w:rsidP="002977CB">
            <w:pPr>
              <w:spacing w:after="160" w:line="259" w:lineRule="auto"/>
            </w:pPr>
            <w:r w:rsidRPr="0002571A">
              <w:t>Ocena</w:t>
            </w:r>
          </w:p>
        </w:tc>
        <w:tc>
          <w:tcPr>
            <w:tcW w:w="3109" w:type="dxa"/>
          </w:tcPr>
          <w:p w14:paraId="266BB038" w14:textId="77777777" w:rsidR="002977CB" w:rsidRPr="0002571A" w:rsidRDefault="002977CB" w:rsidP="002977CB">
            <w:pPr>
              <w:spacing w:after="160" w:line="259" w:lineRule="auto"/>
            </w:pPr>
            <w:r w:rsidRPr="0002571A">
              <w:t>0.00</w:t>
            </w:r>
          </w:p>
        </w:tc>
        <w:tc>
          <w:tcPr>
            <w:tcW w:w="2404" w:type="dxa"/>
          </w:tcPr>
          <w:p w14:paraId="0C542A37" w14:textId="77777777" w:rsidR="002977CB" w:rsidRPr="0002571A" w:rsidRDefault="002977CB" w:rsidP="002977CB">
            <w:pPr>
              <w:spacing w:after="160" w:line="259" w:lineRule="auto"/>
            </w:pPr>
            <w:r w:rsidRPr="0002571A">
              <w:t>4</w:t>
            </w:r>
          </w:p>
        </w:tc>
      </w:tr>
      <w:tr w:rsidR="002977CB" w:rsidRPr="0002571A" w14:paraId="6EFB609F" w14:textId="77777777" w:rsidTr="000F133E">
        <w:tc>
          <w:tcPr>
            <w:tcW w:w="3549" w:type="dxa"/>
          </w:tcPr>
          <w:p w14:paraId="35829692" w14:textId="21000695" w:rsidR="002977CB" w:rsidRPr="0002571A" w:rsidRDefault="00671762" w:rsidP="002977CB">
            <w:pPr>
              <w:spacing w:after="160" w:line="259" w:lineRule="auto"/>
            </w:pPr>
            <w:r w:rsidRPr="0002571A">
              <w:t>Kvalitativna interakcija</w:t>
            </w:r>
          </w:p>
        </w:tc>
        <w:tc>
          <w:tcPr>
            <w:tcW w:w="3109" w:type="dxa"/>
          </w:tcPr>
          <w:p w14:paraId="6DD73FC5" w14:textId="77777777" w:rsidR="002977CB" w:rsidRPr="0002571A" w:rsidRDefault="002977CB" w:rsidP="002977CB">
            <w:pPr>
              <w:spacing w:after="160" w:line="259" w:lineRule="auto"/>
            </w:pPr>
            <w:r w:rsidRPr="0002571A">
              <w:t>0.00</w:t>
            </w:r>
          </w:p>
        </w:tc>
        <w:tc>
          <w:tcPr>
            <w:tcW w:w="2404" w:type="dxa"/>
          </w:tcPr>
          <w:p w14:paraId="75B65582" w14:textId="77777777" w:rsidR="002977CB" w:rsidRPr="0002571A" w:rsidRDefault="002977CB" w:rsidP="002977CB">
            <w:pPr>
              <w:spacing w:after="160" w:line="259" w:lineRule="auto"/>
            </w:pPr>
            <w:r w:rsidRPr="0002571A">
              <w:t>2</w:t>
            </w:r>
          </w:p>
        </w:tc>
      </w:tr>
      <w:tr w:rsidR="002977CB" w:rsidRPr="0002571A" w14:paraId="573CDD42" w14:textId="77777777" w:rsidTr="000F133E">
        <w:tc>
          <w:tcPr>
            <w:tcW w:w="3549" w:type="dxa"/>
          </w:tcPr>
          <w:p w14:paraId="3CB6B277" w14:textId="788B333F" w:rsidR="002977CB" w:rsidRPr="0002571A" w:rsidRDefault="002977CB" w:rsidP="002977CB">
            <w:pPr>
              <w:spacing w:after="160" w:line="259" w:lineRule="auto"/>
            </w:pPr>
            <w:r w:rsidRPr="0002571A">
              <w:t>Motiva</w:t>
            </w:r>
            <w:r w:rsidR="00671762" w:rsidRPr="0002571A">
              <w:t>cija</w:t>
            </w:r>
          </w:p>
        </w:tc>
        <w:tc>
          <w:tcPr>
            <w:tcW w:w="3109" w:type="dxa"/>
          </w:tcPr>
          <w:p w14:paraId="47E95F10" w14:textId="77777777" w:rsidR="002977CB" w:rsidRPr="0002571A" w:rsidRDefault="002977CB" w:rsidP="002977CB">
            <w:pPr>
              <w:spacing w:after="160" w:line="259" w:lineRule="auto"/>
            </w:pPr>
            <w:r w:rsidRPr="0002571A">
              <w:t>0.00</w:t>
            </w:r>
          </w:p>
        </w:tc>
        <w:tc>
          <w:tcPr>
            <w:tcW w:w="2404" w:type="dxa"/>
          </w:tcPr>
          <w:p w14:paraId="5EF0CEDD" w14:textId="77777777" w:rsidR="002977CB" w:rsidRPr="0002571A" w:rsidRDefault="002977CB" w:rsidP="002977CB">
            <w:pPr>
              <w:spacing w:after="160" w:line="259" w:lineRule="auto"/>
            </w:pPr>
            <w:r w:rsidRPr="0002571A">
              <w:t>11</w:t>
            </w:r>
          </w:p>
        </w:tc>
      </w:tr>
      <w:tr w:rsidR="002977CB" w:rsidRPr="0002571A" w14:paraId="5ED1675C" w14:textId="77777777" w:rsidTr="000F133E">
        <w:tc>
          <w:tcPr>
            <w:tcW w:w="3549" w:type="dxa"/>
          </w:tcPr>
          <w:p w14:paraId="5501192C" w14:textId="10BAF2E9" w:rsidR="002977CB" w:rsidRPr="0002571A" w:rsidRDefault="002977CB" w:rsidP="002977CB">
            <w:pPr>
              <w:spacing w:after="160" w:line="259" w:lineRule="auto"/>
            </w:pPr>
            <w:proofErr w:type="spellStart"/>
            <w:r w:rsidRPr="0002571A">
              <w:t>Introver</w:t>
            </w:r>
            <w:r w:rsidR="00671762" w:rsidRPr="0002571A">
              <w:t>zija</w:t>
            </w:r>
            <w:proofErr w:type="spellEnd"/>
          </w:p>
        </w:tc>
        <w:tc>
          <w:tcPr>
            <w:tcW w:w="3109" w:type="dxa"/>
          </w:tcPr>
          <w:p w14:paraId="262F91EA" w14:textId="77777777" w:rsidR="002977CB" w:rsidRPr="0002571A" w:rsidRDefault="002977CB" w:rsidP="002977CB">
            <w:pPr>
              <w:spacing w:after="160" w:line="259" w:lineRule="auto"/>
            </w:pPr>
            <w:r w:rsidRPr="0002571A">
              <w:t>0.00</w:t>
            </w:r>
          </w:p>
        </w:tc>
        <w:tc>
          <w:tcPr>
            <w:tcW w:w="2404" w:type="dxa"/>
          </w:tcPr>
          <w:p w14:paraId="09FD8B30" w14:textId="77777777" w:rsidR="002977CB" w:rsidRPr="0002571A" w:rsidRDefault="002977CB" w:rsidP="002977CB">
            <w:pPr>
              <w:spacing w:after="160" w:line="259" w:lineRule="auto"/>
            </w:pPr>
            <w:r w:rsidRPr="0002571A">
              <w:t>10</w:t>
            </w:r>
          </w:p>
        </w:tc>
      </w:tr>
      <w:tr w:rsidR="002977CB" w:rsidRPr="0002571A" w14:paraId="5BA0B9B6" w14:textId="77777777" w:rsidTr="000F133E">
        <w:tc>
          <w:tcPr>
            <w:tcW w:w="3549" w:type="dxa"/>
          </w:tcPr>
          <w:p w14:paraId="227713BC" w14:textId="2D659378" w:rsidR="002977CB" w:rsidRPr="0002571A" w:rsidRDefault="00671762" w:rsidP="002977CB">
            <w:pPr>
              <w:spacing w:after="160" w:line="259" w:lineRule="auto"/>
            </w:pPr>
            <w:r w:rsidRPr="0002571A">
              <w:t>Presojanje</w:t>
            </w:r>
          </w:p>
        </w:tc>
        <w:tc>
          <w:tcPr>
            <w:tcW w:w="3109" w:type="dxa"/>
          </w:tcPr>
          <w:p w14:paraId="4D3CC892" w14:textId="77777777" w:rsidR="002977CB" w:rsidRPr="0002571A" w:rsidRDefault="002977CB" w:rsidP="002977CB">
            <w:pPr>
              <w:spacing w:after="160" w:line="259" w:lineRule="auto"/>
            </w:pPr>
            <w:r w:rsidRPr="0002571A">
              <w:t>0.00</w:t>
            </w:r>
          </w:p>
        </w:tc>
        <w:tc>
          <w:tcPr>
            <w:tcW w:w="2404" w:type="dxa"/>
          </w:tcPr>
          <w:p w14:paraId="2FE76880" w14:textId="77777777" w:rsidR="002977CB" w:rsidRPr="0002571A" w:rsidRDefault="002977CB" w:rsidP="002977CB">
            <w:pPr>
              <w:spacing w:after="160" w:line="259" w:lineRule="auto"/>
            </w:pPr>
            <w:r w:rsidRPr="0002571A">
              <w:t>6</w:t>
            </w:r>
          </w:p>
        </w:tc>
      </w:tr>
      <w:tr w:rsidR="002977CB" w:rsidRPr="0002571A" w14:paraId="2F13554A" w14:textId="77777777" w:rsidTr="000F133E">
        <w:tc>
          <w:tcPr>
            <w:tcW w:w="3549" w:type="dxa"/>
          </w:tcPr>
          <w:p w14:paraId="40015256" w14:textId="1693EF7A" w:rsidR="002977CB" w:rsidRPr="0002571A" w:rsidRDefault="00671762" w:rsidP="002977CB">
            <w:pPr>
              <w:spacing w:after="160" w:line="259" w:lineRule="auto"/>
            </w:pPr>
            <w:r w:rsidRPr="0002571A">
              <w:t>Čutenje</w:t>
            </w:r>
          </w:p>
        </w:tc>
        <w:tc>
          <w:tcPr>
            <w:tcW w:w="3109" w:type="dxa"/>
          </w:tcPr>
          <w:p w14:paraId="0DC07135" w14:textId="77777777" w:rsidR="002977CB" w:rsidRPr="0002571A" w:rsidRDefault="002977CB" w:rsidP="002977CB">
            <w:pPr>
              <w:spacing w:after="160" w:line="259" w:lineRule="auto"/>
            </w:pPr>
            <w:r w:rsidRPr="0002571A">
              <w:t>0.00</w:t>
            </w:r>
          </w:p>
        </w:tc>
        <w:tc>
          <w:tcPr>
            <w:tcW w:w="2404" w:type="dxa"/>
          </w:tcPr>
          <w:p w14:paraId="2AC3A811" w14:textId="77777777" w:rsidR="002977CB" w:rsidRPr="0002571A" w:rsidRDefault="002977CB" w:rsidP="002977CB">
            <w:pPr>
              <w:spacing w:after="160" w:line="259" w:lineRule="auto"/>
            </w:pPr>
            <w:r w:rsidRPr="0002571A">
              <w:t>7</w:t>
            </w:r>
          </w:p>
        </w:tc>
      </w:tr>
      <w:tr w:rsidR="002977CB" w:rsidRPr="0002571A" w14:paraId="779F1C31" w14:textId="77777777" w:rsidTr="000F133E">
        <w:tc>
          <w:tcPr>
            <w:tcW w:w="3549" w:type="dxa"/>
            <w:tcBorders>
              <w:bottom w:val="single" w:sz="4" w:space="0" w:color="auto"/>
            </w:tcBorders>
          </w:tcPr>
          <w:p w14:paraId="13BBCBCE" w14:textId="568B68CE" w:rsidR="002977CB" w:rsidRPr="0002571A" w:rsidRDefault="00671762" w:rsidP="002977CB">
            <w:pPr>
              <w:spacing w:after="160" w:line="259" w:lineRule="auto"/>
            </w:pPr>
            <w:r w:rsidRPr="0002571A">
              <w:t>Presojanje</w:t>
            </w:r>
          </w:p>
        </w:tc>
        <w:tc>
          <w:tcPr>
            <w:tcW w:w="3109" w:type="dxa"/>
            <w:tcBorders>
              <w:bottom w:val="single" w:sz="4" w:space="0" w:color="auto"/>
            </w:tcBorders>
          </w:tcPr>
          <w:p w14:paraId="26866219" w14:textId="77777777" w:rsidR="002977CB" w:rsidRPr="0002571A" w:rsidRDefault="002977CB" w:rsidP="002977CB">
            <w:pPr>
              <w:spacing w:after="160" w:line="259" w:lineRule="auto"/>
            </w:pPr>
            <w:r w:rsidRPr="0002571A">
              <w:t>0.00</w:t>
            </w:r>
          </w:p>
        </w:tc>
        <w:tc>
          <w:tcPr>
            <w:tcW w:w="2404" w:type="dxa"/>
            <w:tcBorders>
              <w:bottom w:val="single" w:sz="4" w:space="0" w:color="auto"/>
            </w:tcBorders>
          </w:tcPr>
          <w:p w14:paraId="0C6E1EC5" w14:textId="77777777" w:rsidR="002977CB" w:rsidRPr="0002571A" w:rsidRDefault="002977CB" w:rsidP="002977CB">
            <w:pPr>
              <w:spacing w:after="160" w:line="259" w:lineRule="auto"/>
            </w:pPr>
            <w:r w:rsidRPr="0002571A">
              <w:t>9</w:t>
            </w:r>
          </w:p>
        </w:tc>
      </w:tr>
    </w:tbl>
    <w:p w14:paraId="7D0EFCF6" w14:textId="77777777" w:rsidR="00383408" w:rsidRPr="0002571A" w:rsidRDefault="00383408" w:rsidP="00383408"/>
    <w:p w14:paraId="244EA0DC" w14:textId="260EA67C" w:rsidR="00383408" w:rsidRPr="0002571A" w:rsidRDefault="00383408" w:rsidP="00383408">
      <w:pPr>
        <w:pStyle w:val="Heading3"/>
      </w:pPr>
      <w:bookmarkStart w:id="86" w:name="_Toc170115144"/>
      <w:r w:rsidRPr="0002571A">
        <w:t xml:space="preserve">Test </w:t>
      </w:r>
      <w:proofErr w:type="spellStart"/>
      <w:r w:rsidRPr="0002571A">
        <w:t>predikcije</w:t>
      </w:r>
      <w:bookmarkEnd w:id="86"/>
      <w:proofErr w:type="spellEnd"/>
    </w:p>
    <w:p w14:paraId="32733499" w14:textId="0BCBA3EB" w:rsidR="00492258" w:rsidRPr="0002571A" w:rsidRDefault="008B006E" w:rsidP="00BF62C0">
      <w:r w:rsidRPr="0002571A">
        <w:t xml:space="preserve">Z ozirom na oceno </w:t>
      </w:r>
      <w:r w:rsidRPr="0002571A">
        <w:rPr>
          <w:i/>
          <w:iCs/>
        </w:rPr>
        <w:t>F</w:t>
      </w:r>
      <w:r w:rsidR="000F133E" w:rsidRPr="0002571A">
        <w:rPr>
          <w:i/>
          <w:iCs/>
        </w:rPr>
        <w:t>-</w:t>
      </w:r>
      <w:r w:rsidRPr="0002571A">
        <w:rPr>
          <w:i/>
          <w:iCs/>
        </w:rPr>
        <w:t>1</w:t>
      </w:r>
      <w:r w:rsidRPr="0002571A">
        <w:t xml:space="preserve">, so trije najboljši modeli v našem eksperimentu </w:t>
      </w:r>
      <w:r w:rsidR="000F133E" w:rsidRPr="0002571A">
        <w:t>RF</w:t>
      </w:r>
      <w:r w:rsidR="00492258" w:rsidRPr="0002571A">
        <w:t xml:space="preserve">, </w:t>
      </w:r>
      <w:r w:rsidR="004B2AC9" w:rsidRPr="0002571A">
        <w:t>k-</w:t>
      </w:r>
      <w:r w:rsidR="000F133E" w:rsidRPr="0002571A">
        <w:t>NN</w:t>
      </w:r>
      <w:r w:rsidRPr="0002571A">
        <w:t xml:space="preserve"> in </w:t>
      </w:r>
      <w:r w:rsidR="000F133E" w:rsidRPr="0002571A">
        <w:t>GB</w:t>
      </w:r>
      <w:r w:rsidR="00492258" w:rsidRPr="0002571A">
        <w:t xml:space="preserve">. </w:t>
      </w:r>
      <w:r w:rsidRPr="0002571A">
        <w:t>Njihova uspešnost je srednja, ker pa je njihova natančnost večja od števila statističnih enot v največjem stratumu (49.4 %), so modeli boljši od ugiba</w:t>
      </w:r>
      <w:r w:rsidR="00492258" w:rsidRPr="0002571A">
        <w:t>nja</w:t>
      </w:r>
      <w:r w:rsidR="001A028C" w:rsidRPr="0002571A">
        <w:t xml:space="preserve"> (temu bomo v nadaljevanju rekli, da smo dosegli »</w:t>
      </w:r>
      <w:proofErr w:type="spellStart"/>
      <w:r w:rsidR="001A028C" w:rsidRPr="0002571A">
        <w:rPr>
          <w:i/>
          <w:iCs/>
        </w:rPr>
        <w:t>baseline</w:t>
      </w:r>
      <w:proofErr w:type="spellEnd"/>
      <w:r w:rsidR="001A028C" w:rsidRPr="0002571A">
        <w:t>«)</w:t>
      </w:r>
      <w:r w:rsidR="00492258" w:rsidRPr="0002571A">
        <w:t xml:space="preserve">. </w:t>
      </w:r>
      <w:r w:rsidRPr="0002571A">
        <w:t xml:space="preserve">Drugi modeli so bili slabše uspešni, kar implicira, da se niso dobro naučili </w:t>
      </w:r>
      <w:r w:rsidR="00316508" w:rsidRPr="0002571A">
        <w:t>globljih</w:t>
      </w:r>
      <w:r w:rsidRPr="0002571A">
        <w:t xml:space="preserve"> vzorcev. Celotna klasifikacija je dostopna v </w:t>
      </w:r>
      <w:r w:rsidRPr="0002571A">
        <w:rPr>
          <w:highlight w:val="green"/>
        </w:rPr>
        <w:t>Tabeli x.</w:t>
      </w:r>
      <w:r w:rsidR="0016068E" w:rsidRPr="0002571A">
        <w:t xml:space="preserve"> Algoritem GMM smo izpustili, saj je optimiziran algoritem v uporabljeni kodi želel iz treh razredov napovedi sestaviti štiri, kar je sledilo v zelo slabo natančnost.</w:t>
      </w:r>
    </w:p>
    <w:p w14:paraId="24A6E37A" w14:textId="0ADD21CF" w:rsidR="00BF62C0" w:rsidRPr="0002571A" w:rsidRDefault="00BF62C0" w:rsidP="00BF62C0">
      <w:pPr>
        <w:pStyle w:val="Caption"/>
        <w:keepNext/>
      </w:pPr>
      <w:bookmarkStart w:id="87" w:name="_Toc170115516"/>
      <w:r w:rsidRPr="0002571A">
        <w:t xml:space="preserve">Preglednica </w:t>
      </w:r>
      <w:r w:rsidR="00F646CE" w:rsidRPr="0002571A">
        <w:fldChar w:fldCharType="begin"/>
      </w:r>
      <w:r w:rsidR="00F646CE" w:rsidRPr="0002571A">
        <w:instrText xml:space="preserve"> SEQ Preglednica \* ARABIC </w:instrText>
      </w:r>
      <w:r w:rsidR="00F646CE" w:rsidRPr="0002571A">
        <w:fldChar w:fldCharType="separate"/>
      </w:r>
      <w:r w:rsidR="00F646CE" w:rsidRPr="0002571A">
        <w:t>13</w:t>
      </w:r>
      <w:r w:rsidR="00F646CE" w:rsidRPr="0002571A">
        <w:fldChar w:fldCharType="end"/>
      </w:r>
      <w:r w:rsidRPr="0002571A">
        <w:t xml:space="preserve">: Rezultati </w:t>
      </w:r>
      <w:proofErr w:type="spellStart"/>
      <w:r w:rsidRPr="0002571A">
        <w:t>predikcije</w:t>
      </w:r>
      <w:proofErr w:type="spellEnd"/>
      <w:r w:rsidRPr="0002571A">
        <w:t xml:space="preserve"> modelov strojnega učenja.</w:t>
      </w:r>
      <w:bookmarkEnd w:id="87"/>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812"/>
        <w:gridCol w:w="1812"/>
        <w:gridCol w:w="1812"/>
        <w:gridCol w:w="1813"/>
        <w:gridCol w:w="1813"/>
      </w:tblGrid>
      <w:tr w:rsidR="0003718E" w:rsidRPr="0002571A" w14:paraId="47CDF311" w14:textId="77777777" w:rsidTr="000F133E">
        <w:tc>
          <w:tcPr>
            <w:tcW w:w="1812" w:type="dxa"/>
          </w:tcPr>
          <w:p w14:paraId="4D0D21C6" w14:textId="3B3256B3" w:rsidR="0003718E" w:rsidRPr="0002571A" w:rsidRDefault="0003718E" w:rsidP="0003718E">
            <w:pPr>
              <w:spacing w:after="160" w:line="259" w:lineRule="auto"/>
              <w:rPr>
                <w:b/>
                <w:bCs/>
              </w:rPr>
            </w:pPr>
            <w:r w:rsidRPr="0002571A">
              <w:rPr>
                <w:b/>
                <w:bCs/>
              </w:rPr>
              <w:t>Klasifikator</w:t>
            </w:r>
          </w:p>
        </w:tc>
        <w:tc>
          <w:tcPr>
            <w:tcW w:w="1812" w:type="dxa"/>
          </w:tcPr>
          <w:p w14:paraId="0BD583E5" w14:textId="199C5105" w:rsidR="0003718E" w:rsidRPr="0002571A" w:rsidRDefault="0003718E" w:rsidP="0003718E">
            <w:pPr>
              <w:spacing w:after="160" w:line="259" w:lineRule="auto"/>
              <w:rPr>
                <w:b/>
                <w:bCs/>
              </w:rPr>
            </w:pPr>
            <w:proofErr w:type="spellStart"/>
            <w:r w:rsidRPr="0002571A">
              <w:rPr>
                <w:b/>
                <w:bCs/>
              </w:rPr>
              <w:t>Accuracy</w:t>
            </w:r>
            <w:proofErr w:type="spellEnd"/>
            <w:r w:rsidR="00632E89" w:rsidRPr="0002571A">
              <w:rPr>
                <w:b/>
                <w:bCs/>
              </w:rPr>
              <w:t xml:space="preserve"> (natančnost)</w:t>
            </w:r>
          </w:p>
        </w:tc>
        <w:tc>
          <w:tcPr>
            <w:tcW w:w="1812" w:type="dxa"/>
          </w:tcPr>
          <w:p w14:paraId="1931AF4D" w14:textId="6B04CB25" w:rsidR="0003718E" w:rsidRPr="0002571A" w:rsidRDefault="0003718E" w:rsidP="0003718E">
            <w:pPr>
              <w:spacing w:after="160" w:line="259" w:lineRule="auto"/>
              <w:rPr>
                <w:b/>
                <w:bCs/>
              </w:rPr>
            </w:pPr>
            <w:proofErr w:type="spellStart"/>
            <w:r w:rsidRPr="0002571A">
              <w:rPr>
                <w:b/>
                <w:bCs/>
              </w:rPr>
              <w:t>Precision</w:t>
            </w:r>
            <w:proofErr w:type="spellEnd"/>
            <w:r w:rsidR="00492258" w:rsidRPr="0002571A">
              <w:rPr>
                <w:b/>
                <w:bCs/>
              </w:rPr>
              <w:t xml:space="preserve"> (preciznost)</w:t>
            </w:r>
          </w:p>
        </w:tc>
        <w:tc>
          <w:tcPr>
            <w:tcW w:w="1813" w:type="dxa"/>
          </w:tcPr>
          <w:p w14:paraId="221EDEE9" w14:textId="0CF826D7" w:rsidR="0003718E" w:rsidRPr="0002571A" w:rsidRDefault="0003718E" w:rsidP="0003718E">
            <w:pPr>
              <w:spacing w:after="160" w:line="259" w:lineRule="auto"/>
              <w:rPr>
                <w:b/>
                <w:bCs/>
              </w:rPr>
            </w:pPr>
            <w:proofErr w:type="spellStart"/>
            <w:r w:rsidRPr="0002571A">
              <w:rPr>
                <w:b/>
                <w:bCs/>
              </w:rPr>
              <w:t>Recall</w:t>
            </w:r>
            <w:proofErr w:type="spellEnd"/>
            <w:r w:rsidR="00632E89" w:rsidRPr="0002571A">
              <w:rPr>
                <w:b/>
                <w:bCs/>
              </w:rPr>
              <w:t xml:space="preserve"> </w:t>
            </w:r>
            <w:r w:rsidR="00492258" w:rsidRPr="0002571A">
              <w:rPr>
                <w:b/>
                <w:bCs/>
              </w:rPr>
              <w:t>(priklic)</w:t>
            </w:r>
          </w:p>
        </w:tc>
        <w:tc>
          <w:tcPr>
            <w:tcW w:w="1813" w:type="dxa"/>
          </w:tcPr>
          <w:p w14:paraId="155A647E" w14:textId="735152D2" w:rsidR="0003718E" w:rsidRPr="0002571A" w:rsidRDefault="000F133E" w:rsidP="0003718E">
            <w:pPr>
              <w:spacing w:after="160" w:line="259" w:lineRule="auto"/>
              <w:rPr>
                <w:b/>
                <w:bCs/>
              </w:rPr>
            </w:pPr>
            <w:r w:rsidRPr="0002571A">
              <w:rPr>
                <w:b/>
                <w:bCs/>
              </w:rPr>
              <w:t>F-1 ocena</w:t>
            </w:r>
          </w:p>
        </w:tc>
      </w:tr>
      <w:tr w:rsidR="00345BFA" w:rsidRPr="0002571A" w14:paraId="14978DA0" w14:textId="77777777" w:rsidTr="000F133E">
        <w:tc>
          <w:tcPr>
            <w:tcW w:w="1812" w:type="dxa"/>
          </w:tcPr>
          <w:p w14:paraId="42F29CFB" w14:textId="147C30E2" w:rsidR="00345BFA" w:rsidRPr="0002571A" w:rsidRDefault="00345BFA" w:rsidP="00345BFA">
            <w:pPr>
              <w:spacing w:after="160" w:line="259" w:lineRule="auto"/>
            </w:pPr>
            <w:r w:rsidRPr="0002571A">
              <w:t>NB</w:t>
            </w:r>
          </w:p>
        </w:tc>
        <w:tc>
          <w:tcPr>
            <w:tcW w:w="1812" w:type="dxa"/>
          </w:tcPr>
          <w:p w14:paraId="707D1FCC" w14:textId="79713D57" w:rsidR="00345BFA" w:rsidRPr="0002571A" w:rsidRDefault="00345BFA" w:rsidP="00345BFA">
            <w:pPr>
              <w:spacing w:after="160" w:line="259" w:lineRule="auto"/>
            </w:pPr>
            <w:r w:rsidRPr="0002571A">
              <w:t>0.34</w:t>
            </w:r>
          </w:p>
        </w:tc>
        <w:tc>
          <w:tcPr>
            <w:tcW w:w="1812" w:type="dxa"/>
          </w:tcPr>
          <w:p w14:paraId="0B39D46B" w14:textId="466D9204" w:rsidR="00345BFA" w:rsidRPr="0002571A" w:rsidRDefault="00345BFA" w:rsidP="00345BFA">
            <w:pPr>
              <w:spacing w:after="160" w:line="259" w:lineRule="auto"/>
            </w:pPr>
            <w:r w:rsidRPr="0002571A">
              <w:t>0.41</w:t>
            </w:r>
          </w:p>
        </w:tc>
        <w:tc>
          <w:tcPr>
            <w:tcW w:w="1813" w:type="dxa"/>
          </w:tcPr>
          <w:p w14:paraId="4496B15C" w14:textId="0EE100C6" w:rsidR="00345BFA" w:rsidRPr="0002571A" w:rsidRDefault="00345BFA" w:rsidP="00345BFA">
            <w:pPr>
              <w:spacing w:after="160" w:line="259" w:lineRule="auto"/>
            </w:pPr>
            <w:r w:rsidRPr="0002571A">
              <w:t>0.39</w:t>
            </w:r>
          </w:p>
        </w:tc>
        <w:tc>
          <w:tcPr>
            <w:tcW w:w="1813" w:type="dxa"/>
          </w:tcPr>
          <w:p w14:paraId="641F01DE" w14:textId="0DE53A3C" w:rsidR="00345BFA" w:rsidRPr="0002571A" w:rsidRDefault="00345BFA" w:rsidP="00345BFA">
            <w:pPr>
              <w:spacing w:after="160" w:line="259" w:lineRule="auto"/>
            </w:pPr>
            <w:r w:rsidRPr="0002571A">
              <w:t>0.30</w:t>
            </w:r>
          </w:p>
        </w:tc>
      </w:tr>
      <w:tr w:rsidR="00345BFA" w:rsidRPr="0002571A" w14:paraId="60824CD4" w14:textId="77777777" w:rsidTr="000F133E">
        <w:tc>
          <w:tcPr>
            <w:tcW w:w="1812" w:type="dxa"/>
          </w:tcPr>
          <w:p w14:paraId="1520DCCA" w14:textId="1E6BEC4A" w:rsidR="00345BFA" w:rsidRPr="0002571A" w:rsidRDefault="004B2AC9" w:rsidP="00345BFA">
            <w:pPr>
              <w:spacing w:after="160" w:line="259" w:lineRule="auto"/>
            </w:pPr>
            <w:r w:rsidRPr="0002571A">
              <w:t>k-NN</w:t>
            </w:r>
          </w:p>
        </w:tc>
        <w:tc>
          <w:tcPr>
            <w:tcW w:w="1812" w:type="dxa"/>
          </w:tcPr>
          <w:p w14:paraId="28C2E490" w14:textId="2593C5B4" w:rsidR="00345BFA" w:rsidRPr="0002571A" w:rsidRDefault="00345BFA" w:rsidP="00345BFA">
            <w:pPr>
              <w:spacing w:after="160" w:line="259" w:lineRule="auto"/>
            </w:pPr>
            <w:r w:rsidRPr="0002571A">
              <w:t>0.53</w:t>
            </w:r>
          </w:p>
        </w:tc>
        <w:tc>
          <w:tcPr>
            <w:tcW w:w="1812" w:type="dxa"/>
          </w:tcPr>
          <w:p w14:paraId="57C71E1C" w14:textId="71E3B051" w:rsidR="00345BFA" w:rsidRPr="0002571A" w:rsidRDefault="00345BFA" w:rsidP="00345BFA">
            <w:pPr>
              <w:spacing w:after="160" w:line="259" w:lineRule="auto"/>
            </w:pPr>
            <w:r w:rsidRPr="0002571A">
              <w:t>0.36</w:t>
            </w:r>
          </w:p>
        </w:tc>
        <w:tc>
          <w:tcPr>
            <w:tcW w:w="1813" w:type="dxa"/>
          </w:tcPr>
          <w:p w14:paraId="0CDB020D" w14:textId="00763889" w:rsidR="00345BFA" w:rsidRPr="0002571A" w:rsidRDefault="00345BFA" w:rsidP="00345BFA">
            <w:pPr>
              <w:spacing w:after="160" w:line="259" w:lineRule="auto"/>
            </w:pPr>
            <w:r w:rsidRPr="0002571A">
              <w:t>0.38</w:t>
            </w:r>
          </w:p>
        </w:tc>
        <w:tc>
          <w:tcPr>
            <w:tcW w:w="1813" w:type="dxa"/>
          </w:tcPr>
          <w:p w14:paraId="48EA5316" w14:textId="5208FE91" w:rsidR="00345BFA" w:rsidRPr="0002571A" w:rsidRDefault="00345BFA" w:rsidP="00345BFA">
            <w:pPr>
              <w:spacing w:after="160" w:line="259" w:lineRule="auto"/>
            </w:pPr>
            <w:r w:rsidRPr="0002571A">
              <w:t>0.36</w:t>
            </w:r>
          </w:p>
        </w:tc>
      </w:tr>
      <w:tr w:rsidR="00345BFA" w:rsidRPr="0002571A" w14:paraId="5C13957B" w14:textId="77777777" w:rsidTr="000F133E">
        <w:tc>
          <w:tcPr>
            <w:tcW w:w="1812" w:type="dxa"/>
          </w:tcPr>
          <w:p w14:paraId="01CA590E" w14:textId="06CE76E2" w:rsidR="00345BFA" w:rsidRPr="0002571A" w:rsidRDefault="000F133E" w:rsidP="00345BFA">
            <w:pPr>
              <w:spacing w:after="160" w:line="259" w:lineRule="auto"/>
            </w:pPr>
            <w:r w:rsidRPr="0002571A">
              <w:t>DT</w:t>
            </w:r>
          </w:p>
        </w:tc>
        <w:tc>
          <w:tcPr>
            <w:tcW w:w="1812" w:type="dxa"/>
          </w:tcPr>
          <w:p w14:paraId="4AC7211D" w14:textId="5A0FB066" w:rsidR="00345BFA" w:rsidRPr="0002571A" w:rsidRDefault="00345BFA" w:rsidP="00345BFA">
            <w:pPr>
              <w:spacing w:after="160" w:line="259" w:lineRule="auto"/>
            </w:pPr>
            <w:r w:rsidRPr="0002571A">
              <w:t>0.44</w:t>
            </w:r>
          </w:p>
        </w:tc>
        <w:tc>
          <w:tcPr>
            <w:tcW w:w="1812" w:type="dxa"/>
          </w:tcPr>
          <w:p w14:paraId="544E23C3" w14:textId="3E5E19B9" w:rsidR="00345BFA" w:rsidRPr="0002571A" w:rsidRDefault="00345BFA" w:rsidP="00345BFA">
            <w:pPr>
              <w:spacing w:after="160" w:line="259" w:lineRule="auto"/>
            </w:pPr>
            <w:r w:rsidRPr="0002571A">
              <w:t>0.36</w:t>
            </w:r>
          </w:p>
        </w:tc>
        <w:tc>
          <w:tcPr>
            <w:tcW w:w="1813" w:type="dxa"/>
          </w:tcPr>
          <w:p w14:paraId="54BED298" w14:textId="1678E016" w:rsidR="00345BFA" w:rsidRPr="0002571A" w:rsidRDefault="00345BFA" w:rsidP="00345BFA">
            <w:pPr>
              <w:spacing w:after="160" w:line="259" w:lineRule="auto"/>
            </w:pPr>
            <w:r w:rsidRPr="0002571A">
              <w:t>0.47</w:t>
            </w:r>
          </w:p>
        </w:tc>
        <w:tc>
          <w:tcPr>
            <w:tcW w:w="1813" w:type="dxa"/>
          </w:tcPr>
          <w:p w14:paraId="37A1FA7E" w14:textId="52554D29" w:rsidR="00345BFA" w:rsidRPr="0002571A" w:rsidRDefault="00345BFA" w:rsidP="00345BFA">
            <w:pPr>
              <w:spacing w:after="160" w:line="259" w:lineRule="auto"/>
            </w:pPr>
            <w:r w:rsidRPr="0002571A">
              <w:t>0.33</w:t>
            </w:r>
          </w:p>
        </w:tc>
      </w:tr>
      <w:tr w:rsidR="00345BFA" w:rsidRPr="0002571A" w14:paraId="3D77DD34" w14:textId="77777777" w:rsidTr="000F133E">
        <w:tc>
          <w:tcPr>
            <w:tcW w:w="1812" w:type="dxa"/>
          </w:tcPr>
          <w:p w14:paraId="765A6420" w14:textId="56F15DCF" w:rsidR="00345BFA" w:rsidRPr="0002571A" w:rsidRDefault="00345BFA" w:rsidP="00345BFA">
            <w:pPr>
              <w:spacing w:after="160" w:line="259" w:lineRule="auto"/>
            </w:pPr>
            <w:r w:rsidRPr="0002571A">
              <w:t>LR</w:t>
            </w:r>
          </w:p>
        </w:tc>
        <w:tc>
          <w:tcPr>
            <w:tcW w:w="1812" w:type="dxa"/>
          </w:tcPr>
          <w:p w14:paraId="04C014AB" w14:textId="57BBBCDA" w:rsidR="00345BFA" w:rsidRPr="0002571A" w:rsidRDefault="00345BFA" w:rsidP="00345BFA">
            <w:pPr>
              <w:spacing w:after="160" w:line="259" w:lineRule="auto"/>
            </w:pPr>
            <w:r w:rsidRPr="0002571A">
              <w:t>0.48</w:t>
            </w:r>
          </w:p>
        </w:tc>
        <w:tc>
          <w:tcPr>
            <w:tcW w:w="1812" w:type="dxa"/>
          </w:tcPr>
          <w:p w14:paraId="57E58D1B" w14:textId="7E934067" w:rsidR="00345BFA" w:rsidRPr="0002571A" w:rsidRDefault="00345BFA" w:rsidP="00345BFA">
            <w:pPr>
              <w:spacing w:after="160" w:line="259" w:lineRule="auto"/>
            </w:pPr>
            <w:r w:rsidRPr="0002571A">
              <w:t>0.33</w:t>
            </w:r>
          </w:p>
        </w:tc>
        <w:tc>
          <w:tcPr>
            <w:tcW w:w="1813" w:type="dxa"/>
          </w:tcPr>
          <w:p w14:paraId="1C632C5D" w14:textId="01945DC2" w:rsidR="00345BFA" w:rsidRPr="0002571A" w:rsidRDefault="00345BFA" w:rsidP="00345BFA">
            <w:pPr>
              <w:spacing w:after="160" w:line="259" w:lineRule="auto"/>
            </w:pPr>
            <w:r w:rsidRPr="0002571A">
              <w:t>0.34</w:t>
            </w:r>
          </w:p>
        </w:tc>
        <w:tc>
          <w:tcPr>
            <w:tcW w:w="1813" w:type="dxa"/>
          </w:tcPr>
          <w:p w14:paraId="23A9A050" w14:textId="5662F112" w:rsidR="00345BFA" w:rsidRPr="0002571A" w:rsidRDefault="00345BFA" w:rsidP="00345BFA">
            <w:pPr>
              <w:spacing w:after="160" w:line="259" w:lineRule="auto"/>
            </w:pPr>
            <w:r w:rsidRPr="0002571A">
              <w:t>0.33</w:t>
            </w:r>
          </w:p>
        </w:tc>
      </w:tr>
      <w:tr w:rsidR="00345BFA" w:rsidRPr="0002571A" w14:paraId="165B5FD4" w14:textId="77777777" w:rsidTr="000F133E">
        <w:tc>
          <w:tcPr>
            <w:tcW w:w="1812" w:type="dxa"/>
          </w:tcPr>
          <w:p w14:paraId="3A6DD9F3" w14:textId="6EB66DE7" w:rsidR="00345BFA" w:rsidRPr="0002571A" w:rsidRDefault="00345BFA" w:rsidP="00345BFA">
            <w:pPr>
              <w:spacing w:after="160" w:line="259" w:lineRule="auto"/>
            </w:pPr>
            <w:r w:rsidRPr="0002571A">
              <w:t>LDA</w:t>
            </w:r>
          </w:p>
        </w:tc>
        <w:tc>
          <w:tcPr>
            <w:tcW w:w="1812" w:type="dxa"/>
          </w:tcPr>
          <w:p w14:paraId="234F12C0" w14:textId="7C106BCC" w:rsidR="00345BFA" w:rsidRPr="0002571A" w:rsidRDefault="00345BFA" w:rsidP="00345BFA">
            <w:pPr>
              <w:spacing w:after="160" w:line="259" w:lineRule="auto"/>
            </w:pPr>
            <w:r w:rsidRPr="0002571A">
              <w:t>0.44</w:t>
            </w:r>
          </w:p>
        </w:tc>
        <w:tc>
          <w:tcPr>
            <w:tcW w:w="1812" w:type="dxa"/>
          </w:tcPr>
          <w:p w14:paraId="2B8F1091" w14:textId="4E8FFAFA" w:rsidR="00345BFA" w:rsidRPr="0002571A" w:rsidRDefault="00345BFA" w:rsidP="00345BFA">
            <w:pPr>
              <w:spacing w:after="160" w:line="259" w:lineRule="auto"/>
            </w:pPr>
            <w:r w:rsidRPr="0002571A">
              <w:t>0.31</w:t>
            </w:r>
          </w:p>
        </w:tc>
        <w:tc>
          <w:tcPr>
            <w:tcW w:w="1813" w:type="dxa"/>
          </w:tcPr>
          <w:p w14:paraId="2A7B42B9" w14:textId="785CF75C" w:rsidR="00345BFA" w:rsidRPr="0002571A" w:rsidRDefault="00345BFA" w:rsidP="00345BFA">
            <w:pPr>
              <w:spacing w:after="160" w:line="259" w:lineRule="auto"/>
            </w:pPr>
            <w:r w:rsidRPr="0002571A">
              <w:t>0.31</w:t>
            </w:r>
          </w:p>
        </w:tc>
        <w:tc>
          <w:tcPr>
            <w:tcW w:w="1813" w:type="dxa"/>
          </w:tcPr>
          <w:p w14:paraId="55BB87F3" w14:textId="5A1D1F26" w:rsidR="00345BFA" w:rsidRPr="0002571A" w:rsidRDefault="00345BFA" w:rsidP="00345BFA">
            <w:pPr>
              <w:spacing w:after="160" w:line="259" w:lineRule="auto"/>
            </w:pPr>
            <w:r w:rsidRPr="0002571A">
              <w:t>0.31</w:t>
            </w:r>
          </w:p>
        </w:tc>
      </w:tr>
      <w:tr w:rsidR="00345BFA" w:rsidRPr="0002571A" w14:paraId="32F5EE83" w14:textId="77777777" w:rsidTr="000F133E">
        <w:tc>
          <w:tcPr>
            <w:tcW w:w="1812" w:type="dxa"/>
          </w:tcPr>
          <w:p w14:paraId="4A7806BB" w14:textId="15DC63BE" w:rsidR="00345BFA" w:rsidRPr="0002571A" w:rsidRDefault="00345BFA" w:rsidP="00345BFA">
            <w:pPr>
              <w:spacing w:after="160" w:line="259" w:lineRule="auto"/>
            </w:pPr>
            <w:proofErr w:type="spellStart"/>
            <w:r w:rsidRPr="0002571A">
              <w:t>AdaBoost</w:t>
            </w:r>
            <w:proofErr w:type="spellEnd"/>
          </w:p>
        </w:tc>
        <w:tc>
          <w:tcPr>
            <w:tcW w:w="1812" w:type="dxa"/>
          </w:tcPr>
          <w:p w14:paraId="79A70F0B" w14:textId="52BD8BA9" w:rsidR="00345BFA" w:rsidRPr="0002571A" w:rsidRDefault="00345BFA" w:rsidP="00345BFA">
            <w:pPr>
              <w:spacing w:after="160" w:line="259" w:lineRule="auto"/>
            </w:pPr>
            <w:r w:rsidRPr="0002571A">
              <w:t>0.39</w:t>
            </w:r>
          </w:p>
        </w:tc>
        <w:tc>
          <w:tcPr>
            <w:tcW w:w="1812" w:type="dxa"/>
          </w:tcPr>
          <w:p w14:paraId="18F91468" w14:textId="4088CF26" w:rsidR="00345BFA" w:rsidRPr="0002571A" w:rsidRDefault="00345BFA" w:rsidP="00345BFA">
            <w:pPr>
              <w:spacing w:after="160" w:line="259" w:lineRule="auto"/>
            </w:pPr>
            <w:r w:rsidRPr="0002571A">
              <w:t>0.27</w:t>
            </w:r>
          </w:p>
        </w:tc>
        <w:tc>
          <w:tcPr>
            <w:tcW w:w="1813" w:type="dxa"/>
          </w:tcPr>
          <w:p w14:paraId="2690938E" w14:textId="4BAB152D" w:rsidR="00345BFA" w:rsidRPr="0002571A" w:rsidRDefault="00345BFA" w:rsidP="00345BFA">
            <w:pPr>
              <w:spacing w:after="160" w:line="259" w:lineRule="auto"/>
            </w:pPr>
            <w:r w:rsidRPr="0002571A">
              <w:t>0.28</w:t>
            </w:r>
          </w:p>
        </w:tc>
        <w:tc>
          <w:tcPr>
            <w:tcW w:w="1813" w:type="dxa"/>
          </w:tcPr>
          <w:p w14:paraId="137963CA" w14:textId="3FA1B510" w:rsidR="00345BFA" w:rsidRPr="0002571A" w:rsidRDefault="00345BFA" w:rsidP="00345BFA">
            <w:pPr>
              <w:spacing w:after="160" w:line="259" w:lineRule="auto"/>
            </w:pPr>
            <w:r w:rsidRPr="0002571A">
              <w:t>0.27</w:t>
            </w:r>
          </w:p>
        </w:tc>
      </w:tr>
      <w:tr w:rsidR="00345BFA" w:rsidRPr="0002571A" w14:paraId="1B1D85BC" w14:textId="77777777" w:rsidTr="000F133E">
        <w:tc>
          <w:tcPr>
            <w:tcW w:w="1812" w:type="dxa"/>
          </w:tcPr>
          <w:p w14:paraId="1FCBDEED" w14:textId="15EFA05C" w:rsidR="00345BFA" w:rsidRPr="0002571A" w:rsidRDefault="00345BFA" w:rsidP="00345BFA">
            <w:pPr>
              <w:spacing w:after="160" w:line="259" w:lineRule="auto"/>
            </w:pPr>
            <w:r w:rsidRPr="0002571A">
              <w:t>GB</w:t>
            </w:r>
          </w:p>
        </w:tc>
        <w:tc>
          <w:tcPr>
            <w:tcW w:w="1812" w:type="dxa"/>
          </w:tcPr>
          <w:p w14:paraId="6B33DA93" w14:textId="68354A4A" w:rsidR="00345BFA" w:rsidRPr="0002571A" w:rsidRDefault="00345BFA" w:rsidP="00345BFA">
            <w:pPr>
              <w:spacing w:after="160" w:line="259" w:lineRule="auto"/>
            </w:pPr>
            <w:r w:rsidRPr="0002571A">
              <w:t>0.46</w:t>
            </w:r>
          </w:p>
        </w:tc>
        <w:tc>
          <w:tcPr>
            <w:tcW w:w="1812" w:type="dxa"/>
          </w:tcPr>
          <w:p w14:paraId="3F55273F" w14:textId="61D0FF69" w:rsidR="00345BFA" w:rsidRPr="0002571A" w:rsidRDefault="00345BFA" w:rsidP="00345BFA">
            <w:pPr>
              <w:spacing w:after="160" w:line="259" w:lineRule="auto"/>
            </w:pPr>
            <w:r w:rsidRPr="0002571A">
              <w:t>0.32</w:t>
            </w:r>
          </w:p>
        </w:tc>
        <w:tc>
          <w:tcPr>
            <w:tcW w:w="1813" w:type="dxa"/>
          </w:tcPr>
          <w:p w14:paraId="40CF80D1" w14:textId="0DF3E2E0" w:rsidR="00345BFA" w:rsidRPr="0002571A" w:rsidRDefault="00345BFA" w:rsidP="00345BFA">
            <w:pPr>
              <w:spacing w:after="160" w:line="259" w:lineRule="auto"/>
            </w:pPr>
            <w:r w:rsidRPr="0002571A">
              <w:t>0.33</w:t>
            </w:r>
          </w:p>
        </w:tc>
        <w:tc>
          <w:tcPr>
            <w:tcW w:w="1813" w:type="dxa"/>
          </w:tcPr>
          <w:p w14:paraId="738D9F19" w14:textId="7BAF48BD" w:rsidR="00345BFA" w:rsidRPr="0002571A" w:rsidRDefault="00345BFA" w:rsidP="00345BFA">
            <w:pPr>
              <w:spacing w:after="160" w:line="259" w:lineRule="auto"/>
            </w:pPr>
            <w:r w:rsidRPr="0002571A">
              <w:t>0.32</w:t>
            </w:r>
          </w:p>
        </w:tc>
      </w:tr>
      <w:tr w:rsidR="00345BFA" w:rsidRPr="0002571A" w14:paraId="0D9DDB64" w14:textId="77777777" w:rsidTr="000F133E">
        <w:tc>
          <w:tcPr>
            <w:tcW w:w="1812" w:type="dxa"/>
          </w:tcPr>
          <w:p w14:paraId="56A03651" w14:textId="59CDAEE4" w:rsidR="00345BFA" w:rsidRPr="0002571A" w:rsidRDefault="00345BFA" w:rsidP="00345BFA">
            <w:pPr>
              <w:spacing w:after="160" w:line="259" w:lineRule="auto"/>
            </w:pPr>
            <w:r w:rsidRPr="0002571A">
              <w:lastRenderedPageBreak/>
              <w:t>SVM</w:t>
            </w:r>
          </w:p>
        </w:tc>
        <w:tc>
          <w:tcPr>
            <w:tcW w:w="1812" w:type="dxa"/>
          </w:tcPr>
          <w:p w14:paraId="5B50A408" w14:textId="255611D2" w:rsidR="00345BFA" w:rsidRPr="0002571A" w:rsidRDefault="00345BFA" w:rsidP="00345BFA">
            <w:pPr>
              <w:spacing w:after="160" w:line="259" w:lineRule="auto"/>
            </w:pPr>
            <w:r w:rsidRPr="0002571A">
              <w:t>0.45</w:t>
            </w:r>
          </w:p>
        </w:tc>
        <w:tc>
          <w:tcPr>
            <w:tcW w:w="1812" w:type="dxa"/>
          </w:tcPr>
          <w:p w14:paraId="3FB1A23F" w14:textId="130B8521" w:rsidR="00345BFA" w:rsidRPr="0002571A" w:rsidRDefault="00345BFA" w:rsidP="00345BFA">
            <w:pPr>
              <w:spacing w:after="160" w:line="259" w:lineRule="auto"/>
            </w:pPr>
            <w:r w:rsidRPr="0002571A">
              <w:t>0.16</w:t>
            </w:r>
          </w:p>
        </w:tc>
        <w:tc>
          <w:tcPr>
            <w:tcW w:w="1813" w:type="dxa"/>
          </w:tcPr>
          <w:p w14:paraId="1CAA0E79" w14:textId="3E8A0D2E" w:rsidR="00345BFA" w:rsidRPr="0002571A" w:rsidRDefault="00345BFA" w:rsidP="00345BFA">
            <w:pPr>
              <w:spacing w:after="160" w:line="259" w:lineRule="auto"/>
            </w:pPr>
            <w:r w:rsidRPr="0002571A">
              <w:t>0.30</w:t>
            </w:r>
          </w:p>
        </w:tc>
        <w:tc>
          <w:tcPr>
            <w:tcW w:w="1813" w:type="dxa"/>
          </w:tcPr>
          <w:p w14:paraId="42FA0BA7" w14:textId="17B5F6F3" w:rsidR="00345BFA" w:rsidRPr="0002571A" w:rsidRDefault="00345BFA" w:rsidP="00345BFA">
            <w:pPr>
              <w:spacing w:after="160" w:line="259" w:lineRule="auto"/>
            </w:pPr>
            <w:r w:rsidRPr="0002571A">
              <w:t>0.21</w:t>
            </w:r>
          </w:p>
        </w:tc>
      </w:tr>
      <w:tr w:rsidR="00345BFA" w:rsidRPr="0002571A" w14:paraId="1184D3DB" w14:textId="77777777" w:rsidTr="000F133E">
        <w:tc>
          <w:tcPr>
            <w:tcW w:w="1812" w:type="dxa"/>
            <w:tcBorders>
              <w:bottom w:val="single" w:sz="4" w:space="0" w:color="auto"/>
            </w:tcBorders>
          </w:tcPr>
          <w:p w14:paraId="7BF63702" w14:textId="47B6CB29" w:rsidR="00345BFA" w:rsidRPr="0002571A" w:rsidRDefault="00345BFA" w:rsidP="00345BFA">
            <w:pPr>
              <w:spacing w:after="160" w:line="259" w:lineRule="auto"/>
            </w:pPr>
            <w:r w:rsidRPr="0002571A">
              <w:t>RF</w:t>
            </w:r>
          </w:p>
        </w:tc>
        <w:tc>
          <w:tcPr>
            <w:tcW w:w="1812" w:type="dxa"/>
            <w:tcBorders>
              <w:bottom w:val="single" w:sz="4" w:space="0" w:color="auto"/>
            </w:tcBorders>
          </w:tcPr>
          <w:p w14:paraId="2FA943F6" w14:textId="7A7DE316" w:rsidR="00345BFA" w:rsidRPr="0002571A" w:rsidRDefault="00345BFA" w:rsidP="00345BFA">
            <w:pPr>
              <w:spacing w:after="160" w:line="259" w:lineRule="auto"/>
            </w:pPr>
            <w:r w:rsidRPr="0002571A">
              <w:t>0.55</w:t>
            </w:r>
          </w:p>
        </w:tc>
        <w:tc>
          <w:tcPr>
            <w:tcW w:w="1812" w:type="dxa"/>
            <w:tcBorders>
              <w:bottom w:val="single" w:sz="4" w:space="0" w:color="auto"/>
            </w:tcBorders>
          </w:tcPr>
          <w:p w14:paraId="0BA0EE24" w14:textId="545D366E" w:rsidR="00345BFA" w:rsidRPr="0002571A" w:rsidRDefault="00345BFA" w:rsidP="00345BFA">
            <w:pPr>
              <w:spacing w:after="160" w:line="259" w:lineRule="auto"/>
            </w:pPr>
            <w:r w:rsidRPr="0002571A">
              <w:t>0.38</w:t>
            </w:r>
          </w:p>
        </w:tc>
        <w:tc>
          <w:tcPr>
            <w:tcW w:w="1813" w:type="dxa"/>
            <w:tcBorders>
              <w:bottom w:val="single" w:sz="4" w:space="0" w:color="auto"/>
            </w:tcBorders>
          </w:tcPr>
          <w:p w14:paraId="37DC9047" w14:textId="27D7ED23" w:rsidR="00345BFA" w:rsidRPr="0002571A" w:rsidRDefault="00345BFA" w:rsidP="00345BFA">
            <w:pPr>
              <w:spacing w:after="160" w:line="259" w:lineRule="auto"/>
            </w:pPr>
            <w:r w:rsidRPr="0002571A">
              <w:t>0.39</w:t>
            </w:r>
          </w:p>
        </w:tc>
        <w:tc>
          <w:tcPr>
            <w:tcW w:w="1813" w:type="dxa"/>
            <w:tcBorders>
              <w:bottom w:val="single" w:sz="4" w:space="0" w:color="auto"/>
            </w:tcBorders>
          </w:tcPr>
          <w:p w14:paraId="2397CC49" w14:textId="23CFDCE4" w:rsidR="00345BFA" w:rsidRPr="0002571A" w:rsidRDefault="00345BFA" w:rsidP="00345BFA">
            <w:pPr>
              <w:spacing w:after="160" w:line="259" w:lineRule="auto"/>
            </w:pPr>
            <w:r w:rsidRPr="0002571A">
              <w:t>0.37</w:t>
            </w:r>
          </w:p>
        </w:tc>
      </w:tr>
    </w:tbl>
    <w:p w14:paraId="1D0AB243" w14:textId="092A23D6" w:rsidR="0003718E" w:rsidRPr="0002571A" w:rsidRDefault="000F133E" w:rsidP="00383408">
      <w:r w:rsidRPr="0002571A">
        <w:t>Opomba: Vrstni red algoritmov je naključen in ne predstavlja dodatne informacije.</w:t>
      </w:r>
      <w:r w:rsidR="00265934" w:rsidRPr="0002571A">
        <w:t xml:space="preserve"> Metrike so uporabile makro ocene.</w:t>
      </w:r>
    </w:p>
    <w:p w14:paraId="7AC11256" w14:textId="6E6ABD23" w:rsidR="00492258" w:rsidRPr="0002571A" w:rsidRDefault="008B006E" w:rsidP="00492258">
      <w:r w:rsidRPr="0002571A">
        <w:t>Za vizualizacijo uspešnosti modelov</w:t>
      </w:r>
      <w:r w:rsidR="00103489" w:rsidRPr="0002571A">
        <w:t xml:space="preserve">, je na </w:t>
      </w:r>
      <w:r w:rsidR="00103489" w:rsidRPr="0002571A">
        <w:rPr>
          <w:highlight w:val="green"/>
        </w:rPr>
        <w:t>Sliki x</w:t>
      </w:r>
      <w:r w:rsidR="00103489" w:rsidRPr="0002571A">
        <w:t xml:space="preserve"> matrika zmede, ki nudi vpogled v interakcijo pravih pozitivnih, napačnih pozitivnih, pravih negativnih in napačnih negativnih ugibanj posameznega modela </w:t>
      </w:r>
      <w:r w:rsidR="00492258" w:rsidRPr="0002571A">
        <w:fldChar w:fldCharType="begin"/>
      </w:r>
      <w:r w:rsidR="00492258" w:rsidRPr="0002571A">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02571A">
        <w:fldChar w:fldCharType="separate"/>
      </w:r>
      <w:r w:rsidR="00492258" w:rsidRPr="0002571A">
        <w:t>(Chicco et al., 2021)</w:t>
      </w:r>
      <w:r w:rsidR="00492258" w:rsidRPr="0002571A">
        <w:fldChar w:fldCharType="end"/>
      </w:r>
      <w:r w:rsidR="00492258" w:rsidRPr="0002571A">
        <w:t>.</w:t>
      </w:r>
    </w:p>
    <w:p w14:paraId="10003731" w14:textId="50B2030D" w:rsidR="00BF62C0" w:rsidRPr="0002571A" w:rsidRDefault="00345BFA" w:rsidP="00BF62C0">
      <w:pPr>
        <w:keepNext/>
      </w:pPr>
      <w:r w:rsidRPr="0002571A">
        <w:rPr>
          <w:noProof/>
          <w:lang w:eastAsia="it-IT"/>
        </w:rPr>
        <w:drawing>
          <wp:inline distT="0" distB="0" distL="0" distR="0" wp14:anchorId="582BE968" wp14:editId="32DF914D">
            <wp:extent cx="4284000" cy="4352472"/>
            <wp:effectExtent l="0" t="0" r="2540" b="0"/>
            <wp:docPr id="642538647" name="Picture 1"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538647" name="Picture 1" descr="A grid of blue squares&#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AA712AE" w14:textId="402C2325" w:rsidR="00492258" w:rsidRPr="0002571A" w:rsidRDefault="00BF62C0" w:rsidP="00BF62C0">
      <w:pPr>
        <w:pStyle w:val="Caption"/>
      </w:pPr>
      <w:bookmarkStart w:id="88" w:name="_Toc170115550"/>
      <w:r w:rsidRPr="0002571A">
        <w:t xml:space="preserve">Slika </w:t>
      </w:r>
      <w:r w:rsidRPr="0002571A">
        <w:fldChar w:fldCharType="begin"/>
      </w:r>
      <w:r w:rsidRPr="0002571A">
        <w:instrText xml:space="preserve"> SEQ Slika \* ARABIC </w:instrText>
      </w:r>
      <w:r w:rsidRPr="0002571A">
        <w:fldChar w:fldCharType="separate"/>
      </w:r>
      <w:r w:rsidR="00A83A74" w:rsidRPr="0002571A">
        <w:t>31</w:t>
      </w:r>
      <w:r w:rsidRPr="0002571A">
        <w:fldChar w:fldCharType="end"/>
      </w:r>
      <w:r w:rsidRPr="0002571A">
        <w:t>: Matrika zmede za posamezne modele.</w:t>
      </w:r>
      <w:bookmarkEnd w:id="88"/>
    </w:p>
    <w:p w14:paraId="336C0B8A" w14:textId="11196105" w:rsidR="00A86059" w:rsidRPr="0002571A" w:rsidRDefault="00987340" w:rsidP="00A86059">
      <w:r w:rsidRPr="0002571A">
        <w:t xml:space="preserve">Da bi preprečili neuravnoteženost nabora podatkov, smo se odločili tudi za binarno klasifikacijo, tako da smo združili stratuma </w:t>
      </w:r>
      <w:r w:rsidR="0042322C" w:rsidRPr="0002571A">
        <w:t>[</w:t>
      </w:r>
      <w:r w:rsidRPr="0002571A">
        <w:t>0</w:t>
      </w:r>
      <w:r w:rsidR="0042322C" w:rsidRPr="0002571A">
        <w:t>]</w:t>
      </w:r>
      <w:r w:rsidRPr="0002571A">
        <w:t xml:space="preserve"> (metoda skupnega dela mi sploh ni všeč) in </w:t>
      </w:r>
      <w:r w:rsidR="0042322C" w:rsidRPr="0002571A">
        <w:t>[</w:t>
      </w:r>
      <w:r w:rsidRPr="0002571A">
        <w:t>1</w:t>
      </w:r>
      <w:r w:rsidR="0042322C" w:rsidRPr="0002571A">
        <w:t>]</w:t>
      </w:r>
      <w:r w:rsidRPr="0002571A">
        <w:t xml:space="preserve"> (do metode skupnega dela sem indiferenten)</w:t>
      </w:r>
      <w:r w:rsidR="0042322C" w:rsidRPr="0002571A">
        <w:t>.</w:t>
      </w:r>
      <w:r w:rsidRPr="0002571A">
        <w:t xml:space="preserve"> S tem smo dobili nova stratuma </w:t>
      </w:r>
      <w:r w:rsidR="0042322C" w:rsidRPr="0002571A">
        <w:t>[</w:t>
      </w:r>
      <w:r w:rsidRPr="0002571A">
        <w:t>0</w:t>
      </w:r>
      <w:r w:rsidR="0042322C" w:rsidRPr="0002571A">
        <w:t>] (metoda skupnega dela mi ni všeč ali pa sem do nje indiferenten)</w:t>
      </w:r>
      <w:r w:rsidRPr="0002571A">
        <w:t xml:space="preserve"> s 45 (50.6 %) in </w:t>
      </w:r>
      <w:r w:rsidR="0042322C" w:rsidRPr="0002571A">
        <w:t>[</w:t>
      </w:r>
      <w:r w:rsidRPr="0002571A">
        <w:t>1</w:t>
      </w:r>
      <w:r w:rsidR="0042322C" w:rsidRPr="0002571A">
        <w:t xml:space="preserve">] (metoda skupnega dela mi je všeč) s </w:t>
      </w:r>
      <w:r w:rsidR="00265934" w:rsidRPr="0002571A">
        <w:t>44</w:t>
      </w:r>
      <w:r w:rsidRPr="0002571A">
        <w:t xml:space="preserve"> (49.4 %)</w:t>
      </w:r>
      <w:r w:rsidR="0042322C" w:rsidRPr="0002571A">
        <w:t xml:space="preserve"> podatki</w:t>
      </w:r>
      <w:r w:rsidRPr="0002571A">
        <w:t xml:space="preserve">, kar kreira bolj ravnovesno reprezentacijo odnosa do metode skupnega dela </w:t>
      </w:r>
      <w:r w:rsidR="00A86059" w:rsidRPr="0002571A">
        <w:fldChar w:fldCharType="begin"/>
      </w:r>
      <w:r w:rsidR="00A86059" w:rsidRPr="0002571A">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02571A">
        <w:fldChar w:fldCharType="separate"/>
      </w:r>
      <w:r w:rsidR="00A86059" w:rsidRPr="0002571A">
        <w:t>(Harangi et al., 2020)</w:t>
      </w:r>
      <w:r w:rsidR="00A86059" w:rsidRPr="0002571A">
        <w:fldChar w:fldCharType="end"/>
      </w:r>
      <w:r w:rsidR="00A86059" w:rsidRPr="0002571A">
        <w:t xml:space="preserve">. </w:t>
      </w:r>
      <w:r w:rsidRPr="0002571A">
        <w:t xml:space="preserve">S tem pristopom, so bili vsi algoritmi, izvzemši </w:t>
      </w:r>
      <w:r w:rsidR="00345BFA" w:rsidRPr="0002571A">
        <w:t xml:space="preserve">RF in </w:t>
      </w:r>
      <w:r w:rsidR="003728E8" w:rsidRPr="0002571A">
        <w:t>k-</w:t>
      </w:r>
      <w:r w:rsidR="00345BFA" w:rsidRPr="0002571A">
        <w:t>NN</w:t>
      </w:r>
      <w:r w:rsidRPr="0002571A">
        <w:t xml:space="preserve"> uspešni. Najbolje se je odrezal algoritem </w:t>
      </w:r>
      <w:r w:rsidR="00345BFA" w:rsidRPr="0002571A">
        <w:t>GB</w:t>
      </w:r>
      <w:r w:rsidRPr="0002571A">
        <w:t xml:space="preserve"> z dobro natančnostjo (</w:t>
      </w:r>
      <w:r w:rsidR="00345BFA" w:rsidRPr="0002571A">
        <w:t>59</w:t>
      </w:r>
      <w:r w:rsidRPr="0002571A">
        <w:t xml:space="preserve"> %) in srednjo oceno F</w:t>
      </w:r>
      <w:r w:rsidR="00265934" w:rsidRPr="0002571A">
        <w:t>-</w:t>
      </w:r>
      <w:r w:rsidRPr="0002571A">
        <w:t>1 (0.59).</w:t>
      </w:r>
      <w:r w:rsidR="00345BFA" w:rsidRPr="0002571A">
        <w:t xml:space="preserve"> Njihovo uspešnost in grafično upodobitev vidimo v </w:t>
      </w:r>
      <w:r w:rsidR="00345BFA" w:rsidRPr="0002571A">
        <w:rPr>
          <w:highlight w:val="green"/>
        </w:rPr>
        <w:t>Tabeli x in Sliki y.</w:t>
      </w:r>
    </w:p>
    <w:p w14:paraId="6D7F32F2" w14:textId="511DC166" w:rsidR="00345BFA" w:rsidRPr="0002571A" w:rsidRDefault="00345BFA" w:rsidP="00345BFA">
      <w:pPr>
        <w:pStyle w:val="Caption"/>
        <w:keepNext/>
      </w:pPr>
      <w:bookmarkStart w:id="89" w:name="_Toc170115517"/>
      <w:r w:rsidRPr="0002571A">
        <w:lastRenderedPageBreak/>
        <w:t xml:space="preserve">Preglednica </w:t>
      </w:r>
      <w:r w:rsidR="00F646CE" w:rsidRPr="0002571A">
        <w:fldChar w:fldCharType="begin"/>
      </w:r>
      <w:r w:rsidR="00F646CE" w:rsidRPr="0002571A">
        <w:instrText xml:space="preserve"> SEQ Preglednica \* ARABIC </w:instrText>
      </w:r>
      <w:r w:rsidR="00F646CE" w:rsidRPr="0002571A">
        <w:fldChar w:fldCharType="separate"/>
      </w:r>
      <w:r w:rsidR="00F646CE" w:rsidRPr="0002571A">
        <w:t>14</w:t>
      </w:r>
      <w:r w:rsidR="00F646CE" w:rsidRPr="0002571A">
        <w:fldChar w:fldCharType="end"/>
      </w:r>
      <w:r w:rsidRPr="0002571A">
        <w:t xml:space="preserve">: Klasifikacijski </w:t>
      </w:r>
      <w:r w:rsidR="00316508" w:rsidRPr="0002571A">
        <w:t>rezultati</w:t>
      </w:r>
      <w:r w:rsidRPr="0002571A">
        <w:t xml:space="preserve"> v binarnem primeru.</w:t>
      </w:r>
      <w:bookmarkEnd w:id="89"/>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812"/>
        <w:gridCol w:w="1812"/>
        <w:gridCol w:w="1812"/>
        <w:gridCol w:w="1813"/>
        <w:gridCol w:w="1813"/>
      </w:tblGrid>
      <w:tr w:rsidR="00345BFA" w:rsidRPr="0002571A" w14:paraId="2354706C" w14:textId="77777777" w:rsidTr="00265934">
        <w:tc>
          <w:tcPr>
            <w:tcW w:w="1812" w:type="dxa"/>
          </w:tcPr>
          <w:p w14:paraId="237CB0A9" w14:textId="763CD549" w:rsidR="00345BFA" w:rsidRPr="0002571A" w:rsidRDefault="00316508" w:rsidP="00345BFA">
            <w:pPr>
              <w:spacing w:after="160" w:line="259" w:lineRule="auto"/>
            </w:pPr>
            <w:r>
              <w:t>Klasifikator</w:t>
            </w:r>
          </w:p>
        </w:tc>
        <w:tc>
          <w:tcPr>
            <w:tcW w:w="1812" w:type="dxa"/>
          </w:tcPr>
          <w:p w14:paraId="0191FA9F" w14:textId="3CFD0A24" w:rsidR="00345BFA" w:rsidRPr="0002571A" w:rsidRDefault="00345BFA" w:rsidP="00345BFA">
            <w:pPr>
              <w:spacing w:after="160" w:line="259" w:lineRule="auto"/>
            </w:pPr>
            <w:proofErr w:type="spellStart"/>
            <w:r w:rsidRPr="0002571A">
              <w:t>Accuracy</w:t>
            </w:r>
            <w:proofErr w:type="spellEnd"/>
          </w:p>
        </w:tc>
        <w:tc>
          <w:tcPr>
            <w:tcW w:w="1812" w:type="dxa"/>
          </w:tcPr>
          <w:p w14:paraId="58485437" w14:textId="29D93632" w:rsidR="00345BFA" w:rsidRPr="0002571A" w:rsidRDefault="00345BFA" w:rsidP="00345BFA">
            <w:pPr>
              <w:spacing w:after="160" w:line="259" w:lineRule="auto"/>
            </w:pPr>
            <w:proofErr w:type="spellStart"/>
            <w:r w:rsidRPr="0002571A">
              <w:t>Precision</w:t>
            </w:r>
            <w:proofErr w:type="spellEnd"/>
          </w:p>
        </w:tc>
        <w:tc>
          <w:tcPr>
            <w:tcW w:w="1813" w:type="dxa"/>
          </w:tcPr>
          <w:p w14:paraId="69D3B37F" w14:textId="0D00F4CF" w:rsidR="00345BFA" w:rsidRPr="0002571A" w:rsidRDefault="00345BFA" w:rsidP="00345BFA">
            <w:pPr>
              <w:spacing w:after="160" w:line="259" w:lineRule="auto"/>
            </w:pPr>
            <w:proofErr w:type="spellStart"/>
            <w:r w:rsidRPr="0002571A">
              <w:t>Recall</w:t>
            </w:r>
            <w:proofErr w:type="spellEnd"/>
          </w:p>
        </w:tc>
        <w:tc>
          <w:tcPr>
            <w:tcW w:w="1813" w:type="dxa"/>
          </w:tcPr>
          <w:p w14:paraId="7999FB8E" w14:textId="7170CE73" w:rsidR="00345BFA" w:rsidRPr="0002571A" w:rsidRDefault="00345BFA" w:rsidP="00345BFA">
            <w:pPr>
              <w:spacing w:after="160" w:line="259" w:lineRule="auto"/>
            </w:pPr>
            <w:r w:rsidRPr="0002571A">
              <w:t>F</w:t>
            </w:r>
            <w:r w:rsidR="00265934" w:rsidRPr="0002571A">
              <w:t>-1</w:t>
            </w:r>
          </w:p>
        </w:tc>
      </w:tr>
      <w:tr w:rsidR="00345BFA" w:rsidRPr="0002571A" w14:paraId="280A1B23" w14:textId="77777777" w:rsidTr="00265934">
        <w:tc>
          <w:tcPr>
            <w:tcW w:w="1812" w:type="dxa"/>
          </w:tcPr>
          <w:p w14:paraId="7969A032" w14:textId="400C1A9A" w:rsidR="00345BFA" w:rsidRPr="0002571A" w:rsidRDefault="00345BFA" w:rsidP="00345BFA">
            <w:pPr>
              <w:spacing w:after="160" w:line="259" w:lineRule="auto"/>
            </w:pPr>
            <w:r w:rsidRPr="0002571A">
              <w:t>NB</w:t>
            </w:r>
          </w:p>
        </w:tc>
        <w:tc>
          <w:tcPr>
            <w:tcW w:w="1812" w:type="dxa"/>
          </w:tcPr>
          <w:p w14:paraId="64338A82" w14:textId="6A71BB31" w:rsidR="00345BFA" w:rsidRPr="0002571A" w:rsidRDefault="00345BFA" w:rsidP="00345BFA">
            <w:pPr>
              <w:spacing w:after="160" w:line="259" w:lineRule="auto"/>
            </w:pPr>
            <w:r w:rsidRPr="0002571A">
              <w:t>0.54</w:t>
            </w:r>
          </w:p>
        </w:tc>
        <w:tc>
          <w:tcPr>
            <w:tcW w:w="1812" w:type="dxa"/>
          </w:tcPr>
          <w:p w14:paraId="2855903E" w14:textId="015DF6C5" w:rsidR="00345BFA" w:rsidRPr="0002571A" w:rsidRDefault="00345BFA" w:rsidP="00345BFA">
            <w:pPr>
              <w:spacing w:after="160" w:line="259" w:lineRule="auto"/>
            </w:pPr>
            <w:r w:rsidRPr="0002571A">
              <w:t>0.54</w:t>
            </w:r>
          </w:p>
        </w:tc>
        <w:tc>
          <w:tcPr>
            <w:tcW w:w="1813" w:type="dxa"/>
          </w:tcPr>
          <w:p w14:paraId="758B6D64" w14:textId="39001584" w:rsidR="00345BFA" w:rsidRPr="0002571A" w:rsidRDefault="00345BFA" w:rsidP="00345BFA">
            <w:pPr>
              <w:spacing w:after="160" w:line="259" w:lineRule="auto"/>
            </w:pPr>
            <w:r w:rsidRPr="0002571A">
              <w:t>0.54</w:t>
            </w:r>
          </w:p>
        </w:tc>
        <w:tc>
          <w:tcPr>
            <w:tcW w:w="1813" w:type="dxa"/>
          </w:tcPr>
          <w:p w14:paraId="00F0917D" w14:textId="477C1E8A" w:rsidR="00345BFA" w:rsidRPr="0002571A" w:rsidRDefault="00345BFA" w:rsidP="00345BFA">
            <w:pPr>
              <w:spacing w:after="160" w:line="259" w:lineRule="auto"/>
            </w:pPr>
            <w:r w:rsidRPr="0002571A">
              <w:t>0.51</w:t>
            </w:r>
          </w:p>
        </w:tc>
      </w:tr>
      <w:tr w:rsidR="00345BFA" w:rsidRPr="0002571A" w14:paraId="5708D30C" w14:textId="77777777" w:rsidTr="00265934">
        <w:tc>
          <w:tcPr>
            <w:tcW w:w="1812" w:type="dxa"/>
          </w:tcPr>
          <w:p w14:paraId="26BFE66F" w14:textId="16796A52" w:rsidR="00345BFA" w:rsidRPr="0002571A" w:rsidRDefault="00345BFA" w:rsidP="00345BFA">
            <w:pPr>
              <w:spacing w:after="160" w:line="259" w:lineRule="auto"/>
            </w:pPr>
            <w:r w:rsidRPr="0002571A">
              <w:t>k-NN</w:t>
            </w:r>
          </w:p>
        </w:tc>
        <w:tc>
          <w:tcPr>
            <w:tcW w:w="1812" w:type="dxa"/>
          </w:tcPr>
          <w:p w14:paraId="2AF7F1B3" w14:textId="0771A3D4" w:rsidR="00345BFA" w:rsidRPr="0002571A" w:rsidRDefault="00345BFA" w:rsidP="00345BFA">
            <w:pPr>
              <w:spacing w:after="160" w:line="259" w:lineRule="auto"/>
            </w:pPr>
            <w:r w:rsidRPr="0002571A">
              <w:t>0.5</w:t>
            </w:r>
          </w:p>
        </w:tc>
        <w:tc>
          <w:tcPr>
            <w:tcW w:w="1812" w:type="dxa"/>
          </w:tcPr>
          <w:p w14:paraId="05003929" w14:textId="6CEC9A5C" w:rsidR="00345BFA" w:rsidRPr="0002571A" w:rsidRDefault="00345BFA" w:rsidP="00345BFA">
            <w:pPr>
              <w:spacing w:after="160" w:line="259" w:lineRule="auto"/>
            </w:pPr>
            <w:r w:rsidRPr="0002571A">
              <w:t>0.49</w:t>
            </w:r>
          </w:p>
        </w:tc>
        <w:tc>
          <w:tcPr>
            <w:tcW w:w="1813" w:type="dxa"/>
          </w:tcPr>
          <w:p w14:paraId="749D7C8C" w14:textId="047AD9EA" w:rsidR="00345BFA" w:rsidRPr="0002571A" w:rsidRDefault="00345BFA" w:rsidP="00345BFA">
            <w:pPr>
              <w:spacing w:after="160" w:line="259" w:lineRule="auto"/>
            </w:pPr>
            <w:r w:rsidRPr="0002571A">
              <w:t>0.5</w:t>
            </w:r>
          </w:p>
        </w:tc>
        <w:tc>
          <w:tcPr>
            <w:tcW w:w="1813" w:type="dxa"/>
          </w:tcPr>
          <w:p w14:paraId="58BFF437" w14:textId="2FF31EF4" w:rsidR="00345BFA" w:rsidRPr="0002571A" w:rsidRDefault="00345BFA" w:rsidP="00345BFA">
            <w:pPr>
              <w:spacing w:after="160" w:line="259" w:lineRule="auto"/>
            </w:pPr>
            <w:r w:rsidRPr="0002571A">
              <w:t>0.49</w:t>
            </w:r>
          </w:p>
        </w:tc>
      </w:tr>
      <w:tr w:rsidR="00345BFA" w:rsidRPr="0002571A" w14:paraId="3B82BB1A" w14:textId="77777777" w:rsidTr="00265934">
        <w:tc>
          <w:tcPr>
            <w:tcW w:w="1812" w:type="dxa"/>
          </w:tcPr>
          <w:p w14:paraId="089550E0" w14:textId="54FA25D3" w:rsidR="00345BFA" w:rsidRPr="0002571A" w:rsidRDefault="00345BFA" w:rsidP="00345BFA">
            <w:pPr>
              <w:spacing w:after="160" w:line="259" w:lineRule="auto"/>
            </w:pPr>
            <w:proofErr w:type="spellStart"/>
            <w:r w:rsidRPr="0002571A">
              <w:t>Decision</w:t>
            </w:r>
            <w:proofErr w:type="spellEnd"/>
            <w:r w:rsidRPr="0002571A">
              <w:t xml:space="preserve"> </w:t>
            </w:r>
            <w:proofErr w:type="spellStart"/>
            <w:r w:rsidRPr="0002571A">
              <w:t>Tree</w:t>
            </w:r>
            <w:proofErr w:type="spellEnd"/>
          </w:p>
        </w:tc>
        <w:tc>
          <w:tcPr>
            <w:tcW w:w="1812" w:type="dxa"/>
          </w:tcPr>
          <w:p w14:paraId="634C48DC" w14:textId="13C6E459" w:rsidR="00345BFA" w:rsidRPr="0002571A" w:rsidRDefault="00345BFA" w:rsidP="00345BFA">
            <w:pPr>
              <w:spacing w:after="160" w:line="259" w:lineRule="auto"/>
            </w:pPr>
            <w:r w:rsidRPr="0002571A">
              <w:t>0.56</w:t>
            </w:r>
          </w:p>
        </w:tc>
        <w:tc>
          <w:tcPr>
            <w:tcW w:w="1812" w:type="dxa"/>
          </w:tcPr>
          <w:p w14:paraId="00941590" w14:textId="49B66868" w:rsidR="00345BFA" w:rsidRPr="0002571A" w:rsidRDefault="00345BFA" w:rsidP="00345BFA">
            <w:pPr>
              <w:spacing w:after="160" w:line="259" w:lineRule="auto"/>
            </w:pPr>
            <w:r w:rsidRPr="0002571A">
              <w:t>0.58</w:t>
            </w:r>
          </w:p>
        </w:tc>
        <w:tc>
          <w:tcPr>
            <w:tcW w:w="1813" w:type="dxa"/>
          </w:tcPr>
          <w:p w14:paraId="4C0BEF88" w14:textId="50659B43" w:rsidR="00345BFA" w:rsidRPr="0002571A" w:rsidRDefault="00345BFA" w:rsidP="00345BFA">
            <w:pPr>
              <w:spacing w:after="160" w:line="259" w:lineRule="auto"/>
            </w:pPr>
            <w:r w:rsidRPr="0002571A">
              <w:t>0.56</w:t>
            </w:r>
          </w:p>
        </w:tc>
        <w:tc>
          <w:tcPr>
            <w:tcW w:w="1813" w:type="dxa"/>
          </w:tcPr>
          <w:p w14:paraId="00F1136C" w14:textId="1EB1D18F" w:rsidR="00345BFA" w:rsidRPr="0002571A" w:rsidRDefault="00345BFA" w:rsidP="00345BFA">
            <w:pPr>
              <w:spacing w:after="160" w:line="259" w:lineRule="auto"/>
            </w:pPr>
            <w:r w:rsidRPr="0002571A">
              <w:t>0.55</w:t>
            </w:r>
          </w:p>
        </w:tc>
      </w:tr>
      <w:tr w:rsidR="00345BFA" w:rsidRPr="0002571A" w14:paraId="485FD43A" w14:textId="77777777" w:rsidTr="00265934">
        <w:tc>
          <w:tcPr>
            <w:tcW w:w="1812" w:type="dxa"/>
          </w:tcPr>
          <w:p w14:paraId="21509603" w14:textId="5B9D4BDE" w:rsidR="00345BFA" w:rsidRPr="0002571A" w:rsidRDefault="00345BFA" w:rsidP="00345BFA">
            <w:pPr>
              <w:spacing w:after="160" w:line="259" w:lineRule="auto"/>
            </w:pPr>
            <w:r w:rsidRPr="0002571A">
              <w:t>LR</w:t>
            </w:r>
          </w:p>
        </w:tc>
        <w:tc>
          <w:tcPr>
            <w:tcW w:w="1812" w:type="dxa"/>
          </w:tcPr>
          <w:p w14:paraId="2B97AD8F" w14:textId="56EE592F" w:rsidR="00345BFA" w:rsidRPr="0002571A" w:rsidRDefault="00345BFA" w:rsidP="00345BFA">
            <w:pPr>
              <w:spacing w:after="160" w:line="259" w:lineRule="auto"/>
            </w:pPr>
            <w:r w:rsidRPr="0002571A">
              <w:t>0.54</w:t>
            </w:r>
          </w:p>
        </w:tc>
        <w:tc>
          <w:tcPr>
            <w:tcW w:w="1812" w:type="dxa"/>
          </w:tcPr>
          <w:p w14:paraId="74EA10D3" w14:textId="085C322E" w:rsidR="00345BFA" w:rsidRPr="0002571A" w:rsidRDefault="00345BFA" w:rsidP="00345BFA">
            <w:pPr>
              <w:spacing w:after="160" w:line="259" w:lineRule="auto"/>
            </w:pPr>
            <w:r w:rsidRPr="0002571A">
              <w:t>0.54</w:t>
            </w:r>
          </w:p>
        </w:tc>
        <w:tc>
          <w:tcPr>
            <w:tcW w:w="1813" w:type="dxa"/>
          </w:tcPr>
          <w:p w14:paraId="5294729A" w14:textId="481E07F9" w:rsidR="00345BFA" w:rsidRPr="0002571A" w:rsidRDefault="00345BFA" w:rsidP="00345BFA">
            <w:pPr>
              <w:spacing w:after="160" w:line="259" w:lineRule="auto"/>
            </w:pPr>
            <w:r w:rsidRPr="0002571A">
              <w:t>0.54</w:t>
            </w:r>
          </w:p>
        </w:tc>
        <w:tc>
          <w:tcPr>
            <w:tcW w:w="1813" w:type="dxa"/>
          </w:tcPr>
          <w:p w14:paraId="23FD52D7" w14:textId="725D3581" w:rsidR="00345BFA" w:rsidRPr="0002571A" w:rsidRDefault="00345BFA" w:rsidP="00345BFA">
            <w:pPr>
              <w:spacing w:after="160" w:line="259" w:lineRule="auto"/>
            </w:pPr>
            <w:r w:rsidRPr="0002571A">
              <w:t>0.53</w:t>
            </w:r>
          </w:p>
        </w:tc>
      </w:tr>
      <w:tr w:rsidR="00345BFA" w:rsidRPr="0002571A" w14:paraId="3744D2F8" w14:textId="77777777" w:rsidTr="00265934">
        <w:tc>
          <w:tcPr>
            <w:tcW w:w="1812" w:type="dxa"/>
          </w:tcPr>
          <w:p w14:paraId="1F5D91E9" w14:textId="64F60760" w:rsidR="00345BFA" w:rsidRPr="0002571A" w:rsidRDefault="00345BFA" w:rsidP="00345BFA">
            <w:pPr>
              <w:spacing w:after="160" w:line="259" w:lineRule="auto"/>
            </w:pPr>
            <w:r w:rsidRPr="0002571A">
              <w:t>LDA</w:t>
            </w:r>
          </w:p>
        </w:tc>
        <w:tc>
          <w:tcPr>
            <w:tcW w:w="1812" w:type="dxa"/>
          </w:tcPr>
          <w:p w14:paraId="63B34D24" w14:textId="21D27791" w:rsidR="00345BFA" w:rsidRPr="0002571A" w:rsidRDefault="00345BFA" w:rsidP="00345BFA">
            <w:pPr>
              <w:spacing w:after="160" w:line="259" w:lineRule="auto"/>
            </w:pPr>
            <w:r w:rsidRPr="0002571A">
              <w:t>0.55</w:t>
            </w:r>
          </w:p>
        </w:tc>
        <w:tc>
          <w:tcPr>
            <w:tcW w:w="1812" w:type="dxa"/>
          </w:tcPr>
          <w:p w14:paraId="70A35270" w14:textId="4E30B5C0" w:rsidR="00345BFA" w:rsidRPr="0002571A" w:rsidRDefault="00345BFA" w:rsidP="00345BFA">
            <w:pPr>
              <w:spacing w:after="160" w:line="259" w:lineRule="auto"/>
            </w:pPr>
            <w:r w:rsidRPr="0002571A">
              <w:t>0.55</w:t>
            </w:r>
          </w:p>
        </w:tc>
        <w:tc>
          <w:tcPr>
            <w:tcW w:w="1813" w:type="dxa"/>
          </w:tcPr>
          <w:p w14:paraId="449E9643" w14:textId="0C95C8B4" w:rsidR="00345BFA" w:rsidRPr="0002571A" w:rsidRDefault="00345BFA" w:rsidP="00345BFA">
            <w:pPr>
              <w:spacing w:after="160" w:line="259" w:lineRule="auto"/>
            </w:pPr>
            <w:r w:rsidRPr="0002571A">
              <w:t>0.55</w:t>
            </w:r>
          </w:p>
        </w:tc>
        <w:tc>
          <w:tcPr>
            <w:tcW w:w="1813" w:type="dxa"/>
          </w:tcPr>
          <w:p w14:paraId="12F760AF" w14:textId="095EE5F7" w:rsidR="00345BFA" w:rsidRPr="0002571A" w:rsidRDefault="00345BFA" w:rsidP="00345BFA">
            <w:pPr>
              <w:spacing w:after="160" w:line="259" w:lineRule="auto"/>
            </w:pPr>
            <w:r w:rsidRPr="0002571A">
              <w:t>0.54</w:t>
            </w:r>
          </w:p>
        </w:tc>
      </w:tr>
      <w:tr w:rsidR="00345BFA" w:rsidRPr="0002571A" w14:paraId="574DEAB7" w14:textId="77777777" w:rsidTr="00265934">
        <w:tc>
          <w:tcPr>
            <w:tcW w:w="1812" w:type="dxa"/>
          </w:tcPr>
          <w:p w14:paraId="665E532D" w14:textId="20E721B0" w:rsidR="00345BFA" w:rsidRPr="0002571A" w:rsidRDefault="00345BFA" w:rsidP="00345BFA">
            <w:pPr>
              <w:spacing w:after="160" w:line="259" w:lineRule="auto"/>
            </w:pPr>
            <w:proofErr w:type="spellStart"/>
            <w:r w:rsidRPr="0002571A">
              <w:t>AdaBoost</w:t>
            </w:r>
            <w:proofErr w:type="spellEnd"/>
          </w:p>
        </w:tc>
        <w:tc>
          <w:tcPr>
            <w:tcW w:w="1812" w:type="dxa"/>
          </w:tcPr>
          <w:p w14:paraId="4BA9D271" w14:textId="621B08F2" w:rsidR="00345BFA" w:rsidRPr="0002571A" w:rsidRDefault="00345BFA" w:rsidP="00345BFA">
            <w:pPr>
              <w:spacing w:after="160" w:line="259" w:lineRule="auto"/>
            </w:pPr>
            <w:r w:rsidRPr="0002571A">
              <w:t>0.55</w:t>
            </w:r>
          </w:p>
        </w:tc>
        <w:tc>
          <w:tcPr>
            <w:tcW w:w="1812" w:type="dxa"/>
          </w:tcPr>
          <w:p w14:paraId="4CFB24DF" w14:textId="3EF9DA8A" w:rsidR="00345BFA" w:rsidRPr="0002571A" w:rsidRDefault="00345BFA" w:rsidP="00345BFA">
            <w:pPr>
              <w:spacing w:after="160" w:line="259" w:lineRule="auto"/>
            </w:pPr>
            <w:r w:rsidRPr="0002571A">
              <w:t>0.55</w:t>
            </w:r>
          </w:p>
        </w:tc>
        <w:tc>
          <w:tcPr>
            <w:tcW w:w="1813" w:type="dxa"/>
          </w:tcPr>
          <w:p w14:paraId="59C26776" w14:textId="7C2CB249" w:rsidR="00345BFA" w:rsidRPr="0002571A" w:rsidRDefault="00345BFA" w:rsidP="00345BFA">
            <w:pPr>
              <w:spacing w:after="160" w:line="259" w:lineRule="auto"/>
            </w:pPr>
            <w:r w:rsidRPr="0002571A">
              <w:t>0.55</w:t>
            </w:r>
          </w:p>
        </w:tc>
        <w:tc>
          <w:tcPr>
            <w:tcW w:w="1813" w:type="dxa"/>
          </w:tcPr>
          <w:p w14:paraId="1207FBA7" w14:textId="4A619AF5" w:rsidR="00345BFA" w:rsidRPr="0002571A" w:rsidRDefault="00345BFA" w:rsidP="00345BFA">
            <w:pPr>
              <w:spacing w:after="160" w:line="259" w:lineRule="auto"/>
            </w:pPr>
            <w:r w:rsidRPr="0002571A">
              <w:t>0.54</w:t>
            </w:r>
          </w:p>
        </w:tc>
      </w:tr>
      <w:tr w:rsidR="00345BFA" w:rsidRPr="0002571A" w14:paraId="34C9A02E" w14:textId="77777777" w:rsidTr="00265934">
        <w:tc>
          <w:tcPr>
            <w:tcW w:w="1812" w:type="dxa"/>
          </w:tcPr>
          <w:p w14:paraId="63325F65" w14:textId="33698410" w:rsidR="00345BFA" w:rsidRPr="0002571A" w:rsidRDefault="00345BFA" w:rsidP="00345BFA">
            <w:pPr>
              <w:spacing w:after="160" w:line="259" w:lineRule="auto"/>
            </w:pPr>
            <w:r w:rsidRPr="0002571A">
              <w:t>GB</w:t>
            </w:r>
          </w:p>
        </w:tc>
        <w:tc>
          <w:tcPr>
            <w:tcW w:w="1812" w:type="dxa"/>
          </w:tcPr>
          <w:p w14:paraId="1E829BA2" w14:textId="72FD4359" w:rsidR="00345BFA" w:rsidRPr="0002571A" w:rsidRDefault="00345BFA" w:rsidP="00345BFA">
            <w:pPr>
              <w:spacing w:after="160" w:line="259" w:lineRule="auto"/>
            </w:pPr>
            <w:r w:rsidRPr="0002571A">
              <w:t>0.59</w:t>
            </w:r>
          </w:p>
        </w:tc>
        <w:tc>
          <w:tcPr>
            <w:tcW w:w="1812" w:type="dxa"/>
          </w:tcPr>
          <w:p w14:paraId="13994595" w14:textId="18DEDF86" w:rsidR="00345BFA" w:rsidRPr="0002571A" w:rsidRDefault="00345BFA" w:rsidP="00345BFA">
            <w:pPr>
              <w:spacing w:after="160" w:line="259" w:lineRule="auto"/>
            </w:pPr>
            <w:r w:rsidRPr="0002571A">
              <w:t>0.59</w:t>
            </w:r>
          </w:p>
        </w:tc>
        <w:tc>
          <w:tcPr>
            <w:tcW w:w="1813" w:type="dxa"/>
          </w:tcPr>
          <w:p w14:paraId="7A0F33A7" w14:textId="497BEA79" w:rsidR="00345BFA" w:rsidRPr="0002571A" w:rsidRDefault="00345BFA" w:rsidP="00345BFA">
            <w:pPr>
              <w:spacing w:after="160" w:line="259" w:lineRule="auto"/>
            </w:pPr>
            <w:r w:rsidRPr="0002571A">
              <w:t>0.59</w:t>
            </w:r>
          </w:p>
        </w:tc>
        <w:tc>
          <w:tcPr>
            <w:tcW w:w="1813" w:type="dxa"/>
          </w:tcPr>
          <w:p w14:paraId="343D754B" w14:textId="557E6CF7" w:rsidR="00345BFA" w:rsidRPr="0002571A" w:rsidRDefault="00345BFA" w:rsidP="00345BFA">
            <w:pPr>
              <w:spacing w:after="160" w:line="259" w:lineRule="auto"/>
            </w:pPr>
            <w:r w:rsidRPr="0002571A">
              <w:t>0.59</w:t>
            </w:r>
          </w:p>
        </w:tc>
      </w:tr>
      <w:tr w:rsidR="00345BFA" w:rsidRPr="0002571A" w14:paraId="1743D314" w14:textId="77777777" w:rsidTr="00265934">
        <w:tc>
          <w:tcPr>
            <w:tcW w:w="1812" w:type="dxa"/>
          </w:tcPr>
          <w:p w14:paraId="3612C7B3" w14:textId="7048A276" w:rsidR="00345BFA" w:rsidRPr="0002571A" w:rsidRDefault="00345BFA" w:rsidP="00345BFA">
            <w:pPr>
              <w:spacing w:after="160" w:line="259" w:lineRule="auto"/>
            </w:pPr>
            <w:r w:rsidRPr="0002571A">
              <w:t>SVM</w:t>
            </w:r>
          </w:p>
        </w:tc>
        <w:tc>
          <w:tcPr>
            <w:tcW w:w="1812" w:type="dxa"/>
          </w:tcPr>
          <w:p w14:paraId="0983E058" w14:textId="2A20C5AB" w:rsidR="00345BFA" w:rsidRPr="0002571A" w:rsidRDefault="00345BFA" w:rsidP="00345BFA">
            <w:pPr>
              <w:spacing w:after="160" w:line="259" w:lineRule="auto"/>
            </w:pPr>
            <w:r w:rsidRPr="0002571A">
              <w:t>0.58</w:t>
            </w:r>
          </w:p>
        </w:tc>
        <w:tc>
          <w:tcPr>
            <w:tcW w:w="1812" w:type="dxa"/>
          </w:tcPr>
          <w:p w14:paraId="234239EE" w14:textId="697C2885" w:rsidR="00345BFA" w:rsidRPr="0002571A" w:rsidRDefault="00345BFA" w:rsidP="00345BFA">
            <w:pPr>
              <w:spacing w:after="160" w:line="259" w:lineRule="auto"/>
            </w:pPr>
            <w:r w:rsidRPr="0002571A">
              <w:t>0.59</w:t>
            </w:r>
          </w:p>
        </w:tc>
        <w:tc>
          <w:tcPr>
            <w:tcW w:w="1813" w:type="dxa"/>
          </w:tcPr>
          <w:p w14:paraId="3EB52E83" w14:textId="28193B6B" w:rsidR="00345BFA" w:rsidRPr="0002571A" w:rsidRDefault="00345BFA" w:rsidP="00345BFA">
            <w:pPr>
              <w:spacing w:after="160" w:line="259" w:lineRule="auto"/>
            </w:pPr>
            <w:r w:rsidRPr="0002571A">
              <w:t>0.58</w:t>
            </w:r>
          </w:p>
        </w:tc>
        <w:tc>
          <w:tcPr>
            <w:tcW w:w="1813" w:type="dxa"/>
          </w:tcPr>
          <w:p w14:paraId="47C62344" w14:textId="5FA4A3E2" w:rsidR="00345BFA" w:rsidRPr="0002571A" w:rsidRDefault="00345BFA" w:rsidP="00345BFA">
            <w:pPr>
              <w:spacing w:after="160" w:line="259" w:lineRule="auto"/>
            </w:pPr>
            <w:r w:rsidRPr="0002571A">
              <w:t>0.56</w:t>
            </w:r>
          </w:p>
        </w:tc>
      </w:tr>
      <w:tr w:rsidR="00345BFA" w:rsidRPr="0002571A" w14:paraId="50E082F6" w14:textId="77777777" w:rsidTr="00265934">
        <w:tc>
          <w:tcPr>
            <w:tcW w:w="1812" w:type="dxa"/>
            <w:tcBorders>
              <w:bottom w:val="single" w:sz="4" w:space="0" w:color="auto"/>
            </w:tcBorders>
          </w:tcPr>
          <w:p w14:paraId="200564E8" w14:textId="2D4D1572" w:rsidR="00345BFA" w:rsidRPr="0002571A" w:rsidRDefault="00345BFA" w:rsidP="00345BFA">
            <w:pPr>
              <w:spacing w:after="160" w:line="259" w:lineRule="auto"/>
            </w:pPr>
            <w:r w:rsidRPr="0002571A">
              <w:t>RF</w:t>
            </w:r>
          </w:p>
        </w:tc>
        <w:tc>
          <w:tcPr>
            <w:tcW w:w="1812" w:type="dxa"/>
            <w:tcBorders>
              <w:bottom w:val="single" w:sz="4" w:space="0" w:color="auto"/>
            </w:tcBorders>
          </w:tcPr>
          <w:p w14:paraId="09FCEC6E" w14:textId="0ACA670C" w:rsidR="00345BFA" w:rsidRPr="0002571A" w:rsidRDefault="00345BFA" w:rsidP="00345BFA">
            <w:pPr>
              <w:spacing w:after="160" w:line="259" w:lineRule="auto"/>
            </w:pPr>
            <w:r w:rsidRPr="0002571A">
              <w:t>0.49</w:t>
            </w:r>
          </w:p>
        </w:tc>
        <w:tc>
          <w:tcPr>
            <w:tcW w:w="1812" w:type="dxa"/>
            <w:tcBorders>
              <w:bottom w:val="single" w:sz="4" w:space="0" w:color="auto"/>
            </w:tcBorders>
          </w:tcPr>
          <w:p w14:paraId="4706EAC3" w14:textId="58BF1434" w:rsidR="00345BFA" w:rsidRPr="0002571A" w:rsidRDefault="00345BFA" w:rsidP="00345BFA">
            <w:pPr>
              <w:spacing w:after="160" w:line="259" w:lineRule="auto"/>
            </w:pPr>
            <w:r w:rsidRPr="0002571A">
              <w:t>0.48</w:t>
            </w:r>
          </w:p>
        </w:tc>
        <w:tc>
          <w:tcPr>
            <w:tcW w:w="1813" w:type="dxa"/>
            <w:tcBorders>
              <w:bottom w:val="single" w:sz="4" w:space="0" w:color="auto"/>
            </w:tcBorders>
          </w:tcPr>
          <w:p w14:paraId="6F691A85" w14:textId="30CC0D0D" w:rsidR="00345BFA" w:rsidRPr="0002571A" w:rsidRDefault="00345BFA" w:rsidP="00345BFA">
            <w:pPr>
              <w:spacing w:after="160" w:line="259" w:lineRule="auto"/>
            </w:pPr>
            <w:r w:rsidRPr="0002571A">
              <w:t>0.49</w:t>
            </w:r>
          </w:p>
        </w:tc>
        <w:tc>
          <w:tcPr>
            <w:tcW w:w="1813" w:type="dxa"/>
            <w:tcBorders>
              <w:bottom w:val="single" w:sz="4" w:space="0" w:color="auto"/>
            </w:tcBorders>
          </w:tcPr>
          <w:p w14:paraId="2E2B5ECC" w14:textId="46D3E270" w:rsidR="00345BFA" w:rsidRPr="0002571A" w:rsidRDefault="00345BFA" w:rsidP="00345BFA">
            <w:pPr>
              <w:spacing w:after="160" w:line="259" w:lineRule="auto"/>
            </w:pPr>
            <w:r w:rsidRPr="0002571A">
              <w:t>0.48</w:t>
            </w:r>
          </w:p>
        </w:tc>
      </w:tr>
    </w:tbl>
    <w:p w14:paraId="4B2C5E88" w14:textId="3C89E062" w:rsidR="00A86059" w:rsidRPr="0002571A" w:rsidRDefault="00265934" w:rsidP="00383408">
      <w:r w:rsidRPr="0002571A">
        <w:t>Opomba: Vrstni red algoritmov je naključen in ne predstavlja dodatne informacije.</w:t>
      </w:r>
    </w:p>
    <w:p w14:paraId="797B8B43" w14:textId="77777777" w:rsidR="00265934" w:rsidRPr="0002571A" w:rsidRDefault="00265934" w:rsidP="00383408"/>
    <w:p w14:paraId="312EBB15" w14:textId="77777777" w:rsidR="00345BFA" w:rsidRPr="0002571A" w:rsidRDefault="00345BFA" w:rsidP="00345BFA">
      <w:pPr>
        <w:keepNext/>
      </w:pPr>
      <w:r w:rsidRPr="0002571A">
        <w:rPr>
          <w:noProof/>
          <w:lang w:eastAsia="it-IT"/>
        </w:rPr>
        <w:drawing>
          <wp:inline distT="0" distB="0" distL="0" distR="0" wp14:anchorId="487F7ECE" wp14:editId="58E70CB6">
            <wp:extent cx="4284000" cy="4352472"/>
            <wp:effectExtent l="0" t="0" r="2540" b="0"/>
            <wp:docPr id="1438167841" name="Picture 2"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167841" name="Picture 2" descr="A screenshot of a diagram&#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B8AF736" w14:textId="55333C53" w:rsidR="00AD5BEF" w:rsidRPr="0002571A" w:rsidRDefault="00345BFA" w:rsidP="00345BFA">
      <w:pPr>
        <w:pStyle w:val="Caption"/>
      </w:pPr>
      <w:bookmarkStart w:id="90" w:name="_Toc170115551"/>
      <w:r w:rsidRPr="0002571A">
        <w:t xml:space="preserve">Slika </w:t>
      </w:r>
      <w:r w:rsidRPr="0002571A">
        <w:fldChar w:fldCharType="begin"/>
      </w:r>
      <w:r w:rsidRPr="0002571A">
        <w:instrText xml:space="preserve"> SEQ Slika \* ARABIC </w:instrText>
      </w:r>
      <w:r w:rsidRPr="0002571A">
        <w:fldChar w:fldCharType="separate"/>
      </w:r>
      <w:r w:rsidR="00A83A74" w:rsidRPr="0002571A">
        <w:t>32</w:t>
      </w:r>
      <w:r w:rsidRPr="0002571A">
        <w:fldChar w:fldCharType="end"/>
      </w:r>
      <w:r w:rsidRPr="0002571A">
        <w:t>: Matrike zmede v binarnem primeru.</w:t>
      </w:r>
      <w:bookmarkEnd w:id="90"/>
    </w:p>
    <w:p w14:paraId="1BE6E40E" w14:textId="18C77A8E" w:rsidR="00A86059" w:rsidRPr="0002571A" w:rsidRDefault="00987340" w:rsidP="00A86059">
      <w:r w:rsidRPr="0002571A">
        <w:lastRenderedPageBreak/>
        <w:t xml:space="preserve">Poslužili smo se tudi algoritmov z uporabo manj napovednih spremenljivk. Izpustili smo vseh šest spremenljivk vezanih na psihološki profil dijaka in dobili slab uspeh v vseh modelih, kar kaže, da imajo te spremenljivke vseeno nekaj napovedne moči, kot obravnavano v </w:t>
      </w:r>
      <w:r w:rsidRPr="0002571A">
        <w:rPr>
          <w:highlight w:val="green"/>
        </w:rPr>
        <w:t>Poglavju x.</w:t>
      </w:r>
    </w:p>
    <w:p w14:paraId="1B0F4686" w14:textId="5CE722D5" w:rsidR="00345BFA" w:rsidRPr="0002571A" w:rsidRDefault="00345BFA" w:rsidP="00345BFA">
      <w:pPr>
        <w:pStyle w:val="Caption"/>
        <w:keepNext/>
      </w:pPr>
      <w:bookmarkStart w:id="91" w:name="_Toc170115518"/>
      <w:r w:rsidRPr="0002571A">
        <w:t xml:space="preserve">Preglednica </w:t>
      </w:r>
      <w:r w:rsidR="00F646CE" w:rsidRPr="0002571A">
        <w:fldChar w:fldCharType="begin"/>
      </w:r>
      <w:r w:rsidR="00F646CE" w:rsidRPr="0002571A">
        <w:instrText xml:space="preserve"> SEQ Preglednica \* ARABIC </w:instrText>
      </w:r>
      <w:r w:rsidR="00F646CE" w:rsidRPr="0002571A">
        <w:fldChar w:fldCharType="separate"/>
      </w:r>
      <w:r w:rsidR="00F646CE" w:rsidRPr="0002571A">
        <w:t>15</w:t>
      </w:r>
      <w:r w:rsidR="00F646CE" w:rsidRPr="0002571A">
        <w:fldChar w:fldCharType="end"/>
      </w:r>
      <w:r w:rsidRPr="0002571A">
        <w:t>: Klasifikacijski rezultat z uporabo le izbranih značilk.</w:t>
      </w:r>
      <w:bookmarkEnd w:id="91"/>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812"/>
        <w:gridCol w:w="1812"/>
        <w:gridCol w:w="1812"/>
        <w:gridCol w:w="1813"/>
        <w:gridCol w:w="1813"/>
      </w:tblGrid>
      <w:tr w:rsidR="00345BFA" w:rsidRPr="0002571A" w14:paraId="1424ABB3" w14:textId="77777777" w:rsidTr="00265934">
        <w:tc>
          <w:tcPr>
            <w:tcW w:w="1812" w:type="dxa"/>
          </w:tcPr>
          <w:p w14:paraId="03C7A2AA" w14:textId="02B5AE87" w:rsidR="00345BFA" w:rsidRPr="0002571A" w:rsidRDefault="00316508" w:rsidP="00345BFA">
            <w:pPr>
              <w:spacing w:after="160" w:line="259" w:lineRule="auto"/>
            </w:pPr>
            <w:r>
              <w:t>Klasifikator</w:t>
            </w:r>
          </w:p>
        </w:tc>
        <w:tc>
          <w:tcPr>
            <w:tcW w:w="1812" w:type="dxa"/>
          </w:tcPr>
          <w:p w14:paraId="1CB8025E" w14:textId="4A19D1FD" w:rsidR="00345BFA" w:rsidRPr="0002571A" w:rsidRDefault="00345BFA" w:rsidP="00345BFA">
            <w:pPr>
              <w:spacing w:after="160" w:line="259" w:lineRule="auto"/>
            </w:pPr>
            <w:proofErr w:type="spellStart"/>
            <w:r w:rsidRPr="0002571A">
              <w:t>Accuracy</w:t>
            </w:r>
            <w:proofErr w:type="spellEnd"/>
          </w:p>
        </w:tc>
        <w:tc>
          <w:tcPr>
            <w:tcW w:w="1812" w:type="dxa"/>
          </w:tcPr>
          <w:p w14:paraId="5A3F82E0" w14:textId="4542172C" w:rsidR="00345BFA" w:rsidRPr="0002571A" w:rsidRDefault="00345BFA" w:rsidP="00345BFA">
            <w:pPr>
              <w:spacing w:after="160" w:line="259" w:lineRule="auto"/>
            </w:pPr>
            <w:proofErr w:type="spellStart"/>
            <w:r w:rsidRPr="0002571A">
              <w:t>Precisio</w:t>
            </w:r>
            <w:r w:rsidR="00265934" w:rsidRPr="0002571A">
              <w:t>n</w:t>
            </w:r>
            <w:proofErr w:type="spellEnd"/>
          </w:p>
        </w:tc>
        <w:tc>
          <w:tcPr>
            <w:tcW w:w="1813" w:type="dxa"/>
          </w:tcPr>
          <w:p w14:paraId="518CA417" w14:textId="137FBA3F" w:rsidR="00345BFA" w:rsidRPr="0002571A" w:rsidRDefault="00345BFA" w:rsidP="00345BFA">
            <w:pPr>
              <w:spacing w:after="160" w:line="259" w:lineRule="auto"/>
            </w:pPr>
            <w:proofErr w:type="spellStart"/>
            <w:r w:rsidRPr="0002571A">
              <w:t>Recall</w:t>
            </w:r>
            <w:proofErr w:type="spellEnd"/>
          </w:p>
        </w:tc>
        <w:tc>
          <w:tcPr>
            <w:tcW w:w="1813" w:type="dxa"/>
          </w:tcPr>
          <w:p w14:paraId="1B7FE298" w14:textId="13AC6170" w:rsidR="00345BFA" w:rsidRPr="0002571A" w:rsidRDefault="00345BFA" w:rsidP="00345BFA">
            <w:pPr>
              <w:spacing w:after="160" w:line="259" w:lineRule="auto"/>
            </w:pPr>
            <w:r w:rsidRPr="0002571A">
              <w:t>F</w:t>
            </w:r>
            <w:r w:rsidR="00265934" w:rsidRPr="0002571A">
              <w:t>-1</w:t>
            </w:r>
          </w:p>
        </w:tc>
      </w:tr>
      <w:tr w:rsidR="00345BFA" w:rsidRPr="0002571A" w14:paraId="0E929D0D" w14:textId="77777777" w:rsidTr="00265934">
        <w:tc>
          <w:tcPr>
            <w:tcW w:w="1812" w:type="dxa"/>
          </w:tcPr>
          <w:p w14:paraId="5DDBBAA2" w14:textId="34996C8A" w:rsidR="00345BFA" w:rsidRPr="0002571A" w:rsidRDefault="00345BFA" w:rsidP="00345BFA">
            <w:pPr>
              <w:spacing w:after="160" w:line="259" w:lineRule="auto"/>
            </w:pPr>
            <w:r w:rsidRPr="0002571A">
              <w:t>NB</w:t>
            </w:r>
          </w:p>
        </w:tc>
        <w:tc>
          <w:tcPr>
            <w:tcW w:w="1812" w:type="dxa"/>
          </w:tcPr>
          <w:p w14:paraId="5193B311" w14:textId="156B1B55" w:rsidR="00345BFA" w:rsidRPr="0002571A" w:rsidRDefault="00345BFA" w:rsidP="00345BFA">
            <w:pPr>
              <w:spacing w:after="160" w:line="259" w:lineRule="auto"/>
            </w:pPr>
            <w:r w:rsidRPr="0002571A">
              <w:t>0.34</w:t>
            </w:r>
          </w:p>
        </w:tc>
        <w:tc>
          <w:tcPr>
            <w:tcW w:w="1812" w:type="dxa"/>
          </w:tcPr>
          <w:p w14:paraId="2A496154" w14:textId="41F123E3" w:rsidR="00345BFA" w:rsidRPr="0002571A" w:rsidRDefault="00345BFA" w:rsidP="00345BFA">
            <w:pPr>
              <w:spacing w:after="160" w:line="259" w:lineRule="auto"/>
            </w:pPr>
            <w:r w:rsidRPr="0002571A">
              <w:t>0.4</w:t>
            </w:r>
          </w:p>
        </w:tc>
        <w:tc>
          <w:tcPr>
            <w:tcW w:w="1813" w:type="dxa"/>
          </w:tcPr>
          <w:p w14:paraId="5C27984C" w14:textId="5ABD1D51" w:rsidR="00345BFA" w:rsidRPr="0002571A" w:rsidRDefault="00345BFA" w:rsidP="00345BFA">
            <w:pPr>
              <w:spacing w:after="160" w:line="259" w:lineRule="auto"/>
            </w:pPr>
            <w:r w:rsidRPr="0002571A">
              <w:t>0.38</w:t>
            </w:r>
          </w:p>
        </w:tc>
        <w:tc>
          <w:tcPr>
            <w:tcW w:w="1813" w:type="dxa"/>
          </w:tcPr>
          <w:p w14:paraId="760A9211" w14:textId="2A1EDF0C" w:rsidR="00345BFA" w:rsidRPr="0002571A" w:rsidRDefault="00345BFA" w:rsidP="00345BFA">
            <w:pPr>
              <w:spacing w:after="160" w:line="259" w:lineRule="auto"/>
            </w:pPr>
            <w:r w:rsidRPr="0002571A">
              <w:t>0.28</w:t>
            </w:r>
          </w:p>
        </w:tc>
      </w:tr>
      <w:tr w:rsidR="00345BFA" w:rsidRPr="0002571A" w14:paraId="5734BF5B" w14:textId="77777777" w:rsidTr="00265934">
        <w:tc>
          <w:tcPr>
            <w:tcW w:w="1812" w:type="dxa"/>
          </w:tcPr>
          <w:p w14:paraId="299FAD67" w14:textId="5794F619" w:rsidR="00345BFA" w:rsidRPr="0002571A" w:rsidRDefault="00345BFA" w:rsidP="00345BFA">
            <w:pPr>
              <w:spacing w:after="160" w:line="259" w:lineRule="auto"/>
            </w:pPr>
            <w:r w:rsidRPr="0002571A">
              <w:t>k-NN</w:t>
            </w:r>
          </w:p>
        </w:tc>
        <w:tc>
          <w:tcPr>
            <w:tcW w:w="1812" w:type="dxa"/>
          </w:tcPr>
          <w:p w14:paraId="6DCC0C4D" w14:textId="3048F72A" w:rsidR="00345BFA" w:rsidRPr="0002571A" w:rsidRDefault="00345BFA" w:rsidP="00345BFA">
            <w:pPr>
              <w:spacing w:after="160" w:line="259" w:lineRule="auto"/>
            </w:pPr>
            <w:r w:rsidRPr="0002571A">
              <w:t>0.54</w:t>
            </w:r>
          </w:p>
        </w:tc>
        <w:tc>
          <w:tcPr>
            <w:tcW w:w="1812" w:type="dxa"/>
          </w:tcPr>
          <w:p w14:paraId="4800D58A" w14:textId="56595116" w:rsidR="00345BFA" w:rsidRPr="0002571A" w:rsidRDefault="00345BFA" w:rsidP="00345BFA">
            <w:pPr>
              <w:spacing w:after="160" w:line="259" w:lineRule="auto"/>
            </w:pPr>
            <w:r w:rsidRPr="0002571A">
              <w:t>0.37</w:t>
            </w:r>
          </w:p>
        </w:tc>
        <w:tc>
          <w:tcPr>
            <w:tcW w:w="1813" w:type="dxa"/>
          </w:tcPr>
          <w:p w14:paraId="630CFACE" w14:textId="008FD167" w:rsidR="00345BFA" w:rsidRPr="0002571A" w:rsidRDefault="00345BFA" w:rsidP="00345BFA">
            <w:pPr>
              <w:spacing w:after="160" w:line="259" w:lineRule="auto"/>
            </w:pPr>
            <w:r w:rsidRPr="0002571A">
              <w:t>0.39</w:t>
            </w:r>
          </w:p>
        </w:tc>
        <w:tc>
          <w:tcPr>
            <w:tcW w:w="1813" w:type="dxa"/>
          </w:tcPr>
          <w:p w14:paraId="03FE8B5A" w14:textId="2C44718B" w:rsidR="00345BFA" w:rsidRPr="0002571A" w:rsidRDefault="00345BFA" w:rsidP="00345BFA">
            <w:pPr>
              <w:spacing w:after="160" w:line="259" w:lineRule="auto"/>
            </w:pPr>
            <w:r w:rsidRPr="0002571A">
              <w:t>0.37</w:t>
            </w:r>
          </w:p>
        </w:tc>
      </w:tr>
      <w:tr w:rsidR="00345BFA" w:rsidRPr="0002571A" w14:paraId="69ACE4C6" w14:textId="77777777" w:rsidTr="00265934">
        <w:tc>
          <w:tcPr>
            <w:tcW w:w="1812" w:type="dxa"/>
          </w:tcPr>
          <w:p w14:paraId="1D9DE0B9" w14:textId="0A2AA3D5" w:rsidR="00345BFA" w:rsidRPr="0002571A" w:rsidRDefault="00345BFA" w:rsidP="00345BFA">
            <w:pPr>
              <w:spacing w:after="160" w:line="259" w:lineRule="auto"/>
            </w:pPr>
            <w:proofErr w:type="spellStart"/>
            <w:r w:rsidRPr="0002571A">
              <w:t>Decision</w:t>
            </w:r>
            <w:proofErr w:type="spellEnd"/>
            <w:r w:rsidRPr="0002571A">
              <w:t xml:space="preserve"> </w:t>
            </w:r>
            <w:proofErr w:type="spellStart"/>
            <w:r w:rsidRPr="0002571A">
              <w:t>Tree</w:t>
            </w:r>
            <w:proofErr w:type="spellEnd"/>
          </w:p>
        </w:tc>
        <w:tc>
          <w:tcPr>
            <w:tcW w:w="1812" w:type="dxa"/>
          </w:tcPr>
          <w:p w14:paraId="4CC2EACE" w14:textId="2E4E9139" w:rsidR="00345BFA" w:rsidRPr="0002571A" w:rsidRDefault="00345BFA" w:rsidP="00345BFA">
            <w:pPr>
              <w:spacing w:after="160" w:line="259" w:lineRule="auto"/>
            </w:pPr>
            <w:r w:rsidRPr="0002571A">
              <w:t>0.54</w:t>
            </w:r>
          </w:p>
        </w:tc>
        <w:tc>
          <w:tcPr>
            <w:tcW w:w="1812" w:type="dxa"/>
          </w:tcPr>
          <w:p w14:paraId="6CB6B341" w14:textId="25DE8EB0" w:rsidR="00345BFA" w:rsidRPr="0002571A" w:rsidRDefault="00345BFA" w:rsidP="00345BFA">
            <w:pPr>
              <w:spacing w:after="160" w:line="259" w:lineRule="auto"/>
            </w:pPr>
            <w:r w:rsidRPr="0002571A">
              <w:t>0.42</w:t>
            </w:r>
          </w:p>
        </w:tc>
        <w:tc>
          <w:tcPr>
            <w:tcW w:w="1813" w:type="dxa"/>
          </w:tcPr>
          <w:p w14:paraId="3807BD53" w14:textId="42802FFF" w:rsidR="00345BFA" w:rsidRPr="0002571A" w:rsidRDefault="00345BFA" w:rsidP="00345BFA">
            <w:pPr>
              <w:spacing w:after="160" w:line="259" w:lineRule="auto"/>
            </w:pPr>
            <w:r w:rsidRPr="0002571A">
              <w:t>0.41</w:t>
            </w:r>
          </w:p>
        </w:tc>
        <w:tc>
          <w:tcPr>
            <w:tcW w:w="1813" w:type="dxa"/>
          </w:tcPr>
          <w:p w14:paraId="1BF6E49C" w14:textId="7D779910" w:rsidR="00345BFA" w:rsidRPr="0002571A" w:rsidRDefault="00345BFA" w:rsidP="00345BFA">
            <w:pPr>
              <w:spacing w:after="160" w:line="259" w:lineRule="auto"/>
            </w:pPr>
            <w:r w:rsidRPr="0002571A">
              <w:t>0.41</w:t>
            </w:r>
          </w:p>
        </w:tc>
      </w:tr>
      <w:tr w:rsidR="00345BFA" w:rsidRPr="0002571A" w14:paraId="3B6CCD15" w14:textId="77777777" w:rsidTr="00265934">
        <w:tc>
          <w:tcPr>
            <w:tcW w:w="1812" w:type="dxa"/>
          </w:tcPr>
          <w:p w14:paraId="28D1714C" w14:textId="2F4F32A5" w:rsidR="00345BFA" w:rsidRPr="0002571A" w:rsidRDefault="00345BFA" w:rsidP="00345BFA">
            <w:pPr>
              <w:spacing w:after="160" w:line="259" w:lineRule="auto"/>
            </w:pPr>
            <w:r w:rsidRPr="0002571A">
              <w:t>LR</w:t>
            </w:r>
          </w:p>
        </w:tc>
        <w:tc>
          <w:tcPr>
            <w:tcW w:w="1812" w:type="dxa"/>
          </w:tcPr>
          <w:p w14:paraId="05F443A2" w14:textId="76D2724A" w:rsidR="00345BFA" w:rsidRPr="0002571A" w:rsidRDefault="00345BFA" w:rsidP="00345BFA">
            <w:pPr>
              <w:spacing w:after="160" w:line="259" w:lineRule="auto"/>
            </w:pPr>
            <w:r w:rsidRPr="0002571A">
              <w:t>0.49</w:t>
            </w:r>
          </w:p>
        </w:tc>
        <w:tc>
          <w:tcPr>
            <w:tcW w:w="1812" w:type="dxa"/>
          </w:tcPr>
          <w:p w14:paraId="06D35B39" w14:textId="3E5DB234" w:rsidR="00345BFA" w:rsidRPr="0002571A" w:rsidRDefault="00345BFA" w:rsidP="00345BFA">
            <w:pPr>
              <w:spacing w:after="160" w:line="259" w:lineRule="auto"/>
            </w:pPr>
            <w:r w:rsidRPr="0002571A">
              <w:t>0.32</w:t>
            </w:r>
          </w:p>
        </w:tc>
        <w:tc>
          <w:tcPr>
            <w:tcW w:w="1813" w:type="dxa"/>
          </w:tcPr>
          <w:p w14:paraId="755F441D" w14:textId="74711F4E" w:rsidR="00345BFA" w:rsidRPr="0002571A" w:rsidRDefault="00345BFA" w:rsidP="00345BFA">
            <w:pPr>
              <w:spacing w:after="160" w:line="259" w:lineRule="auto"/>
            </w:pPr>
            <w:r w:rsidRPr="0002571A">
              <w:t>0.35</w:t>
            </w:r>
          </w:p>
        </w:tc>
        <w:tc>
          <w:tcPr>
            <w:tcW w:w="1813" w:type="dxa"/>
          </w:tcPr>
          <w:p w14:paraId="62C50565" w14:textId="2B2DB213" w:rsidR="00345BFA" w:rsidRPr="0002571A" w:rsidRDefault="00345BFA" w:rsidP="00345BFA">
            <w:pPr>
              <w:spacing w:after="160" w:line="259" w:lineRule="auto"/>
            </w:pPr>
            <w:r w:rsidRPr="0002571A">
              <w:t>0.33</w:t>
            </w:r>
          </w:p>
        </w:tc>
      </w:tr>
      <w:tr w:rsidR="00345BFA" w:rsidRPr="0002571A" w14:paraId="259D199A" w14:textId="77777777" w:rsidTr="00265934">
        <w:tc>
          <w:tcPr>
            <w:tcW w:w="1812" w:type="dxa"/>
          </w:tcPr>
          <w:p w14:paraId="58046CDA" w14:textId="35DB9377" w:rsidR="00345BFA" w:rsidRPr="0002571A" w:rsidRDefault="00345BFA" w:rsidP="00345BFA">
            <w:pPr>
              <w:spacing w:after="160" w:line="259" w:lineRule="auto"/>
            </w:pPr>
            <w:r w:rsidRPr="0002571A">
              <w:t>LDA</w:t>
            </w:r>
          </w:p>
        </w:tc>
        <w:tc>
          <w:tcPr>
            <w:tcW w:w="1812" w:type="dxa"/>
          </w:tcPr>
          <w:p w14:paraId="3CD0D950" w14:textId="111A5062" w:rsidR="00345BFA" w:rsidRPr="0002571A" w:rsidRDefault="00345BFA" w:rsidP="00345BFA">
            <w:pPr>
              <w:spacing w:after="160" w:line="259" w:lineRule="auto"/>
            </w:pPr>
            <w:r w:rsidRPr="0002571A">
              <w:t>0.46</w:t>
            </w:r>
          </w:p>
        </w:tc>
        <w:tc>
          <w:tcPr>
            <w:tcW w:w="1812" w:type="dxa"/>
          </w:tcPr>
          <w:p w14:paraId="332D9E0A" w14:textId="115EE191" w:rsidR="00345BFA" w:rsidRPr="0002571A" w:rsidRDefault="00345BFA" w:rsidP="00345BFA">
            <w:pPr>
              <w:spacing w:after="160" w:line="259" w:lineRule="auto"/>
            </w:pPr>
            <w:r w:rsidRPr="0002571A">
              <w:t>0.31</w:t>
            </w:r>
          </w:p>
        </w:tc>
        <w:tc>
          <w:tcPr>
            <w:tcW w:w="1813" w:type="dxa"/>
          </w:tcPr>
          <w:p w14:paraId="7814C683" w14:textId="23D74E12" w:rsidR="00345BFA" w:rsidRPr="0002571A" w:rsidRDefault="00345BFA" w:rsidP="00345BFA">
            <w:pPr>
              <w:spacing w:after="160" w:line="259" w:lineRule="auto"/>
            </w:pPr>
            <w:r w:rsidRPr="0002571A">
              <w:t>0.33</w:t>
            </w:r>
          </w:p>
        </w:tc>
        <w:tc>
          <w:tcPr>
            <w:tcW w:w="1813" w:type="dxa"/>
          </w:tcPr>
          <w:p w14:paraId="50108A79" w14:textId="07BE7320" w:rsidR="00345BFA" w:rsidRPr="0002571A" w:rsidRDefault="00345BFA" w:rsidP="00345BFA">
            <w:pPr>
              <w:spacing w:after="160" w:line="259" w:lineRule="auto"/>
            </w:pPr>
            <w:r w:rsidRPr="0002571A">
              <w:t>0.31</w:t>
            </w:r>
          </w:p>
        </w:tc>
      </w:tr>
      <w:tr w:rsidR="00345BFA" w:rsidRPr="0002571A" w14:paraId="1ED2A885" w14:textId="77777777" w:rsidTr="00265934">
        <w:tc>
          <w:tcPr>
            <w:tcW w:w="1812" w:type="dxa"/>
          </w:tcPr>
          <w:p w14:paraId="16EBF407" w14:textId="0602C1A1" w:rsidR="00345BFA" w:rsidRPr="0002571A" w:rsidRDefault="00345BFA" w:rsidP="00345BFA">
            <w:pPr>
              <w:spacing w:after="160" w:line="259" w:lineRule="auto"/>
            </w:pPr>
            <w:proofErr w:type="spellStart"/>
            <w:r w:rsidRPr="0002571A">
              <w:t>AdaBoost</w:t>
            </w:r>
            <w:proofErr w:type="spellEnd"/>
          </w:p>
        </w:tc>
        <w:tc>
          <w:tcPr>
            <w:tcW w:w="1812" w:type="dxa"/>
          </w:tcPr>
          <w:p w14:paraId="74FD642A" w14:textId="2F0C5F96" w:rsidR="00345BFA" w:rsidRPr="0002571A" w:rsidRDefault="00345BFA" w:rsidP="00345BFA">
            <w:pPr>
              <w:spacing w:after="160" w:line="259" w:lineRule="auto"/>
            </w:pPr>
            <w:r w:rsidRPr="0002571A">
              <w:t>0.37</w:t>
            </w:r>
          </w:p>
        </w:tc>
        <w:tc>
          <w:tcPr>
            <w:tcW w:w="1812" w:type="dxa"/>
          </w:tcPr>
          <w:p w14:paraId="37F8A53B" w14:textId="2464018D" w:rsidR="00345BFA" w:rsidRPr="0002571A" w:rsidRDefault="00345BFA" w:rsidP="00345BFA">
            <w:pPr>
              <w:spacing w:after="160" w:line="259" w:lineRule="auto"/>
            </w:pPr>
            <w:r w:rsidRPr="0002571A">
              <w:t>0.28</w:t>
            </w:r>
          </w:p>
        </w:tc>
        <w:tc>
          <w:tcPr>
            <w:tcW w:w="1813" w:type="dxa"/>
          </w:tcPr>
          <w:p w14:paraId="58E79994" w14:textId="250E3077" w:rsidR="00345BFA" w:rsidRPr="0002571A" w:rsidRDefault="00345BFA" w:rsidP="00345BFA">
            <w:pPr>
              <w:spacing w:after="160" w:line="259" w:lineRule="auto"/>
            </w:pPr>
            <w:r w:rsidRPr="0002571A">
              <w:t>0.39</w:t>
            </w:r>
          </w:p>
        </w:tc>
        <w:tc>
          <w:tcPr>
            <w:tcW w:w="1813" w:type="dxa"/>
          </w:tcPr>
          <w:p w14:paraId="47FBB81A" w14:textId="61339035" w:rsidR="00345BFA" w:rsidRPr="0002571A" w:rsidRDefault="00345BFA" w:rsidP="00345BFA">
            <w:pPr>
              <w:spacing w:after="160" w:line="259" w:lineRule="auto"/>
            </w:pPr>
            <w:r w:rsidRPr="0002571A">
              <w:t>0.31</w:t>
            </w:r>
          </w:p>
        </w:tc>
      </w:tr>
      <w:tr w:rsidR="00345BFA" w:rsidRPr="0002571A" w14:paraId="22E0C1E7" w14:textId="77777777" w:rsidTr="00265934">
        <w:tc>
          <w:tcPr>
            <w:tcW w:w="1812" w:type="dxa"/>
          </w:tcPr>
          <w:p w14:paraId="1297BF73" w14:textId="5AC896AC" w:rsidR="00345BFA" w:rsidRPr="0002571A" w:rsidRDefault="00345BFA" w:rsidP="00345BFA">
            <w:pPr>
              <w:spacing w:after="160" w:line="259" w:lineRule="auto"/>
            </w:pPr>
            <w:r w:rsidRPr="0002571A">
              <w:t>GB</w:t>
            </w:r>
          </w:p>
        </w:tc>
        <w:tc>
          <w:tcPr>
            <w:tcW w:w="1812" w:type="dxa"/>
          </w:tcPr>
          <w:p w14:paraId="62985D0A" w14:textId="00531755" w:rsidR="00345BFA" w:rsidRPr="0002571A" w:rsidRDefault="00345BFA" w:rsidP="00345BFA">
            <w:pPr>
              <w:spacing w:after="160" w:line="259" w:lineRule="auto"/>
            </w:pPr>
            <w:r w:rsidRPr="0002571A">
              <w:t>0.52</w:t>
            </w:r>
          </w:p>
        </w:tc>
        <w:tc>
          <w:tcPr>
            <w:tcW w:w="1812" w:type="dxa"/>
          </w:tcPr>
          <w:p w14:paraId="0A3646AA" w14:textId="7A7E2742" w:rsidR="00345BFA" w:rsidRPr="0002571A" w:rsidRDefault="00345BFA" w:rsidP="00345BFA">
            <w:pPr>
              <w:spacing w:after="160" w:line="259" w:lineRule="auto"/>
            </w:pPr>
            <w:r w:rsidRPr="0002571A">
              <w:t>0.4</w:t>
            </w:r>
          </w:p>
        </w:tc>
        <w:tc>
          <w:tcPr>
            <w:tcW w:w="1813" w:type="dxa"/>
          </w:tcPr>
          <w:p w14:paraId="5F41AF2A" w14:textId="3EAF2D0E" w:rsidR="00345BFA" w:rsidRPr="0002571A" w:rsidRDefault="00345BFA" w:rsidP="00345BFA">
            <w:pPr>
              <w:spacing w:after="160" w:line="259" w:lineRule="auto"/>
            </w:pPr>
            <w:r w:rsidRPr="0002571A">
              <w:t>0.42</w:t>
            </w:r>
          </w:p>
        </w:tc>
        <w:tc>
          <w:tcPr>
            <w:tcW w:w="1813" w:type="dxa"/>
          </w:tcPr>
          <w:p w14:paraId="75E9BC11" w14:textId="4702AC9F" w:rsidR="00345BFA" w:rsidRPr="0002571A" w:rsidRDefault="00345BFA" w:rsidP="00345BFA">
            <w:pPr>
              <w:spacing w:after="160" w:line="259" w:lineRule="auto"/>
            </w:pPr>
            <w:r w:rsidRPr="0002571A">
              <w:t>0.39</w:t>
            </w:r>
          </w:p>
        </w:tc>
      </w:tr>
      <w:tr w:rsidR="00345BFA" w:rsidRPr="0002571A" w14:paraId="06110E4B" w14:textId="77777777" w:rsidTr="00265934">
        <w:tc>
          <w:tcPr>
            <w:tcW w:w="1812" w:type="dxa"/>
          </w:tcPr>
          <w:p w14:paraId="237B79C9" w14:textId="787E9C00" w:rsidR="00345BFA" w:rsidRPr="0002571A" w:rsidRDefault="00345BFA" w:rsidP="00345BFA">
            <w:pPr>
              <w:spacing w:after="160" w:line="259" w:lineRule="auto"/>
            </w:pPr>
            <w:r w:rsidRPr="0002571A">
              <w:t>SVM</w:t>
            </w:r>
          </w:p>
        </w:tc>
        <w:tc>
          <w:tcPr>
            <w:tcW w:w="1812" w:type="dxa"/>
          </w:tcPr>
          <w:p w14:paraId="52FBD6B4" w14:textId="5484C2AB" w:rsidR="00345BFA" w:rsidRPr="0002571A" w:rsidRDefault="00345BFA" w:rsidP="00345BFA">
            <w:pPr>
              <w:spacing w:after="160" w:line="259" w:lineRule="auto"/>
            </w:pPr>
            <w:r w:rsidRPr="0002571A">
              <w:t>0.52</w:t>
            </w:r>
          </w:p>
        </w:tc>
        <w:tc>
          <w:tcPr>
            <w:tcW w:w="1812" w:type="dxa"/>
          </w:tcPr>
          <w:p w14:paraId="2268AA8F" w14:textId="4F2CECC9" w:rsidR="00345BFA" w:rsidRPr="0002571A" w:rsidRDefault="00345BFA" w:rsidP="00345BFA">
            <w:pPr>
              <w:spacing w:after="160" w:line="259" w:lineRule="auto"/>
            </w:pPr>
            <w:r w:rsidRPr="0002571A">
              <w:t>0.35</w:t>
            </w:r>
          </w:p>
        </w:tc>
        <w:tc>
          <w:tcPr>
            <w:tcW w:w="1813" w:type="dxa"/>
          </w:tcPr>
          <w:p w14:paraId="2463EA65" w14:textId="41802016" w:rsidR="00345BFA" w:rsidRPr="0002571A" w:rsidRDefault="00345BFA" w:rsidP="00345BFA">
            <w:pPr>
              <w:spacing w:after="160" w:line="259" w:lineRule="auto"/>
            </w:pPr>
            <w:r w:rsidRPr="0002571A">
              <w:t>0.37</w:t>
            </w:r>
          </w:p>
        </w:tc>
        <w:tc>
          <w:tcPr>
            <w:tcW w:w="1813" w:type="dxa"/>
          </w:tcPr>
          <w:p w14:paraId="2823F23E" w14:textId="3CC3D6E7" w:rsidR="00345BFA" w:rsidRPr="0002571A" w:rsidRDefault="00345BFA" w:rsidP="00345BFA">
            <w:pPr>
              <w:spacing w:after="160" w:line="259" w:lineRule="auto"/>
            </w:pPr>
            <w:r w:rsidRPr="0002571A">
              <w:t>0.35</w:t>
            </w:r>
          </w:p>
        </w:tc>
      </w:tr>
      <w:tr w:rsidR="00345BFA" w:rsidRPr="0002571A" w14:paraId="366AFEEA" w14:textId="77777777" w:rsidTr="00265934">
        <w:tc>
          <w:tcPr>
            <w:tcW w:w="1812" w:type="dxa"/>
            <w:tcBorders>
              <w:bottom w:val="single" w:sz="4" w:space="0" w:color="auto"/>
            </w:tcBorders>
          </w:tcPr>
          <w:p w14:paraId="575DF796" w14:textId="7A7474EC" w:rsidR="00345BFA" w:rsidRPr="0002571A" w:rsidRDefault="00345BFA" w:rsidP="00345BFA">
            <w:pPr>
              <w:spacing w:after="160" w:line="259" w:lineRule="auto"/>
            </w:pPr>
            <w:r w:rsidRPr="0002571A">
              <w:t>RF</w:t>
            </w:r>
          </w:p>
        </w:tc>
        <w:tc>
          <w:tcPr>
            <w:tcW w:w="1812" w:type="dxa"/>
            <w:tcBorders>
              <w:bottom w:val="single" w:sz="4" w:space="0" w:color="auto"/>
            </w:tcBorders>
          </w:tcPr>
          <w:p w14:paraId="4AF01301" w14:textId="552D9FBA" w:rsidR="00345BFA" w:rsidRPr="0002571A" w:rsidRDefault="00345BFA" w:rsidP="00345BFA">
            <w:pPr>
              <w:spacing w:after="160" w:line="259" w:lineRule="auto"/>
            </w:pPr>
            <w:r w:rsidRPr="0002571A">
              <w:t>0.52</w:t>
            </w:r>
          </w:p>
        </w:tc>
        <w:tc>
          <w:tcPr>
            <w:tcW w:w="1812" w:type="dxa"/>
            <w:tcBorders>
              <w:bottom w:val="single" w:sz="4" w:space="0" w:color="auto"/>
            </w:tcBorders>
          </w:tcPr>
          <w:p w14:paraId="7715DB36" w14:textId="34A6B8E9" w:rsidR="00345BFA" w:rsidRPr="0002571A" w:rsidRDefault="00345BFA" w:rsidP="00345BFA">
            <w:pPr>
              <w:spacing w:after="160" w:line="259" w:lineRule="auto"/>
            </w:pPr>
            <w:r w:rsidRPr="0002571A">
              <w:t>0.36</w:t>
            </w:r>
          </w:p>
        </w:tc>
        <w:tc>
          <w:tcPr>
            <w:tcW w:w="1813" w:type="dxa"/>
            <w:tcBorders>
              <w:bottom w:val="single" w:sz="4" w:space="0" w:color="auto"/>
            </w:tcBorders>
          </w:tcPr>
          <w:p w14:paraId="1C879C42" w14:textId="48ABE312" w:rsidR="00345BFA" w:rsidRPr="0002571A" w:rsidRDefault="00345BFA" w:rsidP="00345BFA">
            <w:pPr>
              <w:spacing w:after="160" w:line="259" w:lineRule="auto"/>
            </w:pPr>
            <w:r w:rsidRPr="0002571A">
              <w:t>0.36</w:t>
            </w:r>
          </w:p>
        </w:tc>
        <w:tc>
          <w:tcPr>
            <w:tcW w:w="1813" w:type="dxa"/>
            <w:tcBorders>
              <w:bottom w:val="single" w:sz="4" w:space="0" w:color="auto"/>
            </w:tcBorders>
          </w:tcPr>
          <w:p w14:paraId="19824A59" w14:textId="1109F26E" w:rsidR="00345BFA" w:rsidRPr="0002571A" w:rsidRDefault="00345BFA" w:rsidP="00345BFA">
            <w:pPr>
              <w:spacing w:after="160" w:line="259" w:lineRule="auto"/>
            </w:pPr>
            <w:r w:rsidRPr="0002571A">
              <w:t>0.34</w:t>
            </w:r>
          </w:p>
        </w:tc>
      </w:tr>
    </w:tbl>
    <w:p w14:paraId="48AA2633" w14:textId="5891DF51" w:rsidR="00A86059" w:rsidRPr="0002571A" w:rsidRDefault="00265934" w:rsidP="00265934">
      <w:r w:rsidRPr="0002571A">
        <w:t>Opomba: Vrstni red algoritmov je naključen in ne predstavlja dodatne informacije. Metrike so uporabile makro ocene.</w:t>
      </w:r>
    </w:p>
    <w:p w14:paraId="222F1A87" w14:textId="77777777" w:rsidR="00345BFA" w:rsidRPr="0002571A" w:rsidRDefault="00345BFA" w:rsidP="00345BFA">
      <w:pPr>
        <w:keepNext/>
        <w:tabs>
          <w:tab w:val="left" w:pos="3288"/>
        </w:tabs>
      </w:pPr>
      <w:r w:rsidRPr="0002571A">
        <w:rPr>
          <w:noProof/>
          <w:lang w:eastAsia="it-IT"/>
        </w:rPr>
        <w:lastRenderedPageBreak/>
        <w:drawing>
          <wp:inline distT="0" distB="0" distL="0" distR="0" wp14:anchorId="1FE6A98D" wp14:editId="05FD13A3">
            <wp:extent cx="4284000" cy="4352472"/>
            <wp:effectExtent l="0" t="0" r="2540" b="0"/>
            <wp:docPr id="1071643442"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643442" name="Picture 3" descr="A screenshot of a graph&#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0B4AB54E" w14:textId="746E75E9" w:rsidR="00345BFA" w:rsidRPr="0002571A" w:rsidRDefault="00345BFA" w:rsidP="00345BFA">
      <w:pPr>
        <w:pStyle w:val="Caption"/>
      </w:pPr>
      <w:bookmarkStart w:id="92" w:name="_Toc170115552"/>
      <w:r w:rsidRPr="0002571A">
        <w:t xml:space="preserve">Slika </w:t>
      </w:r>
      <w:r w:rsidRPr="0002571A">
        <w:fldChar w:fldCharType="begin"/>
      </w:r>
      <w:r w:rsidRPr="0002571A">
        <w:instrText xml:space="preserve"> SEQ Slika \* ARABIC </w:instrText>
      </w:r>
      <w:r w:rsidRPr="0002571A">
        <w:fldChar w:fldCharType="separate"/>
      </w:r>
      <w:r w:rsidR="00A83A74" w:rsidRPr="0002571A">
        <w:t>33</w:t>
      </w:r>
      <w:r w:rsidRPr="0002571A">
        <w:fldChar w:fldCharType="end"/>
      </w:r>
      <w:r w:rsidRPr="0002571A">
        <w:t>: Matrike zmede v primeru izbranih značilk.</w:t>
      </w:r>
      <w:bookmarkEnd w:id="92"/>
    </w:p>
    <w:p w14:paraId="4909175F" w14:textId="062B0298" w:rsidR="00383408" w:rsidRPr="0002571A" w:rsidRDefault="00383408" w:rsidP="00383408">
      <w:pPr>
        <w:pStyle w:val="Heading3"/>
      </w:pPr>
      <w:bookmarkStart w:id="93" w:name="_Toc170115145"/>
      <w:r w:rsidRPr="0002571A">
        <w:t>Test manjšanja dimenzije prostora oziroma vizualizacija podatkov</w:t>
      </w:r>
      <w:bookmarkEnd w:id="93"/>
    </w:p>
    <w:p w14:paraId="3D15D6DB" w14:textId="24BE212E" w:rsidR="000F713B" w:rsidRPr="0002571A" w:rsidRDefault="00B4649C" w:rsidP="00F743CF">
      <w:r w:rsidRPr="0002571A">
        <w:t xml:space="preserve">Zaradi </w:t>
      </w:r>
      <w:proofErr w:type="spellStart"/>
      <w:r w:rsidRPr="0002571A">
        <w:t>suboptimalne</w:t>
      </w:r>
      <w:proofErr w:type="spellEnd"/>
      <w:r w:rsidRPr="0002571A">
        <w:t xml:space="preserve"> uspešnosti metod naših strojno naučenih modelov, smo se poslužili še t-SNE analize, da bi prikazali morebitne (ne)-vzorce in </w:t>
      </w:r>
      <w:r w:rsidR="00F743CF" w:rsidRPr="0002571A">
        <w:t>odnose med spremenljivkami, ki bi morda lahko vplivali na uspešnost modelov</w:t>
      </w:r>
      <w:r w:rsidR="00A86059" w:rsidRPr="0002571A">
        <w:t xml:space="preserve"> </w:t>
      </w:r>
      <w:r w:rsidR="00A86059" w:rsidRPr="0002571A">
        <w:fldChar w:fldCharType="begin"/>
      </w:r>
      <w:r w:rsidR="00A86059" w:rsidRPr="0002571A">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02571A">
        <w:fldChar w:fldCharType="separate"/>
      </w:r>
      <w:r w:rsidR="00A86059" w:rsidRPr="0002571A">
        <w:t>(Bibal et al., 2023)</w:t>
      </w:r>
      <w:r w:rsidR="00A86059" w:rsidRPr="0002571A">
        <w:fldChar w:fldCharType="end"/>
      </w:r>
      <w:r w:rsidR="00A86059" w:rsidRPr="0002571A">
        <w:t xml:space="preserve">. </w:t>
      </w:r>
      <w:r w:rsidR="00F743CF" w:rsidRPr="0002571A">
        <w:rPr>
          <w:highlight w:val="green"/>
        </w:rPr>
        <w:t>Sliki x in x</w:t>
      </w:r>
      <w:r w:rsidR="00F743CF" w:rsidRPr="0002571A">
        <w:t xml:space="preserve"> kažeta, da so vzorci v naboru podatkov težki za ločitev, kot smo špekulirali.</w:t>
      </w:r>
    </w:p>
    <w:p w14:paraId="195C653B" w14:textId="77777777" w:rsidR="00956EE9" w:rsidRPr="0002571A" w:rsidRDefault="00A86059" w:rsidP="00956EE9">
      <w:pPr>
        <w:keepNext/>
      </w:pPr>
      <w:r w:rsidRPr="0002571A">
        <w:rPr>
          <w:noProof/>
        </w:rPr>
        <w:drawing>
          <wp:inline distT="0" distB="0" distL="0" distR="0" wp14:anchorId="106C1AB6" wp14:editId="61C0A860">
            <wp:extent cx="2783574" cy="2209800"/>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43"/>
                    <a:stretch>
                      <a:fillRect/>
                    </a:stretch>
                  </pic:blipFill>
                  <pic:spPr>
                    <a:xfrm>
                      <a:off x="0" y="0"/>
                      <a:ext cx="2788741" cy="2213902"/>
                    </a:xfrm>
                    <a:prstGeom prst="rect">
                      <a:avLst/>
                    </a:prstGeom>
                  </pic:spPr>
                </pic:pic>
              </a:graphicData>
            </a:graphic>
          </wp:inline>
        </w:drawing>
      </w:r>
    </w:p>
    <w:p w14:paraId="6BFFC51F" w14:textId="6D8F7F19" w:rsidR="00A86059" w:rsidRPr="0002571A" w:rsidRDefault="00956EE9" w:rsidP="00956EE9">
      <w:pPr>
        <w:pStyle w:val="Caption"/>
      </w:pPr>
      <w:bookmarkStart w:id="94" w:name="_Toc170115553"/>
      <w:r w:rsidRPr="0002571A">
        <w:t xml:space="preserve">Slika </w:t>
      </w:r>
      <w:r w:rsidRPr="0002571A">
        <w:fldChar w:fldCharType="begin"/>
      </w:r>
      <w:r w:rsidRPr="0002571A">
        <w:instrText xml:space="preserve"> SEQ Slika \* ARABIC </w:instrText>
      </w:r>
      <w:r w:rsidRPr="0002571A">
        <w:fldChar w:fldCharType="separate"/>
      </w:r>
      <w:r w:rsidR="00A83A74" w:rsidRPr="0002571A">
        <w:t>34</w:t>
      </w:r>
      <w:r w:rsidRPr="0002571A">
        <w:fldChar w:fldCharType="end"/>
      </w:r>
      <w:r w:rsidRPr="0002571A">
        <w:t>:</w:t>
      </w:r>
      <w:r w:rsidR="00B56942" w:rsidRPr="0002571A">
        <w:t xml:space="preserve"> </w:t>
      </w:r>
      <w:r w:rsidRPr="0002571A">
        <w:t xml:space="preserve">t-sne </w:t>
      </w:r>
      <w:r w:rsidR="008E382D" w:rsidRPr="0002571A">
        <w:t xml:space="preserve">vizualizacija v dveh dimenzijah. Rdeče točke predstavljajo dijake, ki so se slabo odzvali na metodo tandemskega dela, </w:t>
      </w:r>
      <w:bookmarkEnd w:id="94"/>
      <w:r w:rsidR="00C543B5" w:rsidRPr="0002571A">
        <w:t xml:space="preserve">zelene tiste, ki so do metode </w:t>
      </w:r>
      <w:r w:rsidR="00316508" w:rsidRPr="0002571A">
        <w:t>indiferentni</w:t>
      </w:r>
      <w:r w:rsidR="00C543B5" w:rsidRPr="0002571A">
        <w:t>, modre pa tiste, ki jim je bila metoda tandemskega dela všeč.</w:t>
      </w:r>
    </w:p>
    <w:p w14:paraId="5D2619B2" w14:textId="77777777" w:rsidR="00956EE9" w:rsidRPr="0002571A" w:rsidRDefault="00A86059" w:rsidP="00956EE9">
      <w:pPr>
        <w:keepNext/>
      </w:pPr>
      <w:r w:rsidRPr="0002571A">
        <w:rPr>
          <w:noProof/>
        </w:rPr>
        <w:lastRenderedPageBreak/>
        <w:drawing>
          <wp:inline distT="0" distB="0" distL="0" distR="0" wp14:anchorId="63CE3C5A" wp14:editId="0F1C5DF3">
            <wp:extent cx="2750820" cy="2772826"/>
            <wp:effectExtent l="0" t="0" r="0" b="889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4"/>
                    <a:stretch>
                      <a:fillRect/>
                    </a:stretch>
                  </pic:blipFill>
                  <pic:spPr>
                    <a:xfrm>
                      <a:off x="0" y="0"/>
                      <a:ext cx="2754934" cy="2776973"/>
                    </a:xfrm>
                    <a:prstGeom prst="rect">
                      <a:avLst/>
                    </a:prstGeom>
                  </pic:spPr>
                </pic:pic>
              </a:graphicData>
            </a:graphic>
          </wp:inline>
        </w:drawing>
      </w:r>
    </w:p>
    <w:p w14:paraId="08B42C9A" w14:textId="7E301A4C" w:rsidR="00A86059" w:rsidRPr="0002571A" w:rsidRDefault="00956EE9" w:rsidP="00956EE9">
      <w:pPr>
        <w:pStyle w:val="Caption"/>
      </w:pPr>
      <w:bookmarkStart w:id="95" w:name="_Toc170115554"/>
      <w:r w:rsidRPr="0002571A">
        <w:t xml:space="preserve">Slika </w:t>
      </w:r>
      <w:r w:rsidRPr="0002571A">
        <w:fldChar w:fldCharType="begin"/>
      </w:r>
      <w:r w:rsidRPr="0002571A">
        <w:instrText xml:space="preserve"> SEQ Slika \* ARABIC </w:instrText>
      </w:r>
      <w:r w:rsidRPr="0002571A">
        <w:fldChar w:fldCharType="separate"/>
      </w:r>
      <w:r w:rsidR="00A83A74" w:rsidRPr="0002571A">
        <w:t>35</w:t>
      </w:r>
      <w:r w:rsidRPr="0002571A">
        <w:fldChar w:fldCharType="end"/>
      </w:r>
      <w:r w:rsidRPr="0002571A">
        <w:t>: t-SNE</w:t>
      </w:r>
      <w:r w:rsidR="009B0C1C" w:rsidRPr="0002571A">
        <w:t xml:space="preserve"> vizualizacija v</w:t>
      </w:r>
      <w:r w:rsidRPr="0002571A">
        <w:t xml:space="preserve"> 3d.</w:t>
      </w:r>
      <w:r w:rsidR="002D6D56" w:rsidRPr="0002571A">
        <w:t xml:space="preserve"> Legenda je enaka kot pri 2d modelu.</w:t>
      </w:r>
      <w:bookmarkEnd w:id="95"/>
    </w:p>
    <w:p w14:paraId="572FFBA2" w14:textId="01A71A59" w:rsidR="001B5FBC" w:rsidRPr="0002571A" w:rsidRDefault="001B5FBC" w:rsidP="001B5FBC">
      <w:pPr>
        <w:pStyle w:val="Heading1"/>
      </w:pPr>
      <w:bookmarkStart w:id="96" w:name="_Toc170115146"/>
      <w:r w:rsidRPr="0002571A">
        <w:t>Diskusija</w:t>
      </w:r>
      <w:bookmarkEnd w:id="96"/>
    </w:p>
    <w:p w14:paraId="7D10B565" w14:textId="7867287B" w:rsidR="00431FB7" w:rsidRPr="0002571A" w:rsidRDefault="00431FB7" w:rsidP="001B5FBC">
      <w:r w:rsidRPr="0002571A">
        <w:t xml:space="preserve">Literatura kaže na pomembnost implementacije ne-nujno frontalnih učnih metod učenja, na primer delo v majhnih skupinah </w:t>
      </w:r>
      <w:r w:rsidR="003D7F01" w:rsidRPr="0002571A">
        <w:fldChar w:fldCharType="begin"/>
      </w:r>
      <w:r w:rsidR="003D7F01" w:rsidRPr="0002571A">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02571A">
        <w:fldChar w:fldCharType="separate"/>
      </w:r>
      <w:r w:rsidR="003D7F01" w:rsidRPr="0002571A">
        <w:rPr>
          <w:rFonts w:ascii="Calibri" w:hAnsi="Calibri" w:cs="Calibri"/>
          <w:kern w:val="0"/>
        </w:rPr>
        <w:t>(Wang et al., 2023)</w:t>
      </w:r>
      <w:r w:rsidR="003D7F01" w:rsidRPr="0002571A">
        <w:fldChar w:fldCharType="end"/>
      </w:r>
      <w:r w:rsidRPr="0002571A">
        <w:t xml:space="preserve">, saj le to pozitivno vpliva tako na akademske rezultate </w:t>
      </w:r>
      <w:r w:rsidR="003D7F01" w:rsidRPr="0002571A">
        <w:fldChar w:fldCharType="begin"/>
      </w:r>
      <w:r w:rsidR="003D7F01" w:rsidRPr="0002571A">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02571A">
        <w:fldChar w:fldCharType="separate"/>
      </w:r>
      <w:r w:rsidR="003D7F01" w:rsidRPr="0002571A">
        <w:rPr>
          <w:rFonts w:ascii="Calibri" w:hAnsi="Calibri" w:cs="Calibri"/>
          <w:kern w:val="0"/>
        </w:rPr>
        <w:t>(Kalaian &amp; Kasim, 2014)</w:t>
      </w:r>
      <w:r w:rsidR="003D7F01" w:rsidRPr="0002571A">
        <w:fldChar w:fldCharType="end"/>
      </w:r>
      <w:r w:rsidR="003D7F01" w:rsidRPr="0002571A">
        <w:t xml:space="preserve">, </w:t>
      </w:r>
      <w:r w:rsidRPr="0002571A">
        <w:t xml:space="preserve">kot tudi na pozitivni odnos do učenja </w:t>
      </w:r>
      <w:r w:rsidR="003D7F01" w:rsidRPr="0002571A">
        <w:fldChar w:fldCharType="begin"/>
      </w:r>
      <w:r w:rsidR="003D7F01" w:rsidRPr="0002571A">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02571A">
        <w:fldChar w:fldCharType="separate"/>
      </w:r>
      <w:r w:rsidR="003D7F01" w:rsidRPr="0002571A">
        <w:rPr>
          <w:rFonts w:ascii="Calibri" w:hAnsi="Calibri" w:cs="Calibri"/>
          <w:kern w:val="0"/>
        </w:rPr>
        <w:t>(Gaudet et al., 2010; Hillyard et al., 2010)</w:t>
      </w:r>
      <w:r w:rsidR="003D7F01" w:rsidRPr="0002571A">
        <w:fldChar w:fldCharType="end"/>
      </w:r>
      <w:r w:rsidRPr="0002571A">
        <w:t>. Med temi modeli učenja (organizacijskimi oblikami dela) je treba omeniti tandemsko učenje, ki med drugim promovira učenčevo aktivnost med poukom</w:t>
      </w:r>
      <w:r w:rsidR="003D7F01" w:rsidRPr="0002571A">
        <w:t xml:space="preserve"> </w:t>
      </w:r>
      <w:r w:rsidR="003D7F01" w:rsidRPr="0002571A">
        <w:fldChar w:fldCharType="begin"/>
      </w:r>
      <w:r w:rsidR="003D7F01" w:rsidRPr="0002571A">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02571A">
        <w:fldChar w:fldCharType="separate"/>
      </w:r>
      <w:r w:rsidR="003D7F01" w:rsidRPr="0002571A">
        <w:rPr>
          <w:rFonts w:ascii="Calibri" w:hAnsi="Calibri" w:cs="Calibri"/>
          <w:kern w:val="0"/>
        </w:rPr>
        <w:t>(Blažič et al., 2003; Stickler &amp; Emke, 2011; Tomić, 2002; Wilson &amp; Blednick, 2011)</w:t>
      </w:r>
      <w:r w:rsidR="003D7F01" w:rsidRPr="0002571A">
        <w:fldChar w:fldCharType="end"/>
      </w:r>
      <w:r w:rsidR="003D7F01" w:rsidRPr="0002571A">
        <w:t>.</w:t>
      </w:r>
    </w:p>
    <w:p w14:paraId="236F704E" w14:textId="20C8D0D7" w:rsidR="00D71529" w:rsidRPr="0002571A" w:rsidRDefault="0030338E" w:rsidP="001B5FBC">
      <w:r w:rsidRPr="0002571A">
        <w:t>Več spremenljivk moramo vzeti v obzir, ali se bo posamezen učenec dobro odzval na implementacijo tandemskega učenja, zato je imperativno iskati vzorce, kako ta odziv meriti. S tem namenom smo v sklopu disertacije izvedli več raziskav (</w:t>
      </w:r>
      <w:r w:rsidRPr="0002571A">
        <w:rPr>
          <w:highlight w:val="yellow"/>
        </w:rPr>
        <w:t>CITAT NA NJIH),</w:t>
      </w:r>
      <w:r w:rsidRPr="0002571A">
        <w:t xml:space="preserve"> ki bi te dejavnike, ki napovedujejo odziv in tudi natančnost tega odziva (se pravi, ali se posameznik dobro odzove tako z akademskega, kot razpoloženjskega vidika) odkrili.</w:t>
      </w:r>
      <w:r w:rsidR="00A02D3D" w:rsidRPr="0002571A">
        <w:t xml:space="preserve"> Takšna prilagoditev edukacijskega konteksta je ključna, saj uniformna metoda morda ne ustreza vsem (tudi če je v raziskovalnem </w:t>
      </w:r>
      <w:r w:rsidR="00316508" w:rsidRPr="0002571A">
        <w:t>kontekstu</w:t>
      </w:r>
      <w:r w:rsidR="00A02D3D" w:rsidRPr="0002571A">
        <w:t xml:space="preserve"> konsenz, da neka metoda v splošnem ekstrinzično deluje, ni nujno, da deluje tudi na </w:t>
      </w:r>
      <w:proofErr w:type="spellStart"/>
      <w:r w:rsidR="00A02D3D" w:rsidRPr="0002571A">
        <w:t>intrinzični</w:t>
      </w:r>
      <w:proofErr w:type="spellEnd"/>
      <w:r w:rsidR="00975548" w:rsidRPr="0002571A">
        <w:t xml:space="preserve"> –</w:t>
      </w:r>
      <w:r w:rsidR="00A02D3D" w:rsidRPr="0002571A">
        <w:t xml:space="preserve"> individualni ravni</w:t>
      </w:r>
      <w:r w:rsidR="00975548" w:rsidRPr="0002571A">
        <w:t>;</w:t>
      </w:r>
      <w:r w:rsidR="003865B4" w:rsidRPr="0002571A">
        <w:t xml:space="preserve"> </w:t>
      </w:r>
      <w:r w:rsidR="003865B4" w:rsidRPr="0002571A">
        <w:fldChar w:fldCharType="begin"/>
      </w:r>
      <w:r w:rsidR="003865B4" w:rsidRPr="0002571A">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02571A">
        <w:fldChar w:fldCharType="separate"/>
      </w:r>
      <w:r w:rsidR="003865B4" w:rsidRPr="0002571A">
        <w:rPr>
          <w:rFonts w:ascii="Calibri" w:hAnsi="Calibri" w:cs="Calibri"/>
          <w:kern w:val="0"/>
        </w:rPr>
        <w:t>Ahmad et al., 2021; Pratt, 2002)</w:t>
      </w:r>
      <w:r w:rsidR="003865B4" w:rsidRPr="0002571A">
        <w:fldChar w:fldCharType="end"/>
      </w:r>
      <w:r w:rsidR="00A02D3D" w:rsidRPr="0002571A">
        <w:t>.</w:t>
      </w:r>
      <w:r w:rsidR="008045DB" w:rsidRPr="0002571A">
        <w:t xml:space="preserve"> Tako so bili cilji disertacije in pripadajočih raziskav dualni; Vsi pa vezani na gimnazijski pouk matematike</w:t>
      </w:r>
      <w:r w:rsidR="00576D5C" w:rsidRPr="0002571A">
        <w:t xml:space="preserve"> </w:t>
      </w:r>
      <w:r w:rsidR="00975548" w:rsidRPr="0002571A">
        <w:t xml:space="preserve">in metodološko raziskovani </w:t>
      </w:r>
      <w:r w:rsidR="00576D5C" w:rsidRPr="0002571A">
        <w:t>na vzorcu 89 dijakov</w:t>
      </w:r>
      <w:r w:rsidR="00975548" w:rsidRPr="0002571A">
        <w:t xml:space="preserve"> izbrane slovenske gimnazije</w:t>
      </w:r>
      <w:r w:rsidR="008045DB" w:rsidRPr="0002571A">
        <w:t>.</w:t>
      </w:r>
    </w:p>
    <w:p w14:paraId="6976A6B1" w14:textId="3B74C77C" w:rsidR="008045DB" w:rsidRPr="0002571A" w:rsidRDefault="008045DB" w:rsidP="001B5FBC">
      <w:r w:rsidRPr="0002571A">
        <w:t>Prvi cilj raziskave je bil odkriti elemente</w:t>
      </w:r>
      <w:r w:rsidR="00576D5C" w:rsidRPr="0002571A">
        <w:t xml:space="preserve"> (opazovali smo jih 14</w:t>
      </w:r>
      <w:r w:rsidR="00972FED" w:rsidRPr="0002571A">
        <w:t xml:space="preserve">, specifično: </w:t>
      </w:r>
      <w:r w:rsidR="002F5FCB" w:rsidRPr="0002571A">
        <w:t xml:space="preserve">splošne narave (spol, razred, profesor in prejšnji uspeh pri matematiki), psihološke narave (MBTI spremenljivke: </w:t>
      </w:r>
      <w:proofErr w:type="spellStart"/>
      <w:r w:rsidR="002F5FCB" w:rsidRPr="0002571A">
        <w:t>ekstravertnost-introvertnost</w:t>
      </w:r>
      <w:proofErr w:type="spellEnd"/>
      <w:r w:rsidR="002F5FCB" w:rsidRPr="0002571A">
        <w:t xml:space="preserve">, intuicija-zaznavanje, čutenje-mišljenje in presojanje-opazovanje ter druge spremenljivke: matematična tesnoba in motivacija) ter glede na </w:t>
      </w:r>
      <w:r w:rsidR="00975548" w:rsidRPr="0002571A">
        <w:t>tandemsko</w:t>
      </w:r>
      <w:r w:rsidR="002F5FCB" w:rsidRPr="0002571A">
        <w:t xml:space="preserve"> učenje (kakovost </w:t>
      </w:r>
      <w:r w:rsidR="002F5FCB" w:rsidRPr="0002571A">
        <w:lastRenderedPageBreak/>
        <w:t>interakcij</w:t>
      </w:r>
      <w:r w:rsidR="00975548" w:rsidRPr="0002571A">
        <w:t>e</w:t>
      </w:r>
      <w:r w:rsidR="002F5FCB" w:rsidRPr="0002571A">
        <w:t>, količin</w:t>
      </w:r>
      <w:r w:rsidR="00975548" w:rsidRPr="0002571A">
        <w:t>a</w:t>
      </w:r>
      <w:r w:rsidR="002F5FCB" w:rsidRPr="0002571A">
        <w:t xml:space="preserve"> interakcij</w:t>
      </w:r>
      <w:r w:rsidR="00975548" w:rsidRPr="0002571A">
        <w:t>e</w:t>
      </w:r>
      <w:r w:rsidR="002F5FCB" w:rsidRPr="0002571A">
        <w:t xml:space="preserve"> in ali je študent presegel svojega partnerja), </w:t>
      </w:r>
      <w:r w:rsidRPr="0002571A">
        <w:t>ki najbolj vplivajo na tandemsko učenje, s centralno hipotezo da spremenljivke vezane na samo tandemsko učenje, in splošne spremenljivke vplivajo bolj, kot spremenljivke vezano na osebnost, oziroma širši psihološki profil dijaka.</w:t>
      </w:r>
      <w:r w:rsidR="00576D5C" w:rsidRPr="0002571A">
        <w:t xml:space="preserve"> Drugi cilj raziskave je bil ugotoviti natančnost in odkriti najbolj natančne modele, ki napovejo odziv dijaka na tandemsko učenje. Ker so lahko vzorci med spremenljivkami lahko kompleksni (na primer ne-linearni), različnih tipov (npr. mešanica kategoričnih, </w:t>
      </w:r>
      <w:proofErr w:type="spellStart"/>
      <w:r w:rsidR="00576D5C" w:rsidRPr="0002571A">
        <w:t>ordinalnih</w:t>
      </w:r>
      <w:proofErr w:type="spellEnd"/>
      <w:r w:rsidR="00576D5C" w:rsidRPr="0002571A">
        <w:t xml:space="preserve"> in zveznih spremenljivk)</w:t>
      </w:r>
      <w:r w:rsidR="000E4B94" w:rsidRPr="0002571A">
        <w:t xml:space="preserve"> </w:t>
      </w:r>
      <w:r w:rsidR="000E4B94" w:rsidRPr="0002571A">
        <w:fldChar w:fldCharType="begin"/>
      </w:r>
      <w:r w:rsidR="000E4B94" w:rsidRPr="0002571A">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2571A">
        <w:fldChar w:fldCharType="separate"/>
      </w:r>
      <w:r w:rsidR="000E4B94" w:rsidRPr="0002571A">
        <w:rPr>
          <w:rFonts w:ascii="Calibri" w:hAnsi="Calibri" w:cs="Calibri"/>
          <w:kern w:val="0"/>
        </w:rPr>
        <w:t>(Ru et al., 2020)</w:t>
      </w:r>
      <w:r w:rsidR="000E4B94" w:rsidRPr="0002571A">
        <w:fldChar w:fldCharType="end"/>
      </w:r>
      <w:r w:rsidR="000E4B94" w:rsidRPr="0002571A">
        <w:t>,</w:t>
      </w:r>
      <w:r w:rsidR="00576D5C" w:rsidRPr="0002571A">
        <w:t xml:space="preserve"> so metode strojnega učenja najbolj ustrezne za oba cilja , hkrati pa se te metode že uporabljajo v vzgojno-izobraževalnem kontekstu rudarjenja podatkov </w:t>
      </w:r>
      <w:r w:rsidR="0007231B" w:rsidRPr="0002571A">
        <w:fldChar w:fldCharType="begin"/>
      </w:r>
      <w:r w:rsidR="0007231B" w:rsidRPr="0002571A">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2571A">
        <w:fldChar w:fldCharType="separate"/>
      </w:r>
      <w:r w:rsidR="0007231B" w:rsidRPr="0002571A">
        <w:rPr>
          <w:rFonts w:ascii="Calibri" w:hAnsi="Calibri" w:cs="Calibri"/>
          <w:kern w:val="0"/>
        </w:rPr>
        <w:t>(Hilbert et al., 2021; Ho et al., 2021; Stimpson &amp; Cummings, 2014)</w:t>
      </w:r>
      <w:r w:rsidR="0007231B" w:rsidRPr="0002571A">
        <w:fldChar w:fldCharType="end"/>
      </w:r>
      <w:r w:rsidR="0007231B" w:rsidRPr="0002571A">
        <w:t>.</w:t>
      </w:r>
    </w:p>
    <w:p w14:paraId="7E0BE4C6" w14:textId="173A0652" w:rsidR="00953988" w:rsidRPr="0002571A" w:rsidRDefault="00953988" w:rsidP="00953988">
      <w:pPr>
        <w:rPr>
          <w:vanish/>
        </w:rPr>
      </w:pPr>
      <w:r w:rsidRPr="0002571A">
        <w:t xml:space="preserve">Med opazovani spremenljivkami smo iskali tiste, ki najbolj prispevajo k učnim procesom v tandemskem učenju. Ta </w:t>
      </w:r>
      <w:r w:rsidR="00FB1599" w:rsidRPr="0002571A">
        <w:t>del raziskave</w:t>
      </w:r>
      <w:r w:rsidRPr="0002571A">
        <w:t xml:space="preserve"> je ključn</w:t>
      </w:r>
      <w:r w:rsidR="00FB1599" w:rsidRPr="0002571A">
        <w:t>ega pomena</w:t>
      </w:r>
      <w:r w:rsidRPr="0002571A">
        <w:t xml:space="preserve"> pri razkrivanju osnovnih dejavnikov, ponuja pa tudi pot za izboljšanje izobraževalnih strategij in optimizacijo sodelovalnih učnih okolij. </w:t>
      </w:r>
      <w:r w:rsidRPr="0002571A">
        <w:rPr>
          <w:vanish/>
        </w:rPr>
        <w:t>Top of Form</w:t>
      </w:r>
    </w:p>
    <w:p w14:paraId="2699EC47" w14:textId="580FCC94" w:rsidR="00143F43" w:rsidRPr="0002571A" w:rsidRDefault="00186315" w:rsidP="00B01A10">
      <w:r w:rsidRPr="0002571A">
        <w:t xml:space="preserve">V raziskavi smo uporabili dve različni metodi za identifikacijo značilk, specifično (1) </w:t>
      </w:r>
      <w:r w:rsidR="00FB1599" w:rsidRPr="0002571A">
        <w:t>MI</w:t>
      </w:r>
      <w:r w:rsidRPr="0002571A">
        <w:t xml:space="preserve">, in </w:t>
      </w:r>
      <w:r w:rsidR="00FB1599" w:rsidRPr="0002571A">
        <w:t>(2) RFE</w:t>
      </w:r>
      <w:r w:rsidRPr="0002571A">
        <w:t xml:space="preserve"> z </w:t>
      </w:r>
      <w:r w:rsidR="00FB1599" w:rsidRPr="0002571A">
        <w:t>algoritmom</w:t>
      </w:r>
      <w:r w:rsidRPr="0002571A">
        <w:t xml:space="preserve"> </w:t>
      </w:r>
      <w:r w:rsidR="00FB1599" w:rsidRPr="0002571A">
        <w:t>LR</w:t>
      </w:r>
      <w:r w:rsidRPr="0002571A">
        <w:t>.</w:t>
      </w:r>
      <w:r w:rsidR="00F804C2" w:rsidRPr="0002571A">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značilk (RFE = 1)</w:t>
      </w:r>
      <w:r w:rsidR="00972B12" w:rsidRPr="0002571A">
        <w:t xml:space="preserve">. Med drugimi pomembnejšimi </w:t>
      </w:r>
      <w:proofErr w:type="spellStart"/>
      <w:r w:rsidR="00972B12" w:rsidRPr="0002571A">
        <w:t>značilkami</w:t>
      </w:r>
      <w:proofErr w:type="spellEnd"/>
      <w:r w:rsidR="00972B12" w:rsidRPr="0002571A">
        <w:t xml:space="preserve"> se je izkazala kvalitativna interakcija v tandemu (MI = 0.08, RFE = 1), kar je v skladu s širšo literaturo, da delo v majhnih skupinah vodi v efektivnejše učenje od tradicionalnega </w:t>
      </w:r>
      <w:r w:rsidR="003E4347" w:rsidRPr="0002571A">
        <w:fldChar w:fldCharType="begin"/>
      </w:r>
      <w:r w:rsidR="003E4347" w:rsidRPr="0002571A">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02571A">
        <w:fldChar w:fldCharType="separate"/>
      </w:r>
      <w:r w:rsidR="003E4347" w:rsidRPr="0002571A">
        <w:rPr>
          <w:rFonts w:ascii="Calibri" w:hAnsi="Calibri" w:cs="Calibri"/>
          <w:kern w:val="0"/>
        </w:rPr>
        <w:t>(Kalaian et al., 2018)</w:t>
      </w:r>
      <w:r w:rsidR="003E4347" w:rsidRPr="0002571A">
        <w:fldChar w:fldCharType="end"/>
      </w:r>
      <w:r w:rsidR="00972B12" w:rsidRPr="0002571A">
        <w:t>.</w:t>
      </w:r>
      <w:r w:rsidR="00972FED" w:rsidRPr="0002571A">
        <w:t xml:space="preserve"> Kvalitativna interakcija, ki se navezuje na pomembno in ciljno orientirano komunikacijo med člani tandema, poudarja pomembnost diskusije med obravnavo matematičnega problema, namesto drugih nepovezanih in trivialnih vsebin, kar prispeva k bolj efektivnemu okolju sodelovalnega učenja</w:t>
      </w:r>
      <w:r w:rsidR="003E4347" w:rsidRPr="0002571A">
        <w:t xml:space="preserve"> </w:t>
      </w:r>
      <w:r w:rsidR="003E4347" w:rsidRPr="0002571A">
        <w:fldChar w:fldCharType="begin"/>
      </w:r>
      <w:r w:rsidR="003E4347" w:rsidRPr="0002571A">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02571A">
        <w:fldChar w:fldCharType="separate"/>
      </w:r>
      <w:r w:rsidR="003E4347" w:rsidRPr="0002571A">
        <w:rPr>
          <w:rFonts w:ascii="Calibri" w:hAnsi="Calibri" w:cs="Calibri"/>
          <w:kern w:val="0"/>
        </w:rPr>
        <w:t>(Tissenbaum, 2020)</w:t>
      </w:r>
      <w:r w:rsidR="003E4347" w:rsidRPr="0002571A">
        <w:fldChar w:fldCharType="end"/>
      </w:r>
      <w:r w:rsidR="00972FED" w:rsidRPr="0002571A">
        <w:t>.</w:t>
      </w:r>
      <w:r w:rsidR="00431C70" w:rsidRPr="0002571A">
        <w:t xml:space="preserve"> Pomembna opazka je, da čeprav sta se kvaliteta interakcije in individualna učinkovitost izkazali za ključni, so tradicionalne spremenljivke vezane na osebnost </w:t>
      </w:r>
      <w:r w:rsidR="002F5FCB" w:rsidRPr="0002571A">
        <w:t>(</w:t>
      </w:r>
      <w:proofErr w:type="spellStart"/>
      <w:r w:rsidR="002F5FCB" w:rsidRPr="0002571A">
        <w:t>ekstravertnost-introvertnost</w:t>
      </w:r>
      <w:proofErr w:type="spellEnd"/>
      <w:r w:rsidR="002F5FCB" w:rsidRPr="0002571A">
        <w:t>, intuicija-zaznavanje, čutenje-mišljenje in presojanje-opazovanje, ter matematična tesnoba in motivacija</w:t>
      </w:r>
      <w:r w:rsidR="00FB1599" w:rsidRPr="0002571A">
        <w:t xml:space="preserve"> za matematiko</w:t>
      </w:r>
      <w:r w:rsidR="002F5FCB" w:rsidRPr="0002571A">
        <w:t xml:space="preserve">) </w:t>
      </w:r>
      <w:r w:rsidR="00431C70" w:rsidRPr="0002571A">
        <w:t xml:space="preserve">imele manjši vpliv in niso imele </w:t>
      </w:r>
      <w:proofErr w:type="spellStart"/>
      <w:r w:rsidR="00A37EAC" w:rsidRPr="0002571A">
        <w:t>globjega</w:t>
      </w:r>
      <w:proofErr w:type="spellEnd"/>
      <w:r w:rsidR="00A37EAC" w:rsidRPr="0002571A">
        <w:t xml:space="preserve"> poročanega učinka </w:t>
      </w:r>
      <w:r w:rsidR="00431C70" w:rsidRPr="0002571A">
        <w:t>na dinamiko tandemskega učenja.</w:t>
      </w:r>
      <w:r w:rsidR="00545810" w:rsidRPr="0002571A">
        <w:t xml:space="preserve"> Dodatno, dejstvo, da slednje spremenljivke niso imele velikega vpliva na učenčevo percepcijo efektivnosti tandemskega učenja, predlaga in potrjuje, da sta širši </w:t>
      </w:r>
      <w:r w:rsidR="00316508" w:rsidRPr="0002571A">
        <w:t>kontekst</w:t>
      </w:r>
      <w:r w:rsidR="00545810" w:rsidRPr="0002571A">
        <w:t xml:space="preserve"> in sodelovalna dinamika v učnem okolju bolj vplivna od individualnih lastnosti učenca.</w:t>
      </w:r>
      <w:r w:rsidR="00143F43" w:rsidRPr="0002571A">
        <w:t xml:space="preserve"> Glede </w:t>
      </w:r>
      <w:r w:rsidR="005127CF" w:rsidRPr="0002571A">
        <w:t xml:space="preserve">učinka spola na delo v majhnih skupinah pri pouku matematike </w:t>
      </w:r>
      <w:r w:rsidR="00143F43" w:rsidRPr="0002571A">
        <w:t xml:space="preserve">se naši rezultati ujemajo z obstoječo literaturo, ki kaže, da razlik med spoloma v efektivnosti tega učnega modela ni </w:t>
      </w:r>
      <w:r w:rsidR="003E4347" w:rsidRPr="0002571A">
        <w:fldChar w:fldCharType="begin"/>
      </w:r>
      <w:r w:rsidR="003E4347" w:rsidRPr="0002571A">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02571A">
        <w:fldChar w:fldCharType="separate"/>
      </w:r>
      <w:r w:rsidR="003E4347" w:rsidRPr="0002571A">
        <w:rPr>
          <w:rFonts w:ascii="Calibri" w:hAnsi="Calibri" w:cs="Calibri"/>
          <w:kern w:val="0"/>
        </w:rPr>
        <w:t>(McCaslin et al., 1994)</w:t>
      </w:r>
      <w:r w:rsidR="003E4347" w:rsidRPr="0002571A">
        <w:fldChar w:fldCharType="end"/>
      </w:r>
      <w:r w:rsidR="00143F43" w:rsidRPr="0002571A">
        <w:t>.</w:t>
      </w:r>
      <w:r w:rsidR="005727EF" w:rsidRPr="0002571A">
        <w:t xml:space="preserve"> Kompozicija skupine glede na spol torej ne vpliva na opaženo efektivnost tandemskega učenja, kar </w:t>
      </w:r>
      <w:proofErr w:type="spellStart"/>
      <w:r w:rsidR="005727EF" w:rsidRPr="0002571A">
        <w:t>sugestira</w:t>
      </w:r>
      <w:proofErr w:type="spellEnd"/>
      <w:r w:rsidR="005727EF" w:rsidRPr="0002571A">
        <w:t>, da lahko učitelji kreirajo mešane fant-punca skupine, brez, da bi kompenzirali en spol v odvisnosti od drugega</w:t>
      </w:r>
      <w:r w:rsidR="003E4347" w:rsidRPr="0002571A">
        <w:t xml:space="preserve"> </w:t>
      </w:r>
      <w:r w:rsidR="003E4347" w:rsidRPr="0002571A">
        <w:fldChar w:fldCharType="begin"/>
      </w:r>
      <w:r w:rsidR="003E4347" w:rsidRPr="0002571A">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02571A">
        <w:fldChar w:fldCharType="separate"/>
      </w:r>
      <w:r w:rsidR="003E4347" w:rsidRPr="0002571A">
        <w:rPr>
          <w:rFonts w:ascii="Calibri" w:hAnsi="Calibri" w:cs="Calibri"/>
          <w:kern w:val="0"/>
        </w:rPr>
        <w:t>(cf. Webb, 1991)</w:t>
      </w:r>
      <w:r w:rsidR="003E4347" w:rsidRPr="0002571A">
        <w:fldChar w:fldCharType="end"/>
      </w:r>
      <w:r w:rsidR="005727EF" w:rsidRPr="0002571A">
        <w:t xml:space="preserve">. Dejstvo, da spol ne vpliva na učenčev odnos do </w:t>
      </w:r>
      <w:r w:rsidR="005727EF" w:rsidRPr="0002571A">
        <w:lastRenderedPageBreak/>
        <w:t>tandemskega učenja, jim lahko prepreči občutek nelagodja v razredu in pripomore k učenju</w:t>
      </w:r>
      <w:r w:rsidR="003E4347" w:rsidRPr="0002571A">
        <w:t xml:space="preserve"> </w:t>
      </w:r>
      <w:r w:rsidR="003E4347" w:rsidRPr="0002571A">
        <w:fldChar w:fldCharType="begin"/>
      </w:r>
      <w:r w:rsidR="003E4347" w:rsidRPr="0002571A">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02571A">
        <w:fldChar w:fldCharType="separate"/>
      </w:r>
      <w:r w:rsidR="003E4347" w:rsidRPr="0002571A">
        <w:rPr>
          <w:rFonts w:ascii="Calibri" w:hAnsi="Calibri" w:cs="Calibri"/>
          <w:kern w:val="0"/>
        </w:rPr>
        <w:t>(Samuelsson &amp; Samuelsson, 2016)</w:t>
      </w:r>
      <w:r w:rsidR="003E4347" w:rsidRPr="0002571A">
        <w:fldChar w:fldCharType="end"/>
      </w:r>
      <w:r w:rsidR="005127CF" w:rsidRPr="0002571A">
        <w:t>.</w:t>
      </w:r>
    </w:p>
    <w:p w14:paraId="5A62BF42" w14:textId="6FA69A97" w:rsidR="003A117E" w:rsidRPr="0002571A" w:rsidRDefault="003A117E" w:rsidP="00B01A10">
      <w:r w:rsidRPr="0002571A">
        <w:t>Opažen rezultat ima lahko korenine v posebnem načinu, kako so se skupine v naši raziskavi (in na sploh v učnem okolju) oblikovale, kot tudi v izkušnjah učitelja ob implementacije nove učne metode. V raziskavi so imeli dijaki prosto izbiro sedežnega reda (pogosto se odločajo, da sedijo s predhodno znanimi prijatelji, kar kaže na že vzpostavljen občutek udobja med člani skupine</w:t>
      </w:r>
      <w:r w:rsidR="000C38FF" w:rsidRPr="0002571A">
        <w:t xml:space="preserve"> </w:t>
      </w:r>
      <w:r w:rsidR="000C38FF" w:rsidRPr="0002571A">
        <w:fldChar w:fldCharType="begin"/>
      </w:r>
      <w:r w:rsidR="000C38FF" w:rsidRPr="0002571A">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2571A">
        <w:fldChar w:fldCharType="separate"/>
      </w:r>
      <w:r w:rsidR="000C38FF" w:rsidRPr="0002571A">
        <w:rPr>
          <w:rFonts w:ascii="Calibri" w:hAnsi="Calibri" w:cs="Calibri"/>
          <w:kern w:val="0"/>
        </w:rPr>
        <w:t>(Hong &amp; Lee, 2017; Insa et al., 2016; McKeown et al., 2016)</w:t>
      </w:r>
      <w:r w:rsidR="000C38FF" w:rsidRPr="0002571A">
        <w:fldChar w:fldCharType="end"/>
      </w:r>
      <w:r w:rsidR="000561D5" w:rsidRPr="0002571A">
        <w:t xml:space="preserve">. Taka oblika nastanitve lahko zmanjša potrebo po </w:t>
      </w:r>
      <w:proofErr w:type="spellStart"/>
      <w:r w:rsidR="000561D5" w:rsidRPr="0002571A">
        <w:t>ekstravertnosti</w:t>
      </w:r>
      <w:proofErr w:type="spellEnd"/>
      <w:r w:rsidR="000561D5" w:rsidRPr="0002571A">
        <w:t xml:space="preserve"> za vključevanje v komunikacijo ali zmanjša tesnobo zaradi znanih in enostavnih interakcij med vrstniki.</w:t>
      </w:r>
      <w:r w:rsidR="001E5AD7" w:rsidRPr="0002571A">
        <w:t xml:space="preserve"> Interpretativnost rezultatov glede spremenljivk neposredno vezanih na tandemsko učenje predstavlja edinstven izziv glede njihove napovedne teže.</w:t>
      </w:r>
      <w:r w:rsidR="009141FD" w:rsidRPr="0002571A">
        <w:t xml:space="preserve"> Za razliko od splošnih spremenljivk, ki so v stanju odločitve edukacijske intervencije </w:t>
      </w:r>
      <w:r w:rsidR="009141FD" w:rsidRPr="0002571A">
        <w:rPr>
          <w:i/>
          <w:iCs/>
        </w:rPr>
        <w:t>a priori</w:t>
      </w:r>
      <w:r w:rsidR="009141FD" w:rsidRPr="0002571A">
        <w:t xml:space="preserve"> (npr. spol, razred in psihološke spremenljivke)</w:t>
      </w:r>
      <w:r w:rsidR="00D6419D" w:rsidRPr="0002571A">
        <w:t>,</w:t>
      </w:r>
      <w:r w:rsidR="009141FD" w:rsidRPr="0002571A">
        <w:t xml:space="preserve"> se ti dejavniki pojavljajo in manifestirajo šele po izvedbi strategije tandemskega učenja. Zato je njihov pomen in vpliv nemogoče zanesljivo oceniti vnaprej.</w:t>
      </w:r>
      <w:r w:rsidR="00DC3302" w:rsidRPr="0002571A">
        <w:t xml:space="preserve"> Posledično raziskava poudarja potrebo, da ne ocenjujemo spremenljivke, ki vplivajo na samo tandemsko učenje, temveč neprestano spremljamo in ocenjujemo dinamiko, ki se razvija med sodelovalnim procesom.</w:t>
      </w:r>
    </w:p>
    <w:p w14:paraId="6DCA096B" w14:textId="3A791CC3" w:rsidR="00D71529" w:rsidRPr="0002571A" w:rsidRDefault="002F59DF" w:rsidP="00D71529">
      <w:r w:rsidRPr="0002571A">
        <w:t>V drugem delu raziskave smo</w:t>
      </w:r>
      <w:r w:rsidR="00D71529" w:rsidRPr="0002571A">
        <w:t xml:space="preserve"> na zgoraj pridobljenih podatkih implementirali deset algoritmov strojnega učenja, specifično</w:t>
      </w:r>
      <w:r w:rsidR="00B5351A" w:rsidRPr="0002571A">
        <w:t xml:space="preserve"> (1) NB, (2) </w:t>
      </w:r>
      <w:r w:rsidR="00D6419D" w:rsidRPr="0002571A">
        <w:t>k-</w:t>
      </w:r>
      <w:r w:rsidR="00B5351A" w:rsidRPr="0002571A">
        <w:t xml:space="preserve">NN, (3) </w:t>
      </w:r>
      <w:r w:rsidR="00D6419D" w:rsidRPr="0002571A">
        <w:t>DT</w:t>
      </w:r>
      <w:r w:rsidR="00B5351A" w:rsidRPr="0002571A">
        <w:t>, (4) LR, (5) LDA, (6) Ada, (7) GB, (8) SVM, (9) RF</w:t>
      </w:r>
      <w:r w:rsidR="00507186" w:rsidRPr="0002571A">
        <w:t xml:space="preserve">, </w:t>
      </w:r>
      <w:r w:rsidR="00D71529" w:rsidRPr="0002571A">
        <w:t>in</w:t>
      </w:r>
      <w:r w:rsidR="00507186" w:rsidRPr="0002571A">
        <w:t xml:space="preserve"> (10) GMM (</w:t>
      </w:r>
      <w:r w:rsidR="00D71529" w:rsidRPr="0002571A">
        <w:t xml:space="preserve">ki smo ga v nadaljnjem delu izpustili </w:t>
      </w:r>
      <w:r w:rsidR="007B1F77" w:rsidRPr="0002571A">
        <w:t xml:space="preserve">- </w:t>
      </w:r>
      <w:r w:rsidR="00D71529" w:rsidRPr="0002571A">
        <w:t xml:space="preserve">glej poglavje Rezultati) za </w:t>
      </w:r>
      <w:proofErr w:type="spellStart"/>
      <w:r w:rsidR="00D71529" w:rsidRPr="0002571A">
        <w:t>predikcijo</w:t>
      </w:r>
      <w:proofErr w:type="spellEnd"/>
      <w:r w:rsidR="00D71529" w:rsidRPr="0002571A">
        <w:t xml:space="preserve"> odziva na tandemsko učenje v treh stanjih (dijak se slabo odzove, dijak se odzove nevtralno, in dijak se odzove dobro).</w:t>
      </w:r>
      <w:r w:rsidR="00610988" w:rsidRPr="0002571A">
        <w:t xml:space="preserve"> Modeli so se izkazale za slabe do srednje dobre</w:t>
      </w:r>
      <w:r w:rsidR="00B6785E" w:rsidRPr="0002571A">
        <w:t xml:space="preserve"> (na podlagi metrike natančnosti in F</w:t>
      </w:r>
      <w:r w:rsidR="00D6419D" w:rsidRPr="0002571A">
        <w:t>-</w:t>
      </w:r>
      <w:r w:rsidR="00B6785E" w:rsidRPr="0002571A">
        <w:t>1</w:t>
      </w:r>
      <w:r w:rsidR="00D6419D" w:rsidRPr="0002571A">
        <w:t xml:space="preserve"> ocene</w:t>
      </w:r>
      <w:r w:rsidR="00B6785E" w:rsidRPr="0002571A">
        <w:t>)</w:t>
      </w:r>
      <w:r w:rsidR="00610988" w:rsidRPr="0002571A">
        <w:t>, “</w:t>
      </w:r>
      <w:proofErr w:type="spellStart"/>
      <w:r w:rsidR="00610988" w:rsidRPr="0002571A">
        <w:rPr>
          <w:highlight w:val="yellow"/>
        </w:rPr>
        <w:t>baseline</w:t>
      </w:r>
      <w:proofErr w:type="spellEnd"/>
      <w:r w:rsidR="00610988" w:rsidRPr="0002571A">
        <w:t>” pa je bil dosežen.</w:t>
      </w:r>
      <w:r w:rsidR="00B6785E" w:rsidRPr="0002571A">
        <w:t xml:space="preserve"> Modeli so se izboljšali, ko smo ciljno spremenljivko učenja </w:t>
      </w:r>
      <w:proofErr w:type="spellStart"/>
      <w:r w:rsidR="00B6785E" w:rsidRPr="0002571A">
        <w:t>kompaktificirali</w:t>
      </w:r>
      <w:proofErr w:type="spellEnd"/>
      <w:r w:rsidR="00B6785E" w:rsidRPr="0002571A">
        <w:t xml:space="preserve"> iz dveh stanj v eno (razreda</w:t>
      </w:r>
      <w:r w:rsidR="001A028C" w:rsidRPr="0002571A">
        <w:t xml:space="preserve"> napovedi</w:t>
      </w:r>
      <w:r w:rsidR="00B6785E" w:rsidRPr="0002571A">
        <w:t>, ki sta se navezovala na nevtralen in na slab odziv smo združili zaradi narave deskriptiv</w:t>
      </w:r>
      <w:r w:rsidR="001A028C" w:rsidRPr="0002571A">
        <w:t>n</w:t>
      </w:r>
      <w:r w:rsidR="00B6785E" w:rsidRPr="0002571A">
        <w:t xml:space="preserve">e statistike spremenljivke), toda še vedno bili </w:t>
      </w:r>
      <w:r w:rsidR="002469BF" w:rsidRPr="0002571A">
        <w:t>ne-</w:t>
      </w:r>
      <w:r w:rsidR="001A028C" w:rsidRPr="0002571A">
        <w:t>optimalni.</w:t>
      </w:r>
      <w:r w:rsidR="00161537" w:rsidRPr="0002571A">
        <w:t xml:space="preserve"> Modeli se tudi niso signifikantno izboljšali, ko smo vzeli v odziv rezultate identifikacije ključnih značilk prvega dela raziskave (poskusili smo izpustiti spremenljivke vezane na psihološki oris dijaka).</w:t>
      </w:r>
      <w:r w:rsidR="00B00F14" w:rsidRPr="0002571A">
        <w:t xml:space="preserve"> Noben model se ni konsistentno izkazal za boljšega (ali slabšega z izjemo GMM algoritma) glede na podan problem (npr. s </w:t>
      </w:r>
      <w:proofErr w:type="spellStart"/>
      <w:r w:rsidR="00B00F14" w:rsidRPr="0002571A">
        <w:t>kompaktificiranimi</w:t>
      </w:r>
      <w:proofErr w:type="spellEnd"/>
      <w:r w:rsidR="00B00F14" w:rsidRPr="0002571A">
        <w:t xml:space="preserve"> ali izpuščenimi </w:t>
      </w:r>
      <w:proofErr w:type="spellStart"/>
      <w:r w:rsidR="00B00F14" w:rsidRPr="0002571A">
        <w:t>značilkami</w:t>
      </w:r>
      <w:proofErr w:type="spellEnd"/>
      <w:r w:rsidR="00B00F14" w:rsidRPr="0002571A">
        <w:t>), kar poudarja dejstvo, da se algoritmi na različne probleme odzivajo drugače</w:t>
      </w:r>
      <w:r w:rsidR="001D5EFC" w:rsidRPr="0002571A">
        <w:t xml:space="preserve"> </w:t>
      </w:r>
      <w:r w:rsidR="001D5EFC" w:rsidRPr="0002571A">
        <w:fldChar w:fldCharType="begin"/>
      </w:r>
      <w:r w:rsidR="001D5EFC" w:rsidRPr="0002571A">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02571A">
        <w:fldChar w:fldCharType="separate"/>
      </w:r>
      <w:r w:rsidR="001D5EFC" w:rsidRPr="0002571A">
        <w:rPr>
          <w:rFonts w:ascii="Calibri" w:hAnsi="Calibri" w:cs="Calibri"/>
          <w:kern w:val="0"/>
        </w:rPr>
        <w:t>(Alzubi et al., 2018)</w:t>
      </w:r>
      <w:r w:rsidR="001D5EFC" w:rsidRPr="0002571A">
        <w:fldChar w:fldCharType="end"/>
      </w:r>
      <w:r w:rsidR="00B00F14" w:rsidRPr="0002571A">
        <w:t>. Podoben sklep lahko naredimo glede na</w:t>
      </w:r>
      <w:r w:rsidR="00C91A3E" w:rsidRPr="0002571A">
        <w:t xml:space="preserve"> različne</w:t>
      </w:r>
      <w:r w:rsidR="00B00F14" w:rsidRPr="0002571A">
        <w:t xml:space="preserve"> metrike evalvacije</w:t>
      </w:r>
      <w:r w:rsidR="001D5EFC" w:rsidRPr="0002571A">
        <w:t xml:space="preserve"> </w:t>
      </w:r>
      <w:r w:rsidR="001D5EFC" w:rsidRPr="0002571A">
        <w:fldChar w:fldCharType="begin"/>
      </w:r>
      <w:r w:rsidR="001D5EFC" w:rsidRPr="0002571A">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02571A">
        <w:fldChar w:fldCharType="separate"/>
      </w:r>
      <w:r w:rsidR="001D5EFC" w:rsidRPr="0002571A">
        <w:rPr>
          <w:rFonts w:ascii="Calibri" w:hAnsi="Calibri" w:cs="Calibri"/>
          <w:kern w:val="0"/>
        </w:rPr>
        <w:t>(Erickson &amp; Kitamura, 2021)</w:t>
      </w:r>
      <w:r w:rsidR="001D5EFC" w:rsidRPr="0002571A">
        <w:fldChar w:fldCharType="end"/>
      </w:r>
      <w:r w:rsidR="00B00F14" w:rsidRPr="0002571A">
        <w:t>.</w:t>
      </w:r>
    </w:p>
    <w:p w14:paraId="1B073432" w14:textId="022370BB" w:rsidR="002F11AF" w:rsidRPr="0002571A" w:rsidRDefault="002F11AF" w:rsidP="00D71529">
      <w:r w:rsidRPr="0002571A">
        <w:t>Dobljeni re</w:t>
      </w:r>
      <w:r w:rsidR="0024069A" w:rsidRPr="0002571A">
        <w:t>z</w:t>
      </w:r>
      <w:r w:rsidRPr="0002571A">
        <w:t>ultati lahko pomagajo k razvoju individualno krei</w:t>
      </w:r>
      <w:r w:rsidR="0024069A" w:rsidRPr="0002571A">
        <w:t>ra</w:t>
      </w:r>
      <w:r w:rsidRPr="0002571A">
        <w:t xml:space="preserve">nih edukacijskih strategij in intervencij s ciljem optimiziranja rezultatov in počutja skozi implementacije različnih učnih metod </w:t>
      </w:r>
      <w:r w:rsidRPr="0002571A">
        <w:fldChar w:fldCharType="begin"/>
      </w:r>
      <w:r w:rsidRPr="0002571A">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02571A">
        <w:fldChar w:fldCharType="separate"/>
      </w:r>
      <w:r w:rsidRPr="0002571A">
        <w:rPr>
          <w:rFonts w:ascii="Calibri" w:hAnsi="Calibri" w:cs="Calibri"/>
          <w:kern w:val="0"/>
        </w:rPr>
        <w:t>(Luan &amp; Tsai, 2021; Tsai et al., 2020; C. C. Y. Yang et al., 2021; S. Yang, 2021)</w:t>
      </w:r>
      <w:r w:rsidRPr="0002571A">
        <w:fldChar w:fldCharType="end"/>
      </w:r>
      <w:r w:rsidRPr="0002571A">
        <w:t>.</w:t>
      </w:r>
      <w:r w:rsidR="00500219" w:rsidRPr="0002571A">
        <w:t xml:space="preserve"> Za </w:t>
      </w:r>
      <w:proofErr w:type="spellStart"/>
      <w:r w:rsidR="00500219" w:rsidRPr="0002571A">
        <w:t>definitno</w:t>
      </w:r>
      <w:proofErr w:type="spellEnd"/>
      <w:r w:rsidR="00500219" w:rsidRPr="0002571A">
        <w:t xml:space="preserve"> </w:t>
      </w:r>
      <w:proofErr w:type="spellStart"/>
      <w:r w:rsidR="00500219" w:rsidRPr="0002571A">
        <w:t>aplikativnost</w:t>
      </w:r>
      <w:proofErr w:type="spellEnd"/>
      <w:r w:rsidR="00500219" w:rsidRPr="0002571A">
        <w:t xml:space="preserve"> teh strategij bi želeli, da so modeli natančnejši in tudi </w:t>
      </w:r>
      <w:proofErr w:type="spellStart"/>
      <w:r w:rsidR="00500219" w:rsidRPr="0002571A">
        <w:t>konsistentnejši</w:t>
      </w:r>
      <w:proofErr w:type="spellEnd"/>
      <w:r w:rsidR="00500219" w:rsidRPr="0002571A">
        <w:t xml:space="preserve">, kar poudarja potrebo po nadaljnjih raziskavah </w:t>
      </w:r>
      <w:r w:rsidR="00500219" w:rsidRPr="0002571A">
        <w:lastRenderedPageBreak/>
        <w:t>te niše.</w:t>
      </w:r>
      <w:r w:rsidR="00AE2858" w:rsidRPr="0002571A">
        <w:t xml:space="preserve"> Glede na rezultate raziskave predlagamo, da bodoče raziskave uporabijo vrsto algoritmov strojnega učenja s čim večjim naborom merjenim spremenljivk, ki napovedujejo oziroma okvirijo efektivnost specifičnih učnih metod (lahko tudi drugih edukacijskih </w:t>
      </w:r>
      <w:r w:rsidR="00AE2858" w:rsidRPr="0002571A">
        <w:rPr>
          <w:highlight w:val="yellow"/>
        </w:rPr>
        <w:t>značilnosti</w:t>
      </w:r>
      <w:r w:rsidR="0024069A" w:rsidRPr="0002571A">
        <w:t xml:space="preserve"> na primer učnih strategij</w:t>
      </w:r>
      <w:r w:rsidR="00AE2858" w:rsidRPr="0002571A">
        <w:t>), saj lahko v drugačnih situacijah dobimo različne izsledke.</w:t>
      </w:r>
      <w:r w:rsidR="00BE3B2D" w:rsidRPr="0002571A">
        <w:t xml:space="preserve"> Poleg tega je pomembno omeniti, da je šola, vključena v našo raziskavo, načeloma znana kot elitna šola, ki dosega nadpovprečne akademske rezultate, kar morda vpliva na rezultate. Smo pa videli v </w:t>
      </w:r>
      <w:r w:rsidR="00BE3B2D" w:rsidRPr="0002571A">
        <w:rPr>
          <w:highlight w:val="green"/>
        </w:rPr>
        <w:t>poglavju X</w:t>
      </w:r>
      <w:r w:rsidR="00BE3B2D" w:rsidRPr="0002571A">
        <w:t>, da sodelovalno učenje v splošnem vpliva po</w:t>
      </w:r>
      <w:r w:rsidR="009E090A" w:rsidRPr="0002571A">
        <w:t>z</w:t>
      </w:r>
      <w:r w:rsidR="00BE3B2D" w:rsidRPr="0002571A">
        <w:t>itivno ne glede na akademsko predispozicijo, torej lahko sklepamo, da je ta vpliv minimal</w:t>
      </w:r>
      <w:r w:rsidR="009E090A" w:rsidRPr="0002571A">
        <w:t>en</w:t>
      </w:r>
      <w:r w:rsidR="00BE3B2D" w:rsidRPr="0002571A">
        <w:t>.</w:t>
      </w:r>
      <w:r w:rsidR="000F412E" w:rsidRPr="0002571A">
        <w:t xml:space="preserve"> Zgoraj napisane usmeritve in prilagoditve so nujne, saj se vplivi opazovanih faktorjev kažejo na uspehu matematike, ki po rezultatih raziskave PISA upada </w:t>
      </w:r>
      <w:r w:rsidR="000F412E" w:rsidRPr="0002571A">
        <w:fldChar w:fldCharType="begin"/>
      </w:r>
      <w:r w:rsidR="000F412E" w:rsidRPr="0002571A">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0F412E" w:rsidRPr="0002571A">
        <w:fldChar w:fldCharType="separate"/>
      </w:r>
      <w:r w:rsidR="000F412E" w:rsidRPr="0002571A">
        <w:rPr>
          <w:rFonts w:ascii="Calibri" w:hAnsi="Calibri" w:cs="Calibri"/>
          <w:kern w:val="0"/>
          <w:szCs w:val="24"/>
        </w:rPr>
        <w:t>(Ministrstvo za vzgojo in izobraževanje RS &amp; Pedagoški inštitut, 2023)</w:t>
      </w:r>
      <w:r w:rsidR="000F412E" w:rsidRPr="0002571A">
        <w:fldChar w:fldCharType="end"/>
      </w:r>
      <w:r w:rsidR="000F412E" w:rsidRPr="0002571A">
        <w:t>.</w:t>
      </w:r>
      <w:r w:rsidR="009E090A" w:rsidRPr="0002571A">
        <w:t xml:space="preserve"> Zavedati se moramo tudi, da univerzalno najboljše strategije za poučevanje in učenje matematike ni </w:t>
      </w:r>
      <w:r w:rsidR="009E090A" w:rsidRPr="0002571A">
        <w:fldChar w:fldCharType="begin"/>
      </w:r>
      <w:r w:rsidR="009E090A" w:rsidRPr="0002571A">
        <w:instrText xml:space="preserve"> ADDIN ZOTERO_ITEM CSL_CITATION {"citationID":"a1hq0tjd9rm","properties":{"formattedCitation":"\\uldash{(Juki\\uc0\\u263{} Mati\\uc0\\u263{} et al., 2022)}","plainCitation":"(Jukić Matić et al., 2022)","noteIndex":0},"citationItems":[{"id":874,"uris":["http://zotero.org/users/local/1Uxvmohd/items/KZMD8MP6"],"itemData":{"id":874,"type":"article-journal","container-title":"Pedagoška obzorja","issue":"3-4","page":"19-37","title":"Characteristics of Effective Teaching of Mathematics","volume":"35","author":[{"family":"Jukić Matić","given":"Ljerka"},{"family":"Bičvić","given":"Diana"},{"family":"Filipov","given":"Mia"}],"issued":{"date-parts":[["2022",4,26]]}}}],"schema":"https://github.com/citation-style-language/schema/raw/master/csl-citation.json"} </w:instrText>
      </w:r>
      <w:r w:rsidR="009E090A" w:rsidRPr="0002571A">
        <w:fldChar w:fldCharType="separate"/>
      </w:r>
      <w:r w:rsidR="009E090A" w:rsidRPr="0002571A">
        <w:rPr>
          <w:rFonts w:ascii="Calibri" w:hAnsi="Calibri" w:cs="Calibri"/>
          <w:kern w:val="0"/>
        </w:rPr>
        <w:t>(Jukić Matić et al., 2022)</w:t>
      </w:r>
      <w:r w:rsidR="009E090A" w:rsidRPr="0002571A">
        <w:fldChar w:fldCharType="end"/>
      </w:r>
      <w:r w:rsidR="009E090A" w:rsidRPr="0002571A">
        <w:t>.</w:t>
      </w:r>
    </w:p>
    <w:p w14:paraId="70CD264C" w14:textId="2F407C92" w:rsidR="00A91802" w:rsidRPr="0002571A" w:rsidRDefault="00A91802" w:rsidP="00D71529">
      <w:r w:rsidRPr="0002571A">
        <w:t xml:space="preserve">V duhu </w:t>
      </w:r>
      <w:r w:rsidR="00316508" w:rsidRPr="0002571A">
        <w:t>rezultatov</w:t>
      </w:r>
      <w:r w:rsidRPr="0002571A">
        <w:t xml:space="preserve"> drugega dela raziskave ne moremo trditi, da je katera metoda strojnega učenja </w:t>
      </w:r>
      <w:proofErr w:type="spellStart"/>
      <w:r w:rsidRPr="0002571A">
        <w:t>definitno</w:t>
      </w:r>
      <w:proofErr w:type="spellEnd"/>
      <w:r w:rsidRPr="0002571A">
        <w:t xml:space="preserve"> boljša od drugih in bi jo posledično morali uporabljati, ter zanemariti druge. Ne moremo trditi tudi, da 13 uporabljenih značilk natančno opiše efektivnost tandemskega učenja.</w:t>
      </w:r>
      <w:r w:rsidR="00B90038" w:rsidRPr="0002571A">
        <w:t xml:space="preserve"> Po drugi strani pa so nekatere metode strojnega učenja dobile dobro natančnost, kar spodbuja uporabo takšnih metod v pedagoški praksi. Kreiranje modelov napovedi, ki vzamejo v obzir kompleksnost skupinskega učenja spodbuja tako r</w:t>
      </w:r>
      <w:r w:rsidR="00971B98" w:rsidRPr="0002571A">
        <w:t>a</w:t>
      </w:r>
      <w:r w:rsidR="00B90038" w:rsidRPr="0002571A">
        <w:t xml:space="preserve">ziskovalce le tega, kot tudi delavce v vzgoji in izobraževanju, da lahko pričakujejo in ustrezno obravnavajo </w:t>
      </w:r>
      <w:r w:rsidR="00971B98" w:rsidRPr="0002571A">
        <w:t xml:space="preserve">tematike in izzive moderne tehnologije, hkrati pa </w:t>
      </w:r>
      <w:r w:rsidR="00B90038" w:rsidRPr="0002571A">
        <w:t xml:space="preserve">izboljšujejo splošne izkušnje tekom edukacije </w:t>
      </w:r>
      <w:r w:rsidR="00B90038" w:rsidRPr="0002571A">
        <w:fldChar w:fldCharType="begin"/>
      </w:r>
      <w:r w:rsidR="00B90038" w:rsidRPr="0002571A">
        <w:instrText xml:space="preserve"> ADDIN ZOTERO_ITEM CSL_CITATION {"citationID":"a20to3oo9qo","properties":{"formattedCitation":"\\uldash{(Ciolacu et al., 2017; Kuleto et al., 2021; Luan &amp; Tsai, 2021)}","plainCitation":"(Ciolacu et al., 2017; Kuleto et al., 2021; Luan &amp; Tsai, 2021)","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90038" w:rsidRPr="0002571A">
        <w:fldChar w:fldCharType="separate"/>
      </w:r>
      <w:r w:rsidR="00B90038" w:rsidRPr="0002571A">
        <w:rPr>
          <w:rFonts w:ascii="Calibri" w:hAnsi="Calibri" w:cs="Calibri"/>
          <w:kern w:val="0"/>
        </w:rPr>
        <w:t>(Ciolacu et al., 2017; Kuleto et al., 2021; Luan &amp; Tsai, 2021)</w:t>
      </w:r>
      <w:r w:rsidR="00B90038" w:rsidRPr="0002571A">
        <w:fldChar w:fldCharType="end"/>
      </w:r>
      <w:r w:rsidR="00B90038" w:rsidRPr="0002571A">
        <w:t>.</w:t>
      </w:r>
    </w:p>
    <w:p w14:paraId="0FCDB4D8" w14:textId="0C90AC54" w:rsidR="00B90038" w:rsidRPr="0002571A" w:rsidRDefault="00B90038" w:rsidP="00D71529">
      <w:r w:rsidRPr="0002571A">
        <w:t xml:space="preserve">Aplikativnost uporabljenih metod za napovedovanje učenčev odziv do tandemskega učenja pa ima tudi nekaj etičnih zadržkov. Ob uporabi raznih splošnih, psiholoških in specifično-tandemsko-vezanih spremenljivk želimo čim večjo napovedno moč, hkrati pa marsikatera od teh spremenljivk zbudi skrb glede privatnosti, pristranskosti in informiranega soglasja </w:t>
      </w:r>
      <w:r w:rsidRPr="0002571A">
        <w:fldChar w:fldCharType="begin"/>
      </w:r>
      <w:r w:rsidRPr="0002571A">
        <w:instrText xml:space="preserve"> ADDIN ZOTERO_ITEM CSL_CITATION {"citationID":"a1ia2dnq78v","properties":{"formattedCitation":"\\uldash{(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rsidRPr="0002571A">
        <w:fldChar w:fldCharType="separate"/>
      </w:r>
      <w:r w:rsidRPr="0002571A">
        <w:rPr>
          <w:rFonts w:ascii="Calibri" w:hAnsi="Calibri" w:cs="Calibri"/>
          <w:kern w:val="0"/>
        </w:rPr>
        <w:t>(Akgun &amp; Greenhow, 2022; Starke et al., 2021)</w:t>
      </w:r>
      <w:r w:rsidRPr="0002571A">
        <w:fldChar w:fldCharType="end"/>
      </w:r>
      <w:r w:rsidRPr="0002571A">
        <w:t>.</w:t>
      </w:r>
      <w:r w:rsidR="00E953AF" w:rsidRPr="0002571A">
        <w:t xml:space="preserve"> Zbiranje in analiziranje podatkov za </w:t>
      </w:r>
      <w:proofErr w:type="spellStart"/>
      <w:r w:rsidR="00E953AF" w:rsidRPr="0002571A">
        <w:t>predikcijo</w:t>
      </w:r>
      <w:proofErr w:type="spellEnd"/>
      <w:r w:rsidR="00E953AF" w:rsidRPr="0002571A">
        <w:t xml:space="preserve"> individualnega obnašanja lahko ogrozi učenčevo privatnost, kar teži po strogi zavezanosti </w:t>
      </w:r>
      <w:proofErr w:type="spellStart"/>
      <w:r w:rsidR="00E953AF" w:rsidRPr="0002571A">
        <w:t>anonimizacije</w:t>
      </w:r>
      <w:proofErr w:type="spellEnd"/>
      <w:r w:rsidR="00E953AF" w:rsidRPr="0002571A">
        <w:t xml:space="preserve"> podatkov in ustreznih </w:t>
      </w:r>
      <w:proofErr w:type="spellStart"/>
      <w:r w:rsidR="00E953AF" w:rsidRPr="0002571A">
        <w:t>privolitvenih</w:t>
      </w:r>
      <w:proofErr w:type="spellEnd"/>
      <w:r w:rsidR="00E953AF" w:rsidRPr="0002571A">
        <w:t xml:space="preserve"> protokolov. Poleg tega lahko vključitev določenih spremenljivk, kot so </w:t>
      </w:r>
      <w:r w:rsidR="00E953AF" w:rsidRPr="0002571A">
        <w:rPr>
          <w:highlight w:val="yellow"/>
        </w:rPr>
        <w:t>kulturno ozadje</w:t>
      </w:r>
      <w:r w:rsidR="00E953AF" w:rsidRPr="0002571A">
        <w:t xml:space="preserve">, učni tip in podobno nehote spodbuja pristranskost in stereotipe </w:t>
      </w:r>
      <w:r w:rsidR="00E953AF" w:rsidRPr="0002571A">
        <w:fldChar w:fldCharType="begin"/>
      </w:r>
      <w:r w:rsidR="00E953AF" w:rsidRPr="0002571A">
        <w:instrText xml:space="preserve"> ADDIN ZOTERO_ITEM CSL_CITATION {"citationID":"a24pbkkpjeh","properties":{"formattedCitation":"\\uldash{(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00E953AF" w:rsidRPr="0002571A">
        <w:fldChar w:fldCharType="separate"/>
      </w:r>
      <w:r w:rsidR="00E953AF" w:rsidRPr="0002571A">
        <w:rPr>
          <w:rFonts w:ascii="Calibri" w:hAnsi="Calibri" w:cs="Calibri"/>
          <w:kern w:val="0"/>
        </w:rPr>
        <w:t>(Marinucci et al., 2023)</w:t>
      </w:r>
      <w:r w:rsidR="00E953AF" w:rsidRPr="0002571A">
        <w:fldChar w:fldCharType="end"/>
      </w:r>
      <w:r w:rsidR="00E953AF" w:rsidRPr="0002571A">
        <w:t xml:space="preserve">. Transparentnost v razvoju, interpretativnost in nadaljnje </w:t>
      </w:r>
      <w:proofErr w:type="spellStart"/>
      <w:r w:rsidR="00E953AF" w:rsidRPr="0002571A">
        <w:t>evalviranje</w:t>
      </w:r>
      <w:proofErr w:type="spellEnd"/>
      <w:r w:rsidR="00E953AF" w:rsidRPr="0002571A">
        <w:t xml:space="preserve"> teh modelov, ki bi ublažili pristranskost in druge neželene stranske učinke mora biti ena osrednjih skrbi.</w:t>
      </w:r>
    </w:p>
    <w:p w14:paraId="02041400" w14:textId="102D03BA" w:rsidR="00AF6220" w:rsidRPr="0002571A" w:rsidRDefault="002711A2" w:rsidP="00AF6220">
      <w:r w:rsidRPr="0002571A">
        <w:t xml:space="preserve">V interpretaciji rezultatov moramo biti pozorni, na to, ali imajo opažene spremenljivke res vpliv na tandemsko učenje, ali se </w:t>
      </w:r>
      <w:r w:rsidR="00971B98" w:rsidRPr="0002571A">
        <w:t xml:space="preserve">uspeh metode </w:t>
      </w:r>
      <w:r w:rsidRPr="0002571A">
        <w:t>prepleta z vplivom na sam uspeh pri matematiki. Tu imamo v mislih predvsem spremenljivke vezane na psihološki profil dijaka.</w:t>
      </w:r>
      <w:r w:rsidR="00F81887" w:rsidRPr="0002571A">
        <w:t xml:space="preserve"> </w:t>
      </w:r>
      <w:r w:rsidR="00F81887" w:rsidRPr="0002571A">
        <w:fldChar w:fldCharType="begin"/>
      </w:r>
      <w:r w:rsidR="00F81887" w:rsidRPr="0002571A">
        <w:instrText xml:space="preserve"> ADDIN ZOTERO_ITEM CSL_CITATION {"citationID":"atsrn3nedm","properties":{"formattedCitation":"\\uldash{(Kang, 2020)}","plainCitation":"(Kang, 202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schema":"https://github.com/citation-style-language/schema/raw/master/csl-citation.json"} </w:instrText>
      </w:r>
      <w:r w:rsidR="00F81887" w:rsidRPr="0002571A">
        <w:fldChar w:fldCharType="separate"/>
      </w:r>
      <w:r w:rsidR="00F81887" w:rsidRPr="0002571A">
        <w:rPr>
          <w:rFonts w:ascii="Calibri" w:hAnsi="Calibri" w:cs="Calibri"/>
          <w:kern w:val="0"/>
        </w:rPr>
        <w:t xml:space="preserve">Kang </w:t>
      </w:r>
      <w:r w:rsidR="00971B98" w:rsidRPr="0002571A">
        <w:rPr>
          <w:rFonts w:ascii="Calibri" w:hAnsi="Calibri" w:cs="Calibri"/>
          <w:kern w:val="0"/>
        </w:rPr>
        <w:t>(</w:t>
      </w:r>
      <w:r w:rsidR="00F81887" w:rsidRPr="0002571A">
        <w:rPr>
          <w:rFonts w:ascii="Calibri" w:hAnsi="Calibri" w:cs="Calibri"/>
          <w:kern w:val="0"/>
        </w:rPr>
        <w:t>2020)</w:t>
      </w:r>
      <w:r w:rsidR="00F81887" w:rsidRPr="0002571A">
        <w:fldChar w:fldCharType="end"/>
      </w:r>
      <w:r w:rsidR="00F81887" w:rsidRPr="0002571A">
        <w:t xml:space="preserve"> na primer izpostavi, da morajo</w:t>
      </w:r>
      <w:r w:rsidR="005A7DF0" w:rsidRPr="0002571A">
        <w:t xml:space="preserve"> zaznavanje-presojanje (SJ)</w:t>
      </w:r>
      <w:r w:rsidR="00F81887" w:rsidRPr="0002571A">
        <w:t xml:space="preserve"> učenci pristopiti k matematičnim problemov z vidika kreativnosti npr. </w:t>
      </w:r>
      <w:r w:rsidR="00F81887" w:rsidRPr="0002571A">
        <w:lastRenderedPageBreak/>
        <w:t xml:space="preserve">uporabo miselnih vzorcev. </w:t>
      </w:r>
      <w:r w:rsidR="005A7DF0" w:rsidRPr="0002571A">
        <w:t>Učenci tipa zaznavanje-opazovanje (</w:t>
      </w:r>
      <w:r w:rsidR="00F81887" w:rsidRPr="0002571A">
        <w:t>SP</w:t>
      </w:r>
      <w:r w:rsidR="005A7DF0" w:rsidRPr="0002571A">
        <w:t xml:space="preserve">) naj </w:t>
      </w:r>
      <w:r w:rsidR="00F81887" w:rsidRPr="0002571A">
        <w:t xml:space="preserve"> </w:t>
      </w:r>
      <w:r w:rsidR="0001554C" w:rsidRPr="0002571A">
        <w:t xml:space="preserve">bodo pozorni, da rešujejo problem korak za korakom in naj si vsak korak res zapišejo, prav tako pa morajo čim več. Učenci tipa intuicija-mišljenje (NT) morajo čim bolj izkoristiti ure skupinskega učenja in uporabljati dnevnike za samo-refleksijo, medtem ko intuicija-čutenje (NF) naj se spet poslužijo dnevnikov refleksije, ki pa naj bodo bolj matematične narave. Poleg tega naj bi se </w:t>
      </w:r>
      <w:r w:rsidR="00971B98" w:rsidRPr="0002571A">
        <w:t xml:space="preserve">slednji </w:t>
      </w:r>
      <w:r w:rsidR="0001554C" w:rsidRPr="0002571A">
        <w:t>bolj posvetili algebri, saj naj bi bila to za njihov tip osebnosti šibka točka.</w:t>
      </w:r>
      <w:r w:rsidR="00F81887" w:rsidRPr="0002571A">
        <w:t xml:space="preserve"> Raziskave glede matematične </w:t>
      </w:r>
      <w:proofErr w:type="spellStart"/>
      <w:r w:rsidR="00F81887" w:rsidRPr="0002571A">
        <w:t>anksioznosti</w:t>
      </w:r>
      <w:proofErr w:type="spellEnd"/>
      <w:r w:rsidR="00F81887" w:rsidRPr="0002571A">
        <w:t xml:space="preserve"> in motivacije za matematiko pa so še bolj obsežne. </w:t>
      </w:r>
      <w:r w:rsidR="00AF6220" w:rsidRPr="0002571A">
        <w:t xml:space="preserve">Motivacija in anksioznost močno vplivata na akademski uspeh pri pouku matematike </w:t>
      </w:r>
      <w:r w:rsidR="00AF6220" w:rsidRPr="0002571A">
        <w:fldChar w:fldCharType="begin"/>
      </w:r>
      <w:r w:rsidR="00AF6220" w:rsidRPr="0002571A">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00AF6220" w:rsidRPr="0002571A">
        <w:fldChar w:fldCharType="separate"/>
      </w:r>
      <w:r w:rsidR="00AF6220" w:rsidRPr="0002571A">
        <w:rPr>
          <w:rFonts w:ascii="Calibri" w:hAnsi="Calibri" w:cs="Calibri"/>
        </w:rPr>
        <w:t>(Shores &amp; Shannon, 2007)</w:t>
      </w:r>
      <w:r w:rsidR="00AF6220" w:rsidRPr="0002571A">
        <w:fldChar w:fldCharType="end"/>
      </w:r>
      <w:r w:rsidR="00AF6220" w:rsidRPr="0002571A">
        <w:t xml:space="preserve">. Učenci, ki dajejo večji pomen uspehu matematike poročajo tudi o nižji stopnji matematične </w:t>
      </w:r>
      <w:proofErr w:type="spellStart"/>
      <w:r w:rsidR="00AF6220" w:rsidRPr="0002571A">
        <w:t>anksioznosti</w:t>
      </w:r>
      <w:proofErr w:type="spellEnd"/>
      <w:r w:rsidR="00AF6220" w:rsidRPr="0002571A">
        <w:t xml:space="preserve"> </w:t>
      </w:r>
      <w:r w:rsidR="00AF6220" w:rsidRPr="0002571A">
        <w:fldChar w:fldCharType="begin"/>
      </w:r>
      <w:r w:rsidR="00AF6220" w:rsidRPr="0002571A">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sidRPr="0002571A">
        <w:fldChar w:fldCharType="separate"/>
      </w:r>
      <w:r w:rsidR="00AF6220" w:rsidRPr="0002571A">
        <w:rPr>
          <w:rFonts w:ascii="Calibri" w:hAnsi="Calibri" w:cs="Calibri"/>
          <w:kern w:val="0"/>
          <w:szCs w:val="24"/>
        </w:rPr>
        <w:t>(</w:t>
      </w:r>
      <w:proofErr w:type="spellStart"/>
      <w:r w:rsidR="00AF6220" w:rsidRPr="0002571A">
        <w:rPr>
          <w:rFonts w:ascii="Calibri" w:hAnsi="Calibri" w:cs="Calibri"/>
          <w:kern w:val="0"/>
          <w:szCs w:val="24"/>
        </w:rPr>
        <w:t>Jansen</w:t>
      </w:r>
      <w:proofErr w:type="spellEnd"/>
      <w:r w:rsidR="00AF6220" w:rsidRPr="0002571A">
        <w:rPr>
          <w:rFonts w:ascii="Calibri" w:hAnsi="Calibri" w:cs="Calibri"/>
          <w:kern w:val="0"/>
          <w:szCs w:val="24"/>
        </w:rPr>
        <w:t xml:space="preserve"> idr., 2013; Rodríguez idr., 2020)</w:t>
      </w:r>
      <w:r w:rsidR="00AF6220" w:rsidRPr="0002571A">
        <w:fldChar w:fldCharType="end"/>
      </w:r>
      <w:r w:rsidR="00AF6220" w:rsidRPr="0002571A">
        <w:t xml:space="preserve">. Motivacijska prepričanja povečajo uspeh, poleg tega pa ne-uporaba, oziroma slaba uporaba teh </w:t>
      </w:r>
      <w:r w:rsidR="00316508" w:rsidRPr="0002571A">
        <w:t>prepričanj</w:t>
      </w:r>
      <w:r w:rsidR="00AF6220" w:rsidRPr="0002571A">
        <w:t xml:space="preserve"> manjša uspeh in veča matematično anksioznost </w:t>
      </w:r>
      <w:r w:rsidR="00AF6220" w:rsidRPr="0002571A">
        <w:fldChar w:fldCharType="begin"/>
      </w:r>
      <w:r w:rsidR="00AF6220" w:rsidRPr="0002571A">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sidRPr="0002571A">
        <w:fldChar w:fldCharType="separate"/>
      </w:r>
      <w:r w:rsidR="00AF6220" w:rsidRPr="0002571A">
        <w:rPr>
          <w:rFonts w:ascii="Calibri" w:hAnsi="Calibri" w:cs="Calibri"/>
          <w:kern w:val="0"/>
          <w:szCs w:val="24"/>
        </w:rPr>
        <w:t>(Kesici &amp; Erdoğan, 2009; Rodríguez idr., 2020)</w:t>
      </w:r>
      <w:r w:rsidR="00AF6220" w:rsidRPr="0002571A">
        <w:fldChar w:fldCharType="end"/>
      </w:r>
      <w:r w:rsidR="00AF6220" w:rsidRPr="0002571A">
        <w:t>.</w:t>
      </w:r>
    </w:p>
    <w:p w14:paraId="636F134C" w14:textId="4A90EB2D" w:rsidR="002711A2" w:rsidRPr="0002571A" w:rsidRDefault="00AF6220" w:rsidP="00D71529">
      <w:r w:rsidRPr="0002571A">
        <w:t xml:space="preserve">Torej je ključno identificirati, kako pri učencih zmanjšati matematično anksioznost oziroma povišati motivacijo. Predlaga se ustrezno spremljanje in po potrebi intervencija glede znižanja matematične </w:t>
      </w:r>
      <w:proofErr w:type="spellStart"/>
      <w:r w:rsidRPr="0002571A">
        <w:t>anksioznosti</w:t>
      </w:r>
      <w:proofErr w:type="spellEnd"/>
      <w:r w:rsidRPr="0002571A">
        <w:t xml:space="preserve"> in zvišanja motivacije </w:t>
      </w:r>
      <w:r w:rsidRPr="0002571A">
        <w:fldChar w:fldCharType="begin"/>
      </w:r>
      <w:r w:rsidRPr="0002571A">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sidRPr="0002571A">
        <w:fldChar w:fldCharType="separate"/>
      </w:r>
      <w:r w:rsidRPr="0002571A">
        <w:rPr>
          <w:rFonts w:ascii="Calibri" w:hAnsi="Calibri" w:cs="Calibri"/>
          <w:kern w:val="0"/>
          <w:szCs w:val="24"/>
        </w:rPr>
        <w:t>(Szczygieł, 2022)</w:t>
      </w:r>
      <w:r w:rsidRPr="0002571A">
        <w:fldChar w:fldCharType="end"/>
      </w:r>
      <w:r w:rsidRPr="0002571A">
        <w:t xml:space="preserve">, toda raziskave o tem, kako to doseči so redke </w:t>
      </w:r>
      <w:r w:rsidRPr="0002571A">
        <w:fldChar w:fldCharType="begin"/>
      </w:r>
      <w:r w:rsidRPr="0002571A">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sidRPr="0002571A">
        <w:fldChar w:fldCharType="separate"/>
      </w:r>
      <w:r w:rsidRPr="0002571A">
        <w:rPr>
          <w:rFonts w:ascii="Calibri" w:hAnsi="Calibri" w:cs="Calibri"/>
        </w:rPr>
        <w:t>(Samuel &amp; Warner, 2021)</w:t>
      </w:r>
      <w:r w:rsidRPr="0002571A">
        <w:fldChar w:fldCharType="end"/>
      </w:r>
      <w:r w:rsidRPr="0002571A">
        <w:t xml:space="preserve">. Za zmanjšanje tesnobe in povečanje motivacije so uporabljene tehnike, kot so prakse zavedanja (čuječnost), spodbujanje razvojnega mišljenja ter intervencije za utrjevanje samopodobe, kar pomaga učencem preusmeriti pozornost stran od tesnobnih misli, spodbuja učenje iz napak ter krepi samozavest pri reševanju matematičnih nalog </w:t>
      </w:r>
      <w:r w:rsidRPr="0002571A">
        <w:fldChar w:fldCharType="begin"/>
      </w:r>
      <w:r w:rsidRPr="0002571A">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sidRPr="0002571A">
        <w:fldChar w:fldCharType="separate"/>
      </w:r>
      <w:r w:rsidRPr="0002571A">
        <w:rPr>
          <w:rFonts w:ascii="Calibri" w:hAnsi="Calibri" w:cs="Calibri"/>
        </w:rPr>
        <w:t>(Samuel &amp; Warner, 2021)</w:t>
      </w:r>
      <w:r w:rsidRPr="0002571A">
        <w:fldChar w:fldCharType="end"/>
      </w:r>
      <w:r w:rsidRPr="0002571A">
        <w:t>.</w:t>
      </w:r>
      <w:r w:rsidR="00CB652F" w:rsidRPr="0002571A">
        <w:t xml:space="preserve"> Ta spoznanja, da so opazovani psihološki in pedagoški faktorji med sabo močno povezani z matematičnim uspehom, opozarja na pomembnost celovitega pristopa k obravnavi teh vplivov, da bi tako izboljšali ne samo uspeh v matematiki, temveč tudi učinkovitost tandemskih učnih metod. Ustrezno razumevanje teh povezav lahko privede do razvoja bolj prilagojenih in učinkovitih pedagoških praks, ki bodo spodbujale tako individualni napredek kot sodelovalno učenje.</w:t>
      </w:r>
      <w:r w:rsidR="00CB652F" w:rsidRPr="0002571A">
        <w:rPr>
          <w:vanish/>
        </w:rPr>
        <w:t>Top of Form</w:t>
      </w:r>
    </w:p>
    <w:p w14:paraId="272EAFCE" w14:textId="29A8B353" w:rsidR="00F02E01" w:rsidRPr="0002571A" w:rsidRDefault="00F02E01" w:rsidP="0083768D">
      <w:pPr>
        <w:pStyle w:val="Heading1"/>
      </w:pPr>
      <w:bookmarkStart w:id="97" w:name="_Toc170115147"/>
      <w:r w:rsidRPr="0002571A">
        <w:t>Sklepne ugotovitve</w:t>
      </w:r>
      <w:r w:rsidR="0083768D" w:rsidRPr="0002571A">
        <w:t>, nadaljnje usmeritve in omejitve</w:t>
      </w:r>
      <w:bookmarkEnd w:id="97"/>
    </w:p>
    <w:p w14:paraId="26803DDF" w14:textId="2AE737A0" w:rsidR="007270CA" w:rsidRPr="0002571A" w:rsidRDefault="00276FC6" w:rsidP="00EE5E27">
      <w:pPr>
        <w:rPr>
          <w:color w:val="FF0000"/>
        </w:rPr>
      </w:pPr>
      <w:r w:rsidRPr="0002571A">
        <w:t xml:space="preserve">Raziskava je ena prvih v mednarodnem okolju, ki je raziskala </w:t>
      </w:r>
      <w:proofErr w:type="spellStart"/>
      <w:r w:rsidRPr="0002571A">
        <w:t>aplikativnost</w:t>
      </w:r>
      <w:proofErr w:type="spellEnd"/>
      <w:r w:rsidRPr="0002571A">
        <w:t xml:space="preserve"> strojnega učenja glede na učne metode. Samo po sebi je strojno učenje že predmet raziskav v edukacijskem okolju, prav tako je veliko študij na temo dela v skupini in drugih učnih metod (oziroma organizacijskih oblik poučevanja), vendar ne skupaj v sintezi.</w:t>
      </w:r>
      <w:r w:rsidR="007A3101" w:rsidRPr="0002571A">
        <w:t xml:space="preserve"> Raziskava kaže, da se lahko algoritmi strojnega učenja uporabljajo za personalizirano napovedovanje, ali se dijaki dobro odzivajo na različne metode poučevanja (specifično smo uporabili tandemsko učenje), kot tudi za identifikacijo ključnih dejavnikov, ki na ta rezultat vplivajo. Rezultati imajo v sebi še veliko prostora za izboljšave, čeprav smo dosegli “</w:t>
      </w:r>
      <w:proofErr w:type="spellStart"/>
      <w:r w:rsidR="007A3101" w:rsidRPr="0002571A">
        <w:t>baseline</w:t>
      </w:r>
      <w:proofErr w:type="spellEnd"/>
      <w:r w:rsidR="007A3101" w:rsidRPr="0002571A">
        <w:t>”.</w:t>
      </w:r>
      <w:r w:rsidR="00B7587D" w:rsidRPr="0002571A">
        <w:t xml:space="preserve"> Dobljen teoretični model bi lahko hitro prevedli tudi v prakso. Na njegovi osnovi bi lahko </w:t>
      </w:r>
      <w:r w:rsidR="00EE5E27" w:rsidRPr="0002571A">
        <w:t xml:space="preserve">razvili sistem (npr. model tj. formulo, ki bi se lahko izražala kot aplikacija ali spletna stran, ali se bo učenec dobro odzval na drugačno </w:t>
      </w:r>
      <w:r w:rsidR="00EE5E27" w:rsidRPr="0002571A">
        <w:lastRenderedPageBreak/>
        <w:t xml:space="preserve">metodo poučevanja), kar bi lahko </w:t>
      </w:r>
      <w:r w:rsidR="00316508" w:rsidRPr="0002571A">
        <w:t>koristilo</w:t>
      </w:r>
      <w:r w:rsidR="00EE5E27" w:rsidRPr="0002571A">
        <w:t xml:space="preserve"> tako učencu, kot tudi učitelju pri sprejemanju odločitev glede nadaljnjega dela.</w:t>
      </w:r>
      <w:r w:rsidR="007270CA" w:rsidRPr="0002571A">
        <w:t xml:space="preserve"> </w:t>
      </w:r>
    </w:p>
    <w:p w14:paraId="63861EB5" w14:textId="23365156" w:rsidR="007270CA" w:rsidRPr="0002571A" w:rsidRDefault="00FD289A" w:rsidP="0083768D">
      <w:r w:rsidRPr="0002571A">
        <w:t xml:space="preserve">Empirična raziskava se sooča z več pomembnimi omejitvami, ki svetujejo previdnost pri interpretaciji rezultatov. Glavna omejitev je uporaba majhnega (in </w:t>
      </w:r>
      <w:proofErr w:type="spellStart"/>
      <w:r w:rsidRPr="0002571A">
        <w:t>nereprezentativnega</w:t>
      </w:r>
      <w:proofErr w:type="spellEnd"/>
      <w:r w:rsidR="00C26A24" w:rsidRPr="0002571A">
        <w:t xml:space="preserve"> če gledamo na državnem nivoju</w:t>
      </w:r>
      <w:r w:rsidRPr="0002571A">
        <w:t>) vzorca, kar omejuje možnost posploševanja rezultatov na širšo populacijo slovenskih srednješolcev (in še bolj osta</w:t>
      </w:r>
      <w:r w:rsidR="00C26A24" w:rsidRPr="0002571A">
        <w:t>l</w:t>
      </w:r>
      <w:r w:rsidRPr="0002571A">
        <w:t>ih starostnih skupin), in s tem zmanjšuje možnost širših zaključkov o učinkovitosti tandemskega učenja glede na opazovane spremenljivke v tej skupini.</w:t>
      </w:r>
      <w:r w:rsidR="005C2C1E" w:rsidRPr="0002571A">
        <w:t xml:space="preserve"> Še ena omejitev (zaradi narave razisk</w:t>
      </w:r>
      <w:r w:rsidR="00584F25" w:rsidRPr="0002571A">
        <w:t>ave</w:t>
      </w:r>
      <w:r w:rsidR="005C2C1E" w:rsidRPr="0002571A">
        <w:t>)</w:t>
      </w:r>
      <w:r w:rsidR="00584F25" w:rsidRPr="0002571A">
        <w:t xml:space="preserve"> je, da študija ne poskuša napovedati splošno učinkovitost tandemske učne metode, kar je v raziskavah v pedagogiki bolj v fokusu, ampak se osredotoča na identifikacijo specifičnih spremenljivk, ki vplivajo na odzive dijakov in na samo napoved tega odziva glede na opazovane spremenljivke. Poleg tega analiza ne upošteva</w:t>
      </w:r>
      <w:r w:rsidR="00C74676" w:rsidRPr="0002571A">
        <w:t xml:space="preserve"> (morebitno)</w:t>
      </w:r>
      <w:r w:rsidR="00584F25" w:rsidRPr="0002571A">
        <w:t xml:space="preserve"> ključnih napovednih dejavnikov, kot so ekonomski, socialni in kulturni status (ESCS), geografski izvor in vrst</w:t>
      </w:r>
      <w:r w:rsidR="00C26A24" w:rsidRPr="0002571A">
        <w:t>o</w:t>
      </w:r>
      <w:r w:rsidR="00584F25" w:rsidRPr="0002571A">
        <w:t xml:space="preserve"> šole. Te opustitve skupaj s tem, da je le majhen delež vzorca (6,7 %) poročal, da metoda ni bila uspešna, lahko privedejo do izkrivljenih izidov in zmanjšane natančnosti modela napovedi</w:t>
      </w:r>
      <w:r w:rsidR="00C74676" w:rsidRPr="0002571A">
        <w:t xml:space="preserve"> in identifikacije ključnih spremenljivk. Študija prav tako spregleda, kako sestava učnih skupin lahko vpliva na dinamiko in izide tandemskih učnih okolij.</w:t>
      </w:r>
      <w:r w:rsidR="003D71B5" w:rsidRPr="0002571A">
        <w:t xml:space="preserve"> Za obravnavo teh vprašanj, morajo nadaljnje raziskave vključevati večje in bolj raznolike vzorce, ter vključiti širši nabor spremenljivk.</w:t>
      </w:r>
      <w:r w:rsidR="00556CB0" w:rsidRPr="0002571A">
        <w:t xml:space="preserve"> S tem celovitejšim pristopom  bi lahko bistveno izboljšali  natančnost napovedi in globino vpogledov v dejavnike, ki pomembno vplivajo na uspeh metod skupinskega učenja in posledično razumevanje nians dinamike te učne oblike in izboljšali praktično uporabo teh strategij v vzgojno-izobraževalnem okolju.</w:t>
      </w:r>
      <w:r w:rsidR="00095400" w:rsidRPr="0002571A">
        <w:t xml:space="preserve"> Zavedati se moramo, da je umetna inteligenca dokaj nov konstrukt, posebej v edukacijskih vedah, zato lahko sklepamo na hitro izboljšanje teh metodologij.</w:t>
      </w:r>
      <w:r w:rsidR="005069FB" w:rsidRPr="0002571A">
        <w:t xml:space="preserve"> </w:t>
      </w:r>
      <w:proofErr w:type="spellStart"/>
      <w:r w:rsidR="002E4756" w:rsidRPr="0002571A">
        <w:t>Limitacija</w:t>
      </w:r>
      <w:proofErr w:type="spellEnd"/>
      <w:r w:rsidR="002E4756" w:rsidRPr="0002571A">
        <w:t xml:space="preserve"> študije vključuje tudi to, da nismo razvili praktično aplikativne plati (npr. spletne strani, ki jo omenimo v zgornjem odstavku) in ga v praksi testirali.</w:t>
      </w:r>
      <w:r w:rsidR="00DA01DA">
        <w:t xml:space="preserve"> </w:t>
      </w:r>
      <w:r w:rsidR="00DA01DA" w:rsidRPr="00DA01DA">
        <w:t>Dodatno</w:t>
      </w:r>
      <w:r w:rsidR="00DA01DA">
        <w:t xml:space="preserve"> bi</w:t>
      </w:r>
      <w:r w:rsidR="00DA01DA" w:rsidRPr="00DA01DA">
        <w:t xml:space="preserve"> globlji vpogled </w:t>
      </w:r>
      <w:r w:rsidR="00DA01DA">
        <w:t>v raziskovalni problem</w:t>
      </w:r>
      <w:r w:rsidR="00DA01DA" w:rsidRPr="00DA01DA">
        <w:t xml:space="preserve"> lahko omogočila kvalitativna</w:t>
      </w:r>
      <w:r w:rsidR="00DA01DA">
        <w:t xml:space="preserve"> ali kombinirana/integrirana</w:t>
      </w:r>
      <w:r w:rsidR="00DA01DA" w:rsidRPr="00DA01DA">
        <w:t xml:space="preserve"> raziskava, na primer z intervjuji z dijaki ali profesorji</w:t>
      </w:r>
      <w:r w:rsidR="00DA01DA">
        <w:t>.</w:t>
      </w:r>
    </w:p>
    <w:p w14:paraId="7C84E12D" w14:textId="4F51C9C4" w:rsidR="00E61DD1" w:rsidRPr="0002571A" w:rsidRDefault="00F02E01" w:rsidP="00F02E01">
      <w:pPr>
        <w:pStyle w:val="Heading1"/>
        <w:rPr>
          <w:rStyle w:val="Heading3Char"/>
          <w:color w:val="2F5496" w:themeColor="accent1" w:themeShade="BF"/>
          <w:sz w:val="32"/>
          <w:szCs w:val="32"/>
        </w:rPr>
      </w:pPr>
      <w:bookmarkStart w:id="98" w:name="_Toc170115148"/>
      <w:r w:rsidRPr="0002571A">
        <w:rPr>
          <w:rStyle w:val="Heading3Char"/>
          <w:color w:val="2F5496" w:themeColor="accent1" w:themeShade="BF"/>
          <w:sz w:val="32"/>
          <w:szCs w:val="32"/>
        </w:rPr>
        <w:t>Literatura in viri</w:t>
      </w:r>
      <w:bookmarkEnd w:id="98"/>
    </w:p>
    <w:p w14:paraId="0ED0FCE0" w14:textId="4F2286DA" w:rsidR="00423309" w:rsidRPr="0002571A" w:rsidRDefault="00812CAE" w:rsidP="00F743CF">
      <w:r w:rsidRPr="0002571A">
        <w:fldChar w:fldCharType="begin"/>
      </w:r>
      <w:r w:rsidR="00005EC1" w:rsidRPr="0002571A">
        <w:instrText xml:space="preserve"> ADDIN ZOTERO_BIBL {"uncited":[],"omitted":[],"custom":[]} CSL_BIBLIOGRAPHY </w:instrText>
      </w:r>
      <w:r w:rsidRPr="0002571A">
        <w:fldChar w:fldCharType="separate"/>
      </w:r>
      <w:r w:rsidR="000028EE" w:rsidRPr="000028EE">
        <w:rPr>
          <w:rFonts w:ascii="Calibri" w:hAnsi="Calibri" w:cs="Calibri"/>
        </w:rPr>
        <w:t>Automatic citation updates are disabled. To see the bibliography, click Refresh in the Zotero tab.</w:t>
      </w:r>
      <w:r w:rsidRPr="0002571A">
        <w:fldChar w:fldCharType="end"/>
      </w:r>
    </w:p>
    <w:p w14:paraId="01DCF08A" w14:textId="401180D3" w:rsidR="00F02E01" w:rsidRPr="0002571A" w:rsidRDefault="00146F8F" w:rsidP="0099431F">
      <w:pPr>
        <w:jc w:val="left"/>
      </w:pPr>
      <w:r w:rsidRPr="0002571A">
        <w:br w:type="page"/>
      </w:r>
    </w:p>
    <w:p w14:paraId="6A0E4E7C" w14:textId="71A67A36" w:rsidR="00F02E01" w:rsidRPr="0002571A" w:rsidRDefault="00F02E01" w:rsidP="00F02E01">
      <w:pPr>
        <w:pStyle w:val="Heading1"/>
      </w:pPr>
      <w:bookmarkStart w:id="99" w:name="_Ref150947220"/>
      <w:bookmarkStart w:id="100" w:name="_Ref150947223"/>
      <w:bookmarkStart w:id="101" w:name="_Toc170115149"/>
      <w:r w:rsidRPr="0002571A">
        <w:lastRenderedPageBreak/>
        <w:t>Prilog</w:t>
      </w:r>
      <w:bookmarkEnd w:id="99"/>
      <w:bookmarkEnd w:id="100"/>
      <w:r w:rsidR="00B77D6E" w:rsidRPr="0002571A">
        <w:t>a A</w:t>
      </w:r>
      <w:r w:rsidR="00383408" w:rsidRPr="0002571A">
        <w:t>: Vprašalnik</w:t>
      </w:r>
      <w:bookmarkEnd w:id="101"/>
    </w:p>
    <w:p w14:paraId="6EF30AB1" w14:textId="77777777" w:rsidR="00BF576A" w:rsidRPr="0002571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rsidRPr="0002571A" w14:paraId="41BAAB54" w14:textId="74DB7A2E" w:rsidTr="002444DD">
        <w:trPr>
          <w:cantSplit/>
          <w:trHeight w:val="1997"/>
        </w:trPr>
        <w:tc>
          <w:tcPr>
            <w:tcW w:w="1527" w:type="dxa"/>
            <w:textDirection w:val="btLr"/>
          </w:tcPr>
          <w:p w14:paraId="43B1CA8D" w14:textId="77777777" w:rsidR="004412E4" w:rsidRPr="0002571A" w:rsidRDefault="004412E4" w:rsidP="004412E4">
            <w:pPr>
              <w:ind w:left="113" w:right="113"/>
            </w:pPr>
            <w:r w:rsidRPr="0002571A">
              <w:t>Ciljna spremenljivka:</w:t>
            </w:r>
          </w:p>
          <w:p w14:paraId="615405A1" w14:textId="22BFFE39" w:rsidR="004412E4" w:rsidRPr="0002571A" w:rsidRDefault="004412E4" w:rsidP="004412E4">
            <w:pPr>
              <w:ind w:left="113" w:right="113"/>
            </w:pPr>
            <w:r w:rsidRPr="0002571A">
              <w:t>Označi, kje na linearni skali od 1 (Ne – zdi se mi izguba časa) do 3 (Metoda je bila zabavna in koristna)</w:t>
            </w:r>
          </w:p>
        </w:tc>
        <w:tc>
          <w:tcPr>
            <w:tcW w:w="440" w:type="dxa"/>
          </w:tcPr>
          <w:p w14:paraId="0476791C" w14:textId="51B6CD06" w:rsidR="004412E4" w:rsidRPr="0002571A" w:rsidRDefault="004412E4" w:rsidP="00BF576A">
            <w:r w:rsidRPr="0002571A">
              <w:t>1.</w:t>
            </w:r>
          </w:p>
        </w:tc>
        <w:tc>
          <w:tcPr>
            <w:tcW w:w="4549" w:type="dxa"/>
          </w:tcPr>
          <w:p w14:paraId="5010CCDC" w14:textId="747D55B3" w:rsidR="004412E4" w:rsidRPr="0002571A" w:rsidRDefault="004412E4" w:rsidP="002444DD">
            <w:r w:rsidRPr="0002571A">
              <w:t>Se ti je metoda (delo v skupini) zdela na sploh uspešna? Upoštevaj tako vidik napredovanja pri matematiki, kot popestritve pouka.</w:t>
            </w:r>
          </w:p>
        </w:tc>
        <w:tc>
          <w:tcPr>
            <w:tcW w:w="2562" w:type="dxa"/>
            <w:textDirection w:val="tbRl"/>
          </w:tcPr>
          <w:p w14:paraId="22EB26BB" w14:textId="77777777" w:rsidR="004412E4" w:rsidRPr="0002571A" w:rsidRDefault="004412E4" w:rsidP="004412E4">
            <w:pPr>
              <w:ind w:left="113" w:right="113"/>
            </w:pPr>
          </w:p>
        </w:tc>
      </w:tr>
      <w:tr w:rsidR="004412E4" w:rsidRPr="0002571A" w14:paraId="1873260A" w14:textId="32399CB1" w:rsidTr="002444DD">
        <w:trPr>
          <w:cantSplit/>
          <w:trHeight w:val="1134"/>
        </w:trPr>
        <w:tc>
          <w:tcPr>
            <w:tcW w:w="1527" w:type="dxa"/>
            <w:vMerge w:val="restart"/>
            <w:textDirection w:val="btLr"/>
          </w:tcPr>
          <w:p w14:paraId="23417C32" w14:textId="3A3E35D6" w:rsidR="004412E4" w:rsidRPr="0002571A" w:rsidRDefault="004412E4" w:rsidP="004412E4">
            <w:pPr>
              <w:ind w:left="113" w:right="113"/>
            </w:pPr>
            <w:r w:rsidRPr="0002571A">
              <w:t>Kviz osebnosti (motivacija):</w:t>
            </w:r>
            <w:r w:rsidRPr="0002571A">
              <w:br/>
              <w:t>Označi, koliko od 1 do 5 se strinjaš s trditvijo</w:t>
            </w:r>
          </w:p>
        </w:tc>
        <w:tc>
          <w:tcPr>
            <w:tcW w:w="440" w:type="dxa"/>
          </w:tcPr>
          <w:p w14:paraId="314B8B89" w14:textId="3CD33DBD" w:rsidR="004412E4" w:rsidRPr="0002571A" w:rsidRDefault="004412E4" w:rsidP="00BF576A">
            <w:r w:rsidRPr="0002571A">
              <w:t xml:space="preserve">2. </w:t>
            </w:r>
          </w:p>
        </w:tc>
        <w:tc>
          <w:tcPr>
            <w:tcW w:w="4549" w:type="dxa"/>
          </w:tcPr>
          <w:p w14:paraId="3A34CE54" w14:textId="30F408EC" w:rsidR="004412E4" w:rsidRPr="0002571A" w:rsidRDefault="004412E4" w:rsidP="002444DD">
            <w:r w:rsidRPr="0002571A">
              <w:t>V moji izobraževalni poti želim imeti čim več matematike</w:t>
            </w:r>
          </w:p>
        </w:tc>
        <w:tc>
          <w:tcPr>
            <w:tcW w:w="2562" w:type="dxa"/>
            <w:vMerge w:val="restart"/>
            <w:textDirection w:val="tbRl"/>
          </w:tcPr>
          <w:p w14:paraId="673CF416" w14:textId="252E9697" w:rsidR="004412E4" w:rsidRPr="0002571A" w:rsidRDefault="004412E4" w:rsidP="004412E4">
            <w:pPr>
              <w:ind w:left="113" w:right="113"/>
            </w:pPr>
            <w:r w:rsidRPr="0002571A">
              <w:t>2-3+4+5+6+7-8</w:t>
            </w:r>
          </w:p>
        </w:tc>
      </w:tr>
      <w:tr w:rsidR="004412E4" w:rsidRPr="0002571A" w14:paraId="02C091CC" w14:textId="286CDC44" w:rsidTr="002444DD">
        <w:trPr>
          <w:cantSplit/>
          <w:trHeight w:val="1134"/>
        </w:trPr>
        <w:tc>
          <w:tcPr>
            <w:tcW w:w="1527" w:type="dxa"/>
            <w:vMerge/>
            <w:textDirection w:val="btLr"/>
          </w:tcPr>
          <w:p w14:paraId="00A8555A" w14:textId="77777777" w:rsidR="004412E4" w:rsidRPr="0002571A" w:rsidRDefault="004412E4" w:rsidP="004412E4">
            <w:pPr>
              <w:ind w:left="113" w:right="113"/>
            </w:pPr>
          </w:p>
        </w:tc>
        <w:tc>
          <w:tcPr>
            <w:tcW w:w="440" w:type="dxa"/>
          </w:tcPr>
          <w:p w14:paraId="14870D2D" w14:textId="22465E9C" w:rsidR="004412E4" w:rsidRPr="0002571A" w:rsidRDefault="004412E4" w:rsidP="00BF576A">
            <w:r w:rsidRPr="0002571A">
              <w:t>3.</w:t>
            </w:r>
          </w:p>
        </w:tc>
        <w:tc>
          <w:tcPr>
            <w:tcW w:w="4549" w:type="dxa"/>
          </w:tcPr>
          <w:p w14:paraId="1C112C06" w14:textId="67D4A57B" w:rsidR="004412E4" w:rsidRPr="0002571A" w:rsidRDefault="004412E4" w:rsidP="002444DD">
            <w:r w:rsidRPr="0002571A">
              <w:t xml:space="preserve">Na fakulteti bi se rad izognil </w:t>
            </w:r>
            <w:r w:rsidR="00316508" w:rsidRPr="0002571A">
              <w:t>matematiki</w:t>
            </w:r>
          </w:p>
        </w:tc>
        <w:tc>
          <w:tcPr>
            <w:tcW w:w="2562" w:type="dxa"/>
            <w:vMerge/>
            <w:textDirection w:val="tbRl"/>
          </w:tcPr>
          <w:p w14:paraId="734AE23C" w14:textId="77777777" w:rsidR="004412E4" w:rsidRPr="0002571A" w:rsidRDefault="004412E4" w:rsidP="004412E4">
            <w:pPr>
              <w:ind w:left="113" w:right="113"/>
            </w:pPr>
          </w:p>
        </w:tc>
      </w:tr>
      <w:tr w:rsidR="004412E4" w:rsidRPr="0002571A" w14:paraId="74A9219E" w14:textId="1AD60738" w:rsidTr="002444DD">
        <w:trPr>
          <w:cantSplit/>
          <w:trHeight w:val="1134"/>
        </w:trPr>
        <w:tc>
          <w:tcPr>
            <w:tcW w:w="1527" w:type="dxa"/>
            <w:vMerge/>
            <w:textDirection w:val="btLr"/>
          </w:tcPr>
          <w:p w14:paraId="0B0A6906" w14:textId="77777777" w:rsidR="004412E4" w:rsidRPr="0002571A" w:rsidRDefault="004412E4" w:rsidP="004412E4">
            <w:pPr>
              <w:ind w:left="113" w:right="113"/>
            </w:pPr>
          </w:p>
        </w:tc>
        <w:tc>
          <w:tcPr>
            <w:tcW w:w="440" w:type="dxa"/>
          </w:tcPr>
          <w:p w14:paraId="30A5ECF7" w14:textId="54DF0688" w:rsidR="004412E4" w:rsidRPr="0002571A" w:rsidRDefault="004412E4" w:rsidP="00BF576A">
            <w:r w:rsidRPr="0002571A">
              <w:t>4.</w:t>
            </w:r>
          </w:p>
        </w:tc>
        <w:tc>
          <w:tcPr>
            <w:tcW w:w="4549" w:type="dxa"/>
          </w:tcPr>
          <w:p w14:paraId="68809FDD" w14:textId="325047F9" w:rsidR="004412E4" w:rsidRPr="0002571A" w:rsidRDefault="004412E4" w:rsidP="002444DD">
            <w:r w:rsidRPr="0002571A">
              <w:t>Težavnost matematike me privlači</w:t>
            </w:r>
          </w:p>
        </w:tc>
        <w:tc>
          <w:tcPr>
            <w:tcW w:w="2562" w:type="dxa"/>
            <w:vMerge/>
            <w:textDirection w:val="tbRl"/>
          </w:tcPr>
          <w:p w14:paraId="1FDFA6B8" w14:textId="77777777" w:rsidR="004412E4" w:rsidRPr="0002571A" w:rsidRDefault="004412E4" w:rsidP="004412E4">
            <w:pPr>
              <w:ind w:left="113" w:right="113"/>
            </w:pPr>
          </w:p>
        </w:tc>
      </w:tr>
      <w:tr w:rsidR="004412E4" w:rsidRPr="0002571A" w14:paraId="76C28C0A" w14:textId="620B9D3C" w:rsidTr="00521183">
        <w:trPr>
          <w:cantSplit/>
          <w:trHeight w:val="694"/>
        </w:trPr>
        <w:tc>
          <w:tcPr>
            <w:tcW w:w="1527" w:type="dxa"/>
            <w:vMerge/>
            <w:textDirection w:val="btLr"/>
          </w:tcPr>
          <w:p w14:paraId="7F76EDE2" w14:textId="77777777" w:rsidR="004412E4" w:rsidRPr="0002571A" w:rsidRDefault="004412E4" w:rsidP="004412E4">
            <w:pPr>
              <w:ind w:left="113" w:right="113"/>
            </w:pPr>
          </w:p>
        </w:tc>
        <w:tc>
          <w:tcPr>
            <w:tcW w:w="440" w:type="dxa"/>
          </w:tcPr>
          <w:p w14:paraId="1090F80E" w14:textId="04AFC888" w:rsidR="004412E4" w:rsidRPr="0002571A" w:rsidRDefault="004412E4" w:rsidP="00BF576A">
            <w:r w:rsidRPr="0002571A">
              <w:t>5.</w:t>
            </w:r>
          </w:p>
        </w:tc>
        <w:tc>
          <w:tcPr>
            <w:tcW w:w="4549" w:type="dxa"/>
          </w:tcPr>
          <w:p w14:paraId="2488FBCB" w14:textId="1065748B" w:rsidR="004412E4" w:rsidRPr="0002571A" w:rsidRDefault="004412E4" w:rsidP="002444DD">
            <w:r w:rsidRPr="0002571A">
              <w:t>Učenje (napredne) matematike smatram za uporabno</w:t>
            </w:r>
          </w:p>
        </w:tc>
        <w:tc>
          <w:tcPr>
            <w:tcW w:w="2562" w:type="dxa"/>
            <w:vMerge/>
            <w:textDirection w:val="tbRl"/>
          </w:tcPr>
          <w:p w14:paraId="729BF012" w14:textId="77777777" w:rsidR="004412E4" w:rsidRPr="0002571A" w:rsidRDefault="004412E4" w:rsidP="004412E4">
            <w:pPr>
              <w:ind w:left="113" w:right="113"/>
            </w:pPr>
          </w:p>
        </w:tc>
      </w:tr>
      <w:tr w:rsidR="004412E4" w:rsidRPr="0002571A" w14:paraId="387EDE5D" w14:textId="6355C43E" w:rsidTr="00521183">
        <w:trPr>
          <w:cantSplit/>
          <w:trHeight w:val="137"/>
        </w:trPr>
        <w:tc>
          <w:tcPr>
            <w:tcW w:w="1527" w:type="dxa"/>
            <w:vMerge/>
            <w:textDirection w:val="btLr"/>
          </w:tcPr>
          <w:p w14:paraId="5B4763C9" w14:textId="77777777" w:rsidR="004412E4" w:rsidRPr="0002571A" w:rsidRDefault="004412E4" w:rsidP="004412E4">
            <w:pPr>
              <w:ind w:left="113" w:right="113"/>
            </w:pPr>
          </w:p>
        </w:tc>
        <w:tc>
          <w:tcPr>
            <w:tcW w:w="440" w:type="dxa"/>
          </w:tcPr>
          <w:p w14:paraId="5CCBF70D" w14:textId="0ACE87AD" w:rsidR="004412E4" w:rsidRPr="0002571A" w:rsidRDefault="004412E4" w:rsidP="00BF576A">
            <w:r w:rsidRPr="0002571A">
              <w:t>6.</w:t>
            </w:r>
          </w:p>
        </w:tc>
        <w:tc>
          <w:tcPr>
            <w:tcW w:w="4549" w:type="dxa"/>
          </w:tcPr>
          <w:p w14:paraId="17D1902E" w14:textId="2CC64BBD" w:rsidR="004412E4" w:rsidRPr="0002571A" w:rsidRDefault="004412E4" w:rsidP="002444DD">
            <w:r w:rsidRPr="0002571A">
              <w:t>Deljenje idej za reševanje matematičnega problema mi je v coni udobja</w:t>
            </w:r>
          </w:p>
        </w:tc>
        <w:tc>
          <w:tcPr>
            <w:tcW w:w="2562" w:type="dxa"/>
            <w:vMerge/>
            <w:textDirection w:val="tbRl"/>
          </w:tcPr>
          <w:p w14:paraId="6C567954" w14:textId="77777777" w:rsidR="004412E4" w:rsidRPr="0002571A" w:rsidRDefault="004412E4" w:rsidP="004412E4">
            <w:pPr>
              <w:ind w:left="113" w:right="113"/>
            </w:pPr>
          </w:p>
        </w:tc>
      </w:tr>
      <w:tr w:rsidR="004412E4" w:rsidRPr="0002571A" w14:paraId="352BE31C" w14:textId="4C79808E" w:rsidTr="00521183">
        <w:trPr>
          <w:cantSplit/>
          <w:trHeight w:val="301"/>
        </w:trPr>
        <w:tc>
          <w:tcPr>
            <w:tcW w:w="1527" w:type="dxa"/>
            <w:vMerge/>
            <w:textDirection w:val="btLr"/>
          </w:tcPr>
          <w:p w14:paraId="638D3E28" w14:textId="77777777" w:rsidR="004412E4" w:rsidRPr="0002571A" w:rsidRDefault="004412E4" w:rsidP="004412E4">
            <w:pPr>
              <w:ind w:left="113" w:right="113"/>
            </w:pPr>
          </w:p>
        </w:tc>
        <w:tc>
          <w:tcPr>
            <w:tcW w:w="440" w:type="dxa"/>
          </w:tcPr>
          <w:p w14:paraId="3C966125" w14:textId="3037A661" w:rsidR="004412E4" w:rsidRPr="0002571A" w:rsidRDefault="004412E4" w:rsidP="00BF576A">
            <w:r w:rsidRPr="0002571A">
              <w:t>7</w:t>
            </w:r>
          </w:p>
        </w:tc>
        <w:tc>
          <w:tcPr>
            <w:tcW w:w="4549" w:type="dxa"/>
          </w:tcPr>
          <w:p w14:paraId="70198F65" w14:textId="64639A65" w:rsidR="004412E4" w:rsidRPr="0002571A" w:rsidRDefault="004412E4" w:rsidP="002444DD">
            <w:r w:rsidRPr="0002571A">
              <w:t>Rad imam matematiko</w:t>
            </w:r>
          </w:p>
        </w:tc>
        <w:tc>
          <w:tcPr>
            <w:tcW w:w="2562" w:type="dxa"/>
            <w:vMerge/>
            <w:textDirection w:val="tbRl"/>
          </w:tcPr>
          <w:p w14:paraId="6C4596EF" w14:textId="77777777" w:rsidR="004412E4" w:rsidRPr="0002571A" w:rsidRDefault="004412E4" w:rsidP="004412E4">
            <w:pPr>
              <w:ind w:left="113" w:right="113"/>
            </w:pPr>
          </w:p>
        </w:tc>
      </w:tr>
      <w:tr w:rsidR="004412E4" w:rsidRPr="0002571A" w14:paraId="273DAFD2" w14:textId="44BC3660" w:rsidTr="002444DD">
        <w:tc>
          <w:tcPr>
            <w:tcW w:w="1527" w:type="dxa"/>
            <w:vMerge/>
            <w:textDirection w:val="btLr"/>
          </w:tcPr>
          <w:p w14:paraId="3CC64C44" w14:textId="77777777" w:rsidR="004412E4" w:rsidRPr="0002571A" w:rsidRDefault="004412E4" w:rsidP="004412E4">
            <w:pPr>
              <w:ind w:left="113" w:right="113"/>
            </w:pPr>
          </w:p>
        </w:tc>
        <w:tc>
          <w:tcPr>
            <w:tcW w:w="440" w:type="dxa"/>
          </w:tcPr>
          <w:p w14:paraId="1E68990F" w14:textId="61F6A95C" w:rsidR="004412E4" w:rsidRPr="0002571A" w:rsidRDefault="004412E4" w:rsidP="00BF576A">
            <w:r w:rsidRPr="0002571A">
              <w:t>8</w:t>
            </w:r>
          </w:p>
        </w:tc>
        <w:tc>
          <w:tcPr>
            <w:tcW w:w="4549" w:type="dxa"/>
          </w:tcPr>
          <w:p w14:paraId="2DC48B73" w14:textId="3850DAAD" w:rsidR="004412E4" w:rsidRPr="0002571A" w:rsidRDefault="004412E4" w:rsidP="00BF576A">
            <w:r w:rsidRPr="0002571A">
              <w:t>Matematika je dolgočasna</w:t>
            </w:r>
          </w:p>
        </w:tc>
        <w:tc>
          <w:tcPr>
            <w:tcW w:w="2562" w:type="dxa"/>
            <w:vMerge/>
            <w:textDirection w:val="tbRl"/>
          </w:tcPr>
          <w:p w14:paraId="037EDBEB" w14:textId="77777777" w:rsidR="004412E4" w:rsidRPr="0002571A" w:rsidRDefault="004412E4" w:rsidP="004412E4">
            <w:pPr>
              <w:ind w:left="113" w:right="113"/>
            </w:pPr>
          </w:p>
        </w:tc>
      </w:tr>
      <w:tr w:rsidR="004412E4" w:rsidRPr="0002571A" w14:paraId="36F907CB" w14:textId="34C76E16" w:rsidTr="002444DD">
        <w:tc>
          <w:tcPr>
            <w:tcW w:w="1527" w:type="dxa"/>
            <w:vMerge w:val="restart"/>
            <w:textDirection w:val="btLr"/>
          </w:tcPr>
          <w:p w14:paraId="7465162D" w14:textId="49050943" w:rsidR="004412E4" w:rsidRPr="0002571A" w:rsidRDefault="004412E4" w:rsidP="004412E4">
            <w:pPr>
              <w:ind w:left="113" w:right="113"/>
            </w:pPr>
            <w:r w:rsidRPr="0002571A">
              <w:t xml:space="preserve">Kviz osebnosti (matematična anksioznost): Od 1 (skoraj nič </w:t>
            </w:r>
            <w:proofErr w:type="spellStart"/>
            <w:r w:rsidRPr="0002571A">
              <w:t>anksioznosti</w:t>
            </w:r>
            <w:proofErr w:type="spellEnd"/>
            <w:r w:rsidRPr="0002571A">
              <w:t xml:space="preserve">) do 5 (velika anksioznost) označi, koliko ti sledeča stvar povzroča </w:t>
            </w:r>
            <w:proofErr w:type="spellStart"/>
            <w:r w:rsidRPr="0002571A">
              <w:t>anksioznosti</w:t>
            </w:r>
            <w:proofErr w:type="spellEnd"/>
            <w:r w:rsidRPr="0002571A">
              <w:t xml:space="preserve"> (nelagodja, tesnobe)</w:t>
            </w:r>
          </w:p>
        </w:tc>
        <w:tc>
          <w:tcPr>
            <w:tcW w:w="440" w:type="dxa"/>
          </w:tcPr>
          <w:p w14:paraId="6510B2BB" w14:textId="4ECC0B42" w:rsidR="004412E4" w:rsidRPr="0002571A" w:rsidRDefault="004412E4" w:rsidP="00BF576A">
            <w:r w:rsidRPr="0002571A">
              <w:t>9</w:t>
            </w:r>
          </w:p>
        </w:tc>
        <w:tc>
          <w:tcPr>
            <w:tcW w:w="4549" w:type="dxa"/>
          </w:tcPr>
          <w:p w14:paraId="4CA5AFD6" w14:textId="211E78DD" w:rsidR="004412E4" w:rsidRPr="0002571A" w:rsidRDefault="004412E4" w:rsidP="00BF576A">
            <w:r w:rsidRPr="0002571A">
              <w:t>Uporaba in iskanje formul ter tabel na zadnji strani poglavja v učbeniku</w:t>
            </w:r>
          </w:p>
        </w:tc>
        <w:tc>
          <w:tcPr>
            <w:tcW w:w="2562" w:type="dxa"/>
            <w:vMerge w:val="restart"/>
            <w:textDirection w:val="tbRl"/>
          </w:tcPr>
          <w:p w14:paraId="61D6FFCE" w14:textId="6D8BA386" w:rsidR="004412E4" w:rsidRPr="0002571A" w:rsidRDefault="004412E4" w:rsidP="004412E4">
            <w:pPr>
              <w:ind w:left="113" w:right="113"/>
            </w:pPr>
            <w:r w:rsidRPr="0002571A">
              <w:t>9+10+11+12+13+14+15+16+17</w:t>
            </w:r>
          </w:p>
        </w:tc>
      </w:tr>
      <w:tr w:rsidR="004412E4" w:rsidRPr="0002571A" w14:paraId="01FE4383" w14:textId="10207C6C" w:rsidTr="002444DD">
        <w:tc>
          <w:tcPr>
            <w:tcW w:w="1527" w:type="dxa"/>
            <w:vMerge/>
            <w:textDirection w:val="btLr"/>
          </w:tcPr>
          <w:p w14:paraId="4523B9A9" w14:textId="77777777" w:rsidR="004412E4" w:rsidRPr="0002571A" w:rsidRDefault="004412E4" w:rsidP="004412E4">
            <w:pPr>
              <w:ind w:left="113" w:right="113"/>
            </w:pPr>
          </w:p>
        </w:tc>
        <w:tc>
          <w:tcPr>
            <w:tcW w:w="440" w:type="dxa"/>
          </w:tcPr>
          <w:p w14:paraId="06965B1F" w14:textId="073BA929" w:rsidR="004412E4" w:rsidRPr="0002571A" w:rsidRDefault="004412E4" w:rsidP="00BF576A">
            <w:r w:rsidRPr="0002571A">
              <w:t>10</w:t>
            </w:r>
          </w:p>
        </w:tc>
        <w:tc>
          <w:tcPr>
            <w:tcW w:w="4549" w:type="dxa"/>
          </w:tcPr>
          <w:p w14:paraId="513255C1" w14:textId="28967853" w:rsidR="004412E4" w:rsidRPr="0002571A" w:rsidRDefault="004412E4" w:rsidP="00BF576A">
            <w:r w:rsidRPr="0002571A">
              <w:t>Razmišljanje o testu matematike dan prej</w:t>
            </w:r>
          </w:p>
        </w:tc>
        <w:tc>
          <w:tcPr>
            <w:tcW w:w="2562" w:type="dxa"/>
            <w:vMerge/>
            <w:textDirection w:val="tbRl"/>
          </w:tcPr>
          <w:p w14:paraId="4951F501" w14:textId="77777777" w:rsidR="004412E4" w:rsidRPr="0002571A" w:rsidRDefault="004412E4" w:rsidP="004412E4">
            <w:pPr>
              <w:ind w:left="113" w:right="113"/>
            </w:pPr>
          </w:p>
        </w:tc>
      </w:tr>
      <w:tr w:rsidR="004412E4" w:rsidRPr="0002571A" w14:paraId="4C8F3BF1" w14:textId="683102EC" w:rsidTr="002444DD">
        <w:tc>
          <w:tcPr>
            <w:tcW w:w="1527" w:type="dxa"/>
            <w:vMerge/>
            <w:textDirection w:val="btLr"/>
          </w:tcPr>
          <w:p w14:paraId="1454E1CD" w14:textId="77777777" w:rsidR="004412E4" w:rsidRPr="0002571A" w:rsidRDefault="004412E4" w:rsidP="004412E4">
            <w:pPr>
              <w:ind w:left="113" w:right="113"/>
            </w:pPr>
          </w:p>
        </w:tc>
        <w:tc>
          <w:tcPr>
            <w:tcW w:w="440" w:type="dxa"/>
          </w:tcPr>
          <w:p w14:paraId="17673910" w14:textId="0E834CF8" w:rsidR="004412E4" w:rsidRPr="0002571A" w:rsidRDefault="004412E4" w:rsidP="00BF576A">
            <w:r w:rsidRPr="0002571A">
              <w:t>11</w:t>
            </w:r>
          </w:p>
        </w:tc>
        <w:tc>
          <w:tcPr>
            <w:tcW w:w="4549" w:type="dxa"/>
          </w:tcPr>
          <w:p w14:paraId="6E04C824" w14:textId="602AD360" w:rsidR="004412E4" w:rsidRPr="0002571A" w:rsidRDefault="004412E4" w:rsidP="00BF576A">
            <w:r w:rsidRPr="0002571A">
              <w:t>Gledanje profesorja, ki na tablo rešuje enačbo</w:t>
            </w:r>
          </w:p>
        </w:tc>
        <w:tc>
          <w:tcPr>
            <w:tcW w:w="2562" w:type="dxa"/>
            <w:vMerge/>
            <w:textDirection w:val="tbRl"/>
          </w:tcPr>
          <w:p w14:paraId="3B4A1697" w14:textId="77777777" w:rsidR="004412E4" w:rsidRPr="0002571A" w:rsidRDefault="004412E4" w:rsidP="004412E4">
            <w:pPr>
              <w:ind w:left="113" w:right="113"/>
            </w:pPr>
          </w:p>
        </w:tc>
      </w:tr>
      <w:tr w:rsidR="004412E4" w:rsidRPr="0002571A" w14:paraId="2112F608" w14:textId="24516630" w:rsidTr="002444DD">
        <w:tc>
          <w:tcPr>
            <w:tcW w:w="1527" w:type="dxa"/>
            <w:vMerge/>
            <w:textDirection w:val="btLr"/>
          </w:tcPr>
          <w:p w14:paraId="4FF88BC8" w14:textId="77777777" w:rsidR="004412E4" w:rsidRPr="0002571A" w:rsidRDefault="004412E4" w:rsidP="004412E4">
            <w:pPr>
              <w:ind w:left="113" w:right="113"/>
            </w:pPr>
          </w:p>
        </w:tc>
        <w:tc>
          <w:tcPr>
            <w:tcW w:w="440" w:type="dxa"/>
          </w:tcPr>
          <w:p w14:paraId="0D17558B" w14:textId="6E236679" w:rsidR="004412E4" w:rsidRPr="0002571A" w:rsidRDefault="004412E4" w:rsidP="00BF576A">
            <w:r w:rsidRPr="0002571A">
              <w:t>12</w:t>
            </w:r>
          </w:p>
        </w:tc>
        <w:tc>
          <w:tcPr>
            <w:tcW w:w="4549" w:type="dxa"/>
          </w:tcPr>
          <w:p w14:paraId="53397FD3" w14:textId="5E098768" w:rsidR="004412E4" w:rsidRPr="0002571A" w:rsidRDefault="004412E4" w:rsidP="00BF576A">
            <w:r w:rsidRPr="0002571A">
              <w:t>Pisanje testa matematike</w:t>
            </w:r>
          </w:p>
        </w:tc>
        <w:tc>
          <w:tcPr>
            <w:tcW w:w="2562" w:type="dxa"/>
            <w:vMerge/>
            <w:textDirection w:val="tbRl"/>
          </w:tcPr>
          <w:p w14:paraId="61CA1647" w14:textId="77777777" w:rsidR="004412E4" w:rsidRPr="0002571A" w:rsidRDefault="004412E4" w:rsidP="004412E4">
            <w:pPr>
              <w:ind w:left="113" w:right="113"/>
            </w:pPr>
          </w:p>
        </w:tc>
      </w:tr>
      <w:tr w:rsidR="004412E4" w:rsidRPr="0002571A" w14:paraId="4778B5B7" w14:textId="20C58FA4" w:rsidTr="002444DD">
        <w:tc>
          <w:tcPr>
            <w:tcW w:w="1527" w:type="dxa"/>
            <w:vMerge/>
            <w:textDirection w:val="btLr"/>
          </w:tcPr>
          <w:p w14:paraId="0541F829" w14:textId="77777777" w:rsidR="004412E4" w:rsidRPr="0002571A" w:rsidRDefault="004412E4" w:rsidP="004412E4">
            <w:pPr>
              <w:ind w:left="113" w:right="113"/>
            </w:pPr>
          </w:p>
        </w:tc>
        <w:tc>
          <w:tcPr>
            <w:tcW w:w="440" w:type="dxa"/>
          </w:tcPr>
          <w:p w14:paraId="4EDA0234" w14:textId="6DAB7086" w:rsidR="004412E4" w:rsidRPr="0002571A" w:rsidRDefault="004412E4" w:rsidP="00BF576A">
            <w:r w:rsidRPr="0002571A">
              <w:t>13</w:t>
            </w:r>
          </w:p>
        </w:tc>
        <w:tc>
          <w:tcPr>
            <w:tcW w:w="4549" w:type="dxa"/>
          </w:tcPr>
          <w:p w14:paraId="1C935F68" w14:textId="3CADF913" w:rsidR="004412E4" w:rsidRPr="0002571A" w:rsidRDefault="004412E4" w:rsidP="00BF576A">
            <w:r w:rsidRPr="0002571A">
              <w:t>Prejemanje domače naloge pri matematiki</w:t>
            </w:r>
          </w:p>
        </w:tc>
        <w:tc>
          <w:tcPr>
            <w:tcW w:w="2562" w:type="dxa"/>
            <w:vMerge/>
            <w:textDirection w:val="tbRl"/>
          </w:tcPr>
          <w:p w14:paraId="562444FE" w14:textId="77777777" w:rsidR="004412E4" w:rsidRPr="0002571A" w:rsidRDefault="004412E4" w:rsidP="004412E4">
            <w:pPr>
              <w:ind w:left="113" w:right="113"/>
            </w:pPr>
          </w:p>
        </w:tc>
      </w:tr>
      <w:tr w:rsidR="004412E4" w:rsidRPr="0002571A" w14:paraId="166BBA24" w14:textId="4877A9E0" w:rsidTr="002444DD">
        <w:tc>
          <w:tcPr>
            <w:tcW w:w="1527" w:type="dxa"/>
            <w:vMerge/>
            <w:textDirection w:val="btLr"/>
          </w:tcPr>
          <w:p w14:paraId="7553A4C4" w14:textId="77777777" w:rsidR="004412E4" w:rsidRPr="0002571A" w:rsidRDefault="004412E4" w:rsidP="004412E4">
            <w:pPr>
              <w:ind w:left="113" w:right="113"/>
            </w:pPr>
          </w:p>
        </w:tc>
        <w:tc>
          <w:tcPr>
            <w:tcW w:w="440" w:type="dxa"/>
          </w:tcPr>
          <w:p w14:paraId="24E4FA9A" w14:textId="1A1FFEC0" w:rsidR="004412E4" w:rsidRPr="0002571A" w:rsidRDefault="004412E4" w:rsidP="00BF576A">
            <w:r w:rsidRPr="0002571A">
              <w:t>14</w:t>
            </w:r>
          </w:p>
        </w:tc>
        <w:tc>
          <w:tcPr>
            <w:tcW w:w="4549" w:type="dxa"/>
          </w:tcPr>
          <w:p w14:paraId="7F6EA21C" w14:textId="50609CDA" w:rsidR="004412E4" w:rsidRPr="0002571A" w:rsidRDefault="004412E4" w:rsidP="00BF576A">
            <w:r w:rsidRPr="0002571A">
              <w:t>Poslušanje ure matematike v razredu</w:t>
            </w:r>
          </w:p>
        </w:tc>
        <w:tc>
          <w:tcPr>
            <w:tcW w:w="2562" w:type="dxa"/>
            <w:vMerge/>
            <w:textDirection w:val="tbRl"/>
          </w:tcPr>
          <w:p w14:paraId="31BCDBE7" w14:textId="77777777" w:rsidR="004412E4" w:rsidRPr="0002571A" w:rsidRDefault="004412E4" w:rsidP="004412E4">
            <w:pPr>
              <w:ind w:left="113" w:right="113"/>
            </w:pPr>
          </w:p>
        </w:tc>
      </w:tr>
      <w:tr w:rsidR="004412E4" w:rsidRPr="0002571A" w14:paraId="4DB88F55" w14:textId="354D0B7A" w:rsidTr="002444DD">
        <w:tc>
          <w:tcPr>
            <w:tcW w:w="1527" w:type="dxa"/>
            <w:vMerge/>
            <w:textDirection w:val="btLr"/>
          </w:tcPr>
          <w:p w14:paraId="7C6AD48F" w14:textId="77777777" w:rsidR="004412E4" w:rsidRPr="0002571A" w:rsidRDefault="004412E4" w:rsidP="004412E4">
            <w:pPr>
              <w:ind w:left="113" w:right="113"/>
            </w:pPr>
          </w:p>
        </w:tc>
        <w:tc>
          <w:tcPr>
            <w:tcW w:w="440" w:type="dxa"/>
          </w:tcPr>
          <w:p w14:paraId="29696EDB" w14:textId="47B4E3BB" w:rsidR="004412E4" w:rsidRPr="0002571A" w:rsidRDefault="004412E4" w:rsidP="00BF576A">
            <w:r w:rsidRPr="0002571A">
              <w:t>15</w:t>
            </w:r>
          </w:p>
        </w:tc>
        <w:tc>
          <w:tcPr>
            <w:tcW w:w="4549" w:type="dxa"/>
          </w:tcPr>
          <w:p w14:paraId="4CCE999B" w14:textId="759BC079" w:rsidR="004412E4" w:rsidRPr="0002571A" w:rsidRDefault="004412E4" w:rsidP="00BF576A">
            <w:r w:rsidRPr="0002571A">
              <w:t>Poslušanje sošolca, ki razlaga snov pri matematiki</w:t>
            </w:r>
          </w:p>
        </w:tc>
        <w:tc>
          <w:tcPr>
            <w:tcW w:w="2562" w:type="dxa"/>
            <w:vMerge/>
            <w:textDirection w:val="tbRl"/>
          </w:tcPr>
          <w:p w14:paraId="67BE2A00" w14:textId="77777777" w:rsidR="004412E4" w:rsidRPr="0002571A" w:rsidRDefault="004412E4" w:rsidP="004412E4">
            <w:pPr>
              <w:ind w:left="113" w:right="113"/>
            </w:pPr>
          </w:p>
        </w:tc>
      </w:tr>
      <w:tr w:rsidR="004412E4" w:rsidRPr="0002571A" w14:paraId="5BC3E72C" w14:textId="055E244F" w:rsidTr="002444DD">
        <w:tc>
          <w:tcPr>
            <w:tcW w:w="1527" w:type="dxa"/>
            <w:vMerge/>
            <w:textDirection w:val="btLr"/>
          </w:tcPr>
          <w:p w14:paraId="4983371B" w14:textId="77777777" w:rsidR="004412E4" w:rsidRPr="0002571A" w:rsidRDefault="004412E4" w:rsidP="004412E4">
            <w:pPr>
              <w:ind w:left="113" w:right="113"/>
            </w:pPr>
          </w:p>
        </w:tc>
        <w:tc>
          <w:tcPr>
            <w:tcW w:w="440" w:type="dxa"/>
          </w:tcPr>
          <w:p w14:paraId="49E5E9A4" w14:textId="3E36AD10" w:rsidR="004412E4" w:rsidRPr="0002571A" w:rsidRDefault="004412E4" w:rsidP="00BF576A">
            <w:r w:rsidRPr="0002571A">
              <w:t>16</w:t>
            </w:r>
          </w:p>
        </w:tc>
        <w:tc>
          <w:tcPr>
            <w:tcW w:w="4549" w:type="dxa"/>
          </w:tcPr>
          <w:p w14:paraId="14410276" w14:textId="5ECAF614" w:rsidR="004412E4" w:rsidRPr="0002571A" w:rsidRDefault="004412E4" w:rsidP="00BF576A">
            <w:r w:rsidRPr="0002571A">
              <w:t>Pisanje kratkega nenapovedanega preverjanja pri matematiki</w:t>
            </w:r>
          </w:p>
        </w:tc>
        <w:tc>
          <w:tcPr>
            <w:tcW w:w="2562" w:type="dxa"/>
            <w:vMerge/>
            <w:textDirection w:val="tbRl"/>
          </w:tcPr>
          <w:p w14:paraId="07A3AA2B" w14:textId="77777777" w:rsidR="004412E4" w:rsidRPr="0002571A" w:rsidRDefault="004412E4" w:rsidP="004412E4">
            <w:pPr>
              <w:ind w:left="113" w:right="113"/>
            </w:pPr>
          </w:p>
        </w:tc>
      </w:tr>
      <w:tr w:rsidR="004412E4" w:rsidRPr="0002571A" w14:paraId="171628EA" w14:textId="77777777" w:rsidTr="002444DD">
        <w:tc>
          <w:tcPr>
            <w:tcW w:w="1527" w:type="dxa"/>
            <w:vMerge/>
            <w:textDirection w:val="btLr"/>
          </w:tcPr>
          <w:p w14:paraId="134E9385" w14:textId="77777777" w:rsidR="004412E4" w:rsidRPr="0002571A" w:rsidRDefault="004412E4" w:rsidP="004412E4">
            <w:pPr>
              <w:ind w:left="113" w:right="113"/>
            </w:pPr>
          </w:p>
        </w:tc>
        <w:tc>
          <w:tcPr>
            <w:tcW w:w="440" w:type="dxa"/>
          </w:tcPr>
          <w:p w14:paraId="487E1228" w14:textId="79C25D8E" w:rsidR="004412E4" w:rsidRPr="0002571A" w:rsidRDefault="004412E4" w:rsidP="00BF576A">
            <w:r w:rsidRPr="0002571A">
              <w:t>17</w:t>
            </w:r>
          </w:p>
        </w:tc>
        <w:tc>
          <w:tcPr>
            <w:tcW w:w="4549" w:type="dxa"/>
          </w:tcPr>
          <w:p w14:paraId="278B7541" w14:textId="6AED50F5" w:rsidR="004412E4" w:rsidRPr="0002571A" w:rsidRDefault="004412E4" w:rsidP="00BF576A">
            <w:r w:rsidRPr="0002571A">
              <w:t>Začetek nove snovi pri pouku matematike</w:t>
            </w:r>
          </w:p>
        </w:tc>
        <w:tc>
          <w:tcPr>
            <w:tcW w:w="2562" w:type="dxa"/>
            <w:vMerge/>
            <w:textDirection w:val="tbRl"/>
          </w:tcPr>
          <w:p w14:paraId="2C1E0798" w14:textId="77777777" w:rsidR="004412E4" w:rsidRPr="0002571A" w:rsidRDefault="004412E4" w:rsidP="004412E4">
            <w:pPr>
              <w:ind w:left="113" w:right="113"/>
            </w:pPr>
          </w:p>
        </w:tc>
      </w:tr>
    </w:tbl>
    <w:p w14:paraId="012BF357" w14:textId="77777777" w:rsidR="00146F8F" w:rsidRPr="0002571A"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rsidRPr="0002571A" w14:paraId="677AD5D0" w14:textId="77777777" w:rsidTr="002B48D6">
        <w:trPr>
          <w:cantSplit/>
          <w:trHeight w:val="320"/>
        </w:trPr>
        <w:tc>
          <w:tcPr>
            <w:tcW w:w="673" w:type="dxa"/>
            <w:vMerge w:val="restart"/>
            <w:textDirection w:val="btLr"/>
          </w:tcPr>
          <w:p w14:paraId="501FC783" w14:textId="394DD6B4" w:rsidR="00D147F8" w:rsidRPr="0002571A" w:rsidRDefault="00D147F8" w:rsidP="004412E4">
            <w:pPr>
              <w:ind w:left="113" w:right="113"/>
            </w:pPr>
            <w:r w:rsidRPr="0002571A">
              <w:lastRenderedPageBreak/>
              <w:t>Kviz osebnosti (MBTI): Za vsak par označi, kje na lestvici (od 1 do 5) med elementoma, meniš, da si</w:t>
            </w:r>
          </w:p>
        </w:tc>
        <w:tc>
          <w:tcPr>
            <w:tcW w:w="687" w:type="dxa"/>
          </w:tcPr>
          <w:p w14:paraId="6E35DBEE" w14:textId="075EB34A" w:rsidR="00D147F8" w:rsidRPr="0002571A" w:rsidRDefault="00D147F8" w:rsidP="00BF576A">
            <w:r w:rsidRPr="0002571A">
              <w:t>18</w:t>
            </w:r>
          </w:p>
        </w:tc>
        <w:tc>
          <w:tcPr>
            <w:tcW w:w="2685" w:type="dxa"/>
          </w:tcPr>
          <w:p w14:paraId="4EBD20E9" w14:textId="1D96C19C" w:rsidR="00D147F8" w:rsidRPr="0002571A" w:rsidRDefault="00D147F8" w:rsidP="00BF576A">
            <w:r w:rsidRPr="0002571A">
              <w:t>Naredim seznam</w:t>
            </w:r>
          </w:p>
        </w:tc>
        <w:tc>
          <w:tcPr>
            <w:tcW w:w="3423" w:type="dxa"/>
          </w:tcPr>
          <w:p w14:paraId="23433685" w14:textId="19038094" w:rsidR="00D147F8" w:rsidRPr="0002571A" w:rsidRDefault="00D147F8" w:rsidP="00BF576A">
            <w:r w:rsidRPr="0002571A">
              <w:t>Zanašam se na spomin</w:t>
            </w:r>
          </w:p>
        </w:tc>
        <w:tc>
          <w:tcPr>
            <w:tcW w:w="1610" w:type="dxa"/>
            <w:vMerge w:val="restart"/>
            <w:textDirection w:val="tbRl"/>
          </w:tcPr>
          <w:p w14:paraId="78C4E805" w14:textId="77777777" w:rsidR="00D147F8" w:rsidRPr="0002571A" w:rsidRDefault="00D147F8" w:rsidP="004412E4">
            <w:pPr>
              <w:ind w:left="113" w:right="113"/>
            </w:pPr>
            <w:r w:rsidRPr="0002571A">
              <w:t xml:space="preserve">Introvertiranost  / ekstrovertiranost: </w:t>
            </w:r>
          </w:p>
          <w:p w14:paraId="567A6B27" w14:textId="316DA04B" w:rsidR="00D147F8" w:rsidRPr="0002571A" w:rsidRDefault="00D147F8" w:rsidP="004412E4">
            <w:pPr>
              <w:pBdr>
                <w:bottom w:val="single" w:sz="6" w:space="1" w:color="auto"/>
              </w:pBdr>
              <w:ind w:left="113" w:right="113"/>
            </w:pPr>
            <w:proofErr w:type="spellStart"/>
            <w:r w:rsidRPr="0002571A">
              <w:t>Sensing</w:t>
            </w:r>
            <w:proofErr w:type="spellEnd"/>
            <w:r w:rsidRPr="0002571A">
              <w:t xml:space="preserve"> / intuicija</w:t>
            </w:r>
          </w:p>
          <w:p w14:paraId="648F45EF" w14:textId="166E3223" w:rsidR="00D147F8" w:rsidRPr="0002571A" w:rsidRDefault="00D147F8" w:rsidP="004412E4">
            <w:pPr>
              <w:ind w:left="113" w:right="113"/>
            </w:pPr>
            <w:r w:rsidRPr="0002571A">
              <w:t>Meja za vse: 24</w:t>
            </w:r>
          </w:p>
        </w:tc>
      </w:tr>
      <w:tr w:rsidR="00D147F8" w:rsidRPr="0002571A" w14:paraId="5EEC38D9" w14:textId="77777777" w:rsidTr="002B48D6">
        <w:trPr>
          <w:cantSplit/>
          <w:trHeight w:val="412"/>
        </w:trPr>
        <w:tc>
          <w:tcPr>
            <w:tcW w:w="673" w:type="dxa"/>
            <w:vMerge/>
            <w:textDirection w:val="btLr"/>
          </w:tcPr>
          <w:p w14:paraId="125A2348" w14:textId="77777777" w:rsidR="00D147F8" w:rsidRPr="0002571A" w:rsidRDefault="00D147F8" w:rsidP="004412E4">
            <w:pPr>
              <w:ind w:left="113" w:right="113"/>
            </w:pPr>
          </w:p>
        </w:tc>
        <w:tc>
          <w:tcPr>
            <w:tcW w:w="687" w:type="dxa"/>
          </w:tcPr>
          <w:p w14:paraId="270836E2" w14:textId="09990501" w:rsidR="00D147F8" w:rsidRPr="0002571A" w:rsidRDefault="00D147F8" w:rsidP="00BF576A">
            <w:r w:rsidRPr="0002571A">
              <w:t>19</w:t>
            </w:r>
          </w:p>
        </w:tc>
        <w:tc>
          <w:tcPr>
            <w:tcW w:w="2685" w:type="dxa"/>
          </w:tcPr>
          <w:p w14:paraId="445D3878" w14:textId="377F2C64" w:rsidR="00D147F8" w:rsidRPr="0002571A" w:rsidRDefault="00D147F8" w:rsidP="00BF576A">
            <w:r w:rsidRPr="0002571A">
              <w:t>Skeptičen</w:t>
            </w:r>
          </w:p>
        </w:tc>
        <w:tc>
          <w:tcPr>
            <w:tcW w:w="3423" w:type="dxa"/>
          </w:tcPr>
          <w:p w14:paraId="012E38A6" w14:textId="3E7E2348" w:rsidR="00D147F8" w:rsidRPr="0002571A" w:rsidRDefault="00D147F8" w:rsidP="00BF576A">
            <w:r w:rsidRPr="0002571A">
              <w:t>Želim verjeti</w:t>
            </w:r>
          </w:p>
        </w:tc>
        <w:tc>
          <w:tcPr>
            <w:tcW w:w="1610" w:type="dxa"/>
            <w:vMerge/>
            <w:textDirection w:val="tbRl"/>
          </w:tcPr>
          <w:p w14:paraId="653FE2C9" w14:textId="77777777" w:rsidR="00D147F8" w:rsidRPr="0002571A" w:rsidRDefault="00D147F8" w:rsidP="004412E4">
            <w:pPr>
              <w:ind w:left="113" w:right="113"/>
            </w:pPr>
          </w:p>
        </w:tc>
      </w:tr>
      <w:tr w:rsidR="00D147F8" w:rsidRPr="0002571A" w14:paraId="76E8D391" w14:textId="77777777" w:rsidTr="002B48D6">
        <w:trPr>
          <w:cantSplit/>
          <w:trHeight w:val="559"/>
        </w:trPr>
        <w:tc>
          <w:tcPr>
            <w:tcW w:w="673" w:type="dxa"/>
            <w:vMerge/>
            <w:textDirection w:val="btLr"/>
          </w:tcPr>
          <w:p w14:paraId="0D5B3181" w14:textId="77777777" w:rsidR="00D147F8" w:rsidRPr="0002571A" w:rsidRDefault="00D147F8" w:rsidP="004412E4">
            <w:pPr>
              <w:ind w:left="113" w:right="113"/>
            </w:pPr>
          </w:p>
        </w:tc>
        <w:tc>
          <w:tcPr>
            <w:tcW w:w="687" w:type="dxa"/>
          </w:tcPr>
          <w:p w14:paraId="7E86E91E" w14:textId="140EE9D7" w:rsidR="00D147F8" w:rsidRPr="0002571A" w:rsidRDefault="00D147F8" w:rsidP="00BF576A">
            <w:r w:rsidRPr="0002571A">
              <w:t>20</w:t>
            </w:r>
          </w:p>
        </w:tc>
        <w:tc>
          <w:tcPr>
            <w:tcW w:w="2685" w:type="dxa"/>
          </w:tcPr>
          <w:p w14:paraId="6A9CC84D" w14:textId="46C80E4D" w:rsidR="00D147F8" w:rsidRPr="0002571A" w:rsidRDefault="009051B6" w:rsidP="00BF576A">
            <w:r w:rsidRPr="0002571A">
              <w:t>Dolgčas mi je biti sam</w:t>
            </w:r>
          </w:p>
        </w:tc>
        <w:tc>
          <w:tcPr>
            <w:tcW w:w="3423" w:type="dxa"/>
          </w:tcPr>
          <w:p w14:paraId="18AA1A23" w14:textId="63AD22EE" w:rsidR="00D147F8" w:rsidRPr="0002571A" w:rsidRDefault="009051B6" w:rsidP="00BF576A">
            <w:r w:rsidRPr="0002571A">
              <w:t>Potrebujem čas zase</w:t>
            </w:r>
          </w:p>
        </w:tc>
        <w:tc>
          <w:tcPr>
            <w:tcW w:w="1610" w:type="dxa"/>
            <w:vMerge/>
            <w:textDirection w:val="tbRl"/>
          </w:tcPr>
          <w:p w14:paraId="50B97C77" w14:textId="77777777" w:rsidR="00D147F8" w:rsidRPr="0002571A" w:rsidRDefault="00D147F8" w:rsidP="004412E4">
            <w:pPr>
              <w:ind w:left="113" w:right="113"/>
            </w:pPr>
          </w:p>
        </w:tc>
      </w:tr>
      <w:tr w:rsidR="009051B6" w:rsidRPr="0002571A" w14:paraId="76E87508" w14:textId="77777777" w:rsidTr="002B48D6">
        <w:trPr>
          <w:cantSplit/>
          <w:trHeight w:val="58"/>
        </w:trPr>
        <w:tc>
          <w:tcPr>
            <w:tcW w:w="673" w:type="dxa"/>
            <w:vMerge/>
            <w:textDirection w:val="btLr"/>
          </w:tcPr>
          <w:p w14:paraId="65B94CDA" w14:textId="77777777" w:rsidR="009051B6" w:rsidRPr="0002571A" w:rsidRDefault="009051B6" w:rsidP="009051B6">
            <w:pPr>
              <w:ind w:left="113" w:right="113"/>
            </w:pPr>
          </w:p>
        </w:tc>
        <w:tc>
          <w:tcPr>
            <w:tcW w:w="687" w:type="dxa"/>
          </w:tcPr>
          <w:p w14:paraId="10C64321" w14:textId="1D57437B" w:rsidR="009051B6" w:rsidRPr="0002571A" w:rsidRDefault="009051B6" w:rsidP="009051B6">
            <w:r w:rsidRPr="0002571A">
              <w:t>21</w:t>
            </w:r>
          </w:p>
        </w:tc>
        <w:tc>
          <w:tcPr>
            <w:tcW w:w="2685" w:type="dxa"/>
          </w:tcPr>
          <w:p w14:paraId="5D8AC71F" w14:textId="71A96AC0" w:rsidR="009051B6" w:rsidRPr="0002571A" w:rsidRDefault="009051B6" w:rsidP="009051B6">
            <w:r w:rsidRPr="0002571A">
              <w:t>Sprejmem stvari take kot so</w:t>
            </w:r>
          </w:p>
        </w:tc>
        <w:tc>
          <w:tcPr>
            <w:tcW w:w="3423" w:type="dxa"/>
          </w:tcPr>
          <w:p w14:paraId="210A0D1A" w14:textId="0B712E8E" w:rsidR="009051B6" w:rsidRPr="0002571A" w:rsidRDefault="009051B6" w:rsidP="009051B6">
            <w:r w:rsidRPr="0002571A">
              <w:t>Nisem zadovoljen s trenutnim stanjem</w:t>
            </w:r>
          </w:p>
        </w:tc>
        <w:tc>
          <w:tcPr>
            <w:tcW w:w="1610" w:type="dxa"/>
            <w:vMerge/>
            <w:textDirection w:val="tbRl"/>
          </w:tcPr>
          <w:p w14:paraId="19A55632" w14:textId="77777777" w:rsidR="009051B6" w:rsidRPr="0002571A" w:rsidRDefault="009051B6" w:rsidP="009051B6">
            <w:pPr>
              <w:ind w:left="113" w:right="113"/>
            </w:pPr>
          </w:p>
        </w:tc>
      </w:tr>
      <w:tr w:rsidR="009051B6" w:rsidRPr="0002571A" w14:paraId="1CFEF6C9" w14:textId="77777777" w:rsidTr="002B48D6">
        <w:trPr>
          <w:cantSplit/>
          <w:trHeight w:val="58"/>
        </w:trPr>
        <w:tc>
          <w:tcPr>
            <w:tcW w:w="673" w:type="dxa"/>
            <w:vMerge/>
            <w:textDirection w:val="btLr"/>
          </w:tcPr>
          <w:p w14:paraId="49790F77" w14:textId="77777777" w:rsidR="009051B6" w:rsidRPr="0002571A" w:rsidRDefault="009051B6" w:rsidP="009051B6">
            <w:pPr>
              <w:ind w:left="113" w:right="113"/>
            </w:pPr>
          </w:p>
        </w:tc>
        <w:tc>
          <w:tcPr>
            <w:tcW w:w="687" w:type="dxa"/>
          </w:tcPr>
          <w:p w14:paraId="4453284A" w14:textId="07AE39F2" w:rsidR="009051B6" w:rsidRPr="0002571A" w:rsidRDefault="009051B6" w:rsidP="009051B6">
            <w:r w:rsidRPr="0002571A">
              <w:t>22</w:t>
            </w:r>
          </w:p>
        </w:tc>
        <w:tc>
          <w:tcPr>
            <w:tcW w:w="2685" w:type="dxa"/>
          </w:tcPr>
          <w:p w14:paraId="2D0E1869" w14:textId="1013B928" w:rsidR="009051B6" w:rsidRPr="0002571A" w:rsidRDefault="009051B6" w:rsidP="009051B6">
            <w:r w:rsidRPr="0002571A">
              <w:t>Skrbim za čistočo sobe</w:t>
            </w:r>
          </w:p>
        </w:tc>
        <w:tc>
          <w:tcPr>
            <w:tcW w:w="3423" w:type="dxa"/>
          </w:tcPr>
          <w:p w14:paraId="453D737A" w14:textId="5FB2F684" w:rsidR="009051B6" w:rsidRPr="0002571A" w:rsidRDefault="009051B6" w:rsidP="009051B6">
            <w:r w:rsidRPr="0002571A">
              <w:t>Odlagam stvari kjerkoli</w:t>
            </w:r>
          </w:p>
        </w:tc>
        <w:tc>
          <w:tcPr>
            <w:tcW w:w="1610" w:type="dxa"/>
            <w:vMerge/>
            <w:textDirection w:val="tbRl"/>
          </w:tcPr>
          <w:p w14:paraId="6183EBEE" w14:textId="77777777" w:rsidR="009051B6" w:rsidRPr="0002571A" w:rsidRDefault="009051B6" w:rsidP="009051B6">
            <w:pPr>
              <w:ind w:left="113" w:right="113"/>
            </w:pPr>
          </w:p>
        </w:tc>
      </w:tr>
      <w:tr w:rsidR="009051B6" w:rsidRPr="0002571A" w14:paraId="367F5920" w14:textId="77777777" w:rsidTr="002B48D6">
        <w:trPr>
          <w:cantSplit/>
          <w:trHeight w:val="120"/>
        </w:trPr>
        <w:tc>
          <w:tcPr>
            <w:tcW w:w="673" w:type="dxa"/>
            <w:vMerge/>
            <w:textDirection w:val="btLr"/>
          </w:tcPr>
          <w:p w14:paraId="0DCA8B95" w14:textId="77777777" w:rsidR="009051B6" w:rsidRPr="0002571A" w:rsidRDefault="009051B6" w:rsidP="009051B6">
            <w:pPr>
              <w:ind w:left="113" w:right="113"/>
            </w:pPr>
          </w:p>
        </w:tc>
        <w:tc>
          <w:tcPr>
            <w:tcW w:w="687" w:type="dxa"/>
          </w:tcPr>
          <w:p w14:paraId="2E599418" w14:textId="6E42E0A3" w:rsidR="009051B6" w:rsidRPr="0002571A" w:rsidRDefault="009051B6" w:rsidP="009051B6">
            <w:r w:rsidRPr="0002571A">
              <w:t>23</w:t>
            </w:r>
          </w:p>
        </w:tc>
        <w:tc>
          <w:tcPr>
            <w:tcW w:w="2685" w:type="dxa"/>
          </w:tcPr>
          <w:p w14:paraId="0040AA73" w14:textId="6FA80EA0" w:rsidR="009051B6" w:rsidRPr="0002571A" w:rsidRDefault="009051B6" w:rsidP="009051B6">
            <w:r w:rsidRPr="0002571A">
              <w:t>Oznaka človeka kot “robota” je žaljiva</w:t>
            </w:r>
          </w:p>
        </w:tc>
        <w:tc>
          <w:tcPr>
            <w:tcW w:w="3423" w:type="dxa"/>
          </w:tcPr>
          <w:p w14:paraId="3D9322B4" w14:textId="1D4606D0" w:rsidR="009051B6" w:rsidRPr="0002571A" w:rsidRDefault="009051B6" w:rsidP="009051B6">
            <w:r w:rsidRPr="0002571A">
              <w:t>Stremim k “mehaničnemu” razmišljanju</w:t>
            </w:r>
          </w:p>
        </w:tc>
        <w:tc>
          <w:tcPr>
            <w:tcW w:w="1610" w:type="dxa"/>
            <w:vMerge/>
            <w:textDirection w:val="tbRl"/>
          </w:tcPr>
          <w:p w14:paraId="50A71FE4" w14:textId="77777777" w:rsidR="009051B6" w:rsidRPr="0002571A" w:rsidRDefault="009051B6" w:rsidP="009051B6">
            <w:pPr>
              <w:ind w:left="113" w:right="113"/>
            </w:pPr>
          </w:p>
        </w:tc>
      </w:tr>
      <w:tr w:rsidR="009051B6" w:rsidRPr="0002571A" w14:paraId="29836755" w14:textId="77777777" w:rsidTr="002B48D6">
        <w:trPr>
          <w:cantSplit/>
          <w:trHeight w:val="58"/>
        </w:trPr>
        <w:tc>
          <w:tcPr>
            <w:tcW w:w="673" w:type="dxa"/>
            <w:vMerge/>
            <w:textDirection w:val="btLr"/>
          </w:tcPr>
          <w:p w14:paraId="1CFDE7D8" w14:textId="77777777" w:rsidR="009051B6" w:rsidRPr="0002571A" w:rsidRDefault="009051B6" w:rsidP="009051B6">
            <w:pPr>
              <w:ind w:left="113" w:right="113"/>
            </w:pPr>
          </w:p>
        </w:tc>
        <w:tc>
          <w:tcPr>
            <w:tcW w:w="687" w:type="dxa"/>
          </w:tcPr>
          <w:p w14:paraId="53B412BF" w14:textId="6BB9F4B4" w:rsidR="009051B6" w:rsidRPr="0002571A" w:rsidRDefault="009051B6" w:rsidP="009051B6">
            <w:r w:rsidRPr="0002571A">
              <w:t>24</w:t>
            </w:r>
          </w:p>
        </w:tc>
        <w:tc>
          <w:tcPr>
            <w:tcW w:w="2685" w:type="dxa"/>
          </w:tcPr>
          <w:p w14:paraId="464AAB0D" w14:textId="2280289D" w:rsidR="009051B6" w:rsidRPr="0002571A" w:rsidRDefault="009051B6" w:rsidP="009051B6">
            <w:r w:rsidRPr="0002571A">
              <w:t>Poln energije</w:t>
            </w:r>
          </w:p>
        </w:tc>
        <w:tc>
          <w:tcPr>
            <w:tcW w:w="3423" w:type="dxa"/>
          </w:tcPr>
          <w:p w14:paraId="3E401BF4" w14:textId="29A2DAB7" w:rsidR="009051B6" w:rsidRPr="0002571A" w:rsidRDefault="009051B6" w:rsidP="009051B6">
            <w:r w:rsidRPr="0002571A">
              <w:t>Relaksiran</w:t>
            </w:r>
          </w:p>
        </w:tc>
        <w:tc>
          <w:tcPr>
            <w:tcW w:w="1610" w:type="dxa"/>
            <w:vMerge/>
            <w:textDirection w:val="tbRl"/>
          </w:tcPr>
          <w:p w14:paraId="3C7D2F11" w14:textId="77777777" w:rsidR="009051B6" w:rsidRPr="0002571A" w:rsidRDefault="009051B6" w:rsidP="009051B6">
            <w:pPr>
              <w:ind w:left="113" w:right="113"/>
            </w:pPr>
          </w:p>
        </w:tc>
      </w:tr>
      <w:tr w:rsidR="009051B6" w:rsidRPr="0002571A" w14:paraId="55017020" w14:textId="77777777" w:rsidTr="002B48D6">
        <w:trPr>
          <w:cantSplit/>
          <w:trHeight w:val="58"/>
        </w:trPr>
        <w:tc>
          <w:tcPr>
            <w:tcW w:w="673" w:type="dxa"/>
            <w:vMerge/>
            <w:textDirection w:val="btLr"/>
          </w:tcPr>
          <w:p w14:paraId="21297181" w14:textId="77777777" w:rsidR="009051B6" w:rsidRPr="0002571A" w:rsidRDefault="009051B6" w:rsidP="009051B6">
            <w:pPr>
              <w:ind w:left="113" w:right="113"/>
            </w:pPr>
          </w:p>
        </w:tc>
        <w:tc>
          <w:tcPr>
            <w:tcW w:w="687" w:type="dxa"/>
          </w:tcPr>
          <w:p w14:paraId="4DF41603" w14:textId="4F98DB00" w:rsidR="009051B6" w:rsidRPr="0002571A" w:rsidRDefault="009051B6" w:rsidP="009051B6">
            <w:r w:rsidRPr="0002571A">
              <w:t>25</w:t>
            </w:r>
          </w:p>
        </w:tc>
        <w:tc>
          <w:tcPr>
            <w:tcW w:w="2685" w:type="dxa"/>
          </w:tcPr>
          <w:p w14:paraId="5C536B5A" w14:textId="67AD637D" w:rsidR="009051B6" w:rsidRPr="0002571A" w:rsidRDefault="009051B6" w:rsidP="009051B6">
            <w:r w:rsidRPr="0002571A">
              <w:t>Raje imam vprašanja zaprtega tipa</w:t>
            </w:r>
          </w:p>
        </w:tc>
        <w:tc>
          <w:tcPr>
            <w:tcW w:w="3423" w:type="dxa"/>
          </w:tcPr>
          <w:p w14:paraId="27FD5B1D" w14:textId="01CE976B" w:rsidR="009051B6" w:rsidRPr="0002571A" w:rsidRDefault="009051B6" w:rsidP="009051B6">
            <w:r w:rsidRPr="0002571A">
              <w:t>Raje imam esejska vprašanja</w:t>
            </w:r>
          </w:p>
        </w:tc>
        <w:tc>
          <w:tcPr>
            <w:tcW w:w="1610" w:type="dxa"/>
            <w:vMerge/>
            <w:textDirection w:val="tbRl"/>
          </w:tcPr>
          <w:p w14:paraId="3D9D4233" w14:textId="77777777" w:rsidR="009051B6" w:rsidRPr="0002571A" w:rsidRDefault="009051B6" w:rsidP="009051B6">
            <w:pPr>
              <w:ind w:left="113" w:right="113"/>
            </w:pPr>
          </w:p>
        </w:tc>
      </w:tr>
      <w:tr w:rsidR="009051B6" w:rsidRPr="0002571A" w14:paraId="569ABF4C" w14:textId="77777777" w:rsidTr="002B48D6">
        <w:trPr>
          <w:cantSplit/>
          <w:trHeight w:val="58"/>
        </w:trPr>
        <w:tc>
          <w:tcPr>
            <w:tcW w:w="673" w:type="dxa"/>
            <w:vMerge/>
            <w:textDirection w:val="btLr"/>
          </w:tcPr>
          <w:p w14:paraId="731DDADD" w14:textId="77777777" w:rsidR="009051B6" w:rsidRPr="0002571A" w:rsidRDefault="009051B6" w:rsidP="009051B6">
            <w:pPr>
              <w:ind w:left="113" w:right="113"/>
            </w:pPr>
          </w:p>
        </w:tc>
        <w:tc>
          <w:tcPr>
            <w:tcW w:w="687" w:type="dxa"/>
          </w:tcPr>
          <w:p w14:paraId="5B625282" w14:textId="153C6C38" w:rsidR="009051B6" w:rsidRPr="0002571A" w:rsidRDefault="009051B6" w:rsidP="009051B6">
            <w:r w:rsidRPr="0002571A">
              <w:t>26</w:t>
            </w:r>
          </w:p>
        </w:tc>
        <w:tc>
          <w:tcPr>
            <w:tcW w:w="2685" w:type="dxa"/>
          </w:tcPr>
          <w:p w14:paraId="6CD71747" w14:textId="6D9391A6" w:rsidR="009051B6" w:rsidRPr="0002571A" w:rsidRDefault="009051B6" w:rsidP="009051B6">
            <w:r w:rsidRPr="0002571A">
              <w:t>Sem kaotičen</w:t>
            </w:r>
          </w:p>
        </w:tc>
        <w:tc>
          <w:tcPr>
            <w:tcW w:w="3423" w:type="dxa"/>
          </w:tcPr>
          <w:p w14:paraId="660439BD" w14:textId="51478CD6" w:rsidR="009051B6" w:rsidRPr="0002571A" w:rsidRDefault="009051B6" w:rsidP="009051B6">
            <w:r w:rsidRPr="0002571A">
              <w:t>Sem organiziran</w:t>
            </w:r>
          </w:p>
        </w:tc>
        <w:tc>
          <w:tcPr>
            <w:tcW w:w="1610" w:type="dxa"/>
            <w:vMerge/>
            <w:textDirection w:val="tbRl"/>
          </w:tcPr>
          <w:p w14:paraId="4B27F2CF" w14:textId="77777777" w:rsidR="009051B6" w:rsidRPr="0002571A" w:rsidRDefault="009051B6" w:rsidP="009051B6">
            <w:pPr>
              <w:ind w:left="113" w:right="113"/>
            </w:pPr>
          </w:p>
        </w:tc>
      </w:tr>
      <w:tr w:rsidR="009051B6" w:rsidRPr="0002571A" w14:paraId="3429FD6A" w14:textId="77777777" w:rsidTr="002B48D6">
        <w:trPr>
          <w:cantSplit/>
          <w:trHeight w:val="58"/>
        </w:trPr>
        <w:tc>
          <w:tcPr>
            <w:tcW w:w="673" w:type="dxa"/>
            <w:vMerge/>
            <w:textDirection w:val="btLr"/>
          </w:tcPr>
          <w:p w14:paraId="51EB4999" w14:textId="77777777" w:rsidR="009051B6" w:rsidRPr="0002571A" w:rsidRDefault="009051B6" w:rsidP="009051B6">
            <w:pPr>
              <w:ind w:left="113" w:right="113"/>
            </w:pPr>
          </w:p>
        </w:tc>
        <w:tc>
          <w:tcPr>
            <w:tcW w:w="687" w:type="dxa"/>
          </w:tcPr>
          <w:p w14:paraId="4A735F87" w14:textId="718BB884" w:rsidR="009051B6" w:rsidRPr="0002571A" w:rsidRDefault="009051B6" w:rsidP="009051B6">
            <w:r w:rsidRPr="0002571A">
              <w:t>27</w:t>
            </w:r>
          </w:p>
        </w:tc>
        <w:tc>
          <w:tcPr>
            <w:tcW w:w="2685" w:type="dxa"/>
          </w:tcPr>
          <w:p w14:paraId="5ABF0F5D" w14:textId="40F2BE24" w:rsidR="009051B6" w:rsidRPr="0002571A" w:rsidRDefault="009051B6" w:rsidP="009051B6">
            <w:r w:rsidRPr="0002571A">
              <w:t>Enostavno me je čustveno raniti</w:t>
            </w:r>
          </w:p>
        </w:tc>
        <w:tc>
          <w:tcPr>
            <w:tcW w:w="3423" w:type="dxa"/>
          </w:tcPr>
          <w:p w14:paraId="47249BEE" w14:textId="3B754119" w:rsidR="009051B6" w:rsidRPr="0002571A" w:rsidRDefault="009051B6" w:rsidP="009051B6">
            <w:r w:rsidRPr="0002571A">
              <w:t>Imam trdo kožo</w:t>
            </w:r>
          </w:p>
        </w:tc>
        <w:tc>
          <w:tcPr>
            <w:tcW w:w="1610" w:type="dxa"/>
            <w:vMerge/>
            <w:textDirection w:val="tbRl"/>
          </w:tcPr>
          <w:p w14:paraId="627EC3CA" w14:textId="77777777" w:rsidR="009051B6" w:rsidRPr="0002571A" w:rsidRDefault="009051B6" w:rsidP="009051B6">
            <w:pPr>
              <w:ind w:left="113" w:right="113"/>
            </w:pPr>
          </w:p>
        </w:tc>
      </w:tr>
      <w:tr w:rsidR="009051B6" w:rsidRPr="0002571A" w14:paraId="112FD94A" w14:textId="77777777" w:rsidTr="002B48D6">
        <w:trPr>
          <w:cantSplit/>
          <w:trHeight w:val="58"/>
        </w:trPr>
        <w:tc>
          <w:tcPr>
            <w:tcW w:w="673" w:type="dxa"/>
            <w:vMerge/>
            <w:textDirection w:val="btLr"/>
          </w:tcPr>
          <w:p w14:paraId="53900B8F" w14:textId="77777777" w:rsidR="009051B6" w:rsidRPr="0002571A" w:rsidRDefault="009051B6" w:rsidP="009051B6">
            <w:pPr>
              <w:ind w:left="113" w:right="113"/>
            </w:pPr>
          </w:p>
        </w:tc>
        <w:tc>
          <w:tcPr>
            <w:tcW w:w="687" w:type="dxa"/>
          </w:tcPr>
          <w:p w14:paraId="58184537" w14:textId="6768252C" w:rsidR="009051B6" w:rsidRPr="0002571A" w:rsidRDefault="009051B6" w:rsidP="009051B6">
            <w:r w:rsidRPr="0002571A">
              <w:t>28</w:t>
            </w:r>
          </w:p>
        </w:tc>
        <w:tc>
          <w:tcPr>
            <w:tcW w:w="2685" w:type="dxa"/>
          </w:tcPr>
          <w:p w14:paraId="012A39DB" w14:textId="1C4F23A4" w:rsidR="009051B6" w:rsidRPr="0002571A" w:rsidRDefault="009051B6" w:rsidP="009051B6">
            <w:r w:rsidRPr="0002571A">
              <w:t>Najbolje delam v skupinah</w:t>
            </w:r>
          </w:p>
        </w:tc>
        <w:tc>
          <w:tcPr>
            <w:tcW w:w="3423" w:type="dxa"/>
          </w:tcPr>
          <w:p w14:paraId="362427C5" w14:textId="23170FF7" w:rsidR="009051B6" w:rsidRPr="0002571A" w:rsidRDefault="009051B6" w:rsidP="009051B6">
            <w:r w:rsidRPr="0002571A">
              <w:t>Najbolje delam sam</w:t>
            </w:r>
          </w:p>
        </w:tc>
        <w:tc>
          <w:tcPr>
            <w:tcW w:w="1610" w:type="dxa"/>
            <w:vMerge/>
            <w:textDirection w:val="tbRl"/>
          </w:tcPr>
          <w:p w14:paraId="241693C6" w14:textId="77777777" w:rsidR="009051B6" w:rsidRPr="0002571A" w:rsidRDefault="009051B6" w:rsidP="009051B6">
            <w:pPr>
              <w:ind w:left="113" w:right="113"/>
            </w:pPr>
          </w:p>
        </w:tc>
      </w:tr>
      <w:tr w:rsidR="009051B6" w:rsidRPr="0002571A" w14:paraId="4BAD1552" w14:textId="77777777" w:rsidTr="002B48D6">
        <w:trPr>
          <w:cantSplit/>
          <w:trHeight w:val="58"/>
        </w:trPr>
        <w:tc>
          <w:tcPr>
            <w:tcW w:w="673" w:type="dxa"/>
            <w:vMerge/>
            <w:textDirection w:val="btLr"/>
          </w:tcPr>
          <w:p w14:paraId="08EC30D1" w14:textId="77777777" w:rsidR="009051B6" w:rsidRPr="0002571A" w:rsidRDefault="009051B6" w:rsidP="009051B6">
            <w:pPr>
              <w:ind w:left="113" w:right="113"/>
            </w:pPr>
          </w:p>
        </w:tc>
        <w:tc>
          <w:tcPr>
            <w:tcW w:w="687" w:type="dxa"/>
          </w:tcPr>
          <w:p w14:paraId="68197DCB" w14:textId="06CFFF85" w:rsidR="009051B6" w:rsidRPr="0002571A" w:rsidRDefault="009051B6" w:rsidP="009051B6">
            <w:r w:rsidRPr="0002571A">
              <w:t>29</w:t>
            </w:r>
          </w:p>
        </w:tc>
        <w:tc>
          <w:tcPr>
            <w:tcW w:w="2685" w:type="dxa"/>
          </w:tcPr>
          <w:p w14:paraId="2374E640" w14:textId="46CC31D9" w:rsidR="009051B6" w:rsidRPr="0002571A" w:rsidRDefault="009051B6" w:rsidP="009051B6">
            <w:r w:rsidRPr="0002571A">
              <w:t>Osredotočen sem na sedanjost</w:t>
            </w:r>
          </w:p>
        </w:tc>
        <w:tc>
          <w:tcPr>
            <w:tcW w:w="3423" w:type="dxa"/>
          </w:tcPr>
          <w:p w14:paraId="34FBB39B" w14:textId="22A137BD" w:rsidR="009051B6" w:rsidRPr="0002571A" w:rsidRDefault="009051B6" w:rsidP="009051B6">
            <w:r w:rsidRPr="0002571A">
              <w:t>Osredotočen sem na prihodnost</w:t>
            </w:r>
          </w:p>
        </w:tc>
        <w:tc>
          <w:tcPr>
            <w:tcW w:w="1610" w:type="dxa"/>
            <w:vMerge/>
            <w:textDirection w:val="tbRl"/>
          </w:tcPr>
          <w:p w14:paraId="37261980" w14:textId="77777777" w:rsidR="009051B6" w:rsidRPr="0002571A" w:rsidRDefault="009051B6" w:rsidP="009051B6">
            <w:pPr>
              <w:ind w:left="113" w:right="113"/>
            </w:pPr>
          </w:p>
        </w:tc>
      </w:tr>
      <w:tr w:rsidR="009051B6" w:rsidRPr="0002571A" w14:paraId="075D53FF" w14:textId="77777777" w:rsidTr="002B48D6">
        <w:trPr>
          <w:cantSplit/>
          <w:trHeight w:val="58"/>
        </w:trPr>
        <w:tc>
          <w:tcPr>
            <w:tcW w:w="673" w:type="dxa"/>
            <w:vMerge/>
            <w:textDirection w:val="btLr"/>
          </w:tcPr>
          <w:p w14:paraId="4036A995" w14:textId="77777777" w:rsidR="009051B6" w:rsidRPr="0002571A" w:rsidRDefault="009051B6" w:rsidP="009051B6">
            <w:pPr>
              <w:ind w:left="113" w:right="113"/>
            </w:pPr>
          </w:p>
        </w:tc>
        <w:tc>
          <w:tcPr>
            <w:tcW w:w="687" w:type="dxa"/>
          </w:tcPr>
          <w:p w14:paraId="0C149C6A" w14:textId="12DEBA0A" w:rsidR="009051B6" w:rsidRPr="0002571A" w:rsidRDefault="009051B6" w:rsidP="009051B6">
            <w:r w:rsidRPr="0002571A">
              <w:t>30</w:t>
            </w:r>
          </w:p>
        </w:tc>
        <w:tc>
          <w:tcPr>
            <w:tcW w:w="2685" w:type="dxa"/>
          </w:tcPr>
          <w:p w14:paraId="39F3893D" w14:textId="1DE40256" w:rsidR="009051B6" w:rsidRPr="0002571A" w:rsidRDefault="009051B6" w:rsidP="009051B6">
            <w:r w:rsidRPr="0002571A">
              <w:t>Načrte delam vnaprej</w:t>
            </w:r>
          </w:p>
        </w:tc>
        <w:tc>
          <w:tcPr>
            <w:tcW w:w="3423" w:type="dxa"/>
          </w:tcPr>
          <w:p w14:paraId="0DC13579" w14:textId="14F855DB" w:rsidR="009051B6" w:rsidRPr="0002571A" w:rsidRDefault="009051B6" w:rsidP="009051B6">
            <w:r w:rsidRPr="0002571A">
              <w:t>Na</w:t>
            </w:r>
            <w:r w:rsidR="00B74058" w:rsidRPr="0002571A">
              <w:t>č</w:t>
            </w:r>
            <w:r w:rsidRPr="0002571A">
              <w:t>rte delam zadnji hip</w:t>
            </w:r>
          </w:p>
        </w:tc>
        <w:tc>
          <w:tcPr>
            <w:tcW w:w="1610" w:type="dxa"/>
            <w:vMerge/>
            <w:textDirection w:val="tbRl"/>
          </w:tcPr>
          <w:p w14:paraId="482D27D1" w14:textId="77777777" w:rsidR="009051B6" w:rsidRPr="0002571A" w:rsidRDefault="009051B6" w:rsidP="009051B6">
            <w:pPr>
              <w:ind w:left="113" w:right="113"/>
            </w:pPr>
          </w:p>
        </w:tc>
      </w:tr>
      <w:tr w:rsidR="009051B6" w:rsidRPr="0002571A" w14:paraId="083096AE" w14:textId="77777777" w:rsidTr="002B48D6">
        <w:trPr>
          <w:cantSplit/>
          <w:trHeight w:val="58"/>
        </w:trPr>
        <w:tc>
          <w:tcPr>
            <w:tcW w:w="673" w:type="dxa"/>
            <w:vMerge/>
            <w:textDirection w:val="btLr"/>
          </w:tcPr>
          <w:p w14:paraId="27891174" w14:textId="77777777" w:rsidR="009051B6" w:rsidRPr="0002571A" w:rsidRDefault="009051B6" w:rsidP="009051B6">
            <w:pPr>
              <w:ind w:left="113" w:right="113"/>
            </w:pPr>
          </w:p>
        </w:tc>
        <w:tc>
          <w:tcPr>
            <w:tcW w:w="687" w:type="dxa"/>
          </w:tcPr>
          <w:p w14:paraId="506F47C9" w14:textId="122E4723" w:rsidR="009051B6" w:rsidRPr="0002571A" w:rsidRDefault="009051B6" w:rsidP="009051B6">
            <w:r w:rsidRPr="0002571A">
              <w:t>31</w:t>
            </w:r>
          </w:p>
        </w:tc>
        <w:tc>
          <w:tcPr>
            <w:tcW w:w="2685" w:type="dxa"/>
          </w:tcPr>
          <w:p w14:paraId="29BD8CD3" w14:textId="0F33E69C" w:rsidR="009051B6" w:rsidRPr="0002571A" w:rsidRDefault="009051B6" w:rsidP="009051B6">
            <w:r w:rsidRPr="0002571A">
              <w:t>Želim spoštovanje drugih</w:t>
            </w:r>
          </w:p>
        </w:tc>
        <w:tc>
          <w:tcPr>
            <w:tcW w:w="3423" w:type="dxa"/>
          </w:tcPr>
          <w:p w14:paraId="5821D025" w14:textId="55229C87" w:rsidR="009051B6" w:rsidRPr="0002571A" w:rsidRDefault="009051B6" w:rsidP="009051B6">
            <w:r w:rsidRPr="0002571A">
              <w:t>Želim ljubezen drugih</w:t>
            </w:r>
          </w:p>
        </w:tc>
        <w:tc>
          <w:tcPr>
            <w:tcW w:w="1610" w:type="dxa"/>
            <w:vMerge/>
            <w:textDirection w:val="tbRl"/>
          </w:tcPr>
          <w:p w14:paraId="243B0B63" w14:textId="77777777" w:rsidR="009051B6" w:rsidRPr="0002571A" w:rsidRDefault="009051B6" w:rsidP="009051B6">
            <w:pPr>
              <w:ind w:left="113" w:right="113"/>
            </w:pPr>
          </w:p>
        </w:tc>
      </w:tr>
      <w:tr w:rsidR="009051B6" w:rsidRPr="0002571A" w14:paraId="4EB64B6E" w14:textId="77777777" w:rsidTr="002B48D6">
        <w:trPr>
          <w:cantSplit/>
          <w:trHeight w:val="58"/>
        </w:trPr>
        <w:tc>
          <w:tcPr>
            <w:tcW w:w="673" w:type="dxa"/>
            <w:vMerge/>
            <w:textDirection w:val="btLr"/>
          </w:tcPr>
          <w:p w14:paraId="5F643FC9" w14:textId="77777777" w:rsidR="009051B6" w:rsidRPr="0002571A" w:rsidRDefault="009051B6" w:rsidP="009051B6">
            <w:pPr>
              <w:ind w:left="113" w:right="113"/>
            </w:pPr>
          </w:p>
        </w:tc>
        <w:tc>
          <w:tcPr>
            <w:tcW w:w="687" w:type="dxa"/>
          </w:tcPr>
          <w:p w14:paraId="23EFF530" w14:textId="07BB2AA5" w:rsidR="009051B6" w:rsidRPr="0002571A" w:rsidRDefault="009051B6" w:rsidP="009051B6">
            <w:r w:rsidRPr="0002571A">
              <w:t>32</w:t>
            </w:r>
          </w:p>
        </w:tc>
        <w:tc>
          <w:tcPr>
            <w:tcW w:w="2685" w:type="dxa"/>
          </w:tcPr>
          <w:p w14:paraId="6F51E5A0" w14:textId="2BDBC72D" w:rsidR="009051B6" w:rsidRPr="0002571A" w:rsidRDefault="009051B6" w:rsidP="009051B6">
            <w:r w:rsidRPr="0002571A">
              <w:t>Zabave me utrujajo</w:t>
            </w:r>
          </w:p>
        </w:tc>
        <w:tc>
          <w:tcPr>
            <w:tcW w:w="3423" w:type="dxa"/>
          </w:tcPr>
          <w:p w14:paraId="479DECE2" w14:textId="2974E4E9" w:rsidR="009051B6" w:rsidRPr="0002571A" w:rsidRDefault="009051B6" w:rsidP="009051B6">
            <w:r w:rsidRPr="0002571A">
              <w:t>Na zabavah zaživim</w:t>
            </w:r>
          </w:p>
        </w:tc>
        <w:tc>
          <w:tcPr>
            <w:tcW w:w="1610" w:type="dxa"/>
            <w:vMerge/>
            <w:textDirection w:val="tbRl"/>
          </w:tcPr>
          <w:p w14:paraId="109567A8" w14:textId="77777777" w:rsidR="009051B6" w:rsidRPr="0002571A" w:rsidRDefault="009051B6" w:rsidP="009051B6">
            <w:pPr>
              <w:ind w:left="113" w:right="113"/>
            </w:pPr>
          </w:p>
        </w:tc>
      </w:tr>
      <w:tr w:rsidR="00C45E18" w:rsidRPr="0002571A" w14:paraId="463AB141" w14:textId="77777777" w:rsidTr="002B48D6">
        <w:trPr>
          <w:cantSplit/>
          <w:trHeight w:val="58"/>
        </w:trPr>
        <w:tc>
          <w:tcPr>
            <w:tcW w:w="673" w:type="dxa"/>
            <w:vMerge/>
            <w:textDirection w:val="btLr"/>
          </w:tcPr>
          <w:p w14:paraId="39BA6E1C" w14:textId="77777777" w:rsidR="00C45E18" w:rsidRPr="0002571A" w:rsidRDefault="00C45E18" w:rsidP="009051B6">
            <w:pPr>
              <w:ind w:left="113" w:right="113"/>
            </w:pPr>
          </w:p>
        </w:tc>
        <w:tc>
          <w:tcPr>
            <w:tcW w:w="687" w:type="dxa"/>
          </w:tcPr>
          <w:p w14:paraId="401EF473" w14:textId="52CA1B78" w:rsidR="00C45E18" w:rsidRPr="0002571A" w:rsidRDefault="00C45E18" w:rsidP="009051B6">
            <w:r w:rsidRPr="0002571A">
              <w:t>33</w:t>
            </w:r>
          </w:p>
        </w:tc>
        <w:tc>
          <w:tcPr>
            <w:tcW w:w="2685" w:type="dxa"/>
          </w:tcPr>
          <w:p w14:paraId="7E94C1A1" w14:textId="7B0CCD3D" w:rsidR="00C45E18" w:rsidRPr="0002571A" w:rsidRDefault="0067325F" w:rsidP="009051B6">
            <w:r w:rsidRPr="0002571A">
              <w:t>Zlijem se z okolico</w:t>
            </w:r>
          </w:p>
        </w:tc>
        <w:tc>
          <w:tcPr>
            <w:tcW w:w="3423" w:type="dxa"/>
          </w:tcPr>
          <w:p w14:paraId="2BD5463C" w14:textId="5D9E6202" w:rsidR="00C45E18" w:rsidRPr="0002571A" w:rsidRDefault="00C45E18" w:rsidP="00C45E18">
            <w:r w:rsidRPr="0002571A">
              <w:t>Izstopam</w:t>
            </w:r>
          </w:p>
        </w:tc>
        <w:tc>
          <w:tcPr>
            <w:tcW w:w="1610" w:type="dxa"/>
            <w:vMerge/>
            <w:textDirection w:val="tbRl"/>
          </w:tcPr>
          <w:p w14:paraId="2FF4324E" w14:textId="77777777" w:rsidR="00C45E18" w:rsidRPr="0002571A" w:rsidRDefault="00C45E18" w:rsidP="009051B6">
            <w:pPr>
              <w:ind w:left="113" w:right="113"/>
            </w:pPr>
          </w:p>
        </w:tc>
      </w:tr>
      <w:tr w:rsidR="00D6375C" w:rsidRPr="0002571A" w14:paraId="0E1A5DED" w14:textId="77777777" w:rsidTr="002B48D6">
        <w:trPr>
          <w:cantSplit/>
          <w:trHeight w:val="58"/>
        </w:trPr>
        <w:tc>
          <w:tcPr>
            <w:tcW w:w="673" w:type="dxa"/>
            <w:vMerge/>
            <w:textDirection w:val="btLr"/>
          </w:tcPr>
          <w:p w14:paraId="493BB225" w14:textId="77777777" w:rsidR="00D6375C" w:rsidRPr="0002571A" w:rsidRDefault="00D6375C" w:rsidP="00D6375C">
            <w:pPr>
              <w:ind w:left="113" w:right="113"/>
            </w:pPr>
          </w:p>
        </w:tc>
        <w:tc>
          <w:tcPr>
            <w:tcW w:w="687" w:type="dxa"/>
          </w:tcPr>
          <w:p w14:paraId="122E1D4C" w14:textId="2851EC09" w:rsidR="00D6375C" w:rsidRPr="0002571A" w:rsidRDefault="00D6375C" w:rsidP="00D6375C">
            <w:r w:rsidRPr="0002571A">
              <w:t>34</w:t>
            </w:r>
          </w:p>
        </w:tc>
        <w:tc>
          <w:tcPr>
            <w:tcW w:w="2685" w:type="dxa"/>
          </w:tcPr>
          <w:p w14:paraId="2FC7B869" w14:textId="42831375" w:rsidR="00D6375C" w:rsidRPr="0002571A" w:rsidRDefault="00D6375C" w:rsidP="00D6375C">
            <w:r w:rsidRPr="0002571A">
              <w:t>Imam rezervne načrte</w:t>
            </w:r>
          </w:p>
        </w:tc>
        <w:tc>
          <w:tcPr>
            <w:tcW w:w="3423" w:type="dxa"/>
          </w:tcPr>
          <w:p w14:paraId="0E2696A6" w14:textId="53547C49" w:rsidR="00D6375C" w:rsidRPr="0002571A" w:rsidRDefault="00D6375C" w:rsidP="00D6375C">
            <w:r w:rsidRPr="0002571A">
              <w:t>Dejanju sem predan</w:t>
            </w:r>
          </w:p>
        </w:tc>
        <w:tc>
          <w:tcPr>
            <w:tcW w:w="1610" w:type="dxa"/>
            <w:vMerge/>
            <w:textDirection w:val="tbRl"/>
          </w:tcPr>
          <w:p w14:paraId="796E0DF5" w14:textId="77777777" w:rsidR="00D6375C" w:rsidRPr="0002571A" w:rsidRDefault="00D6375C" w:rsidP="00D6375C">
            <w:pPr>
              <w:ind w:left="113" w:right="113"/>
            </w:pPr>
          </w:p>
        </w:tc>
      </w:tr>
      <w:tr w:rsidR="00D6375C" w:rsidRPr="0002571A" w14:paraId="0649A1DE" w14:textId="77777777" w:rsidTr="002B48D6">
        <w:trPr>
          <w:cantSplit/>
          <w:trHeight w:val="58"/>
        </w:trPr>
        <w:tc>
          <w:tcPr>
            <w:tcW w:w="673" w:type="dxa"/>
            <w:vMerge/>
            <w:textDirection w:val="btLr"/>
          </w:tcPr>
          <w:p w14:paraId="383C0EB7" w14:textId="77777777" w:rsidR="00D6375C" w:rsidRPr="0002571A" w:rsidRDefault="00D6375C" w:rsidP="00D6375C">
            <w:pPr>
              <w:ind w:left="113" w:right="113"/>
            </w:pPr>
          </w:p>
        </w:tc>
        <w:tc>
          <w:tcPr>
            <w:tcW w:w="687" w:type="dxa"/>
          </w:tcPr>
          <w:p w14:paraId="730D5F9D" w14:textId="40740CB3" w:rsidR="00D6375C" w:rsidRPr="0002571A" w:rsidRDefault="00D6375C" w:rsidP="00D6375C">
            <w:r w:rsidRPr="0002571A">
              <w:t>35</w:t>
            </w:r>
          </w:p>
        </w:tc>
        <w:tc>
          <w:tcPr>
            <w:tcW w:w="2685" w:type="dxa"/>
          </w:tcPr>
          <w:p w14:paraId="20DF81BF" w14:textId="7C451DCD" w:rsidR="00D6375C" w:rsidRPr="0002571A" w:rsidRDefault="00D6375C" w:rsidP="00D6375C">
            <w:r w:rsidRPr="0002571A">
              <w:t>Želim biti dober v popravljanju stvari</w:t>
            </w:r>
          </w:p>
        </w:tc>
        <w:tc>
          <w:tcPr>
            <w:tcW w:w="3423" w:type="dxa"/>
          </w:tcPr>
          <w:p w14:paraId="631A01C5" w14:textId="439DCDDE" w:rsidR="00D6375C" w:rsidRPr="0002571A" w:rsidRDefault="00D6375C" w:rsidP="00D6375C">
            <w:r w:rsidRPr="0002571A">
              <w:t>Želim biti dober v “popravljanju” oseb</w:t>
            </w:r>
          </w:p>
        </w:tc>
        <w:tc>
          <w:tcPr>
            <w:tcW w:w="1610" w:type="dxa"/>
            <w:vMerge/>
            <w:textDirection w:val="tbRl"/>
          </w:tcPr>
          <w:p w14:paraId="77C2C698" w14:textId="77777777" w:rsidR="00D6375C" w:rsidRPr="0002571A" w:rsidRDefault="00D6375C" w:rsidP="00D6375C">
            <w:pPr>
              <w:ind w:left="113" w:right="113"/>
            </w:pPr>
          </w:p>
        </w:tc>
      </w:tr>
      <w:tr w:rsidR="00D6375C" w:rsidRPr="0002571A" w14:paraId="7A94D0D9" w14:textId="77777777" w:rsidTr="002B48D6">
        <w:trPr>
          <w:cantSplit/>
          <w:trHeight w:val="58"/>
        </w:trPr>
        <w:tc>
          <w:tcPr>
            <w:tcW w:w="673" w:type="dxa"/>
            <w:vMerge/>
            <w:textDirection w:val="btLr"/>
          </w:tcPr>
          <w:p w14:paraId="10CFAE83" w14:textId="77777777" w:rsidR="00D6375C" w:rsidRPr="0002571A" w:rsidRDefault="00D6375C" w:rsidP="00D6375C">
            <w:pPr>
              <w:ind w:left="113" w:right="113"/>
            </w:pPr>
          </w:p>
        </w:tc>
        <w:tc>
          <w:tcPr>
            <w:tcW w:w="687" w:type="dxa"/>
          </w:tcPr>
          <w:p w14:paraId="0A669915" w14:textId="18EAD4E2" w:rsidR="00D6375C" w:rsidRPr="0002571A" w:rsidRDefault="00D6375C" w:rsidP="00D6375C">
            <w:r w:rsidRPr="0002571A">
              <w:t>36</w:t>
            </w:r>
          </w:p>
        </w:tc>
        <w:tc>
          <w:tcPr>
            <w:tcW w:w="2685" w:type="dxa"/>
          </w:tcPr>
          <w:p w14:paraId="1EADD879" w14:textId="7B114C03" w:rsidR="00D6375C" w:rsidRPr="0002571A" w:rsidRDefault="00D6375C" w:rsidP="00D6375C">
            <w:r w:rsidRPr="0002571A">
              <w:t>Več govorim</w:t>
            </w:r>
          </w:p>
        </w:tc>
        <w:tc>
          <w:tcPr>
            <w:tcW w:w="3423" w:type="dxa"/>
          </w:tcPr>
          <w:p w14:paraId="1D0B64AB" w14:textId="0C258938" w:rsidR="00D6375C" w:rsidRPr="0002571A" w:rsidRDefault="00D6375C" w:rsidP="00D6375C">
            <w:r w:rsidRPr="0002571A">
              <w:t>Več poslušam</w:t>
            </w:r>
          </w:p>
        </w:tc>
        <w:tc>
          <w:tcPr>
            <w:tcW w:w="1610" w:type="dxa"/>
            <w:vMerge/>
            <w:textDirection w:val="tbRl"/>
          </w:tcPr>
          <w:p w14:paraId="5921A3C6" w14:textId="77777777" w:rsidR="00D6375C" w:rsidRPr="0002571A" w:rsidRDefault="00D6375C" w:rsidP="00D6375C">
            <w:pPr>
              <w:ind w:left="113" w:right="113"/>
            </w:pPr>
          </w:p>
        </w:tc>
      </w:tr>
      <w:tr w:rsidR="00D6375C" w:rsidRPr="0002571A" w14:paraId="1C8B610F" w14:textId="77777777" w:rsidTr="002B48D6">
        <w:trPr>
          <w:cantSplit/>
          <w:trHeight w:val="58"/>
        </w:trPr>
        <w:tc>
          <w:tcPr>
            <w:tcW w:w="673" w:type="dxa"/>
            <w:vMerge/>
            <w:textDirection w:val="btLr"/>
          </w:tcPr>
          <w:p w14:paraId="40AB4656" w14:textId="77777777" w:rsidR="00D6375C" w:rsidRPr="0002571A" w:rsidRDefault="00D6375C" w:rsidP="00D6375C">
            <w:pPr>
              <w:ind w:left="113" w:right="113"/>
            </w:pPr>
          </w:p>
        </w:tc>
        <w:tc>
          <w:tcPr>
            <w:tcW w:w="687" w:type="dxa"/>
          </w:tcPr>
          <w:p w14:paraId="05B6217F" w14:textId="004FB6BE" w:rsidR="00D6375C" w:rsidRPr="0002571A" w:rsidRDefault="00D6375C" w:rsidP="00D6375C">
            <w:r w:rsidRPr="0002571A">
              <w:t>37</w:t>
            </w:r>
          </w:p>
        </w:tc>
        <w:tc>
          <w:tcPr>
            <w:tcW w:w="2685" w:type="dxa"/>
          </w:tcPr>
          <w:p w14:paraId="23F0949E" w14:textId="6E49A8D4" w:rsidR="00D6375C" w:rsidRPr="0002571A" w:rsidRDefault="00D6375C" w:rsidP="00D6375C">
            <w:r w:rsidRPr="0002571A">
              <w:t xml:space="preserve">Ko </w:t>
            </w:r>
            <w:proofErr w:type="spellStart"/>
            <w:r w:rsidRPr="0002571A">
              <w:t>razalagm</w:t>
            </w:r>
            <w:proofErr w:type="spellEnd"/>
            <w:r w:rsidRPr="0002571A">
              <w:t xml:space="preserve"> dogodek, povem, kaj se je zgodilo</w:t>
            </w:r>
          </w:p>
        </w:tc>
        <w:tc>
          <w:tcPr>
            <w:tcW w:w="3423" w:type="dxa"/>
          </w:tcPr>
          <w:p w14:paraId="372FA6DB" w14:textId="0571A0A0" w:rsidR="00D6375C" w:rsidRPr="0002571A" w:rsidRDefault="00D6375C" w:rsidP="00D6375C">
            <w:r w:rsidRPr="0002571A">
              <w:t xml:space="preserve">Ko </w:t>
            </w:r>
            <w:proofErr w:type="spellStart"/>
            <w:r w:rsidRPr="0002571A">
              <w:t>razalagm</w:t>
            </w:r>
            <w:proofErr w:type="spellEnd"/>
            <w:r w:rsidRPr="0002571A">
              <w:t xml:space="preserve"> dogodek se osredotočim na njegov pomen</w:t>
            </w:r>
          </w:p>
        </w:tc>
        <w:tc>
          <w:tcPr>
            <w:tcW w:w="1610" w:type="dxa"/>
            <w:vMerge/>
            <w:textDirection w:val="tbRl"/>
          </w:tcPr>
          <w:p w14:paraId="3A20EF5C" w14:textId="77777777" w:rsidR="00D6375C" w:rsidRPr="0002571A" w:rsidRDefault="00D6375C" w:rsidP="00D6375C">
            <w:pPr>
              <w:ind w:left="113" w:right="113"/>
            </w:pPr>
          </w:p>
        </w:tc>
      </w:tr>
      <w:tr w:rsidR="00D6375C" w:rsidRPr="0002571A" w14:paraId="623E06AE" w14:textId="77777777" w:rsidTr="002B48D6">
        <w:trPr>
          <w:cantSplit/>
          <w:trHeight w:val="58"/>
        </w:trPr>
        <w:tc>
          <w:tcPr>
            <w:tcW w:w="673" w:type="dxa"/>
            <w:vMerge/>
            <w:textDirection w:val="btLr"/>
          </w:tcPr>
          <w:p w14:paraId="600377A7" w14:textId="77777777" w:rsidR="00D6375C" w:rsidRPr="0002571A" w:rsidRDefault="00D6375C" w:rsidP="00D6375C">
            <w:pPr>
              <w:ind w:left="113" w:right="113"/>
            </w:pPr>
          </w:p>
        </w:tc>
        <w:tc>
          <w:tcPr>
            <w:tcW w:w="687" w:type="dxa"/>
          </w:tcPr>
          <w:p w14:paraId="001232BD" w14:textId="772C46B2" w:rsidR="00D6375C" w:rsidRPr="0002571A" w:rsidRDefault="00D6375C" w:rsidP="00D6375C">
            <w:r w:rsidRPr="0002571A">
              <w:t>38</w:t>
            </w:r>
          </w:p>
        </w:tc>
        <w:tc>
          <w:tcPr>
            <w:tcW w:w="2685" w:type="dxa"/>
          </w:tcPr>
          <w:p w14:paraId="553133CE" w14:textId="33EAC4FF" w:rsidR="00D6375C" w:rsidRPr="0002571A" w:rsidRDefault="00D6375C" w:rsidP="00D6375C">
            <w:r w:rsidRPr="0002571A">
              <w:t>Dela se hitro lotim</w:t>
            </w:r>
          </w:p>
        </w:tc>
        <w:tc>
          <w:tcPr>
            <w:tcW w:w="3423" w:type="dxa"/>
          </w:tcPr>
          <w:p w14:paraId="5B9D5A0D" w14:textId="68EADDE9" w:rsidR="00D6375C" w:rsidRPr="0002571A" w:rsidRDefault="00D6375C" w:rsidP="00D6375C">
            <w:r w:rsidRPr="0002571A">
              <w:t>Z delom odlašam (</w:t>
            </w:r>
            <w:proofErr w:type="spellStart"/>
            <w:r w:rsidRPr="0002571A">
              <w:t>prokrastiniram</w:t>
            </w:r>
            <w:proofErr w:type="spellEnd"/>
            <w:r w:rsidRPr="0002571A">
              <w:t>)</w:t>
            </w:r>
          </w:p>
        </w:tc>
        <w:tc>
          <w:tcPr>
            <w:tcW w:w="1610" w:type="dxa"/>
            <w:vMerge/>
            <w:textDirection w:val="tbRl"/>
          </w:tcPr>
          <w:p w14:paraId="3E9481A2" w14:textId="77777777" w:rsidR="00D6375C" w:rsidRPr="0002571A" w:rsidRDefault="00D6375C" w:rsidP="00D6375C">
            <w:pPr>
              <w:ind w:left="113" w:right="113"/>
            </w:pPr>
          </w:p>
        </w:tc>
      </w:tr>
      <w:tr w:rsidR="00D6375C" w:rsidRPr="0002571A" w14:paraId="71F166BF" w14:textId="77777777" w:rsidTr="002B48D6">
        <w:trPr>
          <w:cantSplit/>
          <w:trHeight w:val="58"/>
        </w:trPr>
        <w:tc>
          <w:tcPr>
            <w:tcW w:w="673" w:type="dxa"/>
            <w:vMerge/>
            <w:textDirection w:val="btLr"/>
          </w:tcPr>
          <w:p w14:paraId="34E16503" w14:textId="77777777" w:rsidR="00D6375C" w:rsidRPr="0002571A" w:rsidRDefault="00D6375C" w:rsidP="00D6375C">
            <w:pPr>
              <w:ind w:left="113" w:right="113"/>
            </w:pPr>
          </w:p>
        </w:tc>
        <w:tc>
          <w:tcPr>
            <w:tcW w:w="687" w:type="dxa"/>
          </w:tcPr>
          <w:p w14:paraId="45ECE37B" w14:textId="5845444F" w:rsidR="00D6375C" w:rsidRPr="0002571A" w:rsidRDefault="00D6375C" w:rsidP="00D6375C">
            <w:r w:rsidRPr="0002571A">
              <w:t>39</w:t>
            </w:r>
          </w:p>
        </w:tc>
        <w:tc>
          <w:tcPr>
            <w:tcW w:w="2685" w:type="dxa"/>
          </w:tcPr>
          <w:p w14:paraId="2BDFB2C9" w14:textId="70ED74C1" w:rsidR="00D6375C" w:rsidRPr="0002571A" w:rsidRDefault="00D6375C" w:rsidP="00D6375C">
            <w:r w:rsidRPr="0002571A">
              <w:t>Sledim srcu</w:t>
            </w:r>
          </w:p>
        </w:tc>
        <w:tc>
          <w:tcPr>
            <w:tcW w:w="3423" w:type="dxa"/>
          </w:tcPr>
          <w:p w14:paraId="3FDA9F56" w14:textId="0028A3FF" w:rsidR="00D6375C" w:rsidRPr="0002571A" w:rsidRDefault="00D6375C" w:rsidP="00D6375C">
            <w:r w:rsidRPr="0002571A">
              <w:t>Sledim glavi</w:t>
            </w:r>
          </w:p>
        </w:tc>
        <w:tc>
          <w:tcPr>
            <w:tcW w:w="1610" w:type="dxa"/>
            <w:vMerge/>
            <w:textDirection w:val="tbRl"/>
          </w:tcPr>
          <w:p w14:paraId="411F89AC" w14:textId="77777777" w:rsidR="00D6375C" w:rsidRPr="0002571A" w:rsidRDefault="00D6375C" w:rsidP="00D6375C">
            <w:pPr>
              <w:ind w:left="113" w:right="113"/>
            </w:pPr>
          </w:p>
        </w:tc>
      </w:tr>
      <w:tr w:rsidR="00D6375C" w:rsidRPr="0002571A" w14:paraId="7ED8C9D1" w14:textId="77777777" w:rsidTr="002B48D6">
        <w:trPr>
          <w:cantSplit/>
          <w:trHeight w:val="58"/>
        </w:trPr>
        <w:tc>
          <w:tcPr>
            <w:tcW w:w="673" w:type="dxa"/>
            <w:vMerge/>
            <w:textDirection w:val="btLr"/>
          </w:tcPr>
          <w:p w14:paraId="131226A7" w14:textId="77777777" w:rsidR="00D6375C" w:rsidRPr="0002571A" w:rsidRDefault="00D6375C" w:rsidP="00D6375C">
            <w:pPr>
              <w:ind w:left="113" w:right="113"/>
            </w:pPr>
          </w:p>
        </w:tc>
        <w:tc>
          <w:tcPr>
            <w:tcW w:w="687" w:type="dxa"/>
          </w:tcPr>
          <w:p w14:paraId="3A618AC4" w14:textId="2906A957" w:rsidR="00D6375C" w:rsidRPr="0002571A" w:rsidRDefault="00D6375C" w:rsidP="00D6375C">
            <w:r w:rsidRPr="0002571A">
              <w:t>40</w:t>
            </w:r>
          </w:p>
        </w:tc>
        <w:tc>
          <w:tcPr>
            <w:tcW w:w="2685" w:type="dxa"/>
          </w:tcPr>
          <w:p w14:paraId="4B156096" w14:textId="382C8F35" w:rsidR="00D6375C" w:rsidRPr="0002571A" w:rsidRDefault="00D6375C" w:rsidP="00D6375C">
            <w:r w:rsidRPr="0002571A">
              <w:t>Ostanem doma</w:t>
            </w:r>
          </w:p>
        </w:tc>
        <w:tc>
          <w:tcPr>
            <w:tcW w:w="3423" w:type="dxa"/>
          </w:tcPr>
          <w:p w14:paraId="0E273D1A" w14:textId="2713A69A" w:rsidR="00D6375C" w:rsidRPr="0002571A" w:rsidRDefault="00D6375C" w:rsidP="00D6375C">
            <w:r w:rsidRPr="0002571A">
              <w:t>Grem ven</w:t>
            </w:r>
          </w:p>
        </w:tc>
        <w:tc>
          <w:tcPr>
            <w:tcW w:w="1610" w:type="dxa"/>
            <w:vMerge/>
            <w:textDirection w:val="tbRl"/>
          </w:tcPr>
          <w:p w14:paraId="125FC36C" w14:textId="77777777" w:rsidR="00D6375C" w:rsidRPr="0002571A" w:rsidRDefault="00D6375C" w:rsidP="00D6375C">
            <w:pPr>
              <w:ind w:left="113" w:right="113"/>
            </w:pPr>
          </w:p>
        </w:tc>
      </w:tr>
      <w:tr w:rsidR="00D6375C" w:rsidRPr="0002571A" w14:paraId="13027C60" w14:textId="77777777" w:rsidTr="002B48D6">
        <w:trPr>
          <w:cantSplit/>
          <w:trHeight w:val="58"/>
        </w:trPr>
        <w:tc>
          <w:tcPr>
            <w:tcW w:w="673" w:type="dxa"/>
            <w:vMerge/>
            <w:textDirection w:val="btLr"/>
          </w:tcPr>
          <w:p w14:paraId="0CEAF545" w14:textId="77777777" w:rsidR="00D6375C" w:rsidRPr="0002571A" w:rsidRDefault="00D6375C" w:rsidP="00D6375C">
            <w:pPr>
              <w:ind w:left="113" w:right="113"/>
            </w:pPr>
          </w:p>
        </w:tc>
        <w:tc>
          <w:tcPr>
            <w:tcW w:w="687" w:type="dxa"/>
          </w:tcPr>
          <w:p w14:paraId="2CD01B34" w14:textId="53BDDE15" w:rsidR="00D6375C" w:rsidRPr="0002571A" w:rsidRDefault="00D6375C" w:rsidP="00D6375C">
            <w:r w:rsidRPr="0002571A">
              <w:t>41</w:t>
            </w:r>
          </w:p>
        </w:tc>
        <w:tc>
          <w:tcPr>
            <w:tcW w:w="2685" w:type="dxa"/>
          </w:tcPr>
          <w:p w14:paraId="46B06A24" w14:textId="3F652E0C" w:rsidR="00D6375C" w:rsidRPr="0002571A" w:rsidRDefault="00D6375C" w:rsidP="00D6375C">
            <w:r w:rsidRPr="0002571A">
              <w:t>Želim širšo sliko zgodbe</w:t>
            </w:r>
          </w:p>
        </w:tc>
        <w:tc>
          <w:tcPr>
            <w:tcW w:w="3423" w:type="dxa"/>
          </w:tcPr>
          <w:p w14:paraId="78E4AF28" w14:textId="0E6C6A0F" w:rsidR="00D6375C" w:rsidRPr="0002571A" w:rsidRDefault="00D6375C" w:rsidP="00D6375C">
            <w:r w:rsidRPr="0002571A">
              <w:t>Želim podrobnosti zgodbe</w:t>
            </w:r>
          </w:p>
        </w:tc>
        <w:tc>
          <w:tcPr>
            <w:tcW w:w="1610" w:type="dxa"/>
            <w:vMerge/>
            <w:textDirection w:val="tbRl"/>
          </w:tcPr>
          <w:p w14:paraId="782087B1" w14:textId="77777777" w:rsidR="00D6375C" w:rsidRPr="0002571A" w:rsidRDefault="00D6375C" w:rsidP="00D6375C">
            <w:pPr>
              <w:ind w:left="113" w:right="113"/>
            </w:pPr>
          </w:p>
        </w:tc>
      </w:tr>
      <w:tr w:rsidR="00D6375C" w:rsidRPr="0002571A" w14:paraId="3192AE74" w14:textId="77777777" w:rsidTr="002B48D6">
        <w:trPr>
          <w:cantSplit/>
          <w:trHeight w:val="58"/>
        </w:trPr>
        <w:tc>
          <w:tcPr>
            <w:tcW w:w="673" w:type="dxa"/>
            <w:vMerge/>
            <w:textDirection w:val="btLr"/>
          </w:tcPr>
          <w:p w14:paraId="0ED20B80" w14:textId="77777777" w:rsidR="00D6375C" w:rsidRPr="0002571A" w:rsidRDefault="00D6375C" w:rsidP="00D6375C">
            <w:pPr>
              <w:ind w:left="113" w:right="113"/>
            </w:pPr>
          </w:p>
        </w:tc>
        <w:tc>
          <w:tcPr>
            <w:tcW w:w="687" w:type="dxa"/>
          </w:tcPr>
          <w:p w14:paraId="2B0FF80E" w14:textId="22645484" w:rsidR="00D6375C" w:rsidRPr="0002571A" w:rsidRDefault="00D6375C" w:rsidP="00D6375C">
            <w:r w:rsidRPr="0002571A">
              <w:t>42</w:t>
            </w:r>
          </w:p>
        </w:tc>
        <w:tc>
          <w:tcPr>
            <w:tcW w:w="2685" w:type="dxa"/>
          </w:tcPr>
          <w:p w14:paraId="1EAC00AA" w14:textId="2FCE0B3F" w:rsidR="00D6375C" w:rsidRPr="0002571A" w:rsidRDefault="00D6375C" w:rsidP="00D6375C">
            <w:r w:rsidRPr="0002571A">
              <w:t>Improviziram</w:t>
            </w:r>
          </w:p>
        </w:tc>
        <w:tc>
          <w:tcPr>
            <w:tcW w:w="3423" w:type="dxa"/>
          </w:tcPr>
          <w:p w14:paraId="47A2297D" w14:textId="72BE8C61" w:rsidR="00D6375C" w:rsidRPr="0002571A" w:rsidRDefault="00D6375C" w:rsidP="00D6375C">
            <w:r w:rsidRPr="0002571A">
              <w:t>Se pripravim</w:t>
            </w:r>
          </w:p>
        </w:tc>
        <w:tc>
          <w:tcPr>
            <w:tcW w:w="1610" w:type="dxa"/>
            <w:vMerge/>
            <w:textDirection w:val="tbRl"/>
          </w:tcPr>
          <w:p w14:paraId="331E6EF0" w14:textId="77777777" w:rsidR="00D6375C" w:rsidRPr="0002571A" w:rsidRDefault="00D6375C" w:rsidP="00D6375C">
            <w:pPr>
              <w:ind w:left="113" w:right="113"/>
            </w:pPr>
          </w:p>
        </w:tc>
      </w:tr>
      <w:tr w:rsidR="00D6375C" w:rsidRPr="0002571A" w14:paraId="33A94A09" w14:textId="77777777" w:rsidTr="002B48D6">
        <w:trPr>
          <w:cantSplit/>
          <w:trHeight w:val="58"/>
        </w:trPr>
        <w:tc>
          <w:tcPr>
            <w:tcW w:w="673" w:type="dxa"/>
            <w:vMerge/>
            <w:textDirection w:val="btLr"/>
          </w:tcPr>
          <w:p w14:paraId="457C5C59" w14:textId="77777777" w:rsidR="00D6375C" w:rsidRPr="0002571A" w:rsidRDefault="00D6375C" w:rsidP="00D6375C">
            <w:pPr>
              <w:ind w:left="113" w:right="113"/>
            </w:pPr>
          </w:p>
        </w:tc>
        <w:tc>
          <w:tcPr>
            <w:tcW w:w="687" w:type="dxa"/>
          </w:tcPr>
          <w:p w14:paraId="4EEFA1F1" w14:textId="07D6268D" w:rsidR="00D6375C" w:rsidRPr="0002571A" w:rsidRDefault="00D6375C" w:rsidP="00D6375C">
            <w:r w:rsidRPr="0002571A">
              <w:t>43</w:t>
            </w:r>
          </w:p>
        </w:tc>
        <w:tc>
          <w:tcPr>
            <w:tcW w:w="2685" w:type="dxa"/>
          </w:tcPr>
          <w:p w14:paraId="5A246BB2" w14:textId="4D784C85" w:rsidR="00D6375C" w:rsidRPr="0002571A" w:rsidRDefault="00D6375C" w:rsidP="00D6375C">
            <w:r w:rsidRPr="0002571A">
              <w:t>Etiko temeljim na pravici</w:t>
            </w:r>
          </w:p>
        </w:tc>
        <w:tc>
          <w:tcPr>
            <w:tcW w:w="3423" w:type="dxa"/>
          </w:tcPr>
          <w:p w14:paraId="42448100" w14:textId="5AB56E0E" w:rsidR="00D6375C" w:rsidRPr="0002571A" w:rsidRDefault="00D6375C" w:rsidP="00D6375C">
            <w:r w:rsidRPr="0002571A">
              <w:t>Etiko temeljim na sočustvovanju</w:t>
            </w:r>
          </w:p>
        </w:tc>
        <w:tc>
          <w:tcPr>
            <w:tcW w:w="1610" w:type="dxa"/>
            <w:vMerge/>
            <w:textDirection w:val="tbRl"/>
          </w:tcPr>
          <w:p w14:paraId="5915C812" w14:textId="77777777" w:rsidR="00D6375C" w:rsidRPr="0002571A" w:rsidRDefault="00D6375C" w:rsidP="00D6375C">
            <w:pPr>
              <w:ind w:left="113" w:right="113"/>
            </w:pPr>
          </w:p>
        </w:tc>
      </w:tr>
      <w:tr w:rsidR="00D147F8" w:rsidRPr="0002571A" w14:paraId="14D7C0AE" w14:textId="77777777" w:rsidTr="002B48D6">
        <w:trPr>
          <w:cantSplit/>
          <w:trHeight w:val="58"/>
        </w:trPr>
        <w:tc>
          <w:tcPr>
            <w:tcW w:w="673" w:type="dxa"/>
            <w:vMerge/>
            <w:textDirection w:val="btLr"/>
          </w:tcPr>
          <w:p w14:paraId="000C32CA" w14:textId="77777777" w:rsidR="00D147F8" w:rsidRPr="0002571A" w:rsidRDefault="00D147F8" w:rsidP="004412E4">
            <w:pPr>
              <w:ind w:left="113" w:right="113"/>
            </w:pPr>
          </w:p>
        </w:tc>
        <w:tc>
          <w:tcPr>
            <w:tcW w:w="687" w:type="dxa"/>
          </w:tcPr>
          <w:p w14:paraId="6F051046" w14:textId="14DC9891" w:rsidR="00D147F8" w:rsidRPr="0002571A" w:rsidRDefault="00D6375C" w:rsidP="00BF576A">
            <w:r w:rsidRPr="0002571A">
              <w:t>44</w:t>
            </w:r>
          </w:p>
        </w:tc>
        <w:tc>
          <w:tcPr>
            <w:tcW w:w="2685" w:type="dxa"/>
          </w:tcPr>
          <w:p w14:paraId="304E43AB" w14:textId="689AACC7" w:rsidR="00D147F8" w:rsidRPr="0002571A" w:rsidRDefault="00D147F8" w:rsidP="00BF576A">
            <w:r w:rsidRPr="0002571A">
              <w:t>Ne maram kričati</w:t>
            </w:r>
          </w:p>
        </w:tc>
        <w:tc>
          <w:tcPr>
            <w:tcW w:w="3423" w:type="dxa"/>
          </w:tcPr>
          <w:p w14:paraId="4586D083" w14:textId="3DCEA0F6" w:rsidR="00D147F8" w:rsidRPr="0002571A" w:rsidRDefault="00D147F8" w:rsidP="00BF576A">
            <w:r w:rsidRPr="0002571A">
              <w:t>kričanje, ko so poslušalci daleč mi je naravno</w:t>
            </w:r>
          </w:p>
        </w:tc>
        <w:tc>
          <w:tcPr>
            <w:tcW w:w="1610" w:type="dxa"/>
            <w:vMerge/>
            <w:textDirection w:val="tbRl"/>
          </w:tcPr>
          <w:p w14:paraId="5FF9FFD0" w14:textId="77777777" w:rsidR="00D147F8" w:rsidRPr="0002571A" w:rsidRDefault="00D147F8" w:rsidP="004412E4">
            <w:pPr>
              <w:ind w:left="113" w:right="113"/>
            </w:pPr>
          </w:p>
        </w:tc>
      </w:tr>
      <w:tr w:rsidR="00D147F8" w:rsidRPr="0002571A" w14:paraId="787F6270" w14:textId="77777777" w:rsidTr="002B48D6">
        <w:trPr>
          <w:cantSplit/>
          <w:trHeight w:val="58"/>
        </w:trPr>
        <w:tc>
          <w:tcPr>
            <w:tcW w:w="673" w:type="dxa"/>
            <w:vMerge/>
            <w:textDirection w:val="btLr"/>
          </w:tcPr>
          <w:p w14:paraId="7F176F9F" w14:textId="77777777" w:rsidR="00D147F8" w:rsidRPr="0002571A" w:rsidRDefault="00D147F8" w:rsidP="004412E4">
            <w:pPr>
              <w:ind w:left="113" w:right="113"/>
            </w:pPr>
          </w:p>
        </w:tc>
        <w:tc>
          <w:tcPr>
            <w:tcW w:w="687" w:type="dxa"/>
          </w:tcPr>
          <w:p w14:paraId="41221E0C" w14:textId="3B0B988B" w:rsidR="00D147F8" w:rsidRPr="0002571A" w:rsidRDefault="00D6375C" w:rsidP="00BF576A">
            <w:r w:rsidRPr="0002571A">
              <w:t>45</w:t>
            </w:r>
          </w:p>
        </w:tc>
        <w:tc>
          <w:tcPr>
            <w:tcW w:w="2685" w:type="dxa"/>
          </w:tcPr>
          <w:p w14:paraId="54E792CB" w14:textId="7C245DC3" w:rsidR="00D147F8" w:rsidRPr="0002571A" w:rsidRDefault="00D147F8" w:rsidP="00BF576A">
            <w:r w:rsidRPr="0002571A">
              <w:t>Raje imam teorijo</w:t>
            </w:r>
          </w:p>
        </w:tc>
        <w:tc>
          <w:tcPr>
            <w:tcW w:w="3423" w:type="dxa"/>
          </w:tcPr>
          <w:p w14:paraId="52F746D1" w14:textId="345EF14B" w:rsidR="00D147F8" w:rsidRPr="0002571A" w:rsidRDefault="00D147F8" w:rsidP="00BF576A">
            <w:r w:rsidRPr="0002571A">
              <w:t>Raje imam prakso (empirijo)</w:t>
            </w:r>
          </w:p>
        </w:tc>
        <w:tc>
          <w:tcPr>
            <w:tcW w:w="1610" w:type="dxa"/>
            <w:vMerge/>
            <w:textDirection w:val="tbRl"/>
          </w:tcPr>
          <w:p w14:paraId="7364AE4B" w14:textId="77777777" w:rsidR="00D147F8" w:rsidRPr="0002571A" w:rsidRDefault="00D147F8" w:rsidP="004412E4">
            <w:pPr>
              <w:ind w:left="113" w:right="113"/>
            </w:pPr>
          </w:p>
        </w:tc>
      </w:tr>
      <w:tr w:rsidR="002443E4" w:rsidRPr="0002571A" w14:paraId="787DA3C4" w14:textId="77777777" w:rsidTr="002B48D6">
        <w:trPr>
          <w:cantSplit/>
          <w:trHeight w:val="58"/>
        </w:trPr>
        <w:tc>
          <w:tcPr>
            <w:tcW w:w="673" w:type="dxa"/>
            <w:textDirection w:val="btLr"/>
          </w:tcPr>
          <w:p w14:paraId="2FE22AE0" w14:textId="77777777" w:rsidR="002443E4" w:rsidRPr="0002571A" w:rsidRDefault="002443E4" w:rsidP="004412E4">
            <w:pPr>
              <w:ind w:left="113" w:right="113"/>
            </w:pPr>
          </w:p>
        </w:tc>
        <w:tc>
          <w:tcPr>
            <w:tcW w:w="687" w:type="dxa"/>
          </w:tcPr>
          <w:p w14:paraId="129399F6" w14:textId="4970C36E" w:rsidR="002443E4" w:rsidRPr="0002571A" w:rsidRDefault="00D6375C" w:rsidP="00BF576A">
            <w:r w:rsidRPr="0002571A">
              <w:t>46</w:t>
            </w:r>
          </w:p>
        </w:tc>
        <w:tc>
          <w:tcPr>
            <w:tcW w:w="2685" w:type="dxa"/>
          </w:tcPr>
          <w:p w14:paraId="438629E4" w14:textId="78289AC0" w:rsidR="002443E4" w:rsidRPr="0002571A" w:rsidRDefault="00D147F8" w:rsidP="00BF576A">
            <w:r w:rsidRPr="0002571A">
              <w:t>Trdo delam</w:t>
            </w:r>
          </w:p>
        </w:tc>
        <w:tc>
          <w:tcPr>
            <w:tcW w:w="3423" w:type="dxa"/>
          </w:tcPr>
          <w:p w14:paraId="0D01DA29" w14:textId="31466BDB" w:rsidR="002443E4" w:rsidRPr="0002571A" w:rsidRDefault="00D147F8" w:rsidP="00BF576A">
            <w:r w:rsidRPr="0002571A">
              <w:t>Trdo se zabavam</w:t>
            </w:r>
          </w:p>
        </w:tc>
        <w:tc>
          <w:tcPr>
            <w:tcW w:w="1610" w:type="dxa"/>
            <w:textDirection w:val="tbRl"/>
          </w:tcPr>
          <w:p w14:paraId="1B1B1191" w14:textId="77777777" w:rsidR="002443E4" w:rsidRPr="0002571A" w:rsidRDefault="002443E4" w:rsidP="004412E4">
            <w:pPr>
              <w:ind w:left="113" w:right="113"/>
            </w:pPr>
          </w:p>
        </w:tc>
      </w:tr>
      <w:tr w:rsidR="002443E4" w:rsidRPr="0002571A" w14:paraId="2D2AEFFC" w14:textId="77777777" w:rsidTr="002B48D6">
        <w:trPr>
          <w:cantSplit/>
          <w:trHeight w:val="58"/>
        </w:trPr>
        <w:tc>
          <w:tcPr>
            <w:tcW w:w="673" w:type="dxa"/>
            <w:textDirection w:val="btLr"/>
          </w:tcPr>
          <w:p w14:paraId="61DD4D67" w14:textId="77777777" w:rsidR="002443E4" w:rsidRPr="0002571A" w:rsidRDefault="002443E4" w:rsidP="004412E4">
            <w:pPr>
              <w:ind w:left="113" w:right="113"/>
            </w:pPr>
          </w:p>
        </w:tc>
        <w:tc>
          <w:tcPr>
            <w:tcW w:w="687" w:type="dxa"/>
          </w:tcPr>
          <w:p w14:paraId="01EF56CB" w14:textId="3858AA78" w:rsidR="002443E4" w:rsidRPr="0002571A" w:rsidRDefault="00D6375C" w:rsidP="00BF576A">
            <w:r w:rsidRPr="0002571A">
              <w:t>47</w:t>
            </w:r>
          </w:p>
        </w:tc>
        <w:tc>
          <w:tcPr>
            <w:tcW w:w="2685" w:type="dxa"/>
          </w:tcPr>
          <w:p w14:paraId="55E14C36" w14:textId="6E22C988" w:rsidR="002443E4" w:rsidRPr="0002571A" w:rsidRDefault="00D147F8" w:rsidP="00BF576A">
            <w:r w:rsidRPr="0002571A">
              <w:t>Čustva me spravijo iz cone udobja</w:t>
            </w:r>
          </w:p>
        </w:tc>
        <w:tc>
          <w:tcPr>
            <w:tcW w:w="3423" w:type="dxa"/>
          </w:tcPr>
          <w:p w14:paraId="3F35A2BD" w14:textId="4106E5CA" w:rsidR="002443E4" w:rsidRPr="0002571A" w:rsidRDefault="00D147F8" w:rsidP="00BF576A">
            <w:r w:rsidRPr="0002571A">
              <w:t>Čustva upoštevam in cenim</w:t>
            </w:r>
          </w:p>
        </w:tc>
        <w:tc>
          <w:tcPr>
            <w:tcW w:w="1610" w:type="dxa"/>
            <w:textDirection w:val="tbRl"/>
          </w:tcPr>
          <w:p w14:paraId="07B10574" w14:textId="77777777" w:rsidR="002443E4" w:rsidRPr="0002571A" w:rsidRDefault="002443E4" w:rsidP="004412E4">
            <w:pPr>
              <w:ind w:left="113" w:right="113"/>
            </w:pPr>
          </w:p>
        </w:tc>
      </w:tr>
      <w:tr w:rsidR="002443E4" w:rsidRPr="0002571A" w14:paraId="609DB230" w14:textId="77777777" w:rsidTr="002B48D6">
        <w:trPr>
          <w:cantSplit/>
          <w:trHeight w:val="58"/>
        </w:trPr>
        <w:tc>
          <w:tcPr>
            <w:tcW w:w="673" w:type="dxa"/>
            <w:textDirection w:val="btLr"/>
          </w:tcPr>
          <w:p w14:paraId="0DD1301D" w14:textId="77777777" w:rsidR="002443E4" w:rsidRPr="0002571A" w:rsidRDefault="002443E4" w:rsidP="004412E4">
            <w:pPr>
              <w:ind w:left="113" w:right="113"/>
            </w:pPr>
          </w:p>
        </w:tc>
        <w:tc>
          <w:tcPr>
            <w:tcW w:w="687" w:type="dxa"/>
          </w:tcPr>
          <w:p w14:paraId="2D2F81B5" w14:textId="120E4F00" w:rsidR="002443E4" w:rsidRPr="0002571A" w:rsidRDefault="00D6375C" w:rsidP="00BF576A">
            <w:r w:rsidRPr="0002571A">
              <w:t>48</w:t>
            </w:r>
          </w:p>
        </w:tc>
        <w:tc>
          <w:tcPr>
            <w:tcW w:w="2685" w:type="dxa"/>
          </w:tcPr>
          <w:p w14:paraId="128FC6F0" w14:textId="4EF922B6" w:rsidR="002443E4" w:rsidRPr="0002571A" w:rsidRDefault="00D147F8" w:rsidP="00D147F8">
            <w:r w:rsidRPr="0002571A">
              <w:t>Rad nastopam pred ljudmi</w:t>
            </w:r>
          </w:p>
        </w:tc>
        <w:tc>
          <w:tcPr>
            <w:tcW w:w="3423" w:type="dxa"/>
          </w:tcPr>
          <w:p w14:paraId="30CF91EC" w14:textId="5F89EAA1" w:rsidR="002443E4" w:rsidRPr="0002571A" w:rsidRDefault="00D147F8" w:rsidP="00BF576A">
            <w:r w:rsidRPr="0002571A">
              <w:t>Javnemu govoru se izogibam</w:t>
            </w:r>
          </w:p>
        </w:tc>
        <w:tc>
          <w:tcPr>
            <w:tcW w:w="1610" w:type="dxa"/>
            <w:textDirection w:val="tbRl"/>
          </w:tcPr>
          <w:p w14:paraId="261DCF12" w14:textId="77777777" w:rsidR="002443E4" w:rsidRPr="0002571A" w:rsidRDefault="002443E4" w:rsidP="004412E4">
            <w:pPr>
              <w:ind w:left="113" w:right="113"/>
            </w:pPr>
          </w:p>
        </w:tc>
      </w:tr>
      <w:tr w:rsidR="00D147F8" w:rsidRPr="0002571A" w14:paraId="2CAF1A92" w14:textId="77777777" w:rsidTr="002B48D6">
        <w:trPr>
          <w:cantSplit/>
          <w:trHeight w:val="58"/>
        </w:trPr>
        <w:tc>
          <w:tcPr>
            <w:tcW w:w="673" w:type="dxa"/>
            <w:textDirection w:val="btLr"/>
          </w:tcPr>
          <w:p w14:paraId="258DF1C9" w14:textId="77777777" w:rsidR="00D147F8" w:rsidRPr="0002571A" w:rsidRDefault="00D147F8" w:rsidP="004412E4">
            <w:pPr>
              <w:ind w:left="113" w:right="113"/>
            </w:pPr>
          </w:p>
        </w:tc>
        <w:tc>
          <w:tcPr>
            <w:tcW w:w="687" w:type="dxa"/>
          </w:tcPr>
          <w:p w14:paraId="518177B2" w14:textId="7FCBE8C4" w:rsidR="00D147F8" w:rsidRPr="0002571A" w:rsidRDefault="00D6375C" w:rsidP="00BF576A">
            <w:r w:rsidRPr="0002571A">
              <w:t>49</w:t>
            </w:r>
          </w:p>
        </w:tc>
        <w:tc>
          <w:tcPr>
            <w:tcW w:w="2685" w:type="dxa"/>
          </w:tcPr>
          <w:p w14:paraId="6ED9D309" w14:textId="3B170421" w:rsidR="00D147F8" w:rsidRPr="0002571A" w:rsidRDefault="00D147F8" w:rsidP="00BF576A">
            <w:r w:rsidRPr="0002571A">
              <w:t>Želim vedeti kdo, kaj, kdaj.</w:t>
            </w:r>
          </w:p>
        </w:tc>
        <w:tc>
          <w:tcPr>
            <w:tcW w:w="3423" w:type="dxa"/>
          </w:tcPr>
          <w:p w14:paraId="3581E546" w14:textId="0E12CFAE" w:rsidR="00D147F8" w:rsidRPr="0002571A" w:rsidRDefault="00D147F8" w:rsidP="00BF576A">
            <w:r w:rsidRPr="0002571A">
              <w:t>Želim vedeti zakaj</w:t>
            </w:r>
          </w:p>
        </w:tc>
        <w:tc>
          <w:tcPr>
            <w:tcW w:w="1610" w:type="dxa"/>
            <w:textDirection w:val="tbRl"/>
          </w:tcPr>
          <w:p w14:paraId="53458293" w14:textId="77777777" w:rsidR="00D147F8" w:rsidRPr="0002571A" w:rsidRDefault="00D147F8" w:rsidP="004412E4">
            <w:pPr>
              <w:ind w:left="113" w:right="113"/>
            </w:pPr>
          </w:p>
        </w:tc>
      </w:tr>
    </w:tbl>
    <w:p w14:paraId="484D079A" w14:textId="77777777" w:rsidR="00146F8F" w:rsidRPr="0002571A" w:rsidRDefault="00146F8F"/>
    <w:p w14:paraId="2AFCA6CF" w14:textId="77777777" w:rsidR="00146F8F" w:rsidRPr="0002571A" w:rsidRDefault="00146F8F"/>
    <w:p w14:paraId="68BADC92" w14:textId="77777777" w:rsidR="00146F8F" w:rsidRPr="0002571A"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rsidRPr="0002571A" w14:paraId="7782BE83" w14:textId="77777777" w:rsidTr="005E48D9">
        <w:trPr>
          <w:cantSplit/>
          <w:trHeight w:val="58"/>
        </w:trPr>
        <w:tc>
          <w:tcPr>
            <w:tcW w:w="973" w:type="dxa"/>
            <w:vMerge w:val="restart"/>
            <w:textDirection w:val="btLr"/>
          </w:tcPr>
          <w:p w14:paraId="6A067417" w14:textId="50872FF7" w:rsidR="005E48D9" w:rsidRPr="0002571A" w:rsidRDefault="005E48D9" w:rsidP="005E48D9">
            <w:pPr>
              <w:ind w:left="113" w:right="113"/>
            </w:pPr>
            <w:r w:rsidRPr="0002571A">
              <w:t>Splošna vprašanja</w:t>
            </w:r>
          </w:p>
        </w:tc>
        <w:tc>
          <w:tcPr>
            <w:tcW w:w="440" w:type="dxa"/>
          </w:tcPr>
          <w:p w14:paraId="03E485D2" w14:textId="2141EFA0" w:rsidR="005E48D9" w:rsidRPr="0002571A" w:rsidRDefault="005E48D9" w:rsidP="005E48D9">
            <w:r w:rsidRPr="0002571A">
              <w:t>50</w:t>
            </w:r>
          </w:p>
        </w:tc>
        <w:tc>
          <w:tcPr>
            <w:tcW w:w="440" w:type="dxa"/>
          </w:tcPr>
          <w:p w14:paraId="14A08AA6" w14:textId="4FD6F0E6" w:rsidR="005E48D9" w:rsidRPr="0002571A" w:rsidRDefault="005E48D9" w:rsidP="005E48D9">
            <w:r w:rsidRPr="0002571A">
              <w:t>48</w:t>
            </w:r>
          </w:p>
        </w:tc>
        <w:tc>
          <w:tcPr>
            <w:tcW w:w="6162" w:type="dxa"/>
          </w:tcPr>
          <w:p w14:paraId="39079189" w14:textId="61D8A68D" w:rsidR="005E48D9" w:rsidRPr="0002571A" w:rsidRDefault="005E48D9" w:rsidP="005E48D9">
            <w:r w:rsidRPr="0002571A">
              <w:t>Lanska zaključna ocena pri matematiki</w:t>
            </w:r>
          </w:p>
        </w:tc>
        <w:tc>
          <w:tcPr>
            <w:tcW w:w="1503" w:type="dxa"/>
          </w:tcPr>
          <w:p w14:paraId="7267144D" w14:textId="3425EC32" w:rsidR="005E48D9" w:rsidRPr="0002571A" w:rsidRDefault="005E48D9" w:rsidP="005E48D9">
            <w:r w:rsidRPr="0002571A">
              <w:t>Možne vrednosti 1 – 5</w:t>
            </w:r>
          </w:p>
        </w:tc>
      </w:tr>
      <w:tr w:rsidR="005E48D9" w:rsidRPr="0002571A" w14:paraId="6F6BB8BA" w14:textId="77777777" w:rsidTr="005E48D9">
        <w:trPr>
          <w:cantSplit/>
          <w:trHeight w:val="60"/>
        </w:trPr>
        <w:tc>
          <w:tcPr>
            <w:tcW w:w="973" w:type="dxa"/>
            <w:vMerge/>
            <w:textDirection w:val="btLr"/>
          </w:tcPr>
          <w:p w14:paraId="10A858AC" w14:textId="77777777" w:rsidR="005E48D9" w:rsidRPr="0002571A" w:rsidRDefault="005E48D9" w:rsidP="005E48D9">
            <w:pPr>
              <w:ind w:left="113" w:right="113"/>
            </w:pPr>
          </w:p>
        </w:tc>
        <w:tc>
          <w:tcPr>
            <w:tcW w:w="440" w:type="dxa"/>
          </w:tcPr>
          <w:p w14:paraId="055B1DBA" w14:textId="79929654" w:rsidR="005E48D9" w:rsidRPr="0002571A" w:rsidRDefault="005E48D9" w:rsidP="005E48D9">
            <w:r w:rsidRPr="0002571A">
              <w:t>51</w:t>
            </w:r>
          </w:p>
        </w:tc>
        <w:tc>
          <w:tcPr>
            <w:tcW w:w="440" w:type="dxa"/>
          </w:tcPr>
          <w:p w14:paraId="255E7D93" w14:textId="70EE69BB" w:rsidR="005E48D9" w:rsidRPr="0002571A" w:rsidRDefault="005E48D9" w:rsidP="005E48D9">
            <w:r w:rsidRPr="0002571A">
              <w:t>49</w:t>
            </w:r>
          </w:p>
        </w:tc>
        <w:tc>
          <w:tcPr>
            <w:tcW w:w="6162" w:type="dxa"/>
          </w:tcPr>
          <w:p w14:paraId="004AC214" w14:textId="162BBD93" w:rsidR="005E48D9" w:rsidRPr="0002571A" w:rsidRDefault="005E48D9" w:rsidP="005E48D9">
            <w:r w:rsidRPr="0002571A">
              <w:t>Razred</w:t>
            </w:r>
          </w:p>
        </w:tc>
        <w:tc>
          <w:tcPr>
            <w:tcW w:w="1503" w:type="dxa"/>
          </w:tcPr>
          <w:p w14:paraId="4F0434D5" w14:textId="0888E834" w:rsidR="005E48D9" w:rsidRPr="0002571A" w:rsidRDefault="00E01B6B" w:rsidP="005E48D9">
            <w:r w:rsidRPr="0002571A">
              <w:t>7</w:t>
            </w:r>
            <w:r w:rsidR="005E48D9" w:rsidRPr="0002571A">
              <w:t xml:space="preserve"> možnih izbir</w:t>
            </w:r>
          </w:p>
        </w:tc>
      </w:tr>
      <w:tr w:rsidR="005E48D9" w:rsidRPr="0002571A" w14:paraId="2B8FE6A0" w14:textId="77777777" w:rsidTr="005E48D9">
        <w:trPr>
          <w:cantSplit/>
          <w:trHeight w:val="58"/>
        </w:trPr>
        <w:tc>
          <w:tcPr>
            <w:tcW w:w="973" w:type="dxa"/>
            <w:vMerge/>
            <w:textDirection w:val="btLr"/>
          </w:tcPr>
          <w:p w14:paraId="5E28C1C0" w14:textId="77777777" w:rsidR="005E48D9" w:rsidRPr="0002571A" w:rsidRDefault="005E48D9" w:rsidP="005E48D9">
            <w:pPr>
              <w:ind w:left="113" w:right="113"/>
            </w:pPr>
          </w:p>
        </w:tc>
        <w:tc>
          <w:tcPr>
            <w:tcW w:w="440" w:type="dxa"/>
          </w:tcPr>
          <w:p w14:paraId="1C2337EE" w14:textId="079E001E" w:rsidR="005E48D9" w:rsidRPr="0002571A" w:rsidRDefault="005E48D9" w:rsidP="005E48D9">
            <w:r w:rsidRPr="0002571A">
              <w:t>52</w:t>
            </w:r>
          </w:p>
        </w:tc>
        <w:tc>
          <w:tcPr>
            <w:tcW w:w="440" w:type="dxa"/>
          </w:tcPr>
          <w:p w14:paraId="5C9DC401" w14:textId="1390268A" w:rsidR="005E48D9" w:rsidRPr="0002571A" w:rsidRDefault="005E48D9" w:rsidP="005E48D9">
            <w:r w:rsidRPr="0002571A">
              <w:t>50</w:t>
            </w:r>
          </w:p>
        </w:tc>
        <w:tc>
          <w:tcPr>
            <w:tcW w:w="6162" w:type="dxa"/>
          </w:tcPr>
          <w:p w14:paraId="2B7551BA" w14:textId="7D242869" w:rsidR="005E48D9" w:rsidRPr="0002571A" w:rsidRDefault="005E48D9" w:rsidP="005E48D9">
            <w:r w:rsidRPr="0002571A">
              <w:t>Spol</w:t>
            </w:r>
          </w:p>
        </w:tc>
        <w:tc>
          <w:tcPr>
            <w:tcW w:w="1503" w:type="dxa"/>
          </w:tcPr>
          <w:p w14:paraId="4ECD0D9C" w14:textId="4C0E14EA" w:rsidR="005E48D9" w:rsidRPr="0002571A" w:rsidRDefault="005E48D9" w:rsidP="005E48D9">
            <w:r w:rsidRPr="0002571A">
              <w:t>2 možni izbiri</w:t>
            </w:r>
          </w:p>
        </w:tc>
      </w:tr>
      <w:tr w:rsidR="005E48D9" w:rsidRPr="0002571A" w14:paraId="1950FB5E" w14:textId="77777777" w:rsidTr="005E48D9">
        <w:trPr>
          <w:cantSplit/>
          <w:trHeight w:val="58"/>
        </w:trPr>
        <w:tc>
          <w:tcPr>
            <w:tcW w:w="973" w:type="dxa"/>
            <w:vMerge/>
            <w:textDirection w:val="btLr"/>
          </w:tcPr>
          <w:p w14:paraId="49E09D47" w14:textId="77777777" w:rsidR="005E48D9" w:rsidRPr="0002571A" w:rsidRDefault="005E48D9" w:rsidP="005E48D9">
            <w:pPr>
              <w:ind w:left="113" w:right="113"/>
            </w:pPr>
          </w:p>
        </w:tc>
        <w:tc>
          <w:tcPr>
            <w:tcW w:w="440" w:type="dxa"/>
          </w:tcPr>
          <w:p w14:paraId="49870439" w14:textId="53772C14" w:rsidR="005E48D9" w:rsidRPr="0002571A" w:rsidRDefault="005E48D9" w:rsidP="005E48D9">
            <w:r w:rsidRPr="0002571A">
              <w:t>53</w:t>
            </w:r>
          </w:p>
        </w:tc>
        <w:tc>
          <w:tcPr>
            <w:tcW w:w="440" w:type="dxa"/>
          </w:tcPr>
          <w:p w14:paraId="48FE8C07" w14:textId="0E2556FE" w:rsidR="005E48D9" w:rsidRPr="0002571A" w:rsidRDefault="005E48D9" w:rsidP="005E48D9">
            <w:r w:rsidRPr="0002571A">
              <w:t>51</w:t>
            </w:r>
          </w:p>
        </w:tc>
        <w:tc>
          <w:tcPr>
            <w:tcW w:w="6162" w:type="dxa"/>
          </w:tcPr>
          <w:p w14:paraId="684EBD36" w14:textId="74005BEF" w:rsidR="005E48D9" w:rsidRPr="0002571A" w:rsidRDefault="005E48D9" w:rsidP="005E48D9">
            <w:r w:rsidRPr="0002571A">
              <w:t>Učeči profesor</w:t>
            </w:r>
          </w:p>
        </w:tc>
        <w:tc>
          <w:tcPr>
            <w:tcW w:w="1503" w:type="dxa"/>
          </w:tcPr>
          <w:p w14:paraId="2FBDA433" w14:textId="24934FE5" w:rsidR="005E48D9" w:rsidRPr="0002571A" w:rsidRDefault="00E01B6B" w:rsidP="005E48D9">
            <w:r w:rsidRPr="0002571A">
              <w:t>4</w:t>
            </w:r>
            <w:r w:rsidR="005E48D9" w:rsidRPr="0002571A">
              <w:t xml:space="preserve"> </w:t>
            </w:r>
            <w:r w:rsidRPr="0002571A">
              <w:t>možne izbire</w:t>
            </w:r>
          </w:p>
        </w:tc>
      </w:tr>
      <w:tr w:rsidR="005E48D9" w:rsidRPr="0002571A" w14:paraId="5C7DB1C2" w14:textId="77777777" w:rsidTr="005E48D9">
        <w:trPr>
          <w:cantSplit/>
          <w:trHeight w:val="370"/>
        </w:trPr>
        <w:tc>
          <w:tcPr>
            <w:tcW w:w="973" w:type="dxa"/>
            <w:vMerge w:val="restart"/>
            <w:textDirection w:val="btLr"/>
          </w:tcPr>
          <w:p w14:paraId="03D752D8" w14:textId="15BE234E" w:rsidR="005E48D9" w:rsidRPr="0002571A" w:rsidRDefault="005E48D9" w:rsidP="005E48D9">
            <w:pPr>
              <w:ind w:left="113" w:right="113"/>
            </w:pPr>
            <w:r w:rsidRPr="0002571A">
              <w:t>Vprašanja, ki se navezujejo na tandemsko delo</w:t>
            </w:r>
          </w:p>
        </w:tc>
        <w:tc>
          <w:tcPr>
            <w:tcW w:w="440" w:type="dxa"/>
          </w:tcPr>
          <w:p w14:paraId="02735305" w14:textId="1DE2E96A" w:rsidR="005E48D9" w:rsidRPr="0002571A" w:rsidRDefault="005E48D9" w:rsidP="005E48D9">
            <w:r w:rsidRPr="0002571A">
              <w:t>54</w:t>
            </w:r>
          </w:p>
        </w:tc>
        <w:tc>
          <w:tcPr>
            <w:tcW w:w="440" w:type="dxa"/>
          </w:tcPr>
          <w:p w14:paraId="7691CE28" w14:textId="5BB9D027" w:rsidR="005E48D9" w:rsidRPr="0002571A" w:rsidRDefault="005E48D9" w:rsidP="005E48D9">
            <w:r w:rsidRPr="0002571A">
              <w:t>52</w:t>
            </w:r>
          </w:p>
        </w:tc>
        <w:tc>
          <w:tcPr>
            <w:tcW w:w="6162" w:type="dxa"/>
          </w:tcPr>
          <w:p w14:paraId="529EBC62" w14:textId="60263DCC" w:rsidR="005E48D9" w:rsidRPr="0002571A" w:rsidRDefault="005E48D9" w:rsidP="005E48D9">
            <w:r w:rsidRPr="0002571A">
              <w:t>Oceni, koliko je bilo v povprečju v tandemu interakcije</w:t>
            </w:r>
          </w:p>
        </w:tc>
        <w:tc>
          <w:tcPr>
            <w:tcW w:w="1503" w:type="dxa"/>
          </w:tcPr>
          <w:p w14:paraId="3373B578" w14:textId="77777777" w:rsidR="005E48D9" w:rsidRPr="0002571A" w:rsidRDefault="005E48D9" w:rsidP="005E48D9">
            <w:r w:rsidRPr="0002571A">
              <w:t>3 možne izbire:</w:t>
            </w:r>
          </w:p>
          <w:p w14:paraId="2EADCC27" w14:textId="710D745F" w:rsidR="005E48D9" w:rsidRPr="0002571A" w:rsidRDefault="005E48D9" w:rsidP="005E48D9">
            <w:r w:rsidRPr="0002571A">
              <w:t>0 (skoraj nič) – 2 (veliko)</w:t>
            </w:r>
          </w:p>
        </w:tc>
      </w:tr>
      <w:tr w:rsidR="005E48D9" w:rsidRPr="0002571A" w14:paraId="21541CC9" w14:textId="77777777" w:rsidTr="005E48D9">
        <w:trPr>
          <w:cantSplit/>
          <w:trHeight w:val="1134"/>
        </w:trPr>
        <w:tc>
          <w:tcPr>
            <w:tcW w:w="973" w:type="dxa"/>
            <w:vMerge/>
            <w:textDirection w:val="btLr"/>
          </w:tcPr>
          <w:p w14:paraId="49545F69" w14:textId="77777777" w:rsidR="005E48D9" w:rsidRPr="0002571A" w:rsidRDefault="005E48D9" w:rsidP="005E48D9">
            <w:pPr>
              <w:ind w:left="113" w:right="113"/>
            </w:pPr>
          </w:p>
        </w:tc>
        <w:tc>
          <w:tcPr>
            <w:tcW w:w="440" w:type="dxa"/>
          </w:tcPr>
          <w:p w14:paraId="6BFCBFA0" w14:textId="25213B6F" w:rsidR="005E48D9" w:rsidRPr="0002571A" w:rsidRDefault="005E48D9" w:rsidP="005E48D9">
            <w:r w:rsidRPr="0002571A">
              <w:t>55</w:t>
            </w:r>
          </w:p>
        </w:tc>
        <w:tc>
          <w:tcPr>
            <w:tcW w:w="440" w:type="dxa"/>
          </w:tcPr>
          <w:p w14:paraId="44DD2C3D" w14:textId="1D449B0B" w:rsidR="005E48D9" w:rsidRPr="0002571A" w:rsidRDefault="005E48D9" w:rsidP="005E48D9">
            <w:r w:rsidRPr="0002571A">
              <w:t>53</w:t>
            </w:r>
          </w:p>
        </w:tc>
        <w:tc>
          <w:tcPr>
            <w:tcW w:w="6162" w:type="dxa"/>
          </w:tcPr>
          <w:p w14:paraId="73F70BFB" w14:textId="0462E00E" w:rsidR="005E48D9" w:rsidRPr="0002571A" w:rsidRDefault="005E48D9" w:rsidP="005E48D9">
            <w:r w:rsidRPr="0002571A">
              <w:t>Oceni, kako produktivna je bila interakcija</w:t>
            </w:r>
          </w:p>
        </w:tc>
        <w:tc>
          <w:tcPr>
            <w:tcW w:w="1503" w:type="dxa"/>
          </w:tcPr>
          <w:p w14:paraId="62ABEDDC" w14:textId="77777777" w:rsidR="005E48D9" w:rsidRPr="0002571A" w:rsidRDefault="005E48D9" w:rsidP="005E48D9">
            <w:r w:rsidRPr="0002571A">
              <w:t>3 možne izbire:</w:t>
            </w:r>
          </w:p>
          <w:p w14:paraId="679384A2" w14:textId="60279099" w:rsidR="005E48D9" w:rsidRPr="0002571A" w:rsidRDefault="005E48D9" w:rsidP="005E48D9">
            <w:r w:rsidRPr="0002571A">
              <w:t>0 (več klepetanja kot produktivnega dela) – 2...</w:t>
            </w:r>
          </w:p>
        </w:tc>
      </w:tr>
      <w:tr w:rsidR="005E48D9" w:rsidRPr="0002571A" w14:paraId="150E4BD3" w14:textId="77777777" w:rsidTr="005E48D9">
        <w:trPr>
          <w:cantSplit/>
          <w:trHeight w:val="1134"/>
        </w:trPr>
        <w:tc>
          <w:tcPr>
            <w:tcW w:w="973" w:type="dxa"/>
            <w:vMerge/>
            <w:textDirection w:val="btLr"/>
          </w:tcPr>
          <w:p w14:paraId="2DD8FDFC" w14:textId="77777777" w:rsidR="005E48D9" w:rsidRPr="0002571A" w:rsidRDefault="005E48D9" w:rsidP="005E48D9">
            <w:pPr>
              <w:ind w:left="113" w:right="113"/>
            </w:pPr>
          </w:p>
        </w:tc>
        <w:tc>
          <w:tcPr>
            <w:tcW w:w="440" w:type="dxa"/>
          </w:tcPr>
          <w:p w14:paraId="554D718A" w14:textId="06F1E672" w:rsidR="005E48D9" w:rsidRPr="0002571A" w:rsidRDefault="005E48D9" w:rsidP="005E48D9">
            <w:r w:rsidRPr="0002571A">
              <w:t>56</w:t>
            </w:r>
          </w:p>
        </w:tc>
        <w:tc>
          <w:tcPr>
            <w:tcW w:w="440" w:type="dxa"/>
          </w:tcPr>
          <w:p w14:paraId="7894790C" w14:textId="5A504AAB" w:rsidR="005E48D9" w:rsidRPr="0002571A" w:rsidRDefault="005E48D9" w:rsidP="005E48D9">
            <w:r w:rsidRPr="0002571A">
              <w:t>54</w:t>
            </w:r>
          </w:p>
        </w:tc>
        <w:tc>
          <w:tcPr>
            <w:tcW w:w="6162" w:type="dxa"/>
          </w:tcPr>
          <w:p w14:paraId="72F4C3A8" w14:textId="4776FE83" w:rsidR="005E48D9" w:rsidRPr="0002571A" w:rsidRDefault="005E48D9" w:rsidP="005E48D9">
            <w:r w:rsidRPr="0002571A">
              <w:t>Si pripomogel več kot tvoj partner v tandemu</w:t>
            </w:r>
          </w:p>
        </w:tc>
        <w:tc>
          <w:tcPr>
            <w:tcW w:w="1503" w:type="dxa"/>
          </w:tcPr>
          <w:p w14:paraId="0DC99D10" w14:textId="77777777" w:rsidR="005E48D9" w:rsidRPr="0002571A" w:rsidRDefault="005E48D9" w:rsidP="005E48D9">
            <w:r w:rsidRPr="0002571A">
              <w:t>3 možne izbire:</w:t>
            </w:r>
          </w:p>
          <w:p w14:paraId="3302FF70" w14:textId="77EDDC32" w:rsidR="005E48D9" w:rsidRPr="0002571A" w:rsidRDefault="005E48D9" w:rsidP="005E48D9">
            <w:r w:rsidRPr="0002571A">
              <w:t>0 (pripomogel sem manj) – 2 (pripomogel sem več)</w:t>
            </w:r>
          </w:p>
        </w:tc>
      </w:tr>
    </w:tbl>
    <w:p w14:paraId="53C35A94" w14:textId="11AFC55C" w:rsidR="00BF576A" w:rsidRPr="0002571A" w:rsidRDefault="00BF576A" w:rsidP="00BF576A"/>
    <w:p w14:paraId="1B1AB98B" w14:textId="659F750C" w:rsidR="00D8479C" w:rsidRPr="0002571A" w:rsidRDefault="00CF746E" w:rsidP="00CF746E">
      <w:pPr>
        <w:pStyle w:val="Heading1"/>
      </w:pPr>
      <w:bookmarkStart w:id="102" w:name="_Toc170115150"/>
      <w:r w:rsidRPr="0002571A">
        <w:lastRenderedPageBreak/>
        <w:t>Priloga B: Koda strojnega učenja</w:t>
      </w:r>
      <w:bookmarkEnd w:id="102"/>
    </w:p>
    <w:p w14:paraId="328BAED7"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color w:val="212121"/>
          <w:kern w:val="0"/>
          <w:sz w:val="20"/>
          <w:szCs w:val="20"/>
          <w:lang w:eastAsia="sl-SI"/>
          <w14:ligatures w14:val="none"/>
        </w:rPr>
        <w:t>classifiers</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 xml:space="preserve"> [</w:t>
      </w:r>
    </w:p>
    <w:p w14:paraId="33BF32E4"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GaussianNB</w:t>
      </w:r>
      <w:proofErr w:type="spellEnd"/>
      <w:r w:rsidRPr="0002571A">
        <w:rPr>
          <w:rFonts w:ascii="Courier New" w:eastAsia="Times New Roman" w:hAnsi="Courier New" w:cs="Courier New"/>
          <w:color w:val="212121"/>
          <w:kern w:val="0"/>
          <w:sz w:val="20"/>
          <w:szCs w:val="20"/>
          <w:lang w:eastAsia="sl-SI"/>
          <w14:ligatures w14:val="none"/>
        </w:rPr>
        <w:t>(),</w:t>
      </w:r>
    </w:p>
    <w:p w14:paraId="491024ED"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KNeighborsClassifier</w:t>
      </w:r>
      <w:proofErr w:type="spellEnd"/>
      <w:r w:rsidRPr="0002571A">
        <w:rPr>
          <w:rFonts w:ascii="Courier New" w:eastAsia="Times New Roman" w:hAnsi="Courier New" w:cs="Courier New"/>
          <w:color w:val="212121"/>
          <w:kern w:val="0"/>
          <w:sz w:val="20"/>
          <w:szCs w:val="20"/>
          <w:lang w:eastAsia="sl-SI"/>
          <w14:ligatures w14:val="none"/>
        </w:rPr>
        <w:t>(),</w:t>
      </w:r>
    </w:p>
    <w:p w14:paraId="0B65789C"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DecisionTreeClassifier</w:t>
      </w:r>
      <w:proofErr w:type="spellEnd"/>
      <w:r w:rsidRPr="0002571A">
        <w:rPr>
          <w:rFonts w:ascii="Courier New" w:eastAsia="Times New Roman" w:hAnsi="Courier New" w:cs="Courier New"/>
          <w:color w:val="212121"/>
          <w:kern w:val="0"/>
          <w:sz w:val="20"/>
          <w:szCs w:val="20"/>
          <w:lang w:eastAsia="sl-SI"/>
          <w14:ligatures w14:val="none"/>
        </w:rPr>
        <w:t>(),</w:t>
      </w:r>
    </w:p>
    <w:p w14:paraId="4ED0AA59"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LogisticRegression</w:t>
      </w:r>
      <w:proofErr w:type="spellEnd"/>
      <w:r w:rsidRPr="0002571A">
        <w:rPr>
          <w:rFonts w:ascii="Courier New" w:eastAsia="Times New Roman" w:hAnsi="Courier New" w:cs="Courier New"/>
          <w:color w:val="212121"/>
          <w:kern w:val="0"/>
          <w:sz w:val="20"/>
          <w:szCs w:val="20"/>
          <w:lang w:eastAsia="sl-SI"/>
          <w14:ligatures w14:val="none"/>
        </w:rPr>
        <w:t>(),</w:t>
      </w:r>
    </w:p>
    <w:p w14:paraId="36240295"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LinearDiscriminantAnalysis</w:t>
      </w:r>
      <w:proofErr w:type="spellEnd"/>
      <w:r w:rsidRPr="0002571A">
        <w:rPr>
          <w:rFonts w:ascii="Courier New" w:eastAsia="Times New Roman" w:hAnsi="Courier New" w:cs="Courier New"/>
          <w:color w:val="212121"/>
          <w:kern w:val="0"/>
          <w:sz w:val="20"/>
          <w:szCs w:val="20"/>
          <w:lang w:eastAsia="sl-SI"/>
          <w14:ligatures w14:val="none"/>
        </w:rPr>
        <w:t>(),</w:t>
      </w:r>
    </w:p>
    <w:p w14:paraId="1E83D756"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AdaBoostClassifier</w:t>
      </w:r>
      <w:proofErr w:type="spellEnd"/>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n_estimators</w:t>
      </w:r>
      <w:proofErr w:type="spellEnd"/>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1000),</w:t>
      </w:r>
    </w:p>
    <w:p w14:paraId="42E8C37A"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GradientBoostingClassifier</w:t>
      </w:r>
      <w:proofErr w:type="spellEnd"/>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n_estimators</w:t>
      </w:r>
      <w:proofErr w:type="spellEnd"/>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1000),</w:t>
      </w:r>
    </w:p>
    <w:p w14:paraId="769FF2DD"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SVC(</w:t>
      </w:r>
      <w:proofErr w:type="spellStart"/>
      <w:r w:rsidRPr="0002571A">
        <w:rPr>
          <w:rFonts w:ascii="Courier New" w:eastAsia="Times New Roman" w:hAnsi="Courier New" w:cs="Courier New"/>
          <w:color w:val="212121"/>
          <w:kern w:val="0"/>
          <w:sz w:val="20"/>
          <w:szCs w:val="20"/>
          <w:lang w:eastAsia="sl-SI"/>
          <w14:ligatures w14:val="none"/>
        </w:rPr>
        <w:t>kernel</w:t>
      </w:r>
      <w:proofErr w:type="spellEnd"/>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rbf</w:t>
      </w:r>
      <w:proofErr w:type="spellEnd"/>
      <w:r w:rsidRPr="0002571A">
        <w:rPr>
          <w:rFonts w:ascii="Courier New" w:eastAsia="Times New Roman" w:hAnsi="Courier New" w:cs="Courier New"/>
          <w:color w:val="212121"/>
          <w:kern w:val="0"/>
          <w:sz w:val="20"/>
          <w:szCs w:val="20"/>
          <w:lang w:eastAsia="sl-SI"/>
          <w14:ligatures w14:val="none"/>
        </w:rPr>
        <w:t xml:space="preserve">'), </w:t>
      </w:r>
    </w:p>
    <w:p w14:paraId="7134F66D"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RandomForestClassifier</w:t>
      </w:r>
      <w:proofErr w:type="spellEnd"/>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n_estimators</w:t>
      </w:r>
      <w:proofErr w:type="spellEnd"/>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1000)</w:t>
      </w:r>
    </w:p>
    <w:p w14:paraId="17DEB467"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w:t>
      </w:r>
    </w:p>
    <w:p w14:paraId="55BB902F"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
    <w:p w14:paraId="179740D4"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color w:val="212121"/>
          <w:kern w:val="0"/>
          <w:sz w:val="20"/>
          <w:szCs w:val="20"/>
          <w:lang w:eastAsia="sl-SI"/>
          <w14:ligatures w14:val="none"/>
        </w:rPr>
        <w:t>classifier_names</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 xml:space="preserve"> [</w:t>
      </w:r>
    </w:p>
    <w:p w14:paraId="209ED21E"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Naive</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Bayes</w:t>
      </w:r>
      <w:proofErr w:type="spellEnd"/>
      <w:r w:rsidRPr="0002571A">
        <w:rPr>
          <w:rFonts w:ascii="Courier New" w:eastAsia="Times New Roman" w:hAnsi="Courier New" w:cs="Courier New"/>
          <w:color w:val="212121"/>
          <w:kern w:val="0"/>
          <w:sz w:val="20"/>
          <w:szCs w:val="20"/>
          <w:lang w:eastAsia="sl-SI"/>
          <w14:ligatures w14:val="none"/>
        </w:rPr>
        <w:t>",</w:t>
      </w:r>
    </w:p>
    <w:p w14:paraId="07EF9F38"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K-</w:t>
      </w:r>
      <w:proofErr w:type="spellStart"/>
      <w:r w:rsidRPr="0002571A">
        <w:rPr>
          <w:rFonts w:ascii="Courier New" w:eastAsia="Times New Roman" w:hAnsi="Courier New" w:cs="Courier New"/>
          <w:color w:val="212121"/>
          <w:kern w:val="0"/>
          <w:sz w:val="20"/>
          <w:szCs w:val="20"/>
          <w:lang w:eastAsia="sl-SI"/>
          <w14:ligatures w14:val="none"/>
        </w:rPr>
        <w:t>Nearest</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Neighbors</w:t>
      </w:r>
      <w:proofErr w:type="spellEnd"/>
      <w:r w:rsidRPr="0002571A">
        <w:rPr>
          <w:rFonts w:ascii="Courier New" w:eastAsia="Times New Roman" w:hAnsi="Courier New" w:cs="Courier New"/>
          <w:color w:val="212121"/>
          <w:kern w:val="0"/>
          <w:sz w:val="20"/>
          <w:szCs w:val="20"/>
          <w:lang w:eastAsia="sl-SI"/>
          <w14:ligatures w14:val="none"/>
        </w:rPr>
        <w:t>",</w:t>
      </w:r>
    </w:p>
    <w:p w14:paraId="0EBBE46A"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Decision</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Tree</w:t>
      </w:r>
      <w:proofErr w:type="spellEnd"/>
      <w:r w:rsidRPr="0002571A">
        <w:rPr>
          <w:rFonts w:ascii="Courier New" w:eastAsia="Times New Roman" w:hAnsi="Courier New" w:cs="Courier New"/>
          <w:color w:val="212121"/>
          <w:kern w:val="0"/>
          <w:sz w:val="20"/>
          <w:szCs w:val="20"/>
          <w:lang w:eastAsia="sl-SI"/>
          <w14:ligatures w14:val="none"/>
        </w:rPr>
        <w:t>",</w:t>
      </w:r>
    </w:p>
    <w:p w14:paraId="59366B68"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Logistic</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Regression</w:t>
      </w:r>
      <w:proofErr w:type="spellEnd"/>
      <w:r w:rsidRPr="0002571A">
        <w:rPr>
          <w:rFonts w:ascii="Courier New" w:eastAsia="Times New Roman" w:hAnsi="Courier New" w:cs="Courier New"/>
          <w:color w:val="212121"/>
          <w:kern w:val="0"/>
          <w:sz w:val="20"/>
          <w:szCs w:val="20"/>
          <w:lang w:eastAsia="sl-SI"/>
          <w14:ligatures w14:val="none"/>
        </w:rPr>
        <w:t>",</w:t>
      </w:r>
    </w:p>
    <w:p w14:paraId="17C357C4"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Linear</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Discriminant</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Analysis</w:t>
      </w:r>
      <w:proofErr w:type="spellEnd"/>
      <w:r w:rsidRPr="0002571A">
        <w:rPr>
          <w:rFonts w:ascii="Courier New" w:eastAsia="Times New Roman" w:hAnsi="Courier New" w:cs="Courier New"/>
          <w:color w:val="212121"/>
          <w:kern w:val="0"/>
          <w:sz w:val="20"/>
          <w:szCs w:val="20"/>
          <w:lang w:eastAsia="sl-SI"/>
          <w14:ligatures w14:val="none"/>
        </w:rPr>
        <w:t>",</w:t>
      </w:r>
    </w:p>
    <w:p w14:paraId="3C0AABA8"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AdaBoost</w:t>
      </w:r>
      <w:proofErr w:type="spellEnd"/>
      <w:r w:rsidRPr="0002571A">
        <w:rPr>
          <w:rFonts w:ascii="Courier New" w:eastAsia="Times New Roman" w:hAnsi="Courier New" w:cs="Courier New"/>
          <w:color w:val="212121"/>
          <w:kern w:val="0"/>
          <w:sz w:val="20"/>
          <w:szCs w:val="20"/>
          <w:lang w:eastAsia="sl-SI"/>
          <w14:ligatures w14:val="none"/>
        </w:rPr>
        <w:t>",</w:t>
      </w:r>
    </w:p>
    <w:p w14:paraId="00682161"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Gradient </w:t>
      </w:r>
      <w:proofErr w:type="spellStart"/>
      <w:r w:rsidRPr="0002571A">
        <w:rPr>
          <w:rFonts w:ascii="Courier New" w:eastAsia="Times New Roman" w:hAnsi="Courier New" w:cs="Courier New"/>
          <w:color w:val="212121"/>
          <w:kern w:val="0"/>
          <w:sz w:val="20"/>
          <w:szCs w:val="20"/>
          <w:lang w:eastAsia="sl-SI"/>
          <w14:ligatures w14:val="none"/>
        </w:rPr>
        <w:t>Boosting</w:t>
      </w:r>
      <w:proofErr w:type="spellEnd"/>
      <w:r w:rsidRPr="0002571A">
        <w:rPr>
          <w:rFonts w:ascii="Courier New" w:eastAsia="Times New Roman" w:hAnsi="Courier New" w:cs="Courier New"/>
          <w:color w:val="212121"/>
          <w:kern w:val="0"/>
          <w:sz w:val="20"/>
          <w:szCs w:val="20"/>
          <w:lang w:eastAsia="sl-SI"/>
          <w14:ligatures w14:val="none"/>
        </w:rPr>
        <w:t>",</w:t>
      </w:r>
    </w:p>
    <w:p w14:paraId="35D53572"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Support</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Vector</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Machine</w:t>
      </w:r>
      <w:proofErr w:type="spellEnd"/>
      <w:r w:rsidRPr="0002571A">
        <w:rPr>
          <w:rFonts w:ascii="Courier New" w:eastAsia="Times New Roman" w:hAnsi="Courier New" w:cs="Courier New"/>
          <w:color w:val="212121"/>
          <w:kern w:val="0"/>
          <w:sz w:val="20"/>
          <w:szCs w:val="20"/>
          <w:lang w:eastAsia="sl-SI"/>
          <w14:ligatures w14:val="none"/>
        </w:rPr>
        <w:t>",</w:t>
      </w:r>
    </w:p>
    <w:p w14:paraId="4F701A86"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Random</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Forest</w:t>
      </w:r>
      <w:proofErr w:type="spellEnd"/>
      <w:r w:rsidRPr="0002571A">
        <w:rPr>
          <w:rFonts w:ascii="Courier New" w:eastAsia="Times New Roman" w:hAnsi="Courier New" w:cs="Courier New"/>
          <w:color w:val="212121"/>
          <w:kern w:val="0"/>
          <w:sz w:val="20"/>
          <w:szCs w:val="20"/>
          <w:lang w:eastAsia="sl-SI"/>
          <w14:ligatures w14:val="none"/>
        </w:rPr>
        <w:t>"</w:t>
      </w:r>
    </w:p>
    <w:p w14:paraId="1AB6732E"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w:t>
      </w:r>
    </w:p>
    <w:p w14:paraId="646D5FC9"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
    <w:p w14:paraId="53008513"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color w:val="212121"/>
          <w:kern w:val="0"/>
          <w:sz w:val="20"/>
          <w:szCs w:val="20"/>
          <w:lang w:eastAsia="sl-SI"/>
          <w14:ligatures w14:val="none"/>
        </w:rPr>
        <w:t>scoring</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accuracy</w:t>
      </w:r>
      <w:proofErr w:type="spellEnd"/>
      <w:r w:rsidRPr="0002571A">
        <w:rPr>
          <w:rFonts w:ascii="Courier New" w:eastAsia="Times New Roman" w:hAnsi="Courier New" w:cs="Courier New"/>
          <w:color w:val="212121"/>
          <w:kern w:val="0"/>
          <w:sz w:val="20"/>
          <w:szCs w:val="20"/>
          <w:lang w:eastAsia="sl-SI"/>
          <w14:ligatures w14:val="none"/>
        </w:rPr>
        <w:t>', '</w:t>
      </w:r>
      <w:proofErr w:type="spellStart"/>
      <w:r w:rsidRPr="0002571A">
        <w:rPr>
          <w:rFonts w:ascii="Courier New" w:eastAsia="Times New Roman" w:hAnsi="Courier New" w:cs="Courier New"/>
          <w:color w:val="212121"/>
          <w:kern w:val="0"/>
          <w:sz w:val="20"/>
          <w:szCs w:val="20"/>
          <w:lang w:eastAsia="sl-SI"/>
          <w14:ligatures w14:val="none"/>
        </w:rPr>
        <w:t>precision_macro</w:t>
      </w:r>
      <w:proofErr w:type="spellEnd"/>
      <w:r w:rsidRPr="0002571A">
        <w:rPr>
          <w:rFonts w:ascii="Courier New" w:eastAsia="Times New Roman" w:hAnsi="Courier New" w:cs="Courier New"/>
          <w:color w:val="212121"/>
          <w:kern w:val="0"/>
          <w:sz w:val="20"/>
          <w:szCs w:val="20"/>
          <w:lang w:eastAsia="sl-SI"/>
          <w14:ligatures w14:val="none"/>
        </w:rPr>
        <w:t>', '</w:t>
      </w:r>
      <w:proofErr w:type="spellStart"/>
      <w:r w:rsidRPr="0002571A">
        <w:rPr>
          <w:rFonts w:ascii="Courier New" w:eastAsia="Times New Roman" w:hAnsi="Courier New" w:cs="Courier New"/>
          <w:color w:val="212121"/>
          <w:kern w:val="0"/>
          <w:sz w:val="20"/>
          <w:szCs w:val="20"/>
          <w:lang w:eastAsia="sl-SI"/>
          <w14:ligatures w14:val="none"/>
        </w:rPr>
        <w:t>recall_macro</w:t>
      </w:r>
      <w:proofErr w:type="spellEnd"/>
      <w:r w:rsidRPr="0002571A">
        <w:rPr>
          <w:rFonts w:ascii="Courier New" w:eastAsia="Times New Roman" w:hAnsi="Courier New" w:cs="Courier New"/>
          <w:color w:val="212121"/>
          <w:kern w:val="0"/>
          <w:sz w:val="20"/>
          <w:szCs w:val="20"/>
          <w:lang w:eastAsia="sl-SI"/>
          <w14:ligatures w14:val="none"/>
        </w:rPr>
        <w:t>', 'f1_macro']</w:t>
      </w:r>
    </w:p>
    <w:p w14:paraId="7BB10614" w14:textId="190068AC" w:rsidR="00EB349A" w:rsidRPr="0002571A" w:rsidRDefault="00EB349A" w:rsidP="00EB349A"/>
    <w:p w14:paraId="76D919A4"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b/>
          <w:bCs/>
          <w:color w:val="212121"/>
          <w:kern w:val="0"/>
          <w:sz w:val="20"/>
          <w:szCs w:val="20"/>
          <w:lang w:eastAsia="sl-SI"/>
          <w14:ligatures w14:val="none"/>
        </w:rPr>
        <w:t>impor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numpy</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as</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np</w:t>
      </w:r>
      <w:proofErr w:type="spellEnd"/>
    </w:p>
    <w:p w14:paraId="01B9A7E3"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b/>
          <w:bCs/>
          <w:color w:val="212121"/>
          <w:kern w:val="0"/>
          <w:sz w:val="20"/>
          <w:szCs w:val="20"/>
          <w:lang w:eastAsia="sl-SI"/>
          <w14:ligatures w14:val="none"/>
        </w:rPr>
        <w:t>impor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matplotlib.pyplot</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as</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plt</w:t>
      </w:r>
      <w:proofErr w:type="spellEnd"/>
    </w:p>
    <w:p w14:paraId="4A6A53F4"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b/>
          <w:bCs/>
          <w:color w:val="212121"/>
          <w:kern w:val="0"/>
          <w:sz w:val="20"/>
          <w:szCs w:val="20"/>
          <w:lang w:eastAsia="sl-SI"/>
          <w14:ligatures w14:val="none"/>
        </w:rPr>
        <w:t>impor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pandas</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as</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pd</w:t>
      </w:r>
      <w:proofErr w:type="spellEnd"/>
    </w:p>
    <w:p w14:paraId="6C23A316"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b/>
          <w:bCs/>
          <w:color w:val="212121"/>
          <w:kern w:val="0"/>
          <w:sz w:val="20"/>
          <w:szCs w:val="20"/>
          <w:lang w:eastAsia="sl-SI"/>
          <w14:ligatures w14:val="none"/>
        </w:rPr>
        <w:t>from</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sklearn.model_selection</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impor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cross_validate</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StratifiedKFold</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cross_val_predict</w:t>
      </w:r>
      <w:proofErr w:type="spellEnd"/>
    </w:p>
    <w:p w14:paraId="2E3485F8"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b/>
          <w:bCs/>
          <w:color w:val="212121"/>
          <w:kern w:val="0"/>
          <w:sz w:val="20"/>
          <w:szCs w:val="20"/>
          <w:lang w:eastAsia="sl-SI"/>
          <w14:ligatures w14:val="none"/>
        </w:rPr>
        <w:t>from</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sklearn.metrics</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impor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confusion_matrix</w:t>
      </w:r>
      <w:proofErr w:type="spellEnd"/>
    </w:p>
    <w:p w14:paraId="3004420D"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b/>
          <w:bCs/>
          <w:color w:val="212121"/>
          <w:kern w:val="0"/>
          <w:sz w:val="20"/>
          <w:szCs w:val="20"/>
          <w:lang w:eastAsia="sl-SI"/>
          <w14:ligatures w14:val="none"/>
        </w:rPr>
        <w:t>from</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sklearn.naive_bayes</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impor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GaussianNB</w:t>
      </w:r>
      <w:proofErr w:type="spellEnd"/>
    </w:p>
    <w:p w14:paraId="2E66C716"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b/>
          <w:bCs/>
          <w:color w:val="212121"/>
          <w:kern w:val="0"/>
          <w:sz w:val="20"/>
          <w:szCs w:val="20"/>
          <w:lang w:eastAsia="sl-SI"/>
          <w14:ligatures w14:val="none"/>
        </w:rPr>
        <w:t>from</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sklearn.neighbors</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impor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KNeighborsClassifier</w:t>
      </w:r>
      <w:proofErr w:type="spellEnd"/>
    </w:p>
    <w:p w14:paraId="37F07314"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b/>
          <w:bCs/>
          <w:color w:val="212121"/>
          <w:kern w:val="0"/>
          <w:sz w:val="20"/>
          <w:szCs w:val="20"/>
          <w:lang w:eastAsia="sl-SI"/>
          <w14:ligatures w14:val="none"/>
        </w:rPr>
        <w:t>from</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sklearn.tree</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impor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DecisionTreeClassifier</w:t>
      </w:r>
      <w:proofErr w:type="spellEnd"/>
    </w:p>
    <w:p w14:paraId="1E7BA92C"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b/>
          <w:bCs/>
          <w:color w:val="212121"/>
          <w:kern w:val="0"/>
          <w:sz w:val="20"/>
          <w:szCs w:val="20"/>
          <w:lang w:eastAsia="sl-SI"/>
          <w14:ligatures w14:val="none"/>
        </w:rPr>
        <w:t>from</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sklearn.mixture</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impor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GaussianMixture</w:t>
      </w:r>
      <w:proofErr w:type="spellEnd"/>
    </w:p>
    <w:p w14:paraId="0915CDD6"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b/>
          <w:bCs/>
          <w:color w:val="212121"/>
          <w:kern w:val="0"/>
          <w:sz w:val="20"/>
          <w:szCs w:val="20"/>
          <w:lang w:eastAsia="sl-SI"/>
          <w14:ligatures w14:val="none"/>
        </w:rPr>
        <w:t>from</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sklearn.discriminant_analysis</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impor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LinearDiscriminantAnalysis</w:t>
      </w:r>
      <w:proofErr w:type="spellEnd"/>
    </w:p>
    <w:p w14:paraId="24863DD8"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b/>
          <w:bCs/>
          <w:color w:val="212121"/>
          <w:kern w:val="0"/>
          <w:sz w:val="20"/>
          <w:szCs w:val="20"/>
          <w:lang w:eastAsia="sl-SI"/>
          <w14:ligatures w14:val="none"/>
        </w:rPr>
        <w:t>from</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sklearn.ensemble</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impor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AdaBoostClassifier</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GradientBoostingClassifier</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RandomForestClassifier</w:t>
      </w:r>
      <w:proofErr w:type="spellEnd"/>
    </w:p>
    <w:p w14:paraId="4CFF5CA9"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b/>
          <w:bCs/>
          <w:color w:val="212121"/>
          <w:kern w:val="0"/>
          <w:sz w:val="20"/>
          <w:szCs w:val="20"/>
          <w:lang w:eastAsia="sl-SI"/>
          <w14:ligatures w14:val="none"/>
        </w:rPr>
        <w:t>from</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sklearn.svm</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import</w:t>
      </w:r>
      <w:r w:rsidRPr="0002571A">
        <w:rPr>
          <w:rFonts w:ascii="Courier New" w:eastAsia="Times New Roman" w:hAnsi="Courier New" w:cs="Courier New"/>
          <w:color w:val="212121"/>
          <w:kern w:val="0"/>
          <w:sz w:val="20"/>
          <w:szCs w:val="20"/>
          <w:lang w:eastAsia="sl-SI"/>
          <w14:ligatures w14:val="none"/>
        </w:rPr>
        <w:t xml:space="preserve"> SVC</w:t>
      </w:r>
    </w:p>
    <w:p w14:paraId="7B92AD63"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
    <w:p w14:paraId="4512A1AE"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Create</w:t>
      </w:r>
      <w:proofErr w:type="spellEnd"/>
      <w:r w:rsidRPr="0002571A">
        <w:rPr>
          <w:rFonts w:ascii="Courier New" w:eastAsia="Times New Roman" w:hAnsi="Courier New" w:cs="Courier New"/>
          <w:i/>
          <w:iCs/>
          <w:color w:val="212121"/>
          <w:kern w:val="0"/>
          <w:sz w:val="20"/>
          <w:szCs w:val="20"/>
          <w:lang w:eastAsia="sl-SI"/>
          <w14:ligatures w14:val="none"/>
        </w:rPr>
        <w:t xml:space="preserve"> a figure </w:t>
      </w:r>
      <w:proofErr w:type="spellStart"/>
      <w:r w:rsidRPr="0002571A">
        <w:rPr>
          <w:rFonts w:ascii="Courier New" w:eastAsia="Times New Roman" w:hAnsi="Courier New" w:cs="Courier New"/>
          <w:i/>
          <w:iCs/>
          <w:color w:val="212121"/>
          <w:kern w:val="0"/>
          <w:sz w:val="20"/>
          <w:szCs w:val="20"/>
          <w:lang w:eastAsia="sl-SI"/>
          <w14:ligatures w14:val="none"/>
        </w:rPr>
        <w:t>with</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subplots</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for</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confusion</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matrices</w:t>
      </w:r>
      <w:proofErr w:type="spellEnd"/>
    </w:p>
    <w:p w14:paraId="76D16DA5"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fig, </w:t>
      </w:r>
      <w:proofErr w:type="spellStart"/>
      <w:r w:rsidRPr="0002571A">
        <w:rPr>
          <w:rFonts w:ascii="Courier New" w:eastAsia="Times New Roman" w:hAnsi="Courier New" w:cs="Courier New"/>
          <w:color w:val="212121"/>
          <w:kern w:val="0"/>
          <w:sz w:val="20"/>
          <w:szCs w:val="20"/>
          <w:lang w:eastAsia="sl-SI"/>
          <w14:ligatures w14:val="none"/>
        </w:rPr>
        <w:t>axs</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plt</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subplots</w:t>
      </w:r>
      <w:proofErr w:type="spellEnd"/>
      <w:r w:rsidRPr="0002571A">
        <w:rPr>
          <w:rFonts w:ascii="Courier New" w:eastAsia="Times New Roman" w:hAnsi="Courier New" w:cs="Courier New"/>
          <w:color w:val="212121"/>
          <w:kern w:val="0"/>
          <w:sz w:val="20"/>
          <w:szCs w:val="20"/>
          <w:lang w:eastAsia="sl-SI"/>
          <w14:ligatures w14:val="none"/>
        </w:rPr>
        <w:t xml:space="preserve">(3, 3, </w:t>
      </w:r>
      <w:proofErr w:type="spellStart"/>
      <w:r w:rsidRPr="0002571A">
        <w:rPr>
          <w:rFonts w:ascii="Courier New" w:eastAsia="Times New Roman" w:hAnsi="Courier New" w:cs="Courier New"/>
          <w:color w:val="212121"/>
          <w:kern w:val="0"/>
          <w:sz w:val="20"/>
          <w:szCs w:val="20"/>
          <w:lang w:eastAsia="sl-SI"/>
          <w14:ligatures w14:val="none"/>
        </w:rPr>
        <w:t>figsize</w:t>
      </w:r>
      <w:proofErr w:type="spellEnd"/>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15, 15))</w:t>
      </w:r>
    </w:p>
    <w:p w14:paraId="5B68402F"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color w:val="212121"/>
          <w:kern w:val="0"/>
          <w:sz w:val="20"/>
          <w:szCs w:val="20"/>
          <w:lang w:eastAsia="sl-SI"/>
          <w14:ligatures w14:val="none"/>
        </w:rPr>
        <w:t>fig</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suptitle</w:t>
      </w:r>
      <w:proofErr w:type="spellEnd"/>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Confusion</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Matrices</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for</w:t>
      </w:r>
      <w:proofErr w:type="spellEnd"/>
      <w:r w:rsidRPr="0002571A">
        <w:rPr>
          <w:rFonts w:ascii="Courier New" w:eastAsia="Times New Roman" w:hAnsi="Courier New" w:cs="Courier New"/>
          <w:color w:val="212121"/>
          <w:kern w:val="0"/>
          <w:sz w:val="20"/>
          <w:szCs w:val="20"/>
          <w:lang w:eastAsia="sl-SI"/>
          <w14:ligatures w14:val="none"/>
        </w:rPr>
        <w:t xml:space="preserve"> 3-State </w:t>
      </w:r>
      <w:proofErr w:type="spellStart"/>
      <w:r w:rsidRPr="0002571A">
        <w:rPr>
          <w:rFonts w:ascii="Courier New" w:eastAsia="Times New Roman" w:hAnsi="Courier New" w:cs="Courier New"/>
          <w:color w:val="212121"/>
          <w:kern w:val="0"/>
          <w:sz w:val="20"/>
          <w:szCs w:val="20"/>
          <w:lang w:eastAsia="sl-SI"/>
          <w14:ligatures w14:val="none"/>
        </w:rPr>
        <w:t>Classification</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fontsize</w:t>
      </w:r>
      <w:proofErr w:type="spellEnd"/>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16)</w:t>
      </w:r>
    </w:p>
    <w:p w14:paraId="497344FB"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
    <w:p w14:paraId="662A3F54"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Create</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an</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empty</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DataFrame</w:t>
      </w:r>
      <w:proofErr w:type="spellEnd"/>
      <w:r w:rsidRPr="0002571A">
        <w:rPr>
          <w:rFonts w:ascii="Courier New" w:eastAsia="Times New Roman" w:hAnsi="Courier New" w:cs="Courier New"/>
          <w:i/>
          <w:iCs/>
          <w:color w:val="212121"/>
          <w:kern w:val="0"/>
          <w:sz w:val="20"/>
          <w:szCs w:val="20"/>
          <w:lang w:eastAsia="sl-SI"/>
          <w14:ligatures w14:val="none"/>
        </w:rPr>
        <w:t xml:space="preserve"> to store </w:t>
      </w:r>
      <w:proofErr w:type="spellStart"/>
      <w:r w:rsidRPr="0002571A">
        <w:rPr>
          <w:rFonts w:ascii="Courier New" w:eastAsia="Times New Roman" w:hAnsi="Courier New" w:cs="Courier New"/>
          <w:i/>
          <w:iCs/>
          <w:color w:val="212121"/>
          <w:kern w:val="0"/>
          <w:sz w:val="20"/>
          <w:szCs w:val="20"/>
          <w:lang w:eastAsia="sl-SI"/>
          <w14:ligatures w14:val="none"/>
        </w:rPr>
        <w:t>results</w:t>
      </w:r>
      <w:proofErr w:type="spellEnd"/>
    </w:p>
    <w:p w14:paraId="7DCC53CD"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color w:val="212121"/>
          <w:kern w:val="0"/>
          <w:sz w:val="20"/>
          <w:szCs w:val="20"/>
          <w:lang w:eastAsia="sl-SI"/>
          <w14:ligatures w14:val="none"/>
        </w:rPr>
        <w:t>results_df</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pd</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DataFrame</w:t>
      </w:r>
      <w:proofErr w:type="spellEnd"/>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index</w:t>
      </w:r>
      <w:proofErr w:type="spellEnd"/>
      <w:r w:rsidRPr="0002571A">
        <w:rPr>
          <w:rFonts w:ascii="Courier New" w:eastAsia="Times New Roman" w:hAnsi="Courier New" w:cs="Courier New"/>
          <w:b/>
          <w:bCs/>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classifier_names</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columns</w:t>
      </w:r>
      <w:proofErr w:type="spellEnd"/>
      <w:r w:rsidRPr="0002571A">
        <w:rPr>
          <w:rFonts w:ascii="Courier New" w:eastAsia="Times New Roman" w:hAnsi="Courier New" w:cs="Courier New"/>
          <w:b/>
          <w:bCs/>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scoring</w:t>
      </w:r>
      <w:proofErr w:type="spellEnd"/>
      <w:r w:rsidRPr="0002571A">
        <w:rPr>
          <w:rFonts w:ascii="Courier New" w:eastAsia="Times New Roman" w:hAnsi="Courier New" w:cs="Courier New"/>
          <w:color w:val="212121"/>
          <w:kern w:val="0"/>
          <w:sz w:val="20"/>
          <w:szCs w:val="20"/>
          <w:lang w:eastAsia="sl-SI"/>
          <w14:ligatures w14:val="none"/>
        </w:rPr>
        <w:t>)</w:t>
      </w:r>
    </w:p>
    <w:p w14:paraId="22B7DAF5"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
    <w:p w14:paraId="0257A9AC"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Perform</w:t>
      </w:r>
      <w:proofErr w:type="spellEnd"/>
      <w:r w:rsidRPr="0002571A">
        <w:rPr>
          <w:rFonts w:ascii="Courier New" w:eastAsia="Times New Roman" w:hAnsi="Courier New" w:cs="Courier New"/>
          <w:i/>
          <w:iCs/>
          <w:color w:val="212121"/>
          <w:kern w:val="0"/>
          <w:sz w:val="20"/>
          <w:szCs w:val="20"/>
          <w:lang w:eastAsia="sl-SI"/>
          <w14:ligatures w14:val="none"/>
        </w:rPr>
        <w:t xml:space="preserve"> 5-fold </w:t>
      </w:r>
      <w:proofErr w:type="spellStart"/>
      <w:r w:rsidRPr="0002571A">
        <w:rPr>
          <w:rFonts w:ascii="Courier New" w:eastAsia="Times New Roman" w:hAnsi="Courier New" w:cs="Courier New"/>
          <w:i/>
          <w:iCs/>
          <w:color w:val="212121"/>
          <w:kern w:val="0"/>
          <w:sz w:val="20"/>
          <w:szCs w:val="20"/>
          <w:lang w:eastAsia="sl-SI"/>
          <w14:ligatures w14:val="none"/>
        </w:rPr>
        <w:t>cross-validation</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for</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each</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classifier</w:t>
      </w:r>
      <w:proofErr w:type="spellEnd"/>
    </w:p>
    <w:p w14:paraId="7814D597"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b/>
          <w:bCs/>
          <w:color w:val="212121"/>
          <w:kern w:val="0"/>
          <w:sz w:val="20"/>
          <w:szCs w:val="20"/>
          <w:lang w:eastAsia="sl-SI"/>
          <w14:ligatures w14:val="none"/>
        </w:rPr>
        <w:t>for</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clf</w:t>
      </w:r>
      <w:proofErr w:type="spellEnd"/>
      <w:r w:rsidRPr="0002571A">
        <w:rPr>
          <w:rFonts w:ascii="Courier New" w:eastAsia="Times New Roman" w:hAnsi="Courier New" w:cs="Courier New"/>
          <w:color w:val="212121"/>
          <w:kern w:val="0"/>
          <w:sz w:val="20"/>
          <w:szCs w:val="20"/>
          <w:lang w:eastAsia="sl-SI"/>
          <w14:ligatures w14:val="none"/>
        </w:rPr>
        <w:t xml:space="preserve">, name, </w:t>
      </w:r>
      <w:proofErr w:type="spellStart"/>
      <w:r w:rsidRPr="0002571A">
        <w:rPr>
          <w:rFonts w:ascii="Courier New" w:eastAsia="Times New Roman" w:hAnsi="Courier New" w:cs="Courier New"/>
          <w:color w:val="212121"/>
          <w:kern w:val="0"/>
          <w:sz w:val="20"/>
          <w:szCs w:val="20"/>
          <w:lang w:eastAsia="sl-SI"/>
          <w14:ligatures w14:val="none"/>
        </w:rPr>
        <w:t>ax</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in</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zip</w:t>
      </w:r>
      <w:proofErr w:type="spellEnd"/>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classifiers</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classifier_names</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axs</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flatten</w:t>
      </w:r>
      <w:proofErr w:type="spellEnd"/>
      <w:r w:rsidRPr="0002571A">
        <w:rPr>
          <w:rFonts w:ascii="Courier New" w:eastAsia="Times New Roman" w:hAnsi="Courier New" w:cs="Courier New"/>
          <w:color w:val="212121"/>
          <w:kern w:val="0"/>
          <w:sz w:val="20"/>
          <w:szCs w:val="20"/>
          <w:lang w:eastAsia="sl-SI"/>
          <w14:ligatures w14:val="none"/>
        </w:rPr>
        <w:t>()):</w:t>
      </w:r>
    </w:p>
    <w:p w14:paraId="52530535"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cv </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StratifiedKFold</w:t>
      </w:r>
      <w:proofErr w:type="spellEnd"/>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n_splits</w:t>
      </w:r>
      <w:proofErr w:type="spellEnd"/>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 xml:space="preserve">5, </w:t>
      </w:r>
      <w:proofErr w:type="spellStart"/>
      <w:r w:rsidRPr="0002571A">
        <w:rPr>
          <w:rFonts w:ascii="Courier New" w:eastAsia="Times New Roman" w:hAnsi="Courier New" w:cs="Courier New"/>
          <w:color w:val="212121"/>
          <w:kern w:val="0"/>
          <w:sz w:val="20"/>
          <w:szCs w:val="20"/>
          <w:lang w:eastAsia="sl-SI"/>
          <w14:ligatures w14:val="none"/>
        </w:rPr>
        <w:t>shuffle</w:t>
      </w:r>
      <w:proofErr w:type="spellEnd"/>
      <w:r w:rsidRPr="0002571A">
        <w:rPr>
          <w:rFonts w:ascii="Courier New" w:eastAsia="Times New Roman" w:hAnsi="Courier New" w:cs="Courier New"/>
          <w:b/>
          <w:bCs/>
          <w:color w:val="212121"/>
          <w:kern w:val="0"/>
          <w:sz w:val="20"/>
          <w:szCs w:val="20"/>
          <w:lang w:eastAsia="sl-SI"/>
          <w14:ligatures w14:val="none"/>
        </w:rPr>
        <w:t>=</w:t>
      </w:r>
      <w:proofErr w:type="spellStart"/>
      <w:r w:rsidRPr="0002571A">
        <w:rPr>
          <w:rFonts w:ascii="Courier New" w:eastAsia="Times New Roman" w:hAnsi="Courier New" w:cs="Courier New"/>
          <w:b/>
          <w:bCs/>
          <w:color w:val="212121"/>
          <w:kern w:val="0"/>
          <w:sz w:val="20"/>
          <w:szCs w:val="20"/>
          <w:lang w:eastAsia="sl-SI"/>
          <w14:ligatures w14:val="none"/>
        </w:rPr>
        <w:t>True</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random_state</w:t>
      </w:r>
      <w:proofErr w:type="spellEnd"/>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42)</w:t>
      </w:r>
    </w:p>
    <w:p w14:paraId="55FB9CB1"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
    <w:p w14:paraId="30B7155B"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Cross-validation</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scores</w:t>
      </w:r>
      <w:proofErr w:type="spellEnd"/>
    </w:p>
    <w:p w14:paraId="7ABB22D7"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lastRenderedPageBreak/>
        <w:t xml:space="preserve">    </w:t>
      </w:r>
      <w:proofErr w:type="spellStart"/>
      <w:r w:rsidRPr="0002571A">
        <w:rPr>
          <w:rFonts w:ascii="Courier New" w:eastAsia="Times New Roman" w:hAnsi="Courier New" w:cs="Courier New"/>
          <w:color w:val="212121"/>
          <w:kern w:val="0"/>
          <w:sz w:val="20"/>
          <w:szCs w:val="20"/>
          <w:lang w:eastAsia="sl-SI"/>
          <w14:ligatures w14:val="none"/>
        </w:rPr>
        <w:t>scores</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cross_validate</w:t>
      </w:r>
      <w:proofErr w:type="spellEnd"/>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clf</w:t>
      </w:r>
      <w:proofErr w:type="spellEnd"/>
      <w:r w:rsidRPr="0002571A">
        <w:rPr>
          <w:rFonts w:ascii="Courier New" w:eastAsia="Times New Roman" w:hAnsi="Courier New" w:cs="Courier New"/>
          <w:color w:val="212121"/>
          <w:kern w:val="0"/>
          <w:sz w:val="20"/>
          <w:szCs w:val="20"/>
          <w:lang w:eastAsia="sl-SI"/>
          <w14:ligatures w14:val="none"/>
        </w:rPr>
        <w:t>, X, y, cv</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 xml:space="preserve">cv, </w:t>
      </w:r>
      <w:proofErr w:type="spellStart"/>
      <w:r w:rsidRPr="0002571A">
        <w:rPr>
          <w:rFonts w:ascii="Courier New" w:eastAsia="Times New Roman" w:hAnsi="Courier New" w:cs="Courier New"/>
          <w:color w:val="212121"/>
          <w:kern w:val="0"/>
          <w:sz w:val="20"/>
          <w:szCs w:val="20"/>
          <w:lang w:eastAsia="sl-SI"/>
          <w14:ligatures w14:val="none"/>
        </w:rPr>
        <w:t>scoring</w:t>
      </w:r>
      <w:proofErr w:type="spellEnd"/>
      <w:r w:rsidRPr="0002571A">
        <w:rPr>
          <w:rFonts w:ascii="Courier New" w:eastAsia="Times New Roman" w:hAnsi="Courier New" w:cs="Courier New"/>
          <w:b/>
          <w:bCs/>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scoring</w:t>
      </w:r>
      <w:proofErr w:type="spellEnd"/>
      <w:r w:rsidRPr="0002571A">
        <w:rPr>
          <w:rFonts w:ascii="Courier New" w:eastAsia="Times New Roman" w:hAnsi="Courier New" w:cs="Courier New"/>
          <w:color w:val="212121"/>
          <w:kern w:val="0"/>
          <w:sz w:val="20"/>
          <w:szCs w:val="20"/>
          <w:lang w:eastAsia="sl-SI"/>
          <w14:ligatures w14:val="none"/>
        </w:rPr>
        <w:t>)</w:t>
      </w:r>
    </w:p>
    <w:p w14:paraId="783489B0"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
    <w:p w14:paraId="1293213F"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Update</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results_df</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with</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mean</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scores</w:t>
      </w:r>
      <w:proofErr w:type="spellEnd"/>
    </w:p>
    <w:p w14:paraId="316F2E8D"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b/>
          <w:bCs/>
          <w:color w:val="212121"/>
          <w:kern w:val="0"/>
          <w:sz w:val="20"/>
          <w:szCs w:val="20"/>
          <w:lang w:eastAsia="sl-SI"/>
          <w14:ligatures w14:val="none"/>
        </w:rPr>
        <w:t>for</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metric</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in</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scoring</w:t>
      </w:r>
      <w:proofErr w:type="spellEnd"/>
      <w:r w:rsidRPr="0002571A">
        <w:rPr>
          <w:rFonts w:ascii="Courier New" w:eastAsia="Times New Roman" w:hAnsi="Courier New" w:cs="Courier New"/>
          <w:color w:val="212121"/>
          <w:kern w:val="0"/>
          <w:sz w:val="20"/>
          <w:szCs w:val="20"/>
          <w:lang w:eastAsia="sl-SI"/>
          <w14:ligatures w14:val="none"/>
        </w:rPr>
        <w:t>:</w:t>
      </w:r>
    </w:p>
    <w:p w14:paraId="1159A7B3"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results_df</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loc</w:t>
      </w:r>
      <w:proofErr w:type="spellEnd"/>
      <w:r w:rsidRPr="0002571A">
        <w:rPr>
          <w:rFonts w:ascii="Courier New" w:eastAsia="Times New Roman" w:hAnsi="Courier New" w:cs="Courier New"/>
          <w:color w:val="212121"/>
          <w:kern w:val="0"/>
          <w:sz w:val="20"/>
          <w:szCs w:val="20"/>
          <w:lang w:eastAsia="sl-SI"/>
          <w14:ligatures w14:val="none"/>
        </w:rPr>
        <w:t xml:space="preserve">[name, </w:t>
      </w:r>
      <w:proofErr w:type="spellStart"/>
      <w:r w:rsidRPr="0002571A">
        <w:rPr>
          <w:rFonts w:ascii="Courier New" w:eastAsia="Times New Roman" w:hAnsi="Courier New" w:cs="Courier New"/>
          <w:color w:val="212121"/>
          <w:kern w:val="0"/>
          <w:sz w:val="20"/>
          <w:szCs w:val="20"/>
          <w:lang w:eastAsia="sl-SI"/>
          <w14:ligatures w14:val="none"/>
        </w:rPr>
        <w:t>metric</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np</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mean</w:t>
      </w:r>
      <w:proofErr w:type="spellEnd"/>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scores</w:t>
      </w:r>
      <w:proofErr w:type="spellEnd"/>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f'test</w:t>
      </w:r>
      <w:proofErr w:type="spellEnd"/>
      <w:r w:rsidRPr="0002571A">
        <w:rPr>
          <w:rFonts w:ascii="Courier New" w:eastAsia="Times New Roman" w:hAnsi="Courier New" w:cs="Courier New"/>
          <w:color w:val="212121"/>
          <w:kern w:val="0"/>
          <w:sz w:val="20"/>
          <w:szCs w:val="20"/>
          <w:lang w:eastAsia="sl-SI"/>
          <w14:ligatures w14:val="none"/>
        </w:rPr>
        <w:t>_{</w:t>
      </w:r>
      <w:proofErr w:type="spellStart"/>
      <w:r w:rsidRPr="0002571A">
        <w:rPr>
          <w:rFonts w:ascii="Courier New" w:eastAsia="Times New Roman" w:hAnsi="Courier New" w:cs="Courier New"/>
          <w:color w:val="212121"/>
          <w:kern w:val="0"/>
          <w:sz w:val="20"/>
          <w:szCs w:val="20"/>
          <w:lang w:eastAsia="sl-SI"/>
          <w14:ligatures w14:val="none"/>
        </w:rPr>
        <w:t>metric</w:t>
      </w:r>
      <w:proofErr w:type="spellEnd"/>
      <w:r w:rsidRPr="0002571A">
        <w:rPr>
          <w:rFonts w:ascii="Courier New" w:eastAsia="Times New Roman" w:hAnsi="Courier New" w:cs="Courier New"/>
          <w:color w:val="212121"/>
          <w:kern w:val="0"/>
          <w:sz w:val="20"/>
          <w:szCs w:val="20"/>
          <w:lang w:eastAsia="sl-SI"/>
          <w14:ligatures w14:val="none"/>
        </w:rPr>
        <w:t>}'])</w:t>
      </w:r>
    </w:p>
    <w:p w14:paraId="378334A7"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
    <w:p w14:paraId="3F87AE1B"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Confusion</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matrix</w:t>
      </w:r>
      <w:proofErr w:type="spellEnd"/>
    </w:p>
    <w:p w14:paraId="532F0791"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y_pred</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cross_val_predict</w:t>
      </w:r>
      <w:proofErr w:type="spellEnd"/>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clf</w:t>
      </w:r>
      <w:proofErr w:type="spellEnd"/>
      <w:r w:rsidRPr="0002571A">
        <w:rPr>
          <w:rFonts w:ascii="Courier New" w:eastAsia="Times New Roman" w:hAnsi="Courier New" w:cs="Courier New"/>
          <w:color w:val="212121"/>
          <w:kern w:val="0"/>
          <w:sz w:val="20"/>
          <w:szCs w:val="20"/>
          <w:lang w:eastAsia="sl-SI"/>
          <w14:ligatures w14:val="none"/>
        </w:rPr>
        <w:t>, X, y, cv</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cv)</w:t>
      </w:r>
    </w:p>
    <w:p w14:paraId="4E4223A3"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cm </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confusion_matrix</w:t>
      </w:r>
      <w:proofErr w:type="spellEnd"/>
      <w:r w:rsidRPr="0002571A">
        <w:rPr>
          <w:rFonts w:ascii="Courier New" w:eastAsia="Times New Roman" w:hAnsi="Courier New" w:cs="Courier New"/>
          <w:color w:val="212121"/>
          <w:kern w:val="0"/>
          <w:sz w:val="20"/>
          <w:szCs w:val="20"/>
          <w:lang w:eastAsia="sl-SI"/>
          <w14:ligatures w14:val="none"/>
        </w:rPr>
        <w:t xml:space="preserve">(y, </w:t>
      </w:r>
      <w:proofErr w:type="spellStart"/>
      <w:r w:rsidRPr="0002571A">
        <w:rPr>
          <w:rFonts w:ascii="Courier New" w:eastAsia="Times New Roman" w:hAnsi="Courier New" w:cs="Courier New"/>
          <w:color w:val="212121"/>
          <w:kern w:val="0"/>
          <w:sz w:val="20"/>
          <w:szCs w:val="20"/>
          <w:lang w:eastAsia="sl-SI"/>
          <w14:ligatures w14:val="none"/>
        </w:rPr>
        <w:t>y_pred</w:t>
      </w:r>
      <w:proofErr w:type="spellEnd"/>
      <w:r w:rsidRPr="0002571A">
        <w:rPr>
          <w:rFonts w:ascii="Courier New" w:eastAsia="Times New Roman" w:hAnsi="Courier New" w:cs="Courier New"/>
          <w:color w:val="212121"/>
          <w:kern w:val="0"/>
          <w:sz w:val="20"/>
          <w:szCs w:val="20"/>
          <w:lang w:eastAsia="sl-SI"/>
          <w14:ligatures w14:val="none"/>
        </w:rPr>
        <w:t>)</w:t>
      </w:r>
    </w:p>
    <w:p w14:paraId="5A5DF583"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
    <w:p w14:paraId="61A07F80"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i/>
          <w:iCs/>
          <w:color w:val="212121"/>
          <w:kern w:val="0"/>
          <w:sz w:val="20"/>
          <w:szCs w:val="20"/>
          <w:lang w:eastAsia="sl-SI"/>
          <w14:ligatures w14:val="none"/>
        </w:rPr>
        <w:t xml:space="preserve"># Plot </w:t>
      </w:r>
      <w:proofErr w:type="spellStart"/>
      <w:r w:rsidRPr="0002571A">
        <w:rPr>
          <w:rFonts w:ascii="Courier New" w:eastAsia="Times New Roman" w:hAnsi="Courier New" w:cs="Courier New"/>
          <w:i/>
          <w:iCs/>
          <w:color w:val="212121"/>
          <w:kern w:val="0"/>
          <w:sz w:val="20"/>
          <w:szCs w:val="20"/>
          <w:lang w:eastAsia="sl-SI"/>
          <w14:ligatures w14:val="none"/>
        </w:rPr>
        <w:t>confusion</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matrix</w:t>
      </w:r>
      <w:proofErr w:type="spellEnd"/>
    </w:p>
    <w:p w14:paraId="65483454"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im</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ax</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imshow</w:t>
      </w:r>
      <w:proofErr w:type="spellEnd"/>
      <w:r w:rsidRPr="0002571A">
        <w:rPr>
          <w:rFonts w:ascii="Courier New" w:eastAsia="Times New Roman" w:hAnsi="Courier New" w:cs="Courier New"/>
          <w:color w:val="212121"/>
          <w:kern w:val="0"/>
          <w:sz w:val="20"/>
          <w:szCs w:val="20"/>
          <w:lang w:eastAsia="sl-SI"/>
          <w14:ligatures w14:val="none"/>
        </w:rPr>
        <w:t xml:space="preserve">(cm, </w:t>
      </w:r>
      <w:proofErr w:type="spellStart"/>
      <w:r w:rsidRPr="0002571A">
        <w:rPr>
          <w:rFonts w:ascii="Courier New" w:eastAsia="Times New Roman" w:hAnsi="Courier New" w:cs="Courier New"/>
          <w:color w:val="212121"/>
          <w:kern w:val="0"/>
          <w:sz w:val="20"/>
          <w:szCs w:val="20"/>
          <w:lang w:eastAsia="sl-SI"/>
          <w14:ligatures w14:val="none"/>
        </w:rPr>
        <w:t>interpolation</w:t>
      </w:r>
      <w:proofErr w:type="spellEnd"/>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nearest</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cmap</w:t>
      </w:r>
      <w:proofErr w:type="spellEnd"/>
      <w:r w:rsidRPr="0002571A">
        <w:rPr>
          <w:rFonts w:ascii="Courier New" w:eastAsia="Times New Roman" w:hAnsi="Courier New" w:cs="Courier New"/>
          <w:b/>
          <w:bCs/>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plt</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cm</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Blues</w:t>
      </w:r>
      <w:proofErr w:type="spellEnd"/>
      <w:r w:rsidRPr="0002571A">
        <w:rPr>
          <w:rFonts w:ascii="Courier New" w:eastAsia="Times New Roman" w:hAnsi="Courier New" w:cs="Courier New"/>
          <w:color w:val="212121"/>
          <w:kern w:val="0"/>
          <w:sz w:val="20"/>
          <w:szCs w:val="20"/>
          <w:lang w:eastAsia="sl-SI"/>
          <w14:ligatures w14:val="none"/>
        </w:rPr>
        <w:t>)</w:t>
      </w:r>
    </w:p>
    <w:p w14:paraId="1E0C6AC3"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ax</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set</w:t>
      </w:r>
      <w:proofErr w:type="spellEnd"/>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xticks</w:t>
      </w:r>
      <w:proofErr w:type="spellEnd"/>
      <w:r w:rsidRPr="0002571A">
        <w:rPr>
          <w:rFonts w:ascii="Courier New" w:eastAsia="Times New Roman" w:hAnsi="Courier New" w:cs="Courier New"/>
          <w:b/>
          <w:bCs/>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np</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arange</w:t>
      </w:r>
      <w:proofErr w:type="spellEnd"/>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cm</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shape</w:t>
      </w:r>
      <w:proofErr w:type="spellEnd"/>
      <w:r w:rsidRPr="0002571A">
        <w:rPr>
          <w:rFonts w:ascii="Courier New" w:eastAsia="Times New Roman" w:hAnsi="Courier New" w:cs="Courier New"/>
          <w:color w:val="212121"/>
          <w:kern w:val="0"/>
          <w:sz w:val="20"/>
          <w:szCs w:val="20"/>
          <w:lang w:eastAsia="sl-SI"/>
          <w14:ligatures w14:val="none"/>
        </w:rPr>
        <w:t>[1]),</w:t>
      </w:r>
    </w:p>
    <w:p w14:paraId="5D68720F"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yticks</w:t>
      </w:r>
      <w:proofErr w:type="spellEnd"/>
      <w:r w:rsidRPr="0002571A">
        <w:rPr>
          <w:rFonts w:ascii="Courier New" w:eastAsia="Times New Roman" w:hAnsi="Courier New" w:cs="Courier New"/>
          <w:b/>
          <w:bCs/>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np</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arange</w:t>
      </w:r>
      <w:proofErr w:type="spellEnd"/>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cm</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shape</w:t>
      </w:r>
      <w:proofErr w:type="spellEnd"/>
      <w:r w:rsidRPr="0002571A">
        <w:rPr>
          <w:rFonts w:ascii="Courier New" w:eastAsia="Times New Roman" w:hAnsi="Courier New" w:cs="Courier New"/>
          <w:color w:val="212121"/>
          <w:kern w:val="0"/>
          <w:sz w:val="20"/>
          <w:szCs w:val="20"/>
          <w:lang w:eastAsia="sl-SI"/>
          <w14:ligatures w14:val="none"/>
        </w:rPr>
        <w:t>[0]),</w:t>
      </w:r>
    </w:p>
    <w:p w14:paraId="0AECA4A3"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title</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name,</w:t>
      </w:r>
    </w:p>
    <w:p w14:paraId="3374A601"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xlabel</w:t>
      </w:r>
      <w:proofErr w:type="spellEnd"/>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Predicted</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label</w:t>
      </w:r>
      <w:proofErr w:type="spellEnd"/>
      <w:r w:rsidRPr="0002571A">
        <w:rPr>
          <w:rFonts w:ascii="Courier New" w:eastAsia="Times New Roman" w:hAnsi="Courier New" w:cs="Courier New"/>
          <w:color w:val="212121"/>
          <w:kern w:val="0"/>
          <w:sz w:val="20"/>
          <w:szCs w:val="20"/>
          <w:lang w:eastAsia="sl-SI"/>
          <w14:ligatures w14:val="none"/>
        </w:rPr>
        <w:t>',</w:t>
      </w:r>
    </w:p>
    <w:p w14:paraId="1D115553"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ylabel</w:t>
      </w:r>
      <w:proofErr w:type="spellEnd"/>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True</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label</w:t>
      </w:r>
      <w:proofErr w:type="spellEnd"/>
      <w:r w:rsidRPr="0002571A">
        <w:rPr>
          <w:rFonts w:ascii="Courier New" w:eastAsia="Times New Roman" w:hAnsi="Courier New" w:cs="Courier New"/>
          <w:color w:val="212121"/>
          <w:kern w:val="0"/>
          <w:sz w:val="20"/>
          <w:szCs w:val="20"/>
          <w:lang w:eastAsia="sl-SI"/>
          <w14:ligatures w14:val="none"/>
        </w:rPr>
        <w:t>')</w:t>
      </w:r>
    </w:p>
    <w:p w14:paraId="3D030647"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plt</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setp</w:t>
      </w:r>
      <w:proofErr w:type="spellEnd"/>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ax</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get_xticklabels</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rotation</w:t>
      </w:r>
      <w:proofErr w:type="spellEnd"/>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45, ha</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right</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rotation_mode</w:t>
      </w:r>
      <w:proofErr w:type="spellEnd"/>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anchor</w:t>
      </w:r>
      <w:proofErr w:type="spellEnd"/>
      <w:r w:rsidRPr="0002571A">
        <w:rPr>
          <w:rFonts w:ascii="Courier New" w:eastAsia="Times New Roman" w:hAnsi="Courier New" w:cs="Courier New"/>
          <w:color w:val="212121"/>
          <w:kern w:val="0"/>
          <w:sz w:val="20"/>
          <w:szCs w:val="20"/>
          <w:lang w:eastAsia="sl-SI"/>
          <w14:ligatures w14:val="none"/>
        </w:rPr>
        <w:t>")</w:t>
      </w:r>
    </w:p>
    <w:p w14:paraId="3814A351"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
    <w:p w14:paraId="0ACA25E2"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Add</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values</w:t>
      </w:r>
      <w:proofErr w:type="spellEnd"/>
      <w:r w:rsidRPr="0002571A">
        <w:rPr>
          <w:rFonts w:ascii="Courier New" w:eastAsia="Times New Roman" w:hAnsi="Courier New" w:cs="Courier New"/>
          <w:i/>
          <w:iCs/>
          <w:color w:val="212121"/>
          <w:kern w:val="0"/>
          <w:sz w:val="20"/>
          <w:szCs w:val="20"/>
          <w:lang w:eastAsia="sl-SI"/>
          <w14:ligatures w14:val="none"/>
        </w:rPr>
        <w:t xml:space="preserve"> in </w:t>
      </w:r>
      <w:proofErr w:type="spellStart"/>
      <w:r w:rsidRPr="0002571A">
        <w:rPr>
          <w:rFonts w:ascii="Courier New" w:eastAsia="Times New Roman" w:hAnsi="Courier New" w:cs="Courier New"/>
          <w:i/>
          <w:iCs/>
          <w:color w:val="212121"/>
          <w:kern w:val="0"/>
          <w:sz w:val="20"/>
          <w:szCs w:val="20"/>
          <w:lang w:eastAsia="sl-SI"/>
          <w14:ligatures w14:val="none"/>
        </w:rPr>
        <w:t>the</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cells</w:t>
      </w:r>
      <w:proofErr w:type="spellEnd"/>
    </w:p>
    <w:p w14:paraId="081BFF36"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b/>
          <w:bCs/>
          <w:color w:val="212121"/>
          <w:kern w:val="0"/>
          <w:sz w:val="20"/>
          <w:szCs w:val="20"/>
          <w:lang w:eastAsia="sl-SI"/>
          <w14:ligatures w14:val="none"/>
        </w:rPr>
        <w:t>for</w:t>
      </w:r>
      <w:proofErr w:type="spellEnd"/>
      <w:r w:rsidRPr="0002571A">
        <w:rPr>
          <w:rFonts w:ascii="Courier New" w:eastAsia="Times New Roman" w:hAnsi="Courier New" w:cs="Courier New"/>
          <w:color w:val="212121"/>
          <w:kern w:val="0"/>
          <w:sz w:val="20"/>
          <w:szCs w:val="20"/>
          <w:lang w:eastAsia="sl-SI"/>
          <w14:ligatures w14:val="none"/>
        </w:rPr>
        <w:t xml:space="preserve"> i </w:t>
      </w:r>
      <w:r w:rsidRPr="0002571A">
        <w:rPr>
          <w:rFonts w:ascii="Courier New" w:eastAsia="Times New Roman" w:hAnsi="Courier New" w:cs="Courier New"/>
          <w:b/>
          <w:bCs/>
          <w:color w:val="212121"/>
          <w:kern w:val="0"/>
          <w:sz w:val="20"/>
          <w:szCs w:val="20"/>
          <w:lang w:eastAsia="sl-SI"/>
          <w14:ligatures w14:val="none"/>
        </w:rPr>
        <w:t>in</w:t>
      </w:r>
      <w:r w:rsidRPr="0002571A">
        <w:rPr>
          <w:rFonts w:ascii="Courier New" w:eastAsia="Times New Roman" w:hAnsi="Courier New" w:cs="Courier New"/>
          <w:color w:val="212121"/>
          <w:kern w:val="0"/>
          <w:sz w:val="20"/>
          <w:szCs w:val="20"/>
          <w:lang w:eastAsia="sl-SI"/>
          <w14:ligatures w14:val="none"/>
        </w:rPr>
        <w:t xml:space="preserve"> range(</w:t>
      </w:r>
      <w:proofErr w:type="spellStart"/>
      <w:r w:rsidRPr="0002571A">
        <w:rPr>
          <w:rFonts w:ascii="Courier New" w:eastAsia="Times New Roman" w:hAnsi="Courier New" w:cs="Courier New"/>
          <w:color w:val="212121"/>
          <w:kern w:val="0"/>
          <w:sz w:val="20"/>
          <w:szCs w:val="20"/>
          <w:lang w:eastAsia="sl-SI"/>
          <w14:ligatures w14:val="none"/>
        </w:rPr>
        <w:t>cm</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shape</w:t>
      </w:r>
      <w:proofErr w:type="spellEnd"/>
      <w:r w:rsidRPr="0002571A">
        <w:rPr>
          <w:rFonts w:ascii="Courier New" w:eastAsia="Times New Roman" w:hAnsi="Courier New" w:cs="Courier New"/>
          <w:color w:val="212121"/>
          <w:kern w:val="0"/>
          <w:sz w:val="20"/>
          <w:szCs w:val="20"/>
          <w:lang w:eastAsia="sl-SI"/>
          <w14:ligatures w14:val="none"/>
        </w:rPr>
        <w:t>[0]):</w:t>
      </w:r>
    </w:p>
    <w:p w14:paraId="351A5F42"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b/>
          <w:bCs/>
          <w:color w:val="212121"/>
          <w:kern w:val="0"/>
          <w:sz w:val="20"/>
          <w:szCs w:val="20"/>
          <w:lang w:eastAsia="sl-SI"/>
          <w14:ligatures w14:val="none"/>
        </w:rPr>
        <w:t>for</w:t>
      </w:r>
      <w:proofErr w:type="spellEnd"/>
      <w:r w:rsidRPr="0002571A">
        <w:rPr>
          <w:rFonts w:ascii="Courier New" w:eastAsia="Times New Roman" w:hAnsi="Courier New" w:cs="Courier New"/>
          <w:color w:val="212121"/>
          <w:kern w:val="0"/>
          <w:sz w:val="20"/>
          <w:szCs w:val="20"/>
          <w:lang w:eastAsia="sl-SI"/>
          <w14:ligatures w14:val="none"/>
        </w:rPr>
        <w:t xml:space="preserve"> j </w:t>
      </w:r>
      <w:r w:rsidRPr="0002571A">
        <w:rPr>
          <w:rFonts w:ascii="Courier New" w:eastAsia="Times New Roman" w:hAnsi="Courier New" w:cs="Courier New"/>
          <w:b/>
          <w:bCs/>
          <w:color w:val="212121"/>
          <w:kern w:val="0"/>
          <w:sz w:val="20"/>
          <w:szCs w:val="20"/>
          <w:lang w:eastAsia="sl-SI"/>
          <w14:ligatures w14:val="none"/>
        </w:rPr>
        <w:t>in</w:t>
      </w:r>
      <w:r w:rsidRPr="0002571A">
        <w:rPr>
          <w:rFonts w:ascii="Courier New" w:eastAsia="Times New Roman" w:hAnsi="Courier New" w:cs="Courier New"/>
          <w:color w:val="212121"/>
          <w:kern w:val="0"/>
          <w:sz w:val="20"/>
          <w:szCs w:val="20"/>
          <w:lang w:eastAsia="sl-SI"/>
          <w14:ligatures w14:val="none"/>
        </w:rPr>
        <w:t xml:space="preserve"> range(</w:t>
      </w:r>
      <w:proofErr w:type="spellStart"/>
      <w:r w:rsidRPr="0002571A">
        <w:rPr>
          <w:rFonts w:ascii="Courier New" w:eastAsia="Times New Roman" w:hAnsi="Courier New" w:cs="Courier New"/>
          <w:color w:val="212121"/>
          <w:kern w:val="0"/>
          <w:sz w:val="20"/>
          <w:szCs w:val="20"/>
          <w:lang w:eastAsia="sl-SI"/>
          <w14:ligatures w14:val="none"/>
        </w:rPr>
        <w:t>cm</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shape</w:t>
      </w:r>
      <w:proofErr w:type="spellEnd"/>
      <w:r w:rsidRPr="0002571A">
        <w:rPr>
          <w:rFonts w:ascii="Courier New" w:eastAsia="Times New Roman" w:hAnsi="Courier New" w:cs="Courier New"/>
          <w:color w:val="212121"/>
          <w:kern w:val="0"/>
          <w:sz w:val="20"/>
          <w:szCs w:val="20"/>
          <w:lang w:eastAsia="sl-SI"/>
          <w14:ligatures w14:val="none"/>
        </w:rPr>
        <w:t>[1]):</w:t>
      </w:r>
    </w:p>
    <w:p w14:paraId="4FC539FF"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ax</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text</w:t>
      </w:r>
      <w:proofErr w:type="spellEnd"/>
      <w:r w:rsidRPr="0002571A">
        <w:rPr>
          <w:rFonts w:ascii="Courier New" w:eastAsia="Times New Roman" w:hAnsi="Courier New" w:cs="Courier New"/>
          <w:color w:val="212121"/>
          <w:kern w:val="0"/>
          <w:sz w:val="20"/>
          <w:szCs w:val="20"/>
          <w:lang w:eastAsia="sl-SI"/>
          <w14:ligatures w14:val="none"/>
        </w:rPr>
        <w:t>(j, i, format(cm[i, j], 'd'), ha</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 xml:space="preserve">"center", </w:t>
      </w:r>
      <w:proofErr w:type="spellStart"/>
      <w:r w:rsidRPr="0002571A">
        <w:rPr>
          <w:rFonts w:ascii="Courier New" w:eastAsia="Times New Roman" w:hAnsi="Courier New" w:cs="Courier New"/>
          <w:color w:val="212121"/>
          <w:kern w:val="0"/>
          <w:sz w:val="20"/>
          <w:szCs w:val="20"/>
          <w:lang w:eastAsia="sl-SI"/>
          <w14:ligatures w14:val="none"/>
        </w:rPr>
        <w:t>va</w:t>
      </w:r>
      <w:proofErr w:type="spellEnd"/>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center",</w:t>
      </w:r>
    </w:p>
    <w:p w14:paraId="5C4ECF5D"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color</w:t>
      </w:r>
      <w:proofErr w:type="spellEnd"/>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white</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b/>
          <w:bCs/>
          <w:color w:val="212121"/>
          <w:kern w:val="0"/>
          <w:sz w:val="20"/>
          <w:szCs w:val="20"/>
          <w:lang w:eastAsia="sl-SI"/>
          <w14:ligatures w14:val="none"/>
        </w:rPr>
        <w:t>if</w:t>
      </w:r>
      <w:proofErr w:type="spellEnd"/>
      <w:r w:rsidRPr="0002571A">
        <w:rPr>
          <w:rFonts w:ascii="Courier New" w:eastAsia="Times New Roman" w:hAnsi="Courier New" w:cs="Courier New"/>
          <w:color w:val="212121"/>
          <w:kern w:val="0"/>
          <w:sz w:val="20"/>
          <w:szCs w:val="20"/>
          <w:lang w:eastAsia="sl-SI"/>
          <w14:ligatures w14:val="none"/>
        </w:rPr>
        <w:t xml:space="preserve"> cm[i, j] </w:t>
      </w:r>
      <w:r w:rsidRPr="0002571A">
        <w:rPr>
          <w:rFonts w:ascii="Courier New" w:eastAsia="Times New Roman" w:hAnsi="Courier New" w:cs="Courier New"/>
          <w:b/>
          <w:bCs/>
          <w:color w:val="212121"/>
          <w:kern w:val="0"/>
          <w:sz w:val="20"/>
          <w:szCs w:val="20"/>
          <w:lang w:eastAsia="sl-SI"/>
          <w14:ligatures w14:val="none"/>
        </w:rPr>
        <w:t>&g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cm</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max</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 xml:space="preserve"> 2 </w:t>
      </w:r>
      <w:proofErr w:type="spellStart"/>
      <w:r w:rsidRPr="0002571A">
        <w:rPr>
          <w:rFonts w:ascii="Courier New" w:eastAsia="Times New Roman" w:hAnsi="Courier New" w:cs="Courier New"/>
          <w:b/>
          <w:bCs/>
          <w:color w:val="212121"/>
          <w:kern w:val="0"/>
          <w:sz w:val="20"/>
          <w:szCs w:val="20"/>
          <w:lang w:eastAsia="sl-SI"/>
          <w14:ligatures w14:val="none"/>
        </w:rPr>
        <w:t>else</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black</w:t>
      </w:r>
      <w:proofErr w:type="spellEnd"/>
      <w:r w:rsidRPr="0002571A">
        <w:rPr>
          <w:rFonts w:ascii="Courier New" w:eastAsia="Times New Roman" w:hAnsi="Courier New" w:cs="Courier New"/>
          <w:color w:val="212121"/>
          <w:kern w:val="0"/>
          <w:sz w:val="20"/>
          <w:szCs w:val="20"/>
          <w:lang w:eastAsia="sl-SI"/>
          <w14:ligatures w14:val="none"/>
        </w:rPr>
        <w:t>")</w:t>
      </w:r>
    </w:p>
    <w:p w14:paraId="567619EC"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
    <w:p w14:paraId="0BCD453C"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Adjust</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layout</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and</w:t>
      </w:r>
      <w:proofErr w:type="spellEnd"/>
      <w:r w:rsidRPr="0002571A">
        <w:rPr>
          <w:rFonts w:ascii="Courier New" w:eastAsia="Times New Roman" w:hAnsi="Courier New" w:cs="Courier New"/>
          <w:i/>
          <w:iCs/>
          <w:color w:val="212121"/>
          <w:kern w:val="0"/>
          <w:sz w:val="20"/>
          <w:szCs w:val="20"/>
          <w:lang w:eastAsia="sl-SI"/>
          <w14:ligatures w14:val="none"/>
        </w:rPr>
        <w:t xml:space="preserve"> show </w:t>
      </w:r>
      <w:proofErr w:type="spellStart"/>
      <w:r w:rsidRPr="0002571A">
        <w:rPr>
          <w:rFonts w:ascii="Courier New" w:eastAsia="Times New Roman" w:hAnsi="Courier New" w:cs="Courier New"/>
          <w:i/>
          <w:iCs/>
          <w:color w:val="212121"/>
          <w:kern w:val="0"/>
          <w:sz w:val="20"/>
          <w:szCs w:val="20"/>
          <w:lang w:eastAsia="sl-SI"/>
          <w14:ligatures w14:val="none"/>
        </w:rPr>
        <w:t>the</w:t>
      </w:r>
      <w:proofErr w:type="spellEnd"/>
      <w:r w:rsidRPr="0002571A">
        <w:rPr>
          <w:rFonts w:ascii="Courier New" w:eastAsia="Times New Roman" w:hAnsi="Courier New" w:cs="Courier New"/>
          <w:i/>
          <w:iCs/>
          <w:color w:val="212121"/>
          <w:kern w:val="0"/>
          <w:sz w:val="20"/>
          <w:szCs w:val="20"/>
          <w:lang w:eastAsia="sl-SI"/>
          <w14:ligatures w14:val="none"/>
        </w:rPr>
        <w:t xml:space="preserve"> plot</w:t>
      </w:r>
    </w:p>
    <w:p w14:paraId="5CE5C1BF"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color w:val="212121"/>
          <w:kern w:val="0"/>
          <w:sz w:val="20"/>
          <w:szCs w:val="20"/>
          <w:lang w:eastAsia="sl-SI"/>
          <w14:ligatures w14:val="none"/>
        </w:rPr>
        <w:t>plt</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tight_layout</w:t>
      </w:r>
      <w:proofErr w:type="spellEnd"/>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rect</w:t>
      </w:r>
      <w:proofErr w:type="spellEnd"/>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0, 0.03, 1, 0.95])</w:t>
      </w:r>
    </w:p>
    <w:p w14:paraId="7546AA01"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color w:val="212121"/>
          <w:kern w:val="0"/>
          <w:sz w:val="20"/>
          <w:szCs w:val="20"/>
          <w:lang w:eastAsia="sl-SI"/>
          <w14:ligatures w14:val="none"/>
        </w:rPr>
        <w:t>plt</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show</w:t>
      </w:r>
      <w:proofErr w:type="spellEnd"/>
      <w:r w:rsidRPr="0002571A">
        <w:rPr>
          <w:rFonts w:ascii="Courier New" w:eastAsia="Times New Roman" w:hAnsi="Courier New" w:cs="Courier New"/>
          <w:color w:val="212121"/>
          <w:kern w:val="0"/>
          <w:sz w:val="20"/>
          <w:szCs w:val="20"/>
          <w:lang w:eastAsia="sl-SI"/>
          <w14:ligatures w14:val="none"/>
        </w:rPr>
        <w:t>()</w:t>
      </w:r>
    </w:p>
    <w:p w14:paraId="32F4DE9A"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
    <w:p w14:paraId="770C85B2"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Display</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the</w:t>
      </w:r>
      <w:proofErr w:type="spellEnd"/>
      <w:r w:rsidRPr="0002571A">
        <w:rPr>
          <w:rFonts w:ascii="Courier New" w:eastAsia="Times New Roman" w:hAnsi="Courier New" w:cs="Courier New"/>
          <w:i/>
          <w:iCs/>
          <w:color w:val="212121"/>
          <w:kern w:val="0"/>
          <w:sz w:val="20"/>
          <w:szCs w:val="20"/>
          <w:lang w:eastAsia="sl-SI"/>
          <w14:ligatures w14:val="none"/>
        </w:rPr>
        <w:t xml:space="preserve"> </w:t>
      </w:r>
      <w:proofErr w:type="spellStart"/>
      <w:r w:rsidRPr="0002571A">
        <w:rPr>
          <w:rFonts w:ascii="Courier New" w:eastAsia="Times New Roman" w:hAnsi="Courier New" w:cs="Courier New"/>
          <w:i/>
          <w:iCs/>
          <w:color w:val="212121"/>
          <w:kern w:val="0"/>
          <w:sz w:val="20"/>
          <w:szCs w:val="20"/>
          <w:lang w:eastAsia="sl-SI"/>
          <w14:ligatures w14:val="none"/>
        </w:rPr>
        <w:t>results</w:t>
      </w:r>
      <w:proofErr w:type="spellEnd"/>
      <w:r w:rsidRPr="0002571A">
        <w:rPr>
          <w:rFonts w:ascii="Courier New" w:eastAsia="Times New Roman" w:hAnsi="Courier New" w:cs="Courier New"/>
          <w:i/>
          <w:iCs/>
          <w:color w:val="212121"/>
          <w:kern w:val="0"/>
          <w:sz w:val="20"/>
          <w:szCs w:val="20"/>
          <w:lang w:eastAsia="sl-SI"/>
          <w14:ligatures w14:val="none"/>
        </w:rPr>
        <w:t xml:space="preserve"> table</w:t>
      </w:r>
    </w:p>
    <w:p w14:paraId="3671F001"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color w:val="212121"/>
          <w:kern w:val="0"/>
          <w:sz w:val="20"/>
          <w:szCs w:val="20"/>
          <w:lang w:eastAsia="sl-SI"/>
          <w14:ligatures w14:val="none"/>
        </w:rPr>
        <w:t>print</w:t>
      </w:r>
      <w:proofErr w:type="spellEnd"/>
      <w:r w:rsidRPr="0002571A">
        <w:rPr>
          <w:rFonts w:ascii="Courier New" w:eastAsia="Times New Roman" w:hAnsi="Courier New" w:cs="Courier New"/>
          <w:color w:val="212121"/>
          <w:kern w:val="0"/>
          <w:sz w:val="20"/>
          <w:szCs w:val="20"/>
          <w:lang w:eastAsia="sl-SI"/>
          <w14:ligatures w14:val="none"/>
        </w:rPr>
        <w:t>(</w:t>
      </w:r>
      <w:proofErr w:type="spellStart"/>
      <w:r w:rsidRPr="0002571A">
        <w:rPr>
          <w:rFonts w:ascii="Courier New" w:eastAsia="Times New Roman" w:hAnsi="Courier New" w:cs="Courier New"/>
          <w:color w:val="212121"/>
          <w:kern w:val="0"/>
          <w:sz w:val="20"/>
          <w:szCs w:val="20"/>
          <w:lang w:eastAsia="sl-SI"/>
          <w14:ligatures w14:val="none"/>
        </w:rPr>
        <w:t>results_df</w:t>
      </w:r>
      <w:proofErr w:type="spellEnd"/>
      <w:r w:rsidRPr="0002571A">
        <w:rPr>
          <w:rFonts w:ascii="Courier New" w:eastAsia="Times New Roman" w:hAnsi="Courier New" w:cs="Courier New"/>
          <w:color w:val="212121"/>
          <w:kern w:val="0"/>
          <w:sz w:val="20"/>
          <w:szCs w:val="20"/>
          <w:lang w:eastAsia="sl-SI"/>
          <w14:ligatures w14:val="none"/>
        </w:rPr>
        <w:t>)</w:t>
      </w:r>
    </w:p>
    <w:p w14:paraId="4C113765"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
    <w:p w14:paraId="4B870026" w14:textId="77777777" w:rsidR="00EB349A" w:rsidRPr="0002571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eastAsia="sl-SI"/>
          <w14:ligatures w14:val="none"/>
        </w:rPr>
      </w:pPr>
      <w:proofErr w:type="spellStart"/>
      <w:r w:rsidRPr="0002571A">
        <w:rPr>
          <w:rFonts w:ascii="Courier New" w:eastAsia="Times New Roman" w:hAnsi="Courier New" w:cs="Courier New"/>
          <w:color w:val="212121"/>
          <w:kern w:val="0"/>
          <w:sz w:val="20"/>
          <w:szCs w:val="20"/>
          <w:lang w:eastAsia="sl-SI"/>
          <w14:ligatures w14:val="none"/>
        </w:rPr>
        <w:t>results_df</w:t>
      </w:r>
      <w:proofErr w:type="spellEnd"/>
      <w:r w:rsidRPr="0002571A">
        <w:rPr>
          <w:rFonts w:ascii="Courier New" w:eastAsia="Times New Roman" w:hAnsi="Courier New" w:cs="Courier New"/>
          <w:color w:val="212121"/>
          <w:kern w:val="0"/>
          <w:sz w:val="20"/>
          <w:szCs w:val="20"/>
          <w:lang w:eastAsia="sl-SI"/>
          <w14:ligatures w14:val="none"/>
        </w:rPr>
        <w:t xml:space="preserve"> </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results_df</w:t>
      </w:r>
      <w:r w:rsidRPr="0002571A">
        <w:rPr>
          <w:rFonts w:ascii="Courier New" w:eastAsia="Times New Roman" w:hAnsi="Courier New" w:cs="Courier New"/>
          <w:b/>
          <w:bCs/>
          <w:color w:val="212121"/>
          <w:kern w:val="0"/>
          <w:sz w:val="20"/>
          <w:szCs w:val="20"/>
          <w:lang w:eastAsia="sl-SI"/>
          <w14:ligatures w14:val="none"/>
        </w:rPr>
        <w:t>.</w:t>
      </w:r>
      <w:r w:rsidRPr="0002571A">
        <w:rPr>
          <w:rFonts w:ascii="Courier New" w:eastAsia="Times New Roman" w:hAnsi="Courier New" w:cs="Courier New"/>
          <w:color w:val="212121"/>
          <w:kern w:val="0"/>
          <w:sz w:val="20"/>
          <w:szCs w:val="20"/>
          <w:lang w:eastAsia="sl-SI"/>
          <w14:ligatures w14:val="none"/>
        </w:rPr>
        <w:t>applymap</w:t>
      </w:r>
      <w:proofErr w:type="spellEnd"/>
      <w:r w:rsidRPr="0002571A">
        <w:rPr>
          <w:rFonts w:ascii="Courier New" w:eastAsia="Times New Roman" w:hAnsi="Courier New" w:cs="Courier New"/>
          <w:color w:val="212121"/>
          <w:kern w:val="0"/>
          <w:sz w:val="20"/>
          <w:szCs w:val="20"/>
          <w:lang w:eastAsia="sl-SI"/>
          <w14:ligatures w14:val="none"/>
        </w:rPr>
        <w:t>(</w:t>
      </w:r>
      <w:r w:rsidRPr="0002571A">
        <w:rPr>
          <w:rFonts w:ascii="Courier New" w:eastAsia="Times New Roman" w:hAnsi="Courier New" w:cs="Courier New"/>
          <w:b/>
          <w:bCs/>
          <w:color w:val="212121"/>
          <w:kern w:val="0"/>
          <w:sz w:val="20"/>
          <w:szCs w:val="20"/>
          <w:lang w:eastAsia="sl-SI"/>
          <w14:ligatures w14:val="none"/>
        </w:rPr>
        <w:t>lambda</w:t>
      </w:r>
      <w:r w:rsidRPr="0002571A">
        <w:rPr>
          <w:rFonts w:ascii="Courier New" w:eastAsia="Times New Roman" w:hAnsi="Courier New" w:cs="Courier New"/>
          <w:color w:val="212121"/>
          <w:kern w:val="0"/>
          <w:sz w:val="20"/>
          <w:szCs w:val="20"/>
          <w:lang w:eastAsia="sl-SI"/>
          <w14:ligatures w14:val="none"/>
        </w:rPr>
        <w:t xml:space="preserve"> x: </w:t>
      </w:r>
      <w:proofErr w:type="spellStart"/>
      <w:r w:rsidRPr="0002571A">
        <w:rPr>
          <w:rFonts w:ascii="Courier New" w:eastAsia="Times New Roman" w:hAnsi="Courier New" w:cs="Courier New"/>
          <w:color w:val="212121"/>
          <w:kern w:val="0"/>
          <w:sz w:val="20"/>
          <w:szCs w:val="20"/>
          <w:lang w:eastAsia="sl-SI"/>
          <w14:ligatures w14:val="none"/>
        </w:rPr>
        <w:t>round</w:t>
      </w:r>
      <w:proofErr w:type="spellEnd"/>
      <w:r w:rsidRPr="0002571A">
        <w:rPr>
          <w:rFonts w:ascii="Courier New" w:eastAsia="Times New Roman" w:hAnsi="Courier New" w:cs="Courier New"/>
          <w:color w:val="212121"/>
          <w:kern w:val="0"/>
          <w:sz w:val="20"/>
          <w:szCs w:val="20"/>
          <w:lang w:eastAsia="sl-SI"/>
          <w14:ligatures w14:val="none"/>
        </w:rPr>
        <w:t xml:space="preserve">(x, 2) </w:t>
      </w:r>
      <w:proofErr w:type="spellStart"/>
      <w:r w:rsidRPr="0002571A">
        <w:rPr>
          <w:rFonts w:ascii="Courier New" w:eastAsia="Times New Roman" w:hAnsi="Courier New" w:cs="Courier New"/>
          <w:b/>
          <w:bCs/>
          <w:color w:val="212121"/>
          <w:kern w:val="0"/>
          <w:sz w:val="20"/>
          <w:szCs w:val="20"/>
          <w:lang w:eastAsia="sl-SI"/>
          <w14:ligatures w14:val="none"/>
        </w:rPr>
        <w:t>if</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isinstance</w:t>
      </w:r>
      <w:proofErr w:type="spellEnd"/>
      <w:r w:rsidRPr="0002571A">
        <w:rPr>
          <w:rFonts w:ascii="Courier New" w:eastAsia="Times New Roman" w:hAnsi="Courier New" w:cs="Courier New"/>
          <w:color w:val="212121"/>
          <w:kern w:val="0"/>
          <w:sz w:val="20"/>
          <w:szCs w:val="20"/>
          <w:lang w:eastAsia="sl-SI"/>
          <w14:ligatures w14:val="none"/>
        </w:rPr>
        <w:t>(x, (</w:t>
      </w:r>
      <w:proofErr w:type="spellStart"/>
      <w:r w:rsidRPr="0002571A">
        <w:rPr>
          <w:rFonts w:ascii="Courier New" w:eastAsia="Times New Roman" w:hAnsi="Courier New" w:cs="Courier New"/>
          <w:color w:val="212121"/>
          <w:kern w:val="0"/>
          <w:sz w:val="20"/>
          <w:szCs w:val="20"/>
          <w:lang w:eastAsia="sl-SI"/>
          <w14:ligatures w14:val="none"/>
        </w:rPr>
        <w:t>int</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color w:val="212121"/>
          <w:kern w:val="0"/>
          <w:sz w:val="20"/>
          <w:szCs w:val="20"/>
          <w:lang w:eastAsia="sl-SI"/>
          <w14:ligatures w14:val="none"/>
        </w:rPr>
        <w:t>float</w:t>
      </w:r>
      <w:proofErr w:type="spellEnd"/>
      <w:r w:rsidRPr="0002571A">
        <w:rPr>
          <w:rFonts w:ascii="Courier New" w:eastAsia="Times New Roman" w:hAnsi="Courier New" w:cs="Courier New"/>
          <w:color w:val="212121"/>
          <w:kern w:val="0"/>
          <w:sz w:val="20"/>
          <w:szCs w:val="20"/>
          <w:lang w:eastAsia="sl-SI"/>
          <w14:ligatures w14:val="none"/>
        </w:rPr>
        <w:t xml:space="preserve">)) </w:t>
      </w:r>
      <w:proofErr w:type="spellStart"/>
      <w:r w:rsidRPr="0002571A">
        <w:rPr>
          <w:rFonts w:ascii="Courier New" w:eastAsia="Times New Roman" w:hAnsi="Courier New" w:cs="Courier New"/>
          <w:b/>
          <w:bCs/>
          <w:color w:val="212121"/>
          <w:kern w:val="0"/>
          <w:sz w:val="20"/>
          <w:szCs w:val="20"/>
          <w:lang w:eastAsia="sl-SI"/>
          <w14:ligatures w14:val="none"/>
        </w:rPr>
        <w:t>else</w:t>
      </w:r>
      <w:proofErr w:type="spellEnd"/>
      <w:r w:rsidRPr="0002571A">
        <w:rPr>
          <w:rFonts w:ascii="Courier New" w:eastAsia="Times New Roman" w:hAnsi="Courier New" w:cs="Courier New"/>
          <w:color w:val="212121"/>
          <w:kern w:val="0"/>
          <w:sz w:val="20"/>
          <w:szCs w:val="20"/>
          <w:lang w:eastAsia="sl-SI"/>
          <w14:ligatures w14:val="none"/>
        </w:rPr>
        <w:t xml:space="preserve"> x)</w:t>
      </w:r>
    </w:p>
    <w:p w14:paraId="2DC2E2A1" w14:textId="77777777" w:rsidR="00EB349A" w:rsidRPr="0002571A" w:rsidRDefault="00EB349A" w:rsidP="00EB349A"/>
    <w:p w14:paraId="1C76A31D" w14:textId="54D232FB" w:rsidR="00AE6BA5" w:rsidRPr="0002571A" w:rsidRDefault="00AE6BA5" w:rsidP="00AE6BA5">
      <w:pPr>
        <w:pStyle w:val="Heading1"/>
      </w:pPr>
      <w:bookmarkStart w:id="103" w:name="_Ref168311202"/>
      <w:bookmarkStart w:id="104" w:name="_Ref168311206"/>
      <w:bookmarkStart w:id="105" w:name="_Ref168311211"/>
      <w:bookmarkStart w:id="106" w:name="_Toc170115151"/>
      <w:r w:rsidRPr="0002571A">
        <w:t>Priloga C: Test statistične signifikantnosti napovednih spremenljivk</w:t>
      </w:r>
      <w:bookmarkEnd w:id="103"/>
      <w:bookmarkEnd w:id="104"/>
      <w:bookmarkEnd w:id="105"/>
      <w:bookmarkEnd w:id="106"/>
    </w:p>
    <w:p w14:paraId="2AC6A050" w14:textId="2985530F" w:rsidR="00EA76EE" w:rsidRPr="0002571A" w:rsidRDefault="00EA76EE" w:rsidP="00EA76EE">
      <w:pPr>
        <w:pStyle w:val="Caption"/>
        <w:keepNext/>
      </w:pPr>
      <w:bookmarkStart w:id="107" w:name="_Toc170115519"/>
      <w:r w:rsidRPr="0002571A">
        <w:t xml:space="preserve">Preglednica </w:t>
      </w:r>
      <w:r w:rsidR="00F646CE" w:rsidRPr="0002571A">
        <w:fldChar w:fldCharType="begin"/>
      </w:r>
      <w:r w:rsidR="00F646CE" w:rsidRPr="0002571A">
        <w:instrText xml:space="preserve"> SEQ Preglednica \* ARABIC </w:instrText>
      </w:r>
      <w:r w:rsidR="00F646CE" w:rsidRPr="0002571A">
        <w:fldChar w:fldCharType="separate"/>
      </w:r>
      <w:r w:rsidR="00F646CE" w:rsidRPr="0002571A">
        <w:t>16</w:t>
      </w:r>
      <w:r w:rsidR="00F646CE" w:rsidRPr="0002571A">
        <w:fldChar w:fldCharType="end"/>
      </w:r>
      <w:r w:rsidRPr="0002571A">
        <w:t>: Test statistične signifikantnosti napovednih spremenljivk.</w:t>
      </w:r>
      <w:bookmarkEnd w:id="107"/>
    </w:p>
    <w:tbl>
      <w:tblPr>
        <w:tblStyle w:val="TableGrid"/>
        <w:tblW w:w="0" w:type="auto"/>
        <w:tblLook w:val="04A0" w:firstRow="1" w:lastRow="0" w:firstColumn="1" w:lastColumn="0" w:noHBand="0" w:noVBand="1"/>
      </w:tblPr>
      <w:tblGrid>
        <w:gridCol w:w="3581"/>
        <w:gridCol w:w="2631"/>
        <w:gridCol w:w="2850"/>
      </w:tblGrid>
      <w:tr w:rsidR="00AE6BA5" w:rsidRPr="0002571A" w14:paraId="26A89C44" w14:textId="77777777" w:rsidTr="00AE6BA5">
        <w:tc>
          <w:tcPr>
            <w:tcW w:w="3581" w:type="dxa"/>
          </w:tcPr>
          <w:p w14:paraId="0ADA8A59" w14:textId="2CD64963" w:rsidR="00AE6BA5" w:rsidRPr="0002571A" w:rsidRDefault="00AE6BA5" w:rsidP="00863242">
            <w:r w:rsidRPr="0002571A">
              <w:t>Test</w:t>
            </w:r>
          </w:p>
        </w:tc>
        <w:tc>
          <w:tcPr>
            <w:tcW w:w="2631" w:type="dxa"/>
          </w:tcPr>
          <w:p w14:paraId="5951A67D" w14:textId="0D86108F" w:rsidR="00AE6BA5" w:rsidRPr="0002571A" w:rsidRDefault="00AE6BA5" w:rsidP="00863242">
            <w:r w:rsidRPr="0002571A">
              <w:t>Spremenljivka</w:t>
            </w:r>
          </w:p>
        </w:tc>
        <w:tc>
          <w:tcPr>
            <w:tcW w:w="2850" w:type="dxa"/>
          </w:tcPr>
          <w:p w14:paraId="7CFA3AA4" w14:textId="13358CB0" w:rsidR="00AE6BA5" w:rsidRPr="0002571A" w:rsidRDefault="00AE6BA5" w:rsidP="00863242">
            <w:r w:rsidRPr="0002571A">
              <w:rPr>
                <w:i/>
                <w:iCs/>
              </w:rPr>
              <w:t>p</w:t>
            </w:r>
            <w:r w:rsidRPr="0002571A">
              <w:t>-vrednost</w:t>
            </w:r>
          </w:p>
        </w:tc>
      </w:tr>
      <w:tr w:rsidR="00AE6BA5" w:rsidRPr="0002571A" w14:paraId="2B10A40D" w14:textId="77777777" w:rsidTr="00AE6BA5">
        <w:tc>
          <w:tcPr>
            <w:tcW w:w="3581" w:type="dxa"/>
            <w:vMerge w:val="restart"/>
          </w:tcPr>
          <w:p w14:paraId="5B1D0253" w14:textId="0E198A78" w:rsidR="00AE6BA5" w:rsidRPr="0002571A" w:rsidRDefault="00AE6BA5" w:rsidP="00863242">
            <w:r w:rsidRPr="0002571A">
              <w:rPr>
                <w:rFonts w:cstheme="minorHAnsi"/>
              </w:rPr>
              <w:t>χ</w:t>
            </w:r>
            <w:r w:rsidRPr="0002571A">
              <w:t>^2</w:t>
            </w:r>
          </w:p>
        </w:tc>
        <w:tc>
          <w:tcPr>
            <w:tcW w:w="2631" w:type="dxa"/>
          </w:tcPr>
          <w:p w14:paraId="6A5688E6" w14:textId="03E27302" w:rsidR="00AE6BA5" w:rsidRPr="0002571A" w:rsidRDefault="00AE6BA5" w:rsidP="00863242">
            <w:r w:rsidRPr="0002571A">
              <w:t>Spol</w:t>
            </w:r>
          </w:p>
        </w:tc>
        <w:tc>
          <w:tcPr>
            <w:tcW w:w="2850" w:type="dxa"/>
          </w:tcPr>
          <w:p w14:paraId="02EF22A4" w14:textId="2C6CF097" w:rsidR="00AE6BA5" w:rsidRPr="0002571A" w:rsidRDefault="00AE6BA5" w:rsidP="00863242">
            <w:r w:rsidRPr="0002571A">
              <w:t xml:space="preserve"> 0.684</w:t>
            </w:r>
          </w:p>
        </w:tc>
      </w:tr>
      <w:tr w:rsidR="00AE6BA5" w:rsidRPr="0002571A" w14:paraId="193C5149" w14:textId="77777777" w:rsidTr="00AE6BA5">
        <w:tc>
          <w:tcPr>
            <w:tcW w:w="3581" w:type="dxa"/>
            <w:vMerge/>
          </w:tcPr>
          <w:p w14:paraId="38726296" w14:textId="2C4FE5E0" w:rsidR="00AE6BA5" w:rsidRPr="0002571A" w:rsidRDefault="00AE6BA5" w:rsidP="00863242"/>
        </w:tc>
        <w:tc>
          <w:tcPr>
            <w:tcW w:w="2631" w:type="dxa"/>
          </w:tcPr>
          <w:p w14:paraId="5EA76FF1" w14:textId="62984161" w:rsidR="00AE6BA5" w:rsidRPr="0002571A" w:rsidRDefault="00AE6BA5" w:rsidP="00863242">
            <w:r w:rsidRPr="0002571A">
              <w:t>Razred</w:t>
            </w:r>
          </w:p>
        </w:tc>
        <w:tc>
          <w:tcPr>
            <w:tcW w:w="2850" w:type="dxa"/>
          </w:tcPr>
          <w:p w14:paraId="173CF980" w14:textId="14CEDAAA" w:rsidR="00AE6BA5" w:rsidRPr="0002571A" w:rsidRDefault="00AE6BA5" w:rsidP="00863242">
            <w:r w:rsidRPr="0002571A">
              <w:t xml:space="preserve"> 0.355</w:t>
            </w:r>
          </w:p>
        </w:tc>
      </w:tr>
      <w:tr w:rsidR="00AE6BA5" w:rsidRPr="0002571A" w14:paraId="65B46F12" w14:textId="77777777" w:rsidTr="00AE6BA5">
        <w:tc>
          <w:tcPr>
            <w:tcW w:w="3581" w:type="dxa"/>
            <w:vMerge/>
          </w:tcPr>
          <w:p w14:paraId="3A071052" w14:textId="10328238" w:rsidR="00AE6BA5" w:rsidRPr="0002571A" w:rsidRDefault="00AE6BA5" w:rsidP="00863242"/>
        </w:tc>
        <w:tc>
          <w:tcPr>
            <w:tcW w:w="2631" w:type="dxa"/>
          </w:tcPr>
          <w:p w14:paraId="01A7DC9B" w14:textId="50C6F69D" w:rsidR="00AE6BA5" w:rsidRPr="0002571A" w:rsidRDefault="00AE6BA5" w:rsidP="00863242">
            <w:r w:rsidRPr="0002571A">
              <w:t>Profesor</w:t>
            </w:r>
          </w:p>
        </w:tc>
        <w:tc>
          <w:tcPr>
            <w:tcW w:w="2850" w:type="dxa"/>
          </w:tcPr>
          <w:p w14:paraId="3C09F979" w14:textId="587E55A1" w:rsidR="00AE6BA5" w:rsidRPr="0002571A" w:rsidRDefault="00AE6BA5" w:rsidP="00863242">
            <w:r w:rsidRPr="0002571A">
              <w:t xml:space="preserve"> 0.394</w:t>
            </w:r>
          </w:p>
        </w:tc>
      </w:tr>
      <w:tr w:rsidR="00AE6BA5" w:rsidRPr="0002571A" w14:paraId="071B9AED" w14:textId="77777777" w:rsidTr="00AE6BA5">
        <w:tc>
          <w:tcPr>
            <w:tcW w:w="3581" w:type="dxa"/>
          </w:tcPr>
          <w:p w14:paraId="5615F6C1" w14:textId="7E97DEE1" w:rsidR="00AE6BA5" w:rsidRPr="0002571A" w:rsidRDefault="00C236EE" w:rsidP="00863242">
            <w:r w:rsidRPr="0002571A">
              <w:t>ANOVA</w:t>
            </w:r>
          </w:p>
        </w:tc>
        <w:tc>
          <w:tcPr>
            <w:tcW w:w="2631" w:type="dxa"/>
          </w:tcPr>
          <w:p w14:paraId="29E5CDF9" w14:textId="55AEF852" w:rsidR="00AE6BA5" w:rsidRPr="0002571A" w:rsidRDefault="00AE6BA5" w:rsidP="00863242">
            <w:r w:rsidRPr="0002571A">
              <w:t>Motivacija</w:t>
            </w:r>
          </w:p>
        </w:tc>
        <w:tc>
          <w:tcPr>
            <w:tcW w:w="2850" w:type="dxa"/>
          </w:tcPr>
          <w:p w14:paraId="23A83590" w14:textId="1FC6D4FE" w:rsidR="00AE6BA5" w:rsidRPr="0002571A" w:rsidRDefault="00AE6BA5" w:rsidP="00863242">
            <w:r w:rsidRPr="0002571A">
              <w:t xml:space="preserve"> 0.468</w:t>
            </w:r>
          </w:p>
        </w:tc>
      </w:tr>
      <w:tr w:rsidR="00AE6BA5" w:rsidRPr="0002571A" w14:paraId="5136889D" w14:textId="77777777" w:rsidTr="00AE6BA5">
        <w:tc>
          <w:tcPr>
            <w:tcW w:w="3581" w:type="dxa"/>
          </w:tcPr>
          <w:p w14:paraId="49131FC2" w14:textId="65E8A3B4" w:rsidR="00AE6BA5" w:rsidRPr="0002571A" w:rsidRDefault="00C236EE" w:rsidP="00863242">
            <w:r w:rsidRPr="0002571A">
              <w:t>ANOVA</w:t>
            </w:r>
          </w:p>
        </w:tc>
        <w:tc>
          <w:tcPr>
            <w:tcW w:w="2631" w:type="dxa"/>
          </w:tcPr>
          <w:p w14:paraId="6A84B3B2" w14:textId="6F6EBE4E" w:rsidR="00AE6BA5" w:rsidRPr="0002571A" w:rsidRDefault="00C236EE" w:rsidP="00863242">
            <w:r w:rsidRPr="0002571A">
              <w:t>Anksioznost</w:t>
            </w:r>
          </w:p>
        </w:tc>
        <w:tc>
          <w:tcPr>
            <w:tcW w:w="2850" w:type="dxa"/>
          </w:tcPr>
          <w:p w14:paraId="7DB62F03" w14:textId="701B8330" w:rsidR="00AE6BA5" w:rsidRPr="0002571A" w:rsidRDefault="00AE6BA5" w:rsidP="00863242">
            <w:r w:rsidRPr="0002571A">
              <w:t xml:space="preserve"> 0.091</w:t>
            </w:r>
          </w:p>
        </w:tc>
      </w:tr>
      <w:tr w:rsidR="00AE6BA5" w:rsidRPr="0002571A" w14:paraId="7BC3FD21" w14:textId="77777777" w:rsidTr="00AE6BA5">
        <w:tc>
          <w:tcPr>
            <w:tcW w:w="3581" w:type="dxa"/>
          </w:tcPr>
          <w:p w14:paraId="3423D90F" w14:textId="28DD116D" w:rsidR="00AE6BA5" w:rsidRPr="0002571A" w:rsidRDefault="00C236EE" w:rsidP="00863242">
            <w:r w:rsidRPr="0002571A">
              <w:t>ANOVA</w:t>
            </w:r>
          </w:p>
        </w:tc>
        <w:tc>
          <w:tcPr>
            <w:tcW w:w="2631" w:type="dxa"/>
          </w:tcPr>
          <w:p w14:paraId="00B3FD23" w14:textId="3775D5E2" w:rsidR="00AE6BA5" w:rsidRPr="0002571A" w:rsidRDefault="00C236EE" w:rsidP="00863242">
            <w:proofErr w:type="spellStart"/>
            <w:r w:rsidRPr="0002571A">
              <w:t>Introvertnost</w:t>
            </w:r>
            <w:proofErr w:type="spellEnd"/>
          </w:p>
        </w:tc>
        <w:tc>
          <w:tcPr>
            <w:tcW w:w="2850" w:type="dxa"/>
          </w:tcPr>
          <w:p w14:paraId="5E4AEF1C" w14:textId="7FEEA16E" w:rsidR="00AE6BA5" w:rsidRPr="0002571A" w:rsidRDefault="00AE6BA5" w:rsidP="00863242">
            <w:r w:rsidRPr="0002571A">
              <w:t xml:space="preserve"> 0.596</w:t>
            </w:r>
          </w:p>
        </w:tc>
      </w:tr>
      <w:tr w:rsidR="00AE6BA5" w:rsidRPr="0002571A" w14:paraId="6889E02B" w14:textId="77777777" w:rsidTr="00AE6BA5">
        <w:tc>
          <w:tcPr>
            <w:tcW w:w="3581" w:type="dxa"/>
          </w:tcPr>
          <w:p w14:paraId="28D2D3C6" w14:textId="43F23EB1" w:rsidR="00AE6BA5" w:rsidRPr="0002571A" w:rsidRDefault="00C236EE" w:rsidP="00863242">
            <w:r w:rsidRPr="0002571A">
              <w:t>ANOVA</w:t>
            </w:r>
          </w:p>
        </w:tc>
        <w:tc>
          <w:tcPr>
            <w:tcW w:w="2631" w:type="dxa"/>
          </w:tcPr>
          <w:p w14:paraId="4F011D0E" w14:textId="4A9E3D67" w:rsidR="00AE6BA5" w:rsidRPr="0002571A" w:rsidRDefault="00C236EE" w:rsidP="00863242">
            <w:r w:rsidRPr="0002571A">
              <w:t>Zaznavanje</w:t>
            </w:r>
          </w:p>
        </w:tc>
        <w:tc>
          <w:tcPr>
            <w:tcW w:w="2850" w:type="dxa"/>
          </w:tcPr>
          <w:p w14:paraId="3B132547" w14:textId="1402EB14" w:rsidR="00AE6BA5" w:rsidRPr="0002571A" w:rsidRDefault="00AE6BA5" w:rsidP="00863242">
            <w:r w:rsidRPr="0002571A">
              <w:t xml:space="preserve"> 0.549</w:t>
            </w:r>
          </w:p>
        </w:tc>
      </w:tr>
      <w:tr w:rsidR="00AE6BA5" w:rsidRPr="0002571A" w14:paraId="6E4AFDA1" w14:textId="77777777" w:rsidTr="00AE6BA5">
        <w:tc>
          <w:tcPr>
            <w:tcW w:w="3581" w:type="dxa"/>
          </w:tcPr>
          <w:p w14:paraId="0C69C77D" w14:textId="3F5BD9B4" w:rsidR="00AE6BA5" w:rsidRPr="0002571A" w:rsidRDefault="00C236EE" w:rsidP="00863242">
            <w:r w:rsidRPr="0002571A">
              <w:t>ANOVA</w:t>
            </w:r>
          </w:p>
        </w:tc>
        <w:tc>
          <w:tcPr>
            <w:tcW w:w="2631" w:type="dxa"/>
          </w:tcPr>
          <w:p w14:paraId="27C872BB" w14:textId="5CFCFE72" w:rsidR="00AE6BA5" w:rsidRPr="0002571A" w:rsidRDefault="00C236EE" w:rsidP="00863242">
            <w:r w:rsidRPr="0002571A">
              <w:t>Čutenje</w:t>
            </w:r>
          </w:p>
        </w:tc>
        <w:tc>
          <w:tcPr>
            <w:tcW w:w="2850" w:type="dxa"/>
          </w:tcPr>
          <w:p w14:paraId="5116AF2C" w14:textId="78C48FAA" w:rsidR="00AE6BA5" w:rsidRPr="0002571A" w:rsidRDefault="00AE6BA5" w:rsidP="00863242">
            <w:r w:rsidRPr="0002571A">
              <w:t xml:space="preserve"> 0.550</w:t>
            </w:r>
          </w:p>
        </w:tc>
      </w:tr>
      <w:tr w:rsidR="00AE6BA5" w:rsidRPr="0002571A" w14:paraId="3AB9D7FF" w14:textId="77777777" w:rsidTr="00AE6BA5">
        <w:tc>
          <w:tcPr>
            <w:tcW w:w="3581" w:type="dxa"/>
          </w:tcPr>
          <w:p w14:paraId="4DF0F0BD" w14:textId="41BB9A38" w:rsidR="00AE6BA5" w:rsidRPr="0002571A" w:rsidRDefault="00C236EE" w:rsidP="00863242">
            <w:r w:rsidRPr="0002571A">
              <w:lastRenderedPageBreak/>
              <w:t>ANOVA</w:t>
            </w:r>
          </w:p>
        </w:tc>
        <w:tc>
          <w:tcPr>
            <w:tcW w:w="2631" w:type="dxa"/>
          </w:tcPr>
          <w:p w14:paraId="4F5B919A" w14:textId="5DD4F4B7" w:rsidR="00AE6BA5" w:rsidRPr="0002571A" w:rsidRDefault="00C236EE" w:rsidP="00863242">
            <w:r w:rsidRPr="0002571A">
              <w:t>Presojanje</w:t>
            </w:r>
          </w:p>
        </w:tc>
        <w:tc>
          <w:tcPr>
            <w:tcW w:w="2850" w:type="dxa"/>
          </w:tcPr>
          <w:p w14:paraId="2F506830" w14:textId="4FE64115" w:rsidR="00AE6BA5" w:rsidRPr="0002571A" w:rsidRDefault="00AE6BA5" w:rsidP="00863242">
            <w:r w:rsidRPr="0002571A">
              <w:t xml:space="preserve"> 0.246</w:t>
            </w:r>
          </w:p>
        </w:tc>
      </w:tr>
      <w:tr w:rsidR="00AE6BA5" w:rsidRPr="0002571A" w14:paraId="702A90C2" w14:textId="77777777" w:rsidTr="00AE6BA5">
        <w:tc>
          <w:tcPr>
            <w:tcW w:w="3581" w:type="dxa"/>
          </w:tcPr>
          <w:p w14:paraId="06A03452" w14:textId="3C411E21" w:rsidR="00AE6BA5" w:rsidRPr="0002571A" w:rsidRDefault="00AE6BA5" w:rsidP="00863242">
            <w:proofErr w:type="spellStart"/>
            <w:r w:rsidRPr="0002571A">
              <w:t>Kruskal</w:t>
            </w:r>
            <w:proofErr w:type="spellEnd"/>
            <w:r w:rsidRPr="0002571A">
              <w:t>-Wallis</w:t>
            </w:r>
          </w:p>
        </w:tc>
        <w:tc>
          <w:tcPr>
            <w:tcW w:w="2631" w:type="dxa"/>
          </w:tcPr>
          <w:p w14:paraId="66ED04F2" w14:textId="1D1955B0" w:rsidR="00AE6BA5" w:rsidRPr="0002571A" w:rsidRDefault="00C236EE" w:rsidP="00863242">
            <w:r w:rsidRPr="0002571A">
              <w:t>Ocena</w:t>
            </w:r>
          </w:p>
        </w:tc>
        <w:tc>
          <w:tcPr>
            <w:tcW w:w="2850" w:type="dxa"/>
          </w:tcPr>
          <w:p w14:paraId="4B03E9BB" w14:textId="06EDAC06" w:rsidR="00AE6BA5" w:rsidRPr="0002571A" w:rsidRDefault="00AE6BA5" w:rsidP="00863242">
            <w:r w:rsidRPr="0002571A">
              <w:t xml:space="preserve"> 0.717</w:t>
            </w:r>
          </w:p>
        </w:tc>
      </w:tr>
      <w:tr w:rsidR="00C236EE" w:rsidRPr="0002571A" w14:paraId="05A663A8" w14:textId="77777777" w:rsidTr="00AE6BA5">
        <w:tc>
          <w:tcPr>
            <w:tcW w:w="3581" w:type="dxa"/>
          </w:tcPr>
          <w:p w14:paraId="2C005CE9" w14:textId="7D1087A2" w:rsidR="00C236EE" w:rsidRPr="0002571A" w:rsidRDefault="00C236EE" w:rsidP="00C236EE">
            <w:proofErr w:type="spellStart"/>
            <w:r w:rsidRPr="0002571A">
              <w:t>Kruskal</w:t>
            </w:r>
            <w:proofErr w:type="spellEnd"/>
            <w:r w:rsidRPr="0002571A">
              <w:t>-Wallis</w:t>
            </w:r>
          </w:p>
        </w:tc>
        <w:tc>
          <w:tcPr>
            <w:tcW w:w="2631" w:type="dxa"/>
          </w:tcPr>
          <w:p w14:paraId="0FF9582A" w14:textId="19DD8372" w:rsidR="00C236EE" w:rsidRPr="0002571A" w:rsidRDefault="00C236EE" w:rsidP="00C236EE">
            <w:r w:rsidRPr="0002571A">
              <w:t>Kvantitativna interakcija</w:t>
            </w:r>
          </w:p>
        </w:tc>
        <w:tc>
          <w:tcPr>
            <w:tcW w:w="2850" w:type="dxa"/>
          </w:tcPr>
          <w:p w14:paraId="24F928FE" w14:textId="2DE39C8B" w:rsidR="00C236EE" w:rsidRPr="0002571A" w:rsidRDefault="00C236EE" w:rsidP="00C236EE">
            <w:r w:rsidRPr="0002571A">
              <w:t xml:space="preserve"> 0.245</w:t>
            </w:r>
          </w:p>
        </w:tc>
      </w:tr>
      <w:tr w:rsidR="00C236EE" w:rsidRPr="0002571A" w14:paraId="68F2A708" w14:textId="77777777" w:rsidTr="00AE6BA5">
        <w:tc>
          <w:tcPr>
            <w:tcW w:w="3581" w:type="dxa"/>
          </w:tcPr>
          <w:p w14:paraId="5B49CD2A" w14:textId="3B750A64" w:rsidR="00C236EE" w:rsidRPr="0002571A" w:rsidRDefault="00C236EE" w:rsidP="00C236EE">
            <w:proofErr w:type="spellStart"/>
            <w:r w:rsidRPr="0002571A">
              <w:t>Kruskal</w:t>
            </w:r>
            <w:proofErr w:type="spellEnd"/>
            <w:r w:rsidRPr="0002571A">
              <w:t>-Wallis</w:t>
            </w:r>
          </w:p>
        </w:tc>
        <w:tc>
          <w:tcPr>
            <w:tcW w:w="2631" w:type="dxa"/>
          </w:tcPr>
          <w:p w14:paraId="0E7DF992" w14:textId="4B7EC63B" w:rsidR="00C236EE" w:rsidRPr="0002571A" w:rsidRDefault="00C236EE" w:rsidP="00C236EE">
            <w:r w:rsidRPr="0002571A">
              <w:t>Kvalitativna interakcija</w:t>
            </w:r>
          </w:p>
        </w:tc>
        <w:tc>
          <w:tcPr>
            <w:tcW w:w="2850" w:type="dxa"/>
          </w:tcPr>
          <w:p w14:paraId="3950B9BF" w14:textId="6BB80AAA" w:rsidR="00C236EE" w:rsidRPr="0002571A" w:rsidRDefault="00C236EE" w:rsidP="00C236EE">
            <w:r w:rsidRPr="0002571A">
              <w:t xml:space="preserve"> 0.048</w:t>
            </w:r>
          </w:p>
        </w:tc>
      </w:tr>
      <w:tr w:rsidR="00C236EE" w:rsidRPr="0002571A" w14:paraId="1037DF45" w14:textId="77777777" w:rsidTr="00AE6BA5">
        <w:tc>
          <w:tcPr>
            <w:tcW w:w="3581" w:type="dxa"/>
          </w:tcPr>
          <w:p w14:paraId="3FFEC528" w14:textId="25D2260E" w:rsidR="00C236EE" w:rsidRPr="0002571A" w:rsidRDefault="00C236EE" w:rsidP="00C236EE">
            <w:proofErr w:type="spellStart"/>
            <w:r w:rsidRPr="0002571A">
              <w:t>Kruskal</w:t>
            </w:r>
            <w:proofErr w:type="spellEnd"/>
            <w:r w:rsidRPr="0002571A">
              <w:t>-Wallis</w:t>
            </w:r>
          </w:p>
        </w:tc>
        <w:tc>
          <w:tcPr>
            <w:tcW w:w="2631" w:type="dxa"/>
          </w:tcPr>
          <w:p w14:paraId="43C74335" w14:textId="242F0696" w:rsidR="00C236EE" w:rsidRPr="0002571A" w:rsidRDefault="00C236EE" w:rsidP="00C236EE">
            <w:r w:rsidRPr="0002571A">
              <w:t>Preseganje partnerja</w:t>
            </w:r>
          </w:p>
        </w:tc>
        <w:tc>
          <w:tcPr>
            <w:tcW w:w="2850" w:type="dxa"/>
          </w:tcPr>
          <w:p w14:paraId="2BDE74E9" w14:textId="0C13A8D7" w:rsidR="00C236EE" w:rsidRPr="0002571A" w:rsidRDefault="00C236EE" w:rsidP="00C236EE">
            <w:r w:rsidRPr="0002571A">
              <w:t xml:space="preserve"> 0.553 (ta mi je malo čudna?)</w:t>
            </w:r>
          </w:p>
        </w:tc>
      </w:tr>
    </w:tbl>
    <w:p w14:paraId="13478F17" w14:textId="01DC8BEE" w:rsidR="00AE6BA5" w:rsidRPr="0002571A" w:rsidRDefault="00AE6BA5" w:rsidP="00AE6BA5"/>
    <w:p w14:paraId="7A1DCB39" w14:textId="78E84A53" w:rsidR="004C195E" w:rsidRPr="0002571A" w:rsidRDefault="004C195E" w:rsidP="004C195E">
      <w:pPr>
        <w:pStyle w:val="Heading1"/>
      </w:pPr>
      <w:bookmarkStart w:id="108" w:name="_Toc170115152"/>
      <w:r w:rsidRPr="0002571A">
        <w:t>Priloga D: Data management plan</w:t>
      </w:r>
      <w:bookmarkEnd w:id="108"/>
    </w:p>
    <w:p w14:paraId="3E3DB07D" w14:textId="77777777" w:rsidR="004C195E" w:rsidRPr="0002571A" w:rsidRDefault="004C195E" w:rsidP="004C195E">
      <w:pPr>
        <w:jc w:val="center"/>
        <w:rPr>
          <w:rFonts w:ascii="Times New Roman" w:eastAsia="Times New Roman" w:hAnsi="Times New Roman"/>
          <w:sz w:val="24"/>
          <w:szCs w:val="24"/>
        </w:rPr>
      </w:pPr>
      <w:r w:rsidRPr="0002571A">
        <w:rPr>
          <w:rStyle w:val="BookTitle"/>
          <w:szCs w:val="24"/>
        </w:rPr>
        <w:t>Project title:</w:t>
      </w:r>
      <w:r w:rsidRPr="0002571A">
        <w:rPr>
          <w:rFonts w:ascii="Times New Roman" w:hAnsi="Times New Roman"/>
          <w:b/>
          <w:bCs/>
          <w:sz w:val="24"/>
          <w:szCs w:val="24"/>
          <w:lang w:eastAsia="zh-CN"/>
        </w:rPr>
        <w:t xml:space="preserve"> </w:t>
      </w:r>
      <w:r w:rsidRPr="0002571A">
        <w:rPr>
          <w:rFonts w:ascii="Times New Roman" w:eastAsia="Times New Roman" w:hAnsi="Times New Roman"/>
          <w:sz w:val="24"/>
          <w:szCs w:val="24"/>
        </w:rPr>
        <w:t xml:space="preserve">AI </w:t>
      </w:r>
      <w:proofErr w:type="spellStart"/>
      <w:r w:rsidRPr="0002571A">
        <w:rPr>
          <w:rFonts w:ascii="Times New Roman" w:eastAsia="Times New Roman" w:hAnsi="Times New Roman"/>
          <w:sz w:val="24"/>
          <w:szCs w:val="24"/>
        </w:rPr>
        <w:t>based</w:t>
      </w:r>
      <w:proofErr w:type="spellEnd"/>
      <w:r w:rsidRPr="0002571A">
        <w:rPr>
          <w:rFonts w:ascii="Times New Roman" w:eastAsia="Times New Roman" w:hAnsi="Times New Roman"/>
          <w:sz w:val="24"/>
          <w:szCs w:val="24"/>
        </w:rPr>
        <w:t xml:space="preserve"> </w:t>
      </w:r>
      <w:proofErr w:type="spellStart"/>
      <w:r w:rsidRPr="0002571A">
        <w:rPr>
          <w:rFonts w:ascii="Times New Roman" w:eastAsia="Times New Roman" w:hAnsi="Times New Roman"/>
          <w:sz w:val="24"/>
          <w:szCs w:val="24"/>
        </w:rPr>
        <w:t>algorithms</w:t>
      </w:r>
      <w:proofErr w:type="spellEnd"/>
      <w:r w:rsidRPr="0002571A">
        <w:rPr>
          <w:rFonts w:ascii="Times New Roman" w:eastAsia="Times New Roman" w:hAnsi="Times New Roman"/>
          <w:sz w:val="24"/>
          <w:szCs w:val="24"/>
        </w:rPr>
        <w:t xml:space="preserve"> </w:t>
      </w:r>
      <w:proofErr w:type="spellStart"/>
      <w:r w:rsidRPr="0002571A">
        <w:rPr>
          <w:rFonts w:ascii="Times New Roman" w:eastAsia="Times New Roman" w:hAnsi="Times New Roman"/>
          <w:sz w:val="24"/>
          <w:szCs w:val="24"/>
        </w:rPr>
        <w:t>for</w:t>
      </w:r>
      <w:proofErr w:type="spellEnd"/>
      <w:r w:rsidRPr="0002571A">
        <w:rPr>
          <w:rFonts w:ascii="Times New Roman" w:eastAsia="Times New Roman" w:hAnsi="Times New Roman"/>
          <w:sz w:val="24"/>
          <w:szCs w:val="24"/>
        </w:rPr>
        <w:t xml:space="preserve"> </w:t>
      </w:r>
      <w:proofErr w:type="spellStart"/>
      <w:r w:rsidRPr="0002571A">
        <w:rPr>
          <w:rFonts w:ascii="Times New Roman" w:eastAsia="Times New Roman" w:hAnsi="Times New Roman"/>
          <w:sz w:val="24"/>
          <w:szCs w:val="24"/>
        </w:rPr>
        <w:t>teaching</w:t>
      </w:r>
      <w:proofErr w:type="spellEnd"/>
      <w:r w:rsidRPr="0002571A">
        <w:rPr>
          <w:rFonts w:ascii="Times New Roman" w:eastAsia="Times New Roman" w:hAnsi="Times New Roman"/>
          <w:sz w:val="24"/>
          <w:szCs w:val="24"/>
        </w:rPr>
        <w:t xml:space="preserve"> </w:t>
      </w:r>
      <w:proofErr w:type="spellStart"/>
      <w:r w:rsidRPr="0002571A">
        <w:rPr>
          <w:rFonts w:ascii="Times New Roman" w:eastAsia="Times New Roman" w:hAnsi="Times New Roman"/>
          <w:sz w:val="24"/>
          <w:szCs w:val="24"/>
        </w:rPr>
        <w:t>method</w:t>
      </w:r>
      <w:proofErr w:type="spellEnd"/>
      <w:r w:rsidRPr="0002571A">
        <w:rPr>
          <w:rFonts w:ascii="Times New Roman" w:eastAsia="Times New Roman" w:hAnsi="Times New Roman"/>
          <w:sz w:val="24"/>
          <w:szCs w:val="24"/>
        </w:rPr>
        <w:t xml:space="preserve"> </w:t>
      </w:r>
      <w:proofErr w:type="spellStart"/>
      <w:r w:rsidRPr="0002571A">
        <w:rPr>
          <w:rFonts w:ascii="Times New Roman" w:eastAsia="Times New Roman" w:hAnsi="Times New Roman"/>
          <w:sz w:val="24"/>
          <w:szCs w:val="24"/>
        </w:rPr>
        <w:t>selection</w:t>
      </w:r>
      <w:proofErr w:type="spellEnd"/>
      <w:r w:rsidRPr="0002571A">
        <w:rPr>
          <w:rFonts w:ascii="Times New Roman" w:eastAsia="Times New Roman" w:hAnsi="Times New Roman"/>
          <w:sz w:val="24"/>
          <w:szCs w:val="24"/>
        </w:rPr>
        <w:t xml:space="preserve">. </w:t>
      </w:r>
      <w:proofErr w:type="spellStart"/>
      <w:r w:rsidRPr="0002571A">
        <w:rPr>
          <w:rFonts w:ascii="Times New Roman" w:eastAsia="Times New Roman" w:hAnsi="Times New Roman"/>
          <w:sz w:val="24"/>
          <w:szCs w:val="24"/>
        </w:rPr>
        <w:t>Using</w:t>
      </w:r>
      <w:proofErr w:type="spellEnd"/>
      <w:r w:rsidRPr="0002571A">
        <w:rPr>
          <w:rFonts w:ascii="Times New Roman" w:eastAsia="Times New Roman" w:hAnsi="Times New Roman"/>
          <w:sz w:val="24"/>
          <w:szCs w:val="24"/>
        </w:rPr>
        <w:t xml:space="preserve"> </w:t>
      </w:r>
      <w:proofErr w:type="spellStart"/>
      <w:r w:rsidRPr="0002571A">
        <w:rPr>
          <w:rFonts w:ascii="Times New Roman" w:eastAsia="Times New Roman" w:hAnsi="Times New Roman"/>
          <w:sz w:val="24"/>
          <w:szCs w:val="24"/>
        </w:rPr>
        <w:t>cooperative</w:t>
      </w:r>
      <w:proofErr w:type="spellEnd"/>
      <w:r w:rsidRPr="0002571A">
        <w:rPr>
          <w:rFonts w:ascii="Times New Roman" w:eastAsia="Times New Roman" w:hAnsi="Times New Roman"/>
          <w:sz w:val="24"/>
          <w:szCs w:val="24"/>
        </w:rPr>
        <w:t xml:space="preserve"> </w:t>
      </w:r>
      <w:proofErr w:type="spellStart"/>
      <w:r w:rsidRPr="0002571A">
        <w:rPr>
          <w:rFonts w:ascii="Times New Roman" w:eastAsia="Times New Roman" w:hAnsi="Times New Roman"/>
          <w:sz w:val="24"/>
          <w:szCs w:val="24"/>
        </w:rPr>
        <w:t>learning</w:t>
      </w:r>
      <w:proofErr w:type="spellEnd"/>
      <w:r w:rsidRPr="0002571A">
        <w:rPr>
          <w:rFonts w:ascii="Times New Roman" w:eastAsia="Times New Roman" w:hAnsi="Times New Roman"/>
          <w:sz w:val="24"/>
          <w:szCs w:val="24"/>
        </w:rPr>
        <w:t xml:space="preserve"> in </w:t>
      </w:r>
      <w:proofErr w:type="spellStart"/>
      <w:r w:rsidRPr="0002571A">
        <w:rPr>
          <w:rFonts w:ascii="Times New Roman" w:eastAsia="Times New Roman" w:hAnsi="Times New Roman"/>
          <w:sz w:val="24"/>
          <w:szCs w:val="24"/>
        </w:rPr>
        <w:t>mathematics</w:t>
      </w:r>
      <w:proofErr w:type="spellEnd"/>
      <w:r w:rsidRPr="0002571A">
        <w:rPr>
          <w:rFonts w:ascii="Times New Roman" w:eastAsia="Times New Roman" w:hAnsi="Times New Roman"/>
          <w:sz w:val="24"/>
          <w:szCs w:val="24"/>
        </w:rPr>
        <w:t>.</w:t>
      </w:r>
    </w:p>
    <w:p w14:paraId="5FA86E78" w14:textId="77777777" w:rsidR="004C195E" w:rsidRPr="0002571A" w:rsidRDefault="004C195E" w:rsidP="004C195E">
      <w:pPr>
        <w:pStyle w:val="NoSpacing"/>
        <w:jc w:val="center"/>
        <w:rPr>
          <w:rFonts w:ascii="Times New Roman" w:hAnsi="Times New Roman"/>
          <w:sz w:val="24"/>
          <w:szCs w:val="24"/>
          <w:lang w:val="sl-SI" w:eastAsia="zh-CN"/>
        </w:rPr>
      </w:pPr>
      <w:r w:rsidRPr="0002571A">
        <w:rPr>
          <w:rStyle w:val="BookTitle"/>
          <w:szCs w:val="24"/>
          <w:lang w:val="sl-SI"/>
        </w:rPr>
        <w:t xml:space="preserve">Project </w:t>
      </w:r>
      <w:proofErr w:type="spellStart"/>
      <w:r w:rsidRPr="0002571A">
        <w:rPr>
          <w:rStyle w:val="BookTitle"/>
          <w:szCs w:val="24"/>
          <w:lang w:val="sl-SI"/>
        </w:rPr>
        <w:t>author</w:t>
      </w:r>
      <w:proofErr w:type="spellEnd"/>
      <w:r w:rsidRPr="0002571A">
        <w:rPr>
          <w:rStyle w:val="BookTitle"/>
          <w:szCs w:val="24"/>
          <w:lang w:val="sl-SI"/>
        </w:rPr>
        <w:t>:</w:t>
      </w:r>
      <w:r w:rsidRPr="0002571A">
        <w:rPr>
          <w:sz w:val="24"/>
          <w:szCs w:val="24"/>
          <w:lang w:val="sl-SI"/>
        </w:rPr>
        <w:t xml:space="preserve"> Bor Bregant, </w:t>
      </w:r>
      <w:hyperlink r:id="rId45" w:history="1">
        <w:r w:rsidRPr="0002571A">
          <w:rPr>
            <w:rStyle w:val="Hyperlink"/>
            <w:sz w:val="24"/>
            <w:szCs w:val="24"/>
            <w:lang w:val="sl-SI"/>
          </w:rPr>
          <w:t>98233001@student.upr.si</w:t>
        </w:r>
      </w:hyperlink>
      <w:r w:rsidRPr="0002571A">
        <w:rPr>
          <w:sz w:val="24"/>
          <w:szCs w:val="24"/>
          <w:lang w:val="sl-SI"/>
        </w:rPr>
        <w:t xml:space="preserve">, </w:t>
      </w:r>
      <w:proofErr w:type="spellStart"/>
      <w:r w:rsidRPr="0002571A">
        <w:rPr>
          <w:sz w:val="24"/>
          <w:szCs w:val="24"/>
          <w:lang w:val="sl-SI"/>
        </w:rPr>
        <w:t>orcid</w:t>
      </w:r>
      <w:proofErr w:type="spellEnd"/>
      <w:r w:rsidRPr="0002571A">
        <w:rPr>
          <w:sz w:val="24"/>
          <w:szCs w:val="24"/>
          <w:lang w:val="sl-SI"/>
        </w:rPr>
        <w:t xml:space="preserve"> id 0009-0000-9331-5391.</w:t>
      </w:r>
    </w:p>
    <w:p w14:paraId="5BA2E13C" w14:textId="77777777" w:rsidR="004C195E" w:rsidRPr="0002571A" w:rsidRDefault="004C195E" w:rsidP="004C195E">
      <w:pPr>
        <w:jc w:val="center"/>
        <w:rPr>
          <w:rFonts w:ascii="Times New Roman" w:hAnsi="Times New Roman"/>
          <w:sz w:val="24"/>
          <w:szCs w:val="24"/>
          <w:lang w:eastAsia="zh-CN"/>
        </w:rPr>
      </w:pPr>
    </w:p>
    <w:p w14:paraId="45B29836" w14:textId="77777777" w:rsidR="004C195E" w:rsidRPr="0002571A" w:rsidRDefault="004C195E" w:rsidP="004C195E">
      <w:pPr>
        <w:rPr>
          <w:rFonts w:ascii="Times New Roman" w:hAnsi="Times New Roman"/>
          <w:b/>
          <w:sz w:val="24"/>
          <w:szCs w:val="24"/>
        </w:rPr>
      </w:pPr>
    </w:p>
    <w:p w14:paraId="6F8617C5" w14:textId="77777777" w:rsidR="004C195E" w:rsidRPr="0002571A" w:rsidRDefault="004C195E" w:rsidP="004C195E">
      <w:pPr>
        <w:jc w:val="center"/>
        <w:rPr>
          <w:rFonts w:ascii="Times New Roman" w:hAnsi="Times New Roman"/>
          <w:b/>
          <w:sz w:val="28"/>
          <w:szCs w:val="28"/>
        </w:rPr>
      </w:pPr>
    </w:p>
    <w:p w14:paraId="064ADDB3" w14:textId="77777777" w:rsidR="004C195E" w:rsidRPr="0002571A" w:rsidRDefault="004C195E" w:rsidP="004C195E">
      <w:pPr>
        <w:jc w:val="center"/>
        <w:rPr>
          <w:rFonts w:ascii="Times New Roman" w:hAnsi="Times New Roman"/>
          <w:b/>
          <w:sz w:val="28"/>
          <w:szCs w:val="28"/>
        </w:rPr>
      </w:pPr>
      <w:r w:rsidRPr="0002571A">
        <w:rPr>
          <w:rFonts w:ascii="Times New Roman" w:hAnsi="Times New Roman"/>
          <w:b/>
          <w:sz w:val="28"/>
          <w:szCs w:val="28"/>
        </w:rPr>
        <w:t>DATA MANAGEMENT PLAN</w:t>
      </w:r>
    </w:p>
    <w:p w14:paraId="0127DCB2" w14:textId="77777777" w:rsidR="004C195E" w:rsidRPr="0002571A" w:rsidRDefault="004C195E" w:rsidP="004C195E">
      <w:pPr>
        <w:rPr>
          <w:rFonts w:ascii="Times New Roman" w:hAnsi="Times New Roman"/>
          <w:b/>
          <w:sz w:val="24"/>
          <w:szCs w:val="24"/>
        </w:rPr>
      </w:pPr>
    </w:p>
    <w:p w14:paraId="714A42C5" w14:textId="77777777" w:rsidR="004C195E" w:rsidRPr="0002571A" w:rsidRDefault="004C195E" w:rsidP="004C195E">
      <w:pPr>
        <w:rPr>
          <w:rFonts w:ascii="Times New Roman" w:hAnsi="Times New Roman"/>
          <w:b/>
          <w:sz w:val="24"/>
          <w:szCs w:val="24"/>
        </w:rPr>
      </w:pPr>
    </w:p>
    <w:tbl>
      <w:tblPr>
        <w:tblStyle w:val="TableNormal1"/>
        <w:tblW w:w="9636"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6225"/>
        <w:gridCol w:w="763"/>
        <w:gridCol w:w="2648"/>
      </w:tblGrid>
      <w:tr w:rsidR="004C195E" w:rsidRPr="0002571A" w14:paraId="0137E805" w14:textId="77777777" w:rsidTr="005C66E1">
        <w:trPr>
          <w:trHeight w:val="795"/>
        </w:trPr>
        <w:tc>
          <w:tcPr>
            <w:tcW w:w="6225" w:type="dxa"/>
            <w:tcBorders>
              <w:top w:val="single" w:sz="4" w:space="0" w:color="000000"/>
              <w:left w:val="nil"/>
              <w:bottom w:val="single" w:sz="4" w:space="0" w:color="000000"/>
              <w:right w:val="nil"/>
            </w:tcBorders>
            <w:shd w:val="clear" w:color="auto" w:fill="auto"/>
            <w:tcMar>
              <w:top w:w="80" w:type="dxa"/>
              <w:left w:w="80" w:type="dxa"/>
              <w:bottom w:w="80" w:type="dxa"/>
              <w:right w:w="166" w:type="dxa"/>
            </w:tcMar>
          </w:tcPr>
          <w:p w14:paraId="48F082EB" w14:textId="77777777" w:rsidR="004C195E" w:rsidRPr="0002571A" w:rsidRDefault="004C195E" w:rsidP="005C66E1">
            <w:pPr>
              <w:pStyle w:val="BodyText1"/>
              <w:tabs>
                <w:tab w:val="left" w:pos="5760"/>
              </w:tabs>
              <w:spacing w:after="0"/>
              <w:ind w:right="86"/>
              <w:jc w:val="both"/>
              <w:rPr>
                <w:lang w:val="sl-SI"/>
              </w:rPr>
            </w:pPr>
            <w:r w:rsidRPr="0002571A">
              <w:rPr>
                <w:rFonts w:ascii="Times New Roman" w:hAnsi="Times New Roman"/>
                <w:b w:val="0"/>
                <w:bCs w:val="0"/>
                <w:sz w:val="18"/>
                <w:szCs w:val="18"/>
                <w:lang w:val="sl-SI"/>
              </w:rPr>
              <w:t xml:space="preserve">Ime, priimek in podpis odgovorne osebe vzorca raziskave </w:t>
            </w:r>
          </w:p>
        </w:tc>
        <w:tc>
          <w:tcPr>
            <w:tcW w:w="763" w:type="dxa"/>
            <w:tcBorders>
              <w:top w:val="nil"/>
              <w:left w:val="nil"/>
              <w:bottom w:val="nil"/>
              <w:right w:val="nil"/>
            </w:tcBorders>
            <w:shd w:val="clear" w:color="auto" w:fill="auto"/>
            <w:tcMar>
              <w:top w:w="80" w:type="dxa"/>
              <w:left w:w="80" w:type="dxa"/>
              <w:bottom w:w="80" w:type="dxa"/>
              <w:right w:w="80" w:type="dxa"/>
            </w:tcMar>
          </w:tcPr>
          <w:p w14:paraId="4DDB406C" w14:textId="77777777" w:rsidR="004C195E" w:rsidRPr="0002571A" w:rsidRDefault="004C195E" w:rsidP="005C66E1"/>
        </w:tc>
        <w:tc>
          <w:tcPr>
            <w:tcW w:w="2648" w:type="dxa"/>
            <w:tcBorders>
              <w:top w:val="single" w:sz="4" w:space="0" w:color="000000"/>
              <w:left w:val="nil"/>
              <w:bottom w:val="single" w:sz="2" w:space="0" w:color="000000"/>
              <w:right w:val="nil"/>
            </w:tcBorders>
            <w:shd w:val="clear" w:color="auto" w:fill="auto"/>
            <w:tcMar>
              <w:top w:w="80" w:type="dxa"/>
              <w:left w:w="80" w:type="dxa"/>
              <w:bottom w:w="80" w:type="dxa"/>
              <w:right w:w="166" w:type="dxa"/>
            </w:tcMar>
          </w:tcPr>
          <w:p w14:paraId="6F433AE9" w14:textId="77777777" w:rsidR="004C195E" w:rsidRPr="0002571A" w:rsidRDefault="004C195E" w:rsidP="005C66E1">
            <w:pPr>
              <w:pStyle w:val="BodyText1"/>
              <w:tabs>
                <w:tab w:val="left" w:pos="5760"/>
              </w:tabs>
              <w:spacing w:after="0"/>
              <w:ind w:right="86"/>
              <w:jc w:val="both"/>
              <w:rPr>
                <w:lang w:val="sl-SI"/>
              </w:rPr>
            </w:pPr>
            <w:r w:rsidRPr="0002571A">
              <w:rPr>
                <w:rFonts w:ascii="Times New Roman" w:hAnsi="Times New Roman"/>
                <w:b w:val="0"/>
                <w:bCs w:val="0"/>
                <w:sz w:val="18"/>
                <w:szCs w:val="18"/>
                <w:lang w:val="sl-SI"/>
              </w:rPr>
              <w:t>Datum</w:t>
            </w:r>
          </w:p>
        </w:tc>
      </w:tr>
      <w:tr w:rsidR="004C195E" w:rsidRPr="0002571A" w14:paraId="57BF46B1" w14:textId="77777777" w:rsidTr="005C66E1">
        <w:trPr>
          <w:trHeight w:val="687"/>
        </w:trPr>
        <w:tc>
          <w:tcPr>
            <w:tcW w:w="6225" w:type="dxa"/>
            <w:tcBorders>
              <w:top w:val="single" w:sz="4" w:space="0" w:color="000000"/>
              <w:left w:val="nil"/>
              <w:bottom w:val="nil"/>
              <w:right w:val="nil"/>
            </w:tcBorders>
            <w:shd w:val="clear" w:color="auto" w:fill="auto"/>
            <w:tcMar>
              <w:top w:w="80" w:type="dxa"/>
              <w:left w:w="80" w:type="dxa"/>
              <w:bottom w:w="80" w:type="dxa"/>
              <w:right w:w="166" w:type="dxa"/>
            </w:tcMar>
          </w:tcPr>
          <w:p w14:paraId="58CCC688" w14:textId="77777777" w:rsidR="004C195E" w:rsidRPr="0002571A" w:rsidRDefault="004C195E" w:rsidP="005C66E1">
            <w:pPr>
              <w:pStyle w:val="BodyText1"/>
              <w:spacing w:before="0"/>
              <w:ind w:right="86"/>
              <w:jc w:val="both"/>
              <w:rPr>
                <w:lang w:val="sl-SI"/>
              </w:rPr>
            </w:pPr>
            <w:r w:rsidRPr="0002571A">
              <w:rPr>
                <w:rFonts w:ascii="Times New Roman" w:hAnsi="Times New Roman"/>
                <w:b w:val="0"/>
                <w:bCs w:val="0"/>
                <w:sz w:val="18"/>
                <w:szCs w:val="18"/>
                <w:lang w:val="sl-SI"/>
              </w:rPr>
              <w:t>Ime, priimek in podpis izvajalca raziskave</w:t>
            </w:r>
          </w:p>
        </w:tc>
        <w:tc>
          <w:tcPr>
            <w:tcW w:w="763" w:type="dxa"/>
            <w:tcBorders>
              <w:top w:val="nil"/>
              <w:left w:val="nil"/>
              <w:bottom w:val="nil"/>
              <w:right w:val="nil"/>
            </w:tcBorders>
            <w:shd w:val="clear" w:color="auto" w:fill="auto"/>
            <w:tcMar>
              <w:top w:w="80" w:type="dxa"/>
              <w:left w:w="80" w:type="dxa"/>
              <w:bottom w:w="80" w:type="dxa"/>
              <w:right w:w="80" w:type="dxa"/>
            </w:tcMar>
          </w:tcPr>
          <w:p w14:paraId="42E92A85" w14:textId="77777777" w:rsidR="004C195E" w:rsidRPr="0002571A" w:rsidRDefault="004C195E" w:rsidP="005C66E1"/>
        </w:tc>
        <w:tc>
          <w:tcPr>
            <w:tcW w:w="2648" w:type="dxa"/>
            <w:tcBorders>
              <w:top w:val="single" w:sz="2" w:space="0" w:color="000000"/>
              <w:left w:val="nil"/>
              <w:bottom w:val="nil"/>
              <w:right w:val="nil"/>
            </w:tcBorders>
            <w:shd w:val="clear" w:color="auto" w:fill="auto"/>
            <w:tcMar>
              <w:top w:w="80" w:type="dxa"/>
              <w:left w:w="80" w:type="dxa"/>
              <w:bottom w:w="80" w:type="dxa"/>
              <w:right w:w="166" w:type="dxa"/>
            </w:tcMar>
          </w:tcPr>
          <w:p w14:paraId="061110D4" w14:textId="77777777" w:rsidR="004C195E" w:rsidRPr="0002571A" w:rsidRDefault="004C195E" w:rsidP="005C66E1">
            <w:pPr>
              <w:pStyle w:val="BodyText1"/>
              <w:tabs>
                <w:tab w:val="left" w:pos="5760"/>
              </w:tabs>
              <w:spacing w:after="0"/>
              <w:ind w:right="86"/>
              <w:jc w:val="both"/>
              <w:rPr>
                <w:lang w:val="sl-SI"/>
              </w:rPr>
            </w:pPr>
            <w:r w:rsidRPr="0002571A">
              <w:rPr>
                <w:rFonts w:ascii="Times New Roman" w:hAnsi="Times New Roman"/>
                <w:b w:val="0"/>
                <w:bCs w:val="0"/>
                <w:sz w:val="18"/>
                <w:szCs w:val="18"/>
                <w:lang w:val="sl-SI"/>
              </w:rPr>
              <w:t>Datum</w:t>
            </w:r>
          </w:p>
        </w:tc>
      </w:tr>
    </w:tbl>
    <w:p w14:paraId="6007DE8C" w14:textId="77777777" w:rsidR="004C195E" w:rsidRPr="0002571A" w:rsidRDefault="004C195E" w:rsidP="004C195E">
      <w:pPr>
        <w:rPr>
          <w:rFonts w:ascii="Times New Roman" w:hAnsi="Times New Roman"/>
          <w:b/>
          <w:sz w:val="24"/>
          <w:szCs w:val="24"/>
        </w:rPr>
      </w:pPr>
    </w:p>
    <w:p w14:paraId="28F1906E" w14:textId="77777777" w:rsidR="004C195E" w:rsidRPr="0002571A" w:rsidRDefault="004C195E" w:rsidP="004C195E">
      <w:pPr>
        <w:rPr>
          <w:rFonts w:ascii="Times New Roman" w:hAnsi="Times New Roman"/>
          <w:b/>
          <w:sz w:val="24"/>
          <w:szCs w:val="24"/>
        </w:rPr>
      </w:pPr>
    </w:p>
    <w:p w14:paraId="563E9132" w14:textId="77777777" w:rsidR="004C195E" w:rsidRPr="0002571A" w:rsidRDefault="004C195E" w:rsidP="004C195E">
      <w:pPr>
        <w:rPr>
          <w:rFonts w:ascii="Times New Roman" w:hAnsi="Times New Roman"/>
          <w:b/>
          <w:sz w:val="24"/>
          <w:szCs w:val="24"/>
        </w:rPr>
      </w:pPr>
    </w:p>
    <w:p w14:paraId="3954FEB6" w14:textId="77777777" w:rsidR="004C195E" w:rsidRPr="0002571A" w:rsidRDefault="004C195E" w:rsidP="004C195E">
      <w:pPr>
        <w:rPr>
          <w:rFonts w:ascii="Times New Roman" w:hAnsi="Times New Roman"/>
          <w:b/>
          <w:sz w:val="24"/>
          <w:szCs w:val="24"/>
        </w:rPr>
      </w:pPr>
    </w:p>
    <w:p w14:paraId="0CBC53E7" w14:textId="77777777" w:rsidR="004C195E" w:rsidRPr="0002571A" w:rsidRDefault="004C195E" w:rsidP="004C195E">
      <w:pPr>
        <w:pageBreakBefore/>
        <w:spacing w:after="0" w:line="240" w:lineRule="auto"/>
        <w:rPr>
          <w:rFonts w:ascii="Times New Roman" w:hAnsi="Times New Roman"/>
          <w:b/>
          <w:sz w:val="24"/>
          <w:szCs w:val="24"/>
        </w:rPr>
      </w:pPr>
    </w:p>
    <w:p w14:paraId="2FEB78D8" w14:textId="77777777" w:rsidR="004C195E" w:rsidRPr="0002571A" w:rsidRDefault="004C195E" w:rsidP="004C195E">
      <w:pPr>
        <w:pStyle w:val="Subarticle"/>
        <w:spacing w:before="180" w:after="180"/>
        <w:rPr>
          <w:rFonts w:ascii="Arial" w:eastAsia="Times New Roman" w:hAnsi="Arial" w:cs="Arial"/>
          <w:lang w:eastAsia="en-GB"/>
        </w:rPr>
      </w:pPr>
      <w:r w:rsidRPr="0002571A">
        <w:rPr>
          <w:rFonts w:ascii="Arial" w:eastAsia="Times New Roman" w:hAnsi="Arial" w:cs="Arial"/>
          <w:lang w:eastAsia="en-GB"/>
        </w:rPr>
        <w:t xml:space="preserve">1. Data </w:t>
      </w:r>
      <w:proofErr w:type="spellStart"/>
      <w:r w:rsidRPr="0002571A">
        <w:rPr>
          <w:rFonts w:ascii="Arial" w:eastAsia="Times New Roman" w:hAnsi="Arial" w:cs="Arial"/>
          <w:lang w:eastAsia="en-GB"/>
        </w:rPr>
        <w:t>Summary</w:t>
      </w:r>
      <w:proofErr w:type="spellEnd"/>
    </w:p>
    <w:p w14:paraId="7787CB96" w14:textId="77777777" w:rsidR="004C195E" w:rsidRPr="0002571A" w:rsidRDefault="004C195E" w:rsidP="004C195E">
      <w:pPr>
        <w:spacing w:after="150" w:line="240" w:lineRule="auto"/>
        <w:rPr>
          <w:rFonts w:ascii="Arial" w:eastAsia="Times New Roman" w:hAnsi="Arial" w:cs="Arial"/>
          <w:color w:val="0088CC"/>
          <w:kern w:val="3"/>
          <w:sz w:val="18"/>
          <w:szCs w:val="18"/>
        </w:rPr>
      </w:pPr>
      <w:proofErr w:type="spellStart"/>
      <w:r w:rsidRPr="0002571A">
        <w:rPr>
          <w:rFonts w:ascii="Arial" w:eastAsia="Times New Roman" w:hAnsi="Arial" w:cs="Arial"/>
          <w:color w:val="0088CC"/>
          <w:kern w:val="3"/>
          <w:sz w:val="18"/>
          <w:szCs w:val="18"/>
        </w:rPr>
        <w:t>What</w:t>
      </w:r>
      <w:proofErr w:type="spellEnd"/>
      <w:r w:rsidRPr="0002571A">
        <w:rPr>
          <w:rFonts w:ascii="Arial" w:eastAsia="Times New Roman" w:hAnsi="Arial" w:cs="Arial"/>
          <w:color w:val="0088CC"/>
          <w:kern w:val="3"/>
          <w:sz w:val="18"/>
          <w:szCs w:val="18"/>
        </w:rPr>
        <w:t xml:space="preserve"> is </w:t>
      </w:r>
      <w:proofErr w:type="spellStart"/>
      <w:r w:rsidRPr="0002571A">
        <w:rPr>
          <w:rFonts w:ascii="Arial" w:eastAsia="Times New Roman" w:hAnsi="Arial" w:cs="Arial"/>
          <w:color w:val="0088CC"/>
          <w:kern w:val="3"/>
          <w:sz w:val="18"/>
          <w:szCs w:val="18"/>
        </w:rPr>
        <w:t>the</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purpose</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of</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the</w:t>
      </w:r>
      <w:proofErr w:type="spellEnd"/>
      <w:r w:rsidRPr="0002571A">
        <w:rPr>
          <w:rFonts w:ascii="Arial" w:eastAsia="Times New Roman" w:hAnsi="Arial" w:cs="Arial"/>
          <w:color w:val="0088CC"/>
          <w:kern w:val="3"/>
          <w:sz w:val="18"/>
          <w:szCs w:val="18"/>
        </w:rPr>
        <w:t xml:space="preserve"> data </w:t>
      </w:r>
      <w:proofErr w:type="spellStart"/>
      <w:r w:rsidRPr="0002571A">
        <w:rPr>
          <w:rFonts w:ascii="Arial" w:eastAsia="Times New Roman" w:hAnsi="Arial" w:cs="Arial"/>
          <w:color w:val="0088CC"/>
          <w:kern w:val="3"/>
          <w:sz w:val="18"/>
          <w:szCs w:val="18"/>
        </w:rPr>
        <w:t>collection</w:t>
      </w:r>
      <w:proofErr w:type="spellEnd"/>
      <w:r w:rsidRPr="0002571A">
        <w:rPr>
          <w:rFonts w:ascii="Arial" w:eastAsia="Times New Roman" w:hAnsi="Arial" w:cs="Arial"/>
          <w:color w:val="0088CC"/>
          <w:kern w:val="3"/>
          <w:sz w:val="18"/>
          <w:szCs w:val="18"/>
        </w:rPr>
        <w:t>/</w:t>
      </w:r>
      <w:proofErr w:type="spellStart"/>
      <w:r w:rsidRPr="0002571A">
        <w:rPr>
          <w:rFonts w:ascii="Arial" w:eastAsia="Times New Roman" w:hAnsi="Arial" w:cs="Arial"/>
          <w:color w:val="0088CC"/>
          <w:kern w:val="3"/>
          <w:sz w:val="18"/>
          <w:szCs w:val="18"/>
        </w:rPr>
        <w:t>generation</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and</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its</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relation</w:t>
      </w:r>
      <w:proofErr w:type="spellEnd"/>
      <w:r w:rsidRPr="0002571A">
        <w:rPr>
          <w:rFonts w:ascii="Arial" w:eastAsia="Times New Roman" w:hAnsi="Arial" w:cs="Arial"/>
          <w:color w:val="0088CC"/>
          <w:kern w:val="3"/>
          <w:sz w:val="18"/>
          <w:szCs w:val="18"/>
        </w:rPr>
        <w:t xml:space="preserve"> to </w:t>
      </w:r>
      <w:proofErr w:type="spellStart"/>
      <w:r w:rsidRPr="0002571A">
        <w:rPr>
          <w:rFonts w:ascii="Arial" w:eastAsia="Times New Roman" w:hAnsi="Arial" w:cs="Arial"/>
          <w:color w:val="0088CC"/>
          <w:kern w:val="3"/>
          <w:sz w:val="18"/>
          <w:szCs w:val="18"/>
        </w:rPr>
        <w:t>the</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objectives</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of</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the</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project</w:t>
      </w:r>
      <w:proofErr w:type="spellEnd"/>
      <w:r w:rsidRPr="0002571A">
        <w:rPr>
          <w:rFonts w:ascii="Arial" w:eastAsia="Times New Roman" w:hAnsi="Arial" w:cs="Arial"/>
          <w:color w:val="0088CC"/>
          <w:kern w:val="3"/>
          <w:sz w:val="18"/>
          <w:szCs w:val="18"/>
        </w:rPr>
        <w:t xml:space="preserve">? </w:t>
      </w:r>
    </w:p>
    <w:p w14:paraId="2F9A2085" w14:textId="77777777" w:rsidR="004C195E" w:rsidRPr="0002571A" w:rsidRDefault="004C195E" w:rsidP="004C195E">
      <w:proofErr w:type="spellStart"/>
      <w:r w:rsidRPr="0002571A">
        <w:t>The</w:t>
      </w:r>
      <w:proofErr w:type="spellEnd"/>
      <w:r w:rsidRPr="0002571A">
        <w:t xml:space="preserve"> </w:t>
      </w:r>
      <w:proofErr w:type="spellStart"/>
      <w:r w:rsidRPr="0002571A">
        <w:t>objective</w:t>
      </w:r>
      <w:proofErr w:type="spellEnd"/>
      <w:r w:rsidRPr="0002571A">
        <w:t xml:space="preserve"> </w:t>
      </w:r>
      <w:proofErr w:type="spellStart"/>
      <w:r w:rsidRPr="0002571A">
        <w:t>of</w:t>
      </w:r>
      <w:proofErr w:type="spellEnd"/>
      <w:r w:rsidRPr="0002571A">
        <w:t xml:space="preserve"> data </w:t>
      </w:r>
      <w:proofErr w:type="spellStart"/>
      <w:r w:rsidRPr="0002571A">
        <w:t>collection</w:t>
      </w:r>
      <w:proofErr w:type="spellEnd"/>
      <w:r w:rsidRPr="0002571A">
        <w:t xml:space="preserve"> is to </w:t>
      </w:r>
      <w:proofErr w:type="spellStart"/>
      <w:r w:rsidRPr="0002571A">
        <w:t>generate</w:t>
      </w:r>
      <w:proofErr w:type="spellEnd"/>
      <w:r w:rsidRPr="0002571A">
        <w:t xml:space="preserve"> </w:t>
      </w:r>
      <w:proofErr w:type="spellStart"/>
      <w:r w:rsidRPr="0002571A">
        <w:t>appropriate</w:t>
      </w:r>
      <w:proofErr w:type="spellEnd"/>
      <w:r w:rsidRPr="0002571A">
        <w:t xml:space="preserve"> </w:t>
      </w:r>
      <w:proofErr w:type="spellStart"/>
      <w:r w:rsidRPr="0002571A">
        <w:t>dataset</w:t>
      </w:r>
      <w:proofErr w:type="spellEnd"/>
      <w:r w:rsidRPr="0002571A">
        <w:t xml:space="preserve"> </w:t>
      </w:r>
      <w:proofErr w:type="spellStart"/>
      <w:r w:rsidRPr="0002571A">
        <w:t>that</w:t>
      </w:r>
      <w:proofErr w:type="spellEnd"/>
      <w:r w:rsidRPr="0002571A">
        <w:t xml:space="preserve"> </w:t>
      </w:r>
      <w:proofErr w:type="spellStart"/>
      <w:r w:rsidRPr="0002571A">
        <w:t>will</w:t>
      </w:r>
      <w:proofErr w:type="spellEnd"/>
      <w:r w:rsidRPr="0002571A">
        <w:t xml:space="preserve"> be used </w:t>
      </w:r>
      <w:proofErr w:type="spellStart"/>
      <w:r w:rsidRPr="0002571A">
        <w:t>for</w:t>
      </w:r>
      <w:proofErr w:type="spellEnd"/>
      <w:r w:rsidRPr="0002571A">
        <w:t xml:space="preserve"> </w:t>
      </w:r>
      <w:proofErr w:type="spellStart"/>
      <w:r w:rsidRPr="0002571A">
        <w:t>machine</w:t>
      </w:r>
      <w:proofErr w:type="spellEnd"/>
      <w:r w:rsidRPr="0002571A">
        <w:t xml:space="preserve"> </w:t>
      </w:r>
      <w:proofErr w:type="spellStart"/>
      <w:r w:rsidRPr="0002571A">
        <w:t>learning</w:t>
      </w:r>
      <w:proofErr w:type="spellEnd"/>
      <w:r w:rsidRPr="0002571A">
        <w:t xml:space="preserve"> </w:t>
      </w:r>
      <w:proofErr w:type="spellStart"/>
      <w:r w:rsidRPr="0002571A">
        <w:t>purposes</w:t>
      </w:r>
      <w:proofErr w:type="spellEnd"/>
      <w:r w:rsidRPr="0002571A">
        <w:t xml:space="preserve"> </w:t>
      </w:r>
      <w:proofErr w:type="spellStart"/>
      <w:r w:rsidRPr="0002571A">
        <w:t>of</w:t>
      </w:r>
      <w:proofErr w:type="spellEnd"/>
      <w:r w:rsidRPr="0002571A">
        <w:t xml:space="preserve"> </w:t>
      </w:r>
      <w:proofErr w:type="spellStart"/>
      <w:r w:rsidRPr="0002571A">
        <w:t>evaluating</w:t>
      </w:r>
      <w:proofErr w:type="spellEnd"/>
      <w:r w:rsidRPr="0002571A">
        <w:t xml:space="preserve"> </w:t>
      </w:r>
      <w:proofErr w:type="spellStart"/>
      <w:r w:rsidRPr="0002571A">
        <w:t>student</w:t>
      </w:r>
      <w:proofErr w:type="spellEnd"/>
      <w:r w:rsidRPr="0002571A">
        <w:t xml:space="preserve"> </w:t>
      </w:r>
      <w:proofErr w:type="spellStart"/>
      <w:r w:rsidRPr="0002571A">
        <w:t>performance</w:t>
      </w:r>
      <w:proofErr w:type="spellEnd"/>
      <w:r w:rsidRPr="0002571A">
        <w:t xml:space="preserve"> in </w:t>
      </w:r>
      <w:proofErr w:type="spellStart"/>
      <w:r w:rsidRPr="0002571A">
        <w:t>regards</w:t>
      </w:r>
      <w:proofErr w:type="spellEnd"/>
      <w:r w:rsidRPr="0002571A">
        <w:t xml:space="preserve"> to </w:t>
      </w:r>
      <w:proofErr w:type="spellStart"/>
      <w:r w:rsidRPr="0002571A">
        <w:t>cooperative</w:t>
      </w:r>
      <w:proofErr w:type="spellEnd"/>
      <w:r w:rsidRPr="0002571A">
        <w:t xml:space="preserve"> </w:t>
      </w:r>
      <w:proofErr w:type="spellStart"/>
      <w:r w:rsidRPr="0002571A">
        <w:t>learning</w:t>
      </w:r>
      <w:proofErr w:type="spellEnd"/>
      <w:r w:rsidRPr="0002571A">
        <w:t>.</w:t>
      </w:r>
    </w:p>
    <w:p w14:paraId="46DE5EDD" w14:textId="77777777" w:rsidR="004C195E" w:rsidRPr="0002571A" w:rsidRDefault="004C195E" w:rsidP="004C195E">
      <w:pPr>
        <w:spacing w:after="150" w:line="240" w:lineRule="auto"/>
        <w:rPr>
          <w:rFonts w:ascii="Arial" w:eastAsia="Times New Roman" w:hAnsi="Arial" w:cs="Arial"/>
          <w:bCs/>
          <w:color w:val="0088CC"/>
          <w:kern w:val="3"/>
          <w:sz w:val="18"/>
          <w:szCs w:val="18"/>
        </w:rPr>
      </w:pPr>
      <w:proofErr w:type="spellStart"/>
      <w:r w:rsidRPr="0002571A">
        <w:rPr>
          <w:rFonts w:ascii="Arial" w:eastAsia="Times New Roman" w:hAnsi="Arial" w:cs="Arial"/>
          <w:color w:val="0088CC"/>
          <w:kern w:val="3"/>
          <w:sz w:val="18"/>
          <w:szCs w:val="18"/>
        </w:rPr>
        <w:t>What</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types</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and</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formats</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of</w:t>
      </w:r>
      <w:proofErr w:type="spellEnd"/>
      <w:r w:rsidRPr="0002571A">
        <w:rPr>
          <w:rFonts w:ascii="Arial" w:eastAsia="Times New Roman" w:hAnsi="Arial" w:cs="Arial"/>
          <w:color w:val="0088CC"/>
          <w:kern w:val="3"/>
          <w:sz w:val="18"/>
          <w:szCs w:val="18"/>
        </w:rPr>
        <w:t xml:space="preserve"> data </w:t>
      </w:r>
      <w:proofErr w:type="spellStart"/>
      <w:r w:rsidRPr="0002571A">
        <w:rPr>
          <w:rFonts w:ascii="Arial" w:eastAsia="Times New Roman" w:hAnsi="Arial" w:cs="Arial"/>
          <w:color w:val="0088CC"/>
          <w:kern w:val="3"/>
          <w:sz w:val="18"/>
          <w:szCs w:val="18"/>
        </w:rPr>
        <w:t>will</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the</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project</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generate</w:t>
      </w:r>
      <w:proofErr w:type="spellEnd"/>
      <w:r w:rsidRPr="0002571A">
        <w:rPr>
          <w:rFonts w:ascii="Arial" w:eastAsia="Times New Roman" w:hAnsi="Arial" w:cs="Arial"/>
          <w:color w:val="0088CC"/>
          <w:kern w:val="3"/>
          <w:sz w:val="18"/>
          <w:szCs w:val="18"/>
        </w:rPr>
        <w:t>/</w:t>
      </w:r>
      <w:proofErr w:type="spellStart"/>
      <w:r w:rsidRPr="0002571A">
        <w:rPr>
          <w:rFonts w:ascii="Arial" w:eastAsia="Times New Roman" w:hAnsi="Arial" w:cs="Arial"/>
          <w:color w:val="0088CC"/>
          <w:kern w:val="3"/>
          <w:sz w:val="18"/>
          <w:szCs w:val="18"/>
        </w:rPr>
        <w:t>collect</w:t>
      </w:r>
      <w:proofErr w:type="spellEnd"/>
      <w:r w:rsidRPr="0002571A">
        <w:rPr>
          <w:rFonts w:ascii="Arial" w:eastAsia="Times New Roman" w:hAnsi="Arial" w:cs="Arial"/>
          <w:color w:val="0088CC"/>
          <w:kern w:val="3"/>
          <w:sz w:val="18"/>
          <w:szCs w:val="18"/>
        </w:rPr>
        <w:t xml:space="preserve">? </w:t>
      </w:r>
    </w:p>
    <w:p w14:paraId="5BEA283D" w14:textId="77777777" w:rsidR="004C195E" w:rsidRPr="0002571A" w:rsidRDefault="004C195E" w:rsidP="004C195E">
      <w:pPr>
        <w:pStyle w:val="navadno"/>
      </w:pPr>
      <w:r w:rsidRPr="0002571A">
        <w:t xml:space="preserve">Table </w:t>
      </w:r>
      <w:proofErr w:type="spellStart"/>
      <w:r w:rsidRPr="0002571A">
        <w:t>of</w:t>
      </w:r>
      <w:proofErr w:type="spellEnd"/>
      <w:r w:rsidRPr="0002571A">
        <w:t xml:space="preserve"> </w:t>
      </w:r>
      <w:proofErr w:type="spellStart"/>
      <w:r w:rsidRPr="0002571A">
        <w:t>individual</w:t>
      </w:r>
      <w:proofErr w:type="spellEnd"/>
      <w:r w:rsidRPr="0002571A">
        <w:t xml:space="preserve"> </w:t>
      </w:r>
      <w:proofErr w:type="spellStart"/>
      <w:r w:rsidRPr="0002571A">
        <w:t>student</w:t>
      </w:r>
      <w:proofErr w:type="spellEnd"/>
      <w:r w:rsidRPr="0002571A">
        <w:t xml:space="preserve"> </w:t>
      </w:r>
      <w:proofErr w:type="spellStart"/>
      <w:r w:rsidRPr="0002571A">
        <w:t>evaluations</w:t>
      </w:r>
      <w:proofErr w:type="spellEnd"/>
      <w:r w:rsidRPr="0002571A">
        <w:t>.</w:t>
      </w:r>
    </w:p>
    <w:p w14:paraId="411691D7" w14:textId="77777777" w:rsidR="004C195E" w:rsidRPr="0002571A" w:rsidRDefault="004C195E" w:rsidP="004C195E">
      <w:pPr>
        <w:spacing w:after="150" w:line="240" w:lineRule="auto"/>
        <w:rPr>
          <w:rFonts w:ascii="Arial" w:eastAsia="Times New Roman" w:hAnsi="Arial" w:cs="Arial"/>
          <w:bCs/>
          <w:color w:val="0088CC"/>
          <w:kern w:val="3"/>
          <w:sz w:val="18"/>
          <w:szCs w:val="18"/>
        </w:rPr>
      </w:pPr>
      <w:r w:rsidRPr="0002571A">
        <w:rPr>
          <w:rFonts w:ascii="Arial" w:eastAsia="Times New Roman" w:hAnsi="Arial" w:cs="Arial"/>
          <w:color w:val="0088CC"/>
          <w:kern w:val="3"/>
          <w:sz w:val="18"/>
          <w:szCs w:val="18"/>
        </w:rPr>
        <w:t xml:space="preserve">Will </w:t>
      </w:r>
      <w:proofErr w:type="spellStart"/>
      <w:r w:rsidRPr="0002571A">
        <w:rPr>
          <w:rFonts w:ascii="Arial" w:eastAsia="Times New Roman" w:hAnsi="Arial" w:cs="Arial"/>
          <w:color w:val="0088CC"/>
          <w:kern w:val="3"/>
          <w:sz w:val="18"/>
          <w:szCs w:val="18"/>
        </w:rPr>
        <w:t>you</w:t>
      </w:r>
      <w:proofErr w:type="spellEnd"/>
      <w:r w:rsidRPr="0002571A">
        <w:rPr>
          <w:rFonts w:ascii="Arial" w:eastAsia="Times New Roman" w:hAnsi="Arial" w:cs="Arial"/>
          <w:color w:val="0088CC"/>
          <w:kern w:val="3"/>
          <w:sz w:val="18"/>
          <w:szCs w:val="18"/>
        </w:rPr>
        <w:t xml:space="preserve"> re-</w:t>
      </w:r>
      <w:proofErr w:type="spellStart"/>
      <w:r w:rsidRPr="0002571A">
        <w:rPr>
          <w:rFonts w:ascii="Arial" w:eastAsia="Times New Roman" w:hAnsi="Arial" w:cs="Arial"/>
          <w:color w:val="0088CC"/>
          <w:kern w:val="3"/>
          <w:sz w:val="18"/>
          <w:szCs w:val="18"/>
        </w:rPr>
        <w:t>use</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any</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existing</w:t>
      </w:r>
      <w:proofErr w:type="spellEnd"/>
      <w:r w:rsidRPr="0002571A">
        <w:rPr>
          <w:rFonts w:ascii="Arial" w:eastAsia="Times New Roman" w:hAnsi="Arial" w:cs="Arial"/>
          <w:color w:val="0088CC"/>
          <w:kern w:val="3"/>
          <w:sz w:val="18"/>
          <w:szCs w:val="18"/>
        </w:rPr>
        <w:t xml:space="preserve"> data </w:t>
      </w:r>
      <w:proofErr w:type="spellStart"/>
      <w:r w:rsidRPr="0002571A">
        <w:rPr>
          <w:rFonts w:ascii="Arial" w:eastAsia="Times New Roman" w:hAnsi="Arial" w:cs="Arial"/>
          <w:color w:val="0088CC"/>
          <w:kern w:val="3"/>
          <w:sz w:val="18"/>
          <w:szCs w:val="18"/>
        </w:rPr>
        <w:t>and</w:t>
      </w:r>
      <w:proofErr w:type="spellEnd"/>
      <w:r w:rsidRPr="0002571A">
        <w:rPr>
          <w:rFonts w:ascii="Arial" w:eastAsia="Times New Roman" w:hAnsi="Arial" w:cs="Arial"/>
          <w:color w:val="0088CC"/>
          <w:kern w:val="3"/>
          <w:sz w:val="18"/>
          <w:szCs w:val="18"/>
        </w:rPr>
        <w:t xml:space="preserve"> how? </w:t>
      </w:r>
    </w:p>
    <w:p w14:paraId="19E5AB3E" w14:textId="77777777" w:rsidR="004C195E" w:rsidRPr="0002571A" w:rsidRDefault="004C195E" w:rsidP="004C195E">
      <w:pPr>
        <w:pStyle w:val="navadno"/>
      </w:pPr>
      <w:r w:rsidRPr="0002571A">
        <w:t xml:space="preserve">No </w:t>
      </w:r>
      <w:proofErr w:type="spellStart"/>
      <w:r w:rsidRPr="0002571A">
        <w:t>existing</w:t>
      </w:r>
      <w:proofErr w:type="spellEnd"/>
      <w:r w:rsidRPr="0002571A">
        <w:t xml:space="preserve"> data </w:t>
      </w:r>
      <w:proofErr w:type="spellStart"/>
      <w:r w:rsidRPr="0002571A">
        <w:t>will</w:t>
      </w:r>
      <w:proofErr w:type="spellEnd"/>
      <w:r w:rsidRPr="0002571A">
        <w:t xml:space="preserve"> be used.</w:t>
      </w:r>
    </w:p>
    <w:p w14:paraId="1AE71D9A" w14:textId="77777777" w:rsidR="004C195E" w:rsidRPr="0002571A" w:rsidRDefault="004C195E" w:rsidP="004C195E">
      <w:pPr>
        <w:spacing w:after="150" w:line="240" w:lineRule="auto"/>
        <w:rPr>
          <w:rFonts w:ascii="Arial" w:eastAsia="Times New Roman" w:hAnsi="Arial" w:cs="Arial"/>
          <w:bCs/>
          <w:color w:val="0088CC"/>
          <w:kern w:val="3"/>
          <w:sz w:val="18"/>
          <w:szCs w:val="18"/>
        </w:rPr>
      </w:pPr>
      <w:proofErr w:type="spellStart"/>
      <w:r w:rsidRPr="0002571A">
        <w:rPr>
          <w:rFonts w:ascii="Arial" w:eastAsia="Times New Roman" w:hAnsi="Arial" w:cs="Arial"/>
          <w:color w:val="0088CC"/>
          <w:kern w:val="3"/>
          <w:sz w:val="18"/>
          <w:szCs w:val="18"/>
        </w:rPr>
        <w:t>What</w:t>
      </w:r>
      <w:proofErr w:type="spellEnd"/>
      <w:r w:rsidRPr="0002571A">
        <w:rPr>
          <w:rFonts w:ascii="Arial" w:eastAsia="Times New Roman" w:hAnsi="Arial" w:cs="Arial"/>
          <w:color w:val="0088CC"/>
          <w:kern w:val="3"/>
          <w:sz w:val="18"/>
          <w:szCs w:val="18"/>
        </w:rPr>
        <w:t xml:space="preserve"> is </w:t>
      </w:r>
      <w:proofErr w:type="spellStart"/>
      <w:r w:rsidRPr="0002571A">
        <w:rPr>
          <w:rFonts w:ascii="Arial" w:eastAsia="Times New Roman" w:hAnsi="Arial" w:cs="Arial"/>
          <w:color w:val="0088CC"/>
          <w:kern w:val="3"/>
          <w:sz w:val="18"/>
          <w:szCs w:val="18"/>
        </w:rPr>
        <w:t>the</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origin</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of</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the</w:t>
      </w:r>
      <w:proofErr w:type="spellEnd"/>
      <w:r w:rsidRPr="0002571A">
        <w:rPr>
          <w:rFonts w:ascii="Arial" w:eastAsia="Times New Roman" w:hAnsi="Arial" w:cs="Arial"/>
          <w:color w:val="0088CC"/>
          <w:kern w:val="3"/>
          <w:sz w:val="18"/>
          <w:szCs w:val="18"/>
        </w:rPr>
        <w:t xml:space="preserve"> data? </w:t>
      </w:r>
    </w:p>
    <w:p w14:paraId="2F6759A3" w14:textId="77777777" w:rsidR="004C195E" w:rsidRPr="0002571A" w:rsidRDefault="004C195E" w:rsidP="004C195E">
      <w:pPr>
        <w:spacing w:after="150" w:line="240" w:lineRule="auto"/>
      </w:pPr>
      <w:proofErr w:type="spellStart"/>
      <w:r w:rsidRPr="0002571A">
        <w:t>The</w:t>
      </w:r>
      <w:proofErr w:type="spellEnd"/>
      <w:r w:rsidRPr="0002571A">
        <w:t xml:space="preserve"> </w:t>
      </w:r>
      <w:proofErr w:type="spellStart"/>
      <w:r w:rsidRPr="0002571A">
        <w:t>sample</w:t>
      </w:r>
      <w:proofErr w:type="spellEnd"/>
      <w:r w:rsidRPr="0002571A">
        <w:t xml:space="preserve"> </w:t>
      </w:r>
      <w:proofErr w:type="spellStart"/>
      <w:r w:rsidRPr="0002571A">
        <w:t>will</w:t>
      </w:r>
      <w:proofErr w:type="spellEnd"/>
      <w:r w:rsidRPr="0002571A">
        <w:t xml:space="preserve"> be </w:t>
      </w:r>
      <w:proofErr w:type="spellStart"/>
      <w:r w:rsidRPr="0002571A">
        <w:t>comprised</w:t>
      </w:r>
      <w:proofErr w:type="spellEnd"/>
      <w:r w:rsidRPr="0002571A">
        <w:t xml:space="preserve"> </w:t>
      </w:r>
      <w:proofErr w:type="spellStart"/>
      <w:r w:rsidRPr="0002571A">
        <w:t>of</w:t>
      </w:r>
      <w:proofErr w:type="spellEnd"/>
      <w:r w:rsidRPr="0002571A">
        <w:t xml:space="preserve"> </w:t>
      </w:r>
      <w:proofErr w:type="spellStart"/>
      <w:r w:rsidRPr="0002571A">
        <w:t>approximate</w:t>
      </w:r>
      <w:proofErr w:type="spellEnd"/>
      <w:r w:rsidRPr="0002571A">
        <w:t xml:space="preserve"> 300 </w:t>
      </w:r>
      <w:proofErr w:type="spellStart"/>
      <w:r w:rsidRPr="0002571A">
        <w:t>students</w:t>
      </w:r>
      <w:proofErr w:type="spellEnd"/>
      <w:r w:rsidRPr="0002571A">
        <w:t xml:space="preserve"> </w:t>
      </w:r>
      <w:proofErr w:type="spellStart"/>
      <w:r w:rsidRPr="0002571A">
        <w:t>from</w:t>
      </w:r>
      <w:proofErr w:type="spellEnd"/>
      <w:r w:rsidRPr="0002571A">
        <w:t xml:space="preserve"> 11th </w:t>
      </w:r>
      <w:proofErr w:type="spellStart"/>
      <w:r w:rsidRPr="0002571A">
        <w:t>and</w:t>
      </w:r>
      <w:proofErr w:type="spellEnd"/>
      <w:r w:rsidRPr="0002571A">
        <w:t xml:space="preserve"> 12th grade </w:t>
      </w:r>
      <w:proofErr w:type="spellStart"/>
      <w:r w:rsidRPr="0002571A">
        <w:t>of</w:t>
      </w:r>
      <w:proofErr w:type="spellEnd"/>
      <w:r w:rsidRPr="0002571A">
        <w:t xml:space="preserve"> a </w:t>
      </w:r>
      <w:proofErr w:type="spellStart"/>
      <w:r w:rsidRPr="0002571A">
        <w:t>Slovenian</w:t>
      </w:r>
      <w:proofErr w:type="spellEnd"/>
      <w:r w:rsidRPr="0002571A">
        <w:t xml:space="preserve"> </w:t>
      </w:r>
      <w:proofErr w:type="spellStart"/>
      <w:r w:rsidRPr="0002571A">
        <w:t>Gymnasium</w:t>
      </w:r>
      <w:proofErr w:type="spellEnd"/>
      <w:r w:rsidRPr="0002571A">
        <w:t xml:space="preserve"> (</w:t>
      </w:r>
      <w:proofErr w:type="spellStart"/>
      <w:r w:rsidRPr="0002571A">
        <w:t>i.e</w:t>
      </w:r>
      <w:proofErr w:type="spellEnd"/>
      <w:r w:rsidRPr="0002571A">
        <w:t xml:space="preserve">., </w:t>
      </w:r>
      <w:proofErr w:type="spellStart"/>
      <w:r w:rsidRPr="0002571A">
        <w:t>high</w:t>
      </w:r>
      <w:proofErr w:type="spellEnd"/>
      <w:r w:rsidRPr="0002571A">
        <w:t xml:space="preserve"> </w:t>
      </w:r>
      <w:proofErr w:type="spellStart"/>
      <w:r w:rsidRPr="0002571A">
        <w:t>school</w:t>
      </w:r>
      <w:proofErr w:type="spellEnd"/>
      <w:r w:rsidRPr="0002571A">
        <w:t>).</w:t>
      </w:r>
    </w:p>
    <w:p w14:paraId="2AE6A100" w14:textId="77777777" w:rsidR="004C195E" w:rsidRPr="0002571A" w:rsidRDefault="004C195E" w:rsidP="004C195E">
      <w:pPr>
        <w:spacing w:after="150" w:line="240" w:lineRule="auto"/>
        <w:rPr>
          <w:rFonts w:ascii="Arial" w:eastAsia="Times New Roman" w:hAnsi="Arial" w:cs="Arial"/>
          <w:bCs/>
          <w:color w:val="0088CC"/>
          <w:kern w:val="3"/>
          <w:sz w:val="18"/>
          <w:szCs w:val="18"/>
        </w:rPr>
      </w:pPr>
      <w:proofErr w:type="spellStart"/>
      <w:r w:rsidRPr="0002571A">
        <w:rPr>
          <w:rFonts w:ascii="Arial" w:eastAsia="Times New Roman" w:hAnsi="Arial" w:cs="Arial"/>
          <w:color w:val="0088CC"/>
          <w:kern w:val="3"/>
          <w:sz w:val="18"/>
          <w:szCs w:val="18"/>
        </w:rPr>
        <w:t>What</w:t>
      </w:r>
      <w:proofErr w:type="spellEnd"/>
      <w:r w:rsidRPr="0002571A">
        <w:rPr>
          <w:rFonts w:ascii="Arial" w:eastAsia="Times New Roman" w:hAnsi="Arial" w:cs="Arial"/>
          <w:color w:val="0088CC"/>
          <w:kern w:val="3"/>
          <w:sz w:val="18"/>
          <w:szCs w:val="18"/>
        </w:rPr>
        <w:t xml:space="preserve"> is </w:t>
      </w:r>
      <w:proofErr w:type="spellStart"/>
      <w:r w:rsidRPr="0002571A">
        <w:rPr>
          <w:rFonts w:ascii="Arial" w:eastAsia="Times New Roman" w:hAnsi="Arial" w:cs="Arial"/>
          <w:color w:val="0088CC"/>
          <w:kern w:val="3"/>
          <w:sz w:val="18"/>
          <w:szCs w:val="18"/>
        </w:rPr>
        <w:t>the</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expected</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size</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of</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the</w:t>
      </w:r>
      <w:proofErr w:type="spellEnd"/>
      <w:r w:rsidRPr="0002571A">
        <w:rPr>
          <w:rFonts w:ascii="Arial" w:eastAsia="Times New Roman" w:hAnsi="Arial" w:cs="Arial"/>
          <w:color w:val="0088CC"/>
          <w:kern w:val="3"/>
          <w:sz w:val="18"/>
          <w:szCs w:val="18"/>
        </w:rPr>
        <w:t xml:space="preserve"> data? </w:t>
      </w:r>
    </w:p>
    <w:p w14:paraId="6CBB4E38" w14:textId="77777777" w:rsidR="004C195E" w:rsidRPr="0002571A" w:rsidRDefault="004C195E" w:rsidP="004C195E">
      <w:pPr>
        <w:pStyle w:val="navadno"/>
      </w:pPr>
      <w:proofErr w:type="spellStart"/>
      <w:r w:rsidRPr="0002571A">
        <w:t>Approximate</w:t>
      </w:r>
      <w:proofErr w:type="spellEnd"/>
      <w:r w:rsidRPr="0002571A">
        <w:t xml:space="preserve"> 300 </w:t>
      </w:r>
      <w:proofErr w:type="spellStart"/>
      <w:r w:rsidRPr="0002571A">
        <w:t>students</w:t>
      </w:r>
      <w:proofErr w:type="spellEnd"/>
      <w:r w:rsidRPr="0002571A">
        <w:t xml:space="preserve">, </w:t>
      </w:r>
      <w:proofErr w:type="spellStart"/>
      <w:r w:rsidRPr="0002571A">
        <w:t>each</w:t>
      </w:r>
      <w:proofErr w:type="spellEnd"/>
      <w:r w:rsidRPr="0002571A">
        <w:t xml:space="preserve"> </w:t>
      </w:r>
      <w:proofErr w:type="spellStart"/>
      <w:r w:rsidRPr="0002571A">
        <w:t>assessed</w:t>
      </w:r>
      <w:proofErr w:type="spellEnd"/>
      <w:r w:rsidRPr="0002571A">
        <w:t xml:space="preserve"> </w:t>
      </w:r>
      <w:proofErr w:type="spellStart"/>
      <w:r w:rsidRPr="0002571A">
        <w:t>across</w:t>
      </w:r>
      <w:proofErr w:type="spellEnd"/>
      <w:r w:rsidRPr="0002571A">
        <w:t xml:space="preserve"> 15 </w:t>
      </w:r>
      <w:proofErr w:type="spellStart"/>
      <w:r w:rsidRPr="0002571A">
        <w:t>key</w:t>
      </w:r>
      <w:proofErr w:type="spellEnd"/>
      <w:r w:rsidRPr="0002571A">
        <w:t xml:space="preserve"> </w:t>
      </w:r>
      <w:proofErr w:type="spellStart"/>
      <w:r w:rsidRPr="0002571A">
        <w:t>variables</w:t>
      </w:r>
      <w:proofErr w:type="spellEnd"/>
      <w:r w:rsidRPr="0002571A">
        <w:t xml:space="preserve">, to </w:t>
      </w:r>
      <w:proofErr w:type="spellStart"/>
      <w:r w:rsidRPr="0002571A">
        <w:t>gain</w:t>
      </w:r>
      <w:proofErr w:type="spellEnd"/>
      <w:r w:rsidRPr="0002571A">
        <w:t xml:space="preserve"> a </w:t>
      </w:r>
      <w:proofErr w:type="spellStart"/>
      <w:r w:rsidRPr="0002571A">
        <w:t>profound</w:t>
      </w:r>
      <w:proofErr w:type="spellEnd"/>
      <w:r w:rsidRPr="0002571A">
        <w:t xml:space="preserve"> </w:t>
      </w:r>
      <w:proofErr w:type="spellStart"/>
      <w:r w:rsidRPr="0002571A">
        <w:t>understanding</w:t>
      </w:r>
      <w:proofErr w:type="spellEnd"/>
      <w:r w:rsidRPr="0002571A">
        <w:t xml:space="preserve"> </w:t>
      </w:r>
      <w:proofErr w:type="spellStart"/>
      <w:r w:rsidRPr="0002571A">
        <w:t>of</w:t>
      </w:r>
      <w:proofErr w:type="spellEnd"/>
      <w:r w:rsidRPr="0002571A">
        <w:t xml:space="preserve"> </w:t>
      </w:r>
      <w:proofErr w:type="spellStart"/>
      <w:r w:rsidRPr="0002571A">
        <w:t>their</w:t>
      </w:r>
      <w:proofErr w:type="spellEnd"/>
      <w:r w:rsidRPr="0002571A">
        <w:t xml:space="preserve"> </w:t>
      </w:r>
      <w:proofErr w:type="spellStart"/>
      <w:r w:rsidRPr="0002571A">
        <w:t>educational</w:t>
      </w:r>
      <w:proofErr w:type="spellEnd"/>
      <w:r w:rsidRPr="0002571A">
        <w:t xml:space="preserve"> </w:t>
      </w:r>
      <w:proofErr w:type="spellStart"/>
      <w:r w:rsidRPr="0002571A">
        <w:t>experiences</w:t>
      </w:r>
      <w:proofErr w:type="spellEnd"/>
    </w:p>
    <w:p w14:paraId="68B4B6A6" w14:textId="77777777" w:rsidR="004C195E" w:rsidRPr="0002571A" w:rsidRDefault="004C195E" w:rsidP="004C195E">
      <w:pPr>
        <w:spacing w:after="150" w:line="240" w:lineRule="auto"/>
        <w:rPr>
          <w:rFonts w:ascii="Arial" w:eastAsia="Times New Roman" w:hAnsi="Arial" w:cs="Arial"/>
          <w:bCs/>
          <w:color w:val="0088CC"/>
          <w:kern w:val="3"/>
          <w:sz w:val="18"/>
          <w:szCs w:val="18"/>
        </w:rPr>
      </w:pPr>
      <w:r w:rsidRPr="0002571A">
        <w:rPr>
          <w:rFonts w:ascii="Arial" w:eastAsia="Times New Roman" w:hAnsi="Arial" w:cs="Arial"/>
          <w:color w:val="0088CC"/>
          <w:kern w:val="3"/>
          <w:sz w:val="18"/>
          <w:szCs w:val="18"/>
        </w:rPr>
        <w:t xml:space="preserve">To </w:t>
      </w:r>
      <w:proofErr w:type="spellStart"/>
      <w:r w:rsidRPr="0002571A">
        <w:rPr>
          <w:rFonts w:ascii="Arial" w:eastAsia="Times New Roman" w:hAnsi="Arial" w:cs="Arial"/>
          <w:color w:val="0088CC"/>
          <w:kern w:val="3"/>
          <w:sz w:val="18"/>
          <w:szCs w:val="18"/>
        </w:rPr>
        <w:t>whom</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might</w:t>
      </w:r>
      <w:proofErr w:type="spellEnd"/>
      <w:r w:rsidRPr="0002571A">
        <w:rPr>
          <w:rFonts w:ascii="Arial" w:eastAsia="Times New Roman" w:hAnsi="Arial" w:cs="Arial"/>
          <w:color w:val="0088CC"/>
          <w:kern w:val="3"/>
          <w:sz w:val="18"/>
          <w:szCs w:val="18"/>
        </w:rPr>
        <w:t xml:space="preserve"> it be </w:t>
      </w:r>
      <w:proofErr w:type="spellStart"/>
      <w:r w:rsidRPr="0002571A">
        <w:rPr>
          <w:rFonts w:ascii="Arial" w:eastAsia="Times New Roman" w:hAnsi="Arial" w:cs="Arial"/>
          <w:color w:val="0088CC"/>
          <w:kern w:val="3"/>
          <w:sz w:val="18"/>
          <w:szCs w:val="18"/>
        </w:rPr>
        <w:t>useful</w:t>
      </w:r>
      <w:proofErr w:type="spellEnd"/>
      <w:r w:rsidRPr="0002571A">
        <w:rPr>
          <w:rFonts w:ascii="Arial" w:eastAsia="Times New Roman" w:hAnsi="Arial" w:cs="Arial"/>
          <w:color w:val="0088CC"/>
          <w:kern w:val="3"/>
          <w:sz w:val="18"/>
          <w:szCs w:val="18"/>
        </w:rPr>
        <w:t xml:space="preserve"> ('data </w:t>
      </w:r>
      <w:proofErr w:type="spellStart"/>
      <w:r w:rsidRPr="0002571A">
        <w:rPr>
          <w:rFonts w:ascii="Arial" w:eastAsia="Times New Roman" w:hAnsi="Arial" w:cs="Arial"/>
          <w:color w:val="0088CC"/>
          <w:kern w:val="3"/>
          <w:sz w:val="18"/>
          <w:szCs w:val="18"/>
        </w:rPr>
        <w:t>utility</w:t>
      </w:r>
      <w:proofErr w:type="spellEnd"/>
      <w:r w:rsidRPr="0002571A">
        <w:rPr>
          <w:rFonts w:ascii="Arial" w:eastAsia="Times New Roman" w:hAnsi="Arial" w:cs="Arial"/>
          <w:color w:val="0088CC"/>
          <w:kern w:val="3"/>
          <w:sz w:val="18"/>
          <w:szCs w:val="18"/>
        </w:rPr>
        <w:t>')?</w:t>
      </w:r>
    </w:p>
    <w:p w14:paraId="77CFE554" w14:textId="77777777" w:rsidR="004C195E" w:rsidRPr="0002571A" w:rsidRDefault="004C195E" w:rsidP="004C195E">
      <w:pPr>
        <w:pStyle w:val="navadno"/>
      </w:pPr>
      <w:r w:rsidRPr="0002571A">
        <w:t xml:space="preserve">Data </w:t>
      </w:r>
      <w:proofErr w:type="spellStart"/>
      <w:r w:rsidRPr="0002571A">
        <w:t>might</w:t>
      </w:r>
      <w:proofErr w:type="spellEnd"/>
      <w:r w:rsidRPr="0002571A">
        <w:t xml:space="preserve"> come </w:t>
      </w:r>
      <w:proofErr w:type="spellStart"/>
      <w:r w:rsidRPr="0002571A">
        <w:t>useful</w:t>
      </w:r>
      <w:proofErr w:type="spellEnd"/>
      <w:r w:rsidRPr="0002571A">
        <w:t xml:space="preserve"> </w:t>
      </w:r>
      <w:proofErr w:type="spellStart"/>
      <w:r w:rsidRPr="0002571A">
        <w:t>for</w:t>
      </w:r>
      <w:proofErr w:type="spellEnd"/>
      <w:r w:rsidRPr="0002571A">
        <w:t xml:space="preserve"> future </w:t>
      </w:r>
      <w:proofErr w:type="spellStart"/>
      <w:r w:rsidRPr="0002571A">
        <w:t>studies</w:t>
      </w:r>
      <w:proofErr w:type="spellEnd"/>
      <w:r w:rsidRPr="0002571A">
        <w:t xml:space="preserve"> </w:t>
      </w:r>
      <w:proofErr w:type="spellStart"/>
      <w:r w:rsidRPr="0002571A">
        <w:t>regarding</w:t>
      </w:r>
      <w:proofErr w:type="spellEnd"/>
      <w:r w:rsidRPr="0002571A">
        <w:t xml:space="preserve"> </w:t>
      </w:r>
      <w:proofErr w:type="spellStart"/>
      <w:r w:rsidRPr="0002571A">
        <w:t>the</w:t>
      </w:r>
      <w:proofErr w:type="spellEnd"/>
      <w:r w:rsidRPr="0002571A">
        <w:t xml:space="preserve"> </w:t>
      </w:r>
      <w:proofErr w:type="spellStart"/>
      <w:r w:rsidRPr="0002571A">
        <w:t>teaching</w:t>
      </w:r>
      <w:proofErr w:type="spellEnd"/>
      <w:r w:rsidRPr="0002571A">
        <w:t xml:space="preserve"> </w:t>
      </w:r>
      <w:proofErr w:type="spellStart"/>
      <w:r w:rsidRPr="0002571A">
        <w:t>of</w:t>
      </w:r>
      <w:proofErr w:type="spellEnd"/>
      <w:r w:rsidRPr="0002571A">
        <w:t xml:space="preserve"> </w:t>
      </w:r>
      <w:proofErr w:type="spellStart"/>
      <w:r w:rsidRPr="0002571A">
        <w:t>mathematics</w:t>
      </w:r>
      <w:proofErr w:type="spellEnd"/>
      <w:r w:rsidRPr="0002571A">
        <w:t xml:space="preserve"> in </w:t>
      </w:r>
      <w:proofErr w:type="spellStart"/>
      <w:r w:rsidRPr="0002571A">
        <w:t>regard</w:t>
      </w:r>
      <w:proofErr w:type="spellEnd"/>
      <w:r w:rsidRPr="0002571A">
        <w:t xml:space="preserve"> to </w:t>
      </w:r>
      <w:proofErr w:type="spellStart"/>
      <w:r w:rsidRPr="0002571A">
        <w:t>cooperative</w:t>
      </w:r>
      <w:proofErr w:type="spellEnd"/>
      <w:r w:rsidRPr="0002571A">
        <w:t xml:space="preserve"> </w:t>
      </w:r>
      <w:proofErr w:type="spellStart"/>
      <w:r w:rsidRPr="0002571A">
        <w:t>learning</w:t>
      </w:r>
      <w:proofErr w:type="spellEnd"/>
      <w:r w:rsidRPr="0002571A">
        <w:t xml:space="preserve"> </w:t>
      </w:r>
      <w:proofErr w:type="spellStart"/>
      <w:r w:rsidRPr="0002571A">
        <w:t>or</w:t>
      </w:r>
      <w:proofErr w:type="spellEnd"/>
      <w:r w:rsidRPr="0002571A">
        <w:t xml:space="preserve"> </w:t>
      </w:r>
      <w:proofErr w:type="spellStart"/>
      <w:r w:rsidRPr="0002571A">
        <w:t>just</w:t>
      </w:r>
      <w:proofErr w:type="spellEnd"/>
      <w:r w:rsidRPr="0002571A">
        <w:t xml:space="preserve"> </w:t>
      </w:r>
      <w:proofErr w:type="spellStart"/>
      <w:r w:rsidRPr="0002571A">
        <w:t>purely</w:t>
      </w:r>
      <w:proofErr w:type="spellEnd"/>
      <w:r w:rsidRPr="0002571A">
        <w:t xml:space="preserve"> as </w:t>
      </w:r>
      <w:proofErr w:type="spellStart"/>
      <w:r w:rsidRPr="0002571A">
        <w:t>machine</w:t>
      </w:r>
      <w:proofErr w:type="spellEnd"/>
      <w:r w:rsidRPr="0002571A">
        <w:t xml:space="preserve"> </w:t>
      </w:r>
      <w:proofErr w:type="spellStart"/>
      <w:r w:rsidRPr="0002571A">
        <w:t>learning</w:t>
      </w:r>
      <w:proofErr w:type="spellEnd"/>
      <w:r w:rsidRPr="0002571A">
        <w:t xml:space="preserve"> </w:t>
      </w:r>
      <w:proofErr w:type="spellStart"/>
      <w:r w:rsidRPr="0002571A">
        <w:t>exercises</w:t>
      </w:r>
      <w:proofErr w:type="spellEnd"/>
      <w:r w:rsidRPr="0002571A">
        <w:t>.</w:t>
      </w:r>
    </w:p>
    <w:p w14:paraId="7D9DBE59" w14:textId="77777777" w:rsidR="004C195E" w:rsidRPr="0002571A" w:rsidRDefault="004C195E" w:rsidP="004C195E">
      <w:pPr>
        <w:pStyle w:val="Subarticle"/>
        <w:spacing w:before="180" w:after="180"/>
        <w:rPr>
          <w:rFonts w:ascii="Arial" w:eastAsia="Times New Roman" w:hAnsi="Arial" w:cs="Arial"/>
          <w:lang w:eastAsia="en-GB"/>
        </w:rPr>
      </w:pPr>
      <w:r w:rsidRPr="0002571A">
        <w:rPr>
          <w:rFonts w:ascii="Arial" w:eastAsia="Times New Roman" w:hAnsi="Arial" w:cs="Arial"/>
          <w:lang w:eastAsia="en-GB"/>
        </w:rPr>
        <w:t>2. FAIR data</w:t>
      </w:r>
    </w:p>
    <w:p w14:paraId="279C5FD5" w14:textId="77777777" w:rsidR="004C195E" w:rsidRPr="0002571A" w:rsidRDefault="004C195E" w:rsidP="004C195E">
      <w:pPr>
        <w:spacing w:after="150" w:line="240" w:lineRule="auto"/>
        <w:rPr>
          <w:rFonts w:ascii="Arial" w:eastAsia="Times New Roman" w:hAnsi="Arial" w:cs="Arial"/>
          <w:bCs/>
          <w:color w:val="0088CC"/>
          <w:kern w:val="3"/>
          <w:sz w:val="18"/>
          <w:szCs w:val="18"/>
        </w:rPr>
      </w:pPr>
      <w:proofErr w:type="spellStart"/>
      <w:r w:rsidRPr="0002571A">
        <w:rPr>
          <w:rFonts w:ascii="Arial" w:eastAsia="Times New Roman" w:hAnsi="Arial" w:cs="Arial"/>
          <w:color w:val="0088CC"/>
          <w:kern w:val="3"/>
          <w:sz w:val="18"/>
          <w:szCs w:val="18"/>
        </w:rPr>
        <w:t>Which</w:t>
      </w:r>
      <w:proofErr w:type="spellEnd"/>
      <w:r w:rsidRPr="0002571A">
        <w:rPr>
          <w:rFonts w:ascii="Arial" w:eastAsia="Times New Roman" w:hAnsi="Arial" w:cs="Arial"/>
          <w:color w:val="0088CC"/>
          <w:kern w:val="3"/>
          <w:sz w:val="18"/>
          <w:szCs w:val="18"/>
        </w:rPr>
        <w:t xml:space="preserve"> data </w:t>
      </w:r>
      <w:proofErr w:type="spellStart"/>
      <w:r w:rsidRPr="0002571A">
        <w:rPr>
          <w:rFonts w:ascii="Arial" w:eastAsia="Times New Roman" w:hAnsi="Arial" w:cs="Arial"/>
          <w:color w:val="0088CC"/>
          <w:kern w:val="3"/>
          <w:sz w:val="18"/>
          <w:szCs w:val="18"/>
        </w:rPr>
        <w:t>produced</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and</w:t>
      </w:r>
      <w:proofErr w:type="spellEnd"/>
      <w:r w:rsidRPr="0002571A">
        <w:rPr>
          <w:rFonts w:ascii="Arial" w:eastAsia="Times New Roman" w:hAnsi="Arial" w:cs="Arial"/>
          <w:color w:val="0088CC"/>
          <w:kern w:val="3"/>
          <w:sz w:val="18"/>
          <w:szCs w:val="18"/>
        </w:rPr>
        <w:t>/</w:t>
      </w:r>
      <w:proofErr w:type="spellStart"/>
      <w:r w:rsidRPr="0002571A">
        <w:rPr>
          <w:rFonts w:ascii="Arial" w:eastAsia="Times New Roman" w:hAnsi="Arial" w:cs="Arial"/>
          <w:color w:val="0088CC"/>
          <w:kern w:val="3"/>
          <w:sz w:val="18"/>
          <w:szCs w:val="18"/>
        </w:rPr>
        <w:t>or</w:t>
      </w:r>
      <w:proofErr w:type="spellEnd"/>
      <w:r w:rsidRPr="0002571A">
        <w:rPr>
          <w:rFonts w:ascii="Arial" w:eastAsia="Times New Roman" w:hAnsi="Arial" w:cs="Arial"/>
          <w:color w:val="0088CC"/>
          <w:kern w:val="3"/>
          <w:sz w:val="18"/>
          <w:szCs w:val="18"/>
        </w:rPr>
        <w:t xml:space="preserve"> used in </w:t>
      </w:r>
      <w:proofErr w:type="spellStart"/>
      <w:r w:rsidRPr="0002571A">
        <w:rPr>
          <w:rFonts w:ascii="Arial" w:eastAsia="Times New Roman" w:hAnsi="Arial" w:cs="Arial"/>
          <w:color w:val="0088CC"/>
          <w:kern w:val="3"/>
          <w:sz w:val="18"/>
          <w:szCs w:val="18"/>
        </w:rPr>
        <w:t>the</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project</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will</w:t>
      </w:r>
      <w:proofErr w:type="spellEnd"/>
      <w:r w:rsidRPr="0002571A">
        <w:rPr>
          <w:rFonts w:ascii="Arial" w:eastAsia="Times New Roman" w:hAnsi="Arial" w:cs="Arial"/>
          <w:color w:val="0088CC"/>
          <w:kern w:val="3"/>
          <w:sz w:val="18"/>
          <w:szCs w:val="18"/>
        </w:rPr>
        <w:t xml:space="preserve"> be </w:t>
      </w:r>
      <w:proofErr w:type="spellStart"/>
      <w:r w:rsidRPr="0002571A">
        <w:rPr>
          <w:rFonts w:ascii="Arial" w:eastAsia="Times New Roman" w:hAnsi="Arial" w:cs="Arial"/>
          <w:color w:val="0088CC"/>
          <w:kern w:val="3"/>
          <w:sz w:val="18"/>
          <w:szCs w:val="18"/>
        </w:rPr>
        <w:t>made</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openly</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available</w:t>
      </w:r>
      <w:proofErr w:type="spellEnd"/>
      <w:r w:rsidRPr="0002571A">
        <w:rPr>
          <w:rFonts w:ascii="Arial" w:eastAsia="Times New Roman" w:hAnsi="Arial" w:cs="Arial"/>
          <w:color w:val="0088CC"/>
          <w:kern w:val="3"/>
          <w:sz w:val="18"/>
          <w:szCs w:val="18"/>
        </w:rPr>
        <w:t xml:space="preserve"> as </w:t>
      </w:r>
      <w:proofErr w:type="spellStart"/>
      <w:r w:rsidRPr="0002571A">
        <w:rPr>
          <w:rFonts w:ascii="Arial" w:eastAsia="Times New Roman" w:hAnsi="Arial" w:cs="Arial"/>
          <w:color w:val="0088CC"/>
          <w:kern w:val="3"/>
          <w:sz w:val="18"/>
          <w:szCs w:val="18"/>
        </w:rPr>
        <w:t>the</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default</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If</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certain</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datasets</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cannot</w:t>
      </w:r>
      <w:proofErr w:type="spellEnd"/>
      <w:r w:rsidRPr="0002571A">
        <w:rPr>
          <w:rFonts w:ascii="Arial" w:eastAsia="Times New Roman" w:hAnsi="Arial" w:cs="Arial"/>
          <w:color w:val="0088CC"/>
          <w:kern w:val="3"/>
          <w:sz w:val="18"/>
          <w:szCs w:val="18"/>
        </w:rPr>
        <w:t xml:space="preserve"> be </w:t>
      </w:r>
      <w:proofErr w:type="spellStart"/>
      <w:r w:rsidRPr="0002571A">
        <w:rPr>
          <w:rFonts w:ascii="Arial" w:eastAsia="Times New Roman" w:hAnsi="Arial" w:cs="Arial"/>
          <w:color w:val="0088CC"/>
          <w:kern w:val="3"/>
          <w:sz w:val="18"/>
          <w:szCs w:val="18"/>
        </w:rPr>
        <w:t>shared</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or</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need</w:t>
      </w:r>
      <w:proofErr w:type="spellEnd"/>
      <w:r w:rsidRPr="0002571A">
        <w:rPr>
          <w:rFonts w:ascii="Arial" w:eastAsia="Times New Roman" w:hAnsi="Arial" w:cs="Arial"/>
          <w:color w:val="0088CC"/>
          <w:kern w:val="3"/>
          <w:sz w:val="18"/>
          <w:szCs w:val="18"/>
        </w:rPr>
        <w:t xml:space="preserve"> to be </w:t>
      </w:r>
      <w:proofErr w:type="spellStart"/>
      <w:r w:rsidRPr="0002571A">
        <w:rPr>
          <w:rFonts w:ascii="Arial" w:eastAsia="Times New Roman" w:hAnsi="Arial" w:cs="Arial"/>
          <w:color w:val="0088CC"/>
          <w:kern w:val="3"/>
          <w:sz w:val="18"/>
          <w:szCs w:val="18"/>
        </w:rPr>
        <w:t>shared</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under</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restrictions</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explain</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why</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clearly</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separating</w:t>
      </w:r>
      <w:proofErr w:type="spellEnd"/>
      <w:r w:rsidRPr="0002571A">
        <w:rPr>
          <w:rFonts w:ascii="Arial" w:eastAsia="Times New Roman" w:hAnsi="Arial" w:cs="Arial"/>
          <w:color w:val="0088CC"/>
          <w:kern w:val="3"/>
          <w:sz w:val="18"/>
          <w:szCs w:val="18"/>
        </w:rPr>
        <w:t xml:space="preserve"> legal </w:t>
      </w:r>
      <w:proofErr w:type="spellStart"/>
      <w:r w:rsidRPr="0002571A">
        <w:rPr>
          <w:rFonts w:ascii="Arial" w:eastAsia="Times New Roman" w:hAnsi="Arial" w:cs="Arial"/>
          <w:color w:val="0088CC"/>
          <w:kern w:val="3"/>
          <w:sz w:val="18"/>
          <w:szCs w:val="18"/>
        </w:rPr>
        <w:t>and</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contractual</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reasons</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from</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voluntary</w:t>
      </w:r>
      <w:proofErr w:type="spellEnd"/>
      <w:r w:rsidRPr="0002571A">
        <w:rPr>
          <w:rFonts w:ascii="Arial" w:eastAsia="Times New Roman" w:hAnsi="Arial" w:cs="Arial"/>
          <w:color w:val="0088CC"/>
          <w:kern w:val="3"/>
          <w:sz w:val="18"/>
          <w:szCs w:val="18"/>
        </w:rPr>
        <w:t xml:space="preserve"> </w:t>
      </w:r>
      <w:proofErr w:type="spellStart"/>
      <w:r w:rsidRPr="0002571A">
        <w:rPr>
          <w:rFonts w:ascii="Arial" w:eastAsia="Times New Roman" w:hAnsi="Arial" w:cs="Arial"/>
          <w:color w:val="0088CC"/>
          <w:kern w:val="3"/>
          <w:sz w:val="18"/>
          <w:szCs w:val="18"/>
        </w:rPr>
        <w:t>restrictions</w:t>
      </w:r>
      <w:proofErr w:type="spellEnd"/>
      <w:r w:rsidRPr="0002571A">
        <w:rPr>
          <w:rFonts w:ascii="Arial" w:eastAsia="Times New Roman" w:hAnsi="Arial" w:cs="Arial"/>
          <w:color w:val="0088CC"/>
          <w:kern w:val="3"/>
          <w:sz w:val="18"/>
          <w:szCs w:val="18"/>
        </w:rPr>
        <w:t>.</w:t>
      </w:r>
    </w:p>
    <w:p w14:paraId="5CF67F10" w14:textId="16A50B71" w:rsidR="004C195E" w:rsidRPr="004C195E" w:rsidRDefault="004C195E" w:rsidP="004C195E">
      <w:pPr>
        <w:spacing w:after="150" w:line="240" w:lineRule="auto"/>
      </w:pPr>
      <w:proofErr w:type="spellStart"/>
      <w:r w:rsidRPr="0002571A">
        <w:t>The</w:t>
      </w:r>
      <w:proofErr w:type="spellEnd"/>
      <w:r w:rsidRPr="0002571A">
        <w:t xml:space="preserve"> data </w:t>
      </w:r>
      <w:proofErr w:type="spellStart"/>
      <w:r w:rsidRPr="0002571A">
        <w:t>will</w:t>
      </w:r>
      <w:proofErr w:type="spellEnd"/>
      <w:r w:rsidRPr="0002571A">
        <w:t xml:space="preserve"> </w:t>
      </w:r>
      <w:proofErr w:type="spellStart"/>
      <w:r w:rsidRPr="0002571A">
        <w:t>become</w:t>
      </w:r>
      <w:proofErr w:type="spellEnd"/>
      <w:r w:rsidRPr="0002571A">
        <w:t xml:space="preserve"> </w:t>
      </w:r>
      <w:proofErr w:type="spellStart"/>
      <w:r w:rsidRPr="0002571A">
        <w:t>accessible</w:t>
      </w:r>
      <w:proofErr w:type="spellEnd"/>
      <w:r w:rsidRPr="0002571A">
        <w:t xml:space="preserve"> on </w:t>
      </w:r>
      <w:proofErr w:type="spellStart"/>
      <w:r w:rsidRPr="0002571A">
        <w:t>GitHub</w:t>
      </w:r>
      <w:proofErr w:type="spellEnd"/>
      <w:r w:rsidRPr="0002571A">
        <w:t xml:space="preserve"> </w:t>
      </w:r>
      <w:proofErr w:type="spellStart"/>
      <w:r w:rsidRPr="0002571A">
        <w:t>and</w:t>
      </w:r>
      <w:proofErr w:type="spellEnd"/>
      <w:r w:rsidRPr="0002571A">
        <w:t xml:space="preserve"> </w:t>
      </w:r>
      <w:proofErr w:type="spellStart"/>
      <w:r w:rsidRPr="0002571A">
        <w:t>Zenodo</w:t>
      </w:r>
      <w:proofErr w:type="spellEnd"/>
      <w:r w:rsidRPr="0002571A">
        <w:t xml:space="preserve"> </w:t>
      </w:r>
      <w:proofErr w:type="spellStart"/>
      <w:r w:rsidRPr="0002571A">
        <w:t>following</w:t>
      </w:r>
      <w:proofErr w:type="spellEnd"/>
      <w:r w:rsidRPr="0002571A">
        <w:t xml:space="preserve"> </w:t>
      </w:r>
      <w:proofErr w:type="spellStart"/>
      <w:r w:rsidRPr="0002571A">
        <w:t>anonymization</w:t>
      </w:r>
      <w:proofErr w:type="spellEnd"/>
      <w:r w:rsidRPr="0002571A">
        <w:t xml:space="preserve"> </w:t>
      </w:r>
      <w:proofErr w:type="spellStart"/>
      <w:r w:rsidRPr="0002571A">
        <w:t>procedures</w:t>
      </w:r>
      <w:proofErr w:type="spellEnd"/>
      <w:r w:rsidRPr="0002571A">
        <w:t xml:space="preserve">, in </w:t>
      </w:r>
      <w:proofErr w:type="spellStart"/>
      <w:r w:rsidRPr="0002571A">
        <w:t>full</w:t>
      </w:r>
      <w:proofErr w:type="spellEnd"/>
      <w:r w:rsidRPr="0002571A">
        <w:t xml:space="preserve"> </w:t>
      </w:r>
      <w:proofErr w:type="spellStart"/>
      <w:r w:rsidRPr="0002571A">
        <w:t>compliance</w:t>
      </w:r>
      <w:proofErr w:type="spellEnd"/>
      <w:r w:rsidRPr="0002571A">
        <w:t xml:space="preserve"> </w:t>
      </w:r>
      <w:proofErr w:type="spellStart"/>
      <w:r w:rsidRPr="0002571A">
        <w:t>with</w:t>
      </w:r>
      <w:proofErr w:type="spellEnd"/>
      <w:r w:rsidRPr="0002571A">
        <w:t xml:space="preserve"> </w:t>
      </w:r>
      <w:proofErr w:type="spellStart"/>
      <w:r w:rsidRPr="0002571A">
        <w:t>ethical</w:t>
      </w:r>
      <w:proofErr w:type="spellEnd"/>
      <w:r w:rsidRPr="0002571A">
        <w:t xml:space="preserve"> </w:t>
      </w:r>
      <w:proofErr w:type="spellStart"/>
      <w:r w:rsidRPr="0002571A">
        <w:t>standards</w:t>
      </w:r>
      <w:proofErr w:type="spellEnd"/>
      <w:r w:rsidRPr="0002571A">
        <w:t xml:space="preserve"> </w:t>
      </w:r>
      <w:proofErr w:type="spellStart"/>
      <w:r w:rsidRPr="0002571A">
        <w:t>of</w:t>
      </w:r>
      <w:proofErr w:type="spellEnd"/>
      <w:r w:rsidRPr="0002571A">
        <w:t xml:space="preserve"> </w:t>
      </w:r>
      <w:proofErr w:type="spellStart"/>
      <w:r w:rsidRPr="0002571A">
        <w:t>the</w:t>
      </w:r>
      <w:proofErr w:type="spellEnd"/>
      <w:r w:rsidRPr="0002571A">
        <w:t xml:space="preserve"> 1964 </w:t>
      </w:r>
      <w:proofErr w:type="spellStart"/>
      <w:r w:rsidRPr="0002571A">
        <w:t>Declaration</w:t>
      </w:r>
      <w:proofErr w:type="spellEnd"/>
      <w:r w:rsidRPr="0002571A">
        <w:t xml:space="preserve"> </w:t>
      </w:r>
      <w:proofErr w:type="spellStart"/>
      <w:r w:rsidRPr="0002571A">
        <w:t>of</w:t>
      </w:r>
      <w:proofErr w:type="spellEnd"/>
      <w:r w:rsidRPr="0002571A">
        <w:t xml:space="preserve"> Helsinki </w:t>
      </w:r>
      <w:proofErr w:type="spellStart"/>
      <w:r w:rsidRPr="0002571A">
        <w:t>and</w:t>
      </w:r>
      <w:proofErr w:type="spellEnd"/>
      <w:r w:rsidRPr="0002571A">
        <w:t xml:space="preserve"> </w:t>
      </w:r>
      <w:proofErr w:type="spellStart"/>
      <w:r w:rsidRPr="0002571A">
        <w:t>the</w:t>
      </w:r>
      <w:proofErr w:type="spellEnd"/>
      <w:r w:rsidRPr="0002571A">
        <w:t xml:space="preserve"> </w:t>
      </w:r>
      <w:proofErr w:type="spellStart"/>
      <w:r w:rsidRPr="0002571A">
        <w:t>European</w:t>
      </w:r>
      <w:proofErr w:type="spellEnd"/>
      <w:r w:rsidRPr="0002571A">
        <w:t xml:space="preserve"> data </w:t>
      </w:r>
      <w:proofErr w:type="spellStart"/>
      <w:r w:rsidRPr="0002571A">
        <w:t>protection</w:t>
      </w:r>
      <w:proofErr w:type="spellEnd"/>
      <w:r w:rsidRPr="0002571A">
        <w:t xml:space="preserve"> </w:t>
      </w:r>
      <w:proofErr w:type="spellStart"/>
      <w:r w:rsidRPr="0002571A">
        <w:t>law</w:t>
      </w:r>
      <w:proofErr w:type="spellEnd"/>
      <w:r w:rsidRPr="0002571A">
        <w:t xml:space="preserve"> (</w:t>
      </w:r>
      <w:proofErr w:type="spellStart"/>
      <w:r w:rsidRPr="0002571A">
        <w:t>European</w:t>
      </w:r>
      <w:proofErr w:type="spellEnd"/>
      <w:r w:rsidRPr="0002571A">
        <w:t xml:space="preserve"> General Data </w:t>
      </w:r>
      <w:proofErr w:type="spellStart"/>
      <w:r w:rsidRPr="0002571A">
        <w:t>Protection</w:t>
      </w:r>
      <w:proofErr w:type="spellEnd"/>
      <w:r w:rsidRPr="0002571A">
        <w:t xml:space="preserve"> </w:t>
      </w:r>
      <w:proofErr w:type="spellStart"/>
      <w:r w:rsidRPr="0002571A">
        <w:t>Regulation</w:t>
      </w:r>
      <w:proofErr w:type="spellEnd"/>
      <w:r w:rsidRPr="0002571A">
        <w:t xml:space="preserve">–GDPR UE 2016/67). </w:t>
      </w:r>
      <w:proofErr w:type="spellStart"/>
      <w:r w:rsidRPr="0002571A">
        <w:t>Appropriate</w:t>
      </w:r>
      <w:proofErr w:type="spellEnd"/>
      <w:r w:rsidRPr="0002571A">
        <w:t xml:space="preserve"> </w:t>
      </w:r>
      <w:proofErr w:type="spellStart"/>
      <w:r w:rsidRPr="0002571A">
        <w:t>students</w:t>
      </w:r>
      <w:proofErr w:type="spellEnd"/>
      <w:r w:rsidRPr="0002571A">
        <w:t xml:space="preserve">’, </w:t>
      </w:r>
      <w:proofErr w:type="spellStart"/>
      <w:r w:rsidRPr="0002571A">
        <w:t>teachers</w:t>
      </w:r>
      <w:proofErr w:type="spellEnd"/>
      <w:r w:rsidRPr="0002571A">
        <w:t xml:space="preserve">’ </w:t>
      </w:r>
      <w:proofErr w:type="spellStart"/>
      <w:r w:rsidRPr="0002571A">
        <w:t>and</w:t>
      </w:r>
      <w:proofErr w:type="spellEnd"/>
      <w:r w:rsidRPr="0002571A">
        <w:t xml:space="preserve"> </w:t>
      </w:r>
      <w:proofErr w:type="spellStart"/>
      <w:r w:rsidRPr="0002571A">
        <w:t>school</w:t>
      </w:r>
      <w:proofErr w:type="spellEnd"/>
      <w:r w:rsidRPr="0002571A">
        <w:t xml:space="preserve"> </w:t>
      </w:r>
      <w:proofErr w:type="spellStart"/>
      <w:r w:rsidRPr="0002571A">
        <w:t>headmasters</w:t>
      </w:r>
      <w:proofErr w:type="spellEnd"/>
      <w:r w:rsidRPr="0002571A">
        <w:t xml:space="preserve">' </w:t>
      </w:r>
      <w:proofErr w:type="spellStart"/>
      <w:r w:rsidRPr="0002571A">
        <w:t>consent</w:t>
      </w:r>
      <w:proofErr w:type="spellEnd"/>
      <w:r w:rsidRPr="0002571A">
        <w:t xml:space="preserve"> </w:t>
      </w:r>
      <w:proofErr w:type="spellStart"/>
      <w:r w:rsidRPr="0002571A">
        <w:t>will</w:t>
      </w:r>
      <w:proofErr w:type="spellEnd"/>
      <w:r w:rsidRPr="0002571A">
        <w:t xml:space="preserve"> be </w:t>
      </w:r>
      <w:proofErr w:type="spellStart"/>
      <w:r w:rsidRPr="0002571A">
        <w:t>provided</w:t>
      </w:r>
      <w:proofErr w:type="spellEnd"/>
      <w:r w:rsidRPr="0002571A">
        <w:t>.</w:t>
      </w:r>
    </w:p>
    <w:sectPr w:rsidR="004C195E" w:rsidRPr="004C195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0ADC976" w14:textId="77777777" w:rsidR="005A4502" w:rsidRPr="0002571A" w:rsidRDefault="005A4502" w:rsidP="00AE29F3">
      <w:pPr>
        <w:spacing w:after="0" w:line="240" w:lineRule="auto"/>
      </w:pPr>
      <w:r w:rsidRPr="0002571A">
        <w:separator/>
      </w:r>
    </w:p>
  </w:endnote>
  <w:endnote w:type="continuationSeparator" w:id="0">
    <w:p w14:paraId="19A631AC" w14:textId="77777777" w:rsidR="005A4502" w:rsidRPr="0002571A" w:rsidRDefault="005A4502" w:rsidP="00AE29F3">
      <w:pPr>
        <w:spacing w:after="0" w:line="240" w:lineRule="auto"/>
      </w:pPr>
      <w:r w:rsidRPr="0002571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00"/>
    <w:family w:val="roman"/>
    <w:pitch w:val="default"/>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80184F7" w14:textId="77777777" w:rsidR="005A4502" w:rsidRPr="0002571A" w:rsidRDefault="005A4502" w:rsidP="00AE29F3">
      <w:pPr>
        <w:spacing w:after="0" w:line="240" w:lineRule="auto"/>
      </w:pPr>
      <w:r w:rsidRPr="0002571A">
        <w:separator/>
      </w:r>
    </w:p>
  </w:footnote>
  <w:footnote w:type="continuationSeparator" w:id="0">
    <w:p w14:paraId="537C84B2" w14:textId="77777777" w:rsidR="005A4502" w:rsidRPr="0002571A" w:rsidRDefault="005A4502" w:rsidP="00AE29F3">
      <w:pPr>
        <w:spacing w:after="0" w:line="240" w:lineRule="auto"/>
      </w:pPr>
      <w:r w:rsidRPr="0002571A">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30" type="#_x0000_t75" style="width:11.4pt;height:11.4pt" o:bullet="t">
        <v:imagedata r:id="rId1" o:title="clip_image001"/>
      </v:shape>
    </w:pict>
  </w:numPicBullet>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0E9D4ABF"/>
    <w:multiLevelType w:val="hybridMultilevel"/>
    <w:tmpl w:val="724EB93E"/>
    <w:lvl w:ilvl="0" w:tplc="20000007">
      <w:start w:val="1"/>
      <w:numFmt w:val="bullet"/>
      <w:lvlText w:val=""/>
      <w:lvlPicBulletId w:val="0"/>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start w:val="1"/>
      <w:numFmt w:val="bullet"/>
      <w:lvlText w:val="o"/>
      <w:lvlJc w:val="left"/>
      <w:pPr>
        <w:ind w:left="3600" w:hanging="360"/>
      </w:pPr>
      <w:rPr>
        <w:rFonts w:ascii="Courier New" w:hAnsi="Courier New" w:cs="Courier New" w:hint="default"/>
      </w:rPr>
    </w:lvl>
    <w:lvl w:ilvl="5" w:tplc="20000005">
      <w:start w:val="1"/>
      <w:numFmt w:val="bullet"/>
      <w:lvlText w:val=""/>
      <w:lvlJc w:val="left"/>
      <w:pPr>
        <w:ind w:left="4320" w:hanging="360"/>
      </w:pPr>
      <w:rPr>
        <w:rFonts w:ascii="Wingdings" w:hAnsi="Wingdings" w:hint="default"/>
      </w:rPr>
    </w:lvl>
    <w:lvl w:ilvl="6" w:tplc="20000001">
      <w:start w:val="1"/>
      <w:numFmt w:val="bullet"/>
      <w:lvlText w:val=""/>
      <w:lvlJc w:val="left"/>
      <w:pPr>
        <w:ind w:left="5040" w:hanging="360"/>
      </w:pPr>
      <w:rPr>
        <w:rFonts w:ascii="Symbol" w:hAnsi="Symbol" w:hint="default"/>
      </w:rPr>
    </w:lvl>
    <w:lvl w:ilvl="7" w:tplc="20000003">
      <w:start w:val="1"/>
      <w:numFmt w:val="bullet"/>
      <w:lvlText w:val="o"/>
      <w:lvlJc w:val="left"/>
      <w:pPr>
        <w:ind w:left="5760" w:hanging="360"/>
      </w:pPr>
      <w:rPr>
        <w:rFonts w:ascii="Courier New" w:hAnsi="Courier New" w:cs="Courier New" w:hint="default"/>
      </w:rPr>
    </w:lvl>
    <w:lvl w:ilvl="8" w:tplc="20000005">
      <w:start w:val="1"/>
      <w:numFmt w:val="bullet"/>
      <w:lvlText w:val=""/>
      <w:lvlJc w:val="left"/>
      <w:pPr>
        <w:ind w:left="6480" w:hanging="360"/>
      </w:pPr>
      <w:rPr>
        <w:rFonts w:ascii="Wingdings" w:hAnsi="Wingdings" w:hint="default"/>
      </w:rPr>
    </w:lvl>
  </w:abstractNum>
  <w:abstractNum w:abstractNumId="2" w15:restartNumberingAfterBreak="0">
    <w:nsid w:val="166970AA"/>
    <w:multiLevelType w:val="hybridMultilevel"/>
    <w:tmpl w:val="D72E9058"/>
    <w:lvl w:ilvl="0" w:tplc="BA2E140E">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3FB65BAF"/>
    <w:multiLevelType w:val="hybridMultilevel"/>
    <w:tmpl w:val="B3AE88F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6C3046B5"/>
    <w:multiLevelType w:val="hybridMultilevel"/>
    <w:tmpl w:val="8F5EA3B8"/>
    <w:lvl w:ilvl="0" w:tplc="AE4887C2">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2"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9"/>
  </w:num>
  <w:num w:numId="2" w16cid:durableId="549921021">
    <w:abstractNumId w:val="12"/>
  </w:num>
  <w:num w:numId="3" w16cid:durableId="1381906178">
    <w:abstractNumId w:val="0"/>
  </w:num>
  <w:num w:numId="4" w16cid:durableId="235284400">
    <w:abstractNumId w:val="3"/>
  </w:num>
  <w:num w:numId="5" w16cid:durableId="1908301273">
    <w:abstractNumId w:val="11"/>
  </w:num>
  <w:num w:numId="6" w16cid:durableId="1023170121">
    <w:abstractNumId w:val="6"/>
  </w:num>
  <w:num w:numId="7" w16cid:durableId="253167483">
    <w:abstractNumId w:val="10"/>
  </w:num>
  <w:num w:numId="8" w16cid:durableId="125634632">
    <w:abstractNumId w:val="5"/>
  </w:num>
  <w:num w:numId="9" w16cid:durableId="1507667591">
    <w:abstractNumId w:val="4"/>
  </w:num>
  <w:num w:numId="10" w16cid:durableId="1463578961">
    <w:abstractNumId w:val="8"/>
  </w:num>
  <w:num w:numId="11" w16cid:durableId="480660974">
    <w:abstractNumId w:val="2"/>
  </w:num>
  <w:num w:numId="12" w16cid:durableId="239213114">
    <w:abstractNumId w:val="7"/>
  </w:num>
  <w:num w:numId="13" w16cid:durableId="787820498">
    <w:abstractNumId w:val="1"/>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28EE"/>
    <w:rsid w:val="000043FF"/>
    <w:rsid w:val="000047B4"/>
    <w:rsid w:val="00005EC1"/>
    <w:rsid w:val="000067CA"/>
    <w:rsid w:val="00007226"/>
    <w:rsid w:val="00013A22"/>
    <w:rsid w:val="0001554C"/>
    <w:rsid w:val="000156A1"/>
    <w:rsid w:val="0001761D"/>
    <w:rsid w:val="00017FC3"/>
    <w:rsid w:val="00022FA5"/>
    <w:rsid w:val="0002468E"/>
    <w:rsid w:val="000247AA"/>
    <w:rsid w:val="00025706"/>
    <w:rsid w:val="0002571A"/>
    <w:rsid w:val="00025973"/>
    <w:rsid w:val="00025F4B"/>
    <w:rsid w:val="00026A50"/>
    <w:rsid w:val="000328D2"/>
    <w:rsid w:val="00034ECE"/>
    <w:rsid w:val="0003718E"/>
    <w:rsid w:val="00037A09"/>
    <w:rsid w:val="00040560"/>
    <w:rsid w:val="00040D1B"/>
    <w:rsid w:val="00040EC3"/>
    <w:rsid w:val="00043162"/>
    <w:rsid w:val="000457E0"/>
    <w:rsid w:val="00046752"/>
    <w:rsid w:val="00047FDE"/>
    <w:rsid w:val="000506A8"/>
    <w:rsid w:val="00050E6D"/>
    <w:rsid w:val="0005229C"/>
    <w:rsid w:val="00052D80"/>
    <w:rsid w:val="00053C43"/>
    <w:rsid w:val="00053E32"/>
    <w:rsid w:val="00054762"/>
    <w:rsid w:val="000561D5"/>
    <w:rsid w:val="00056318"/>
    <w:rsid w:val="000574CA"/>
    <w:rsid w:val="00062F2C"/>
    <w:rsid w:val="00067E0F"/>
    <w:rsid w:val="0007231B"/>
    <w:rsid w:val="000733DD"/>
    <w:rsid w:val="00081F80"/>
    <w:rsid w:val="000821F9"/>
    <w:rsid w:val="00084A11"/>
    <w:rsid w:val="00085879"/>
    <w:rsid w:val="00086D18"/>
    <w:rsid w:val="00090891"/>
    <w:rsid w:val="00091072"/>
    <w:rsid w:val="00092008"/>
    <w:rsid w:val="00092872"/>
    <w:rsid w:val="00094415"/>
    <w:rsid w:val="00095400"/>
    <w:rsid w:val="00095B8C"/>
    <w:rsid w:val="00097623"/>
    <w:rsid w:val="000A59F1"/>
    <w:rsid w:val="000B13E1"/>
    <w:rsid w:val="000B34AD"/>
    <w:rsid w:val="000B753B"/>
    <w:rsid w:val="000B77D2"/>
    <w:rsid w:val="000C055C"/>
    <w:rsid w:val="000C244E"/>
    <w:rsid w:val="000C2BD5"/>
    <w:rsid w:val="000C38FF"/>
    <w:rsid w:val="000D0A92"/>
    <w:rsid w:val="000D2089"/>
    <w:rsid w:val="000D4A7A"/>
    <w:rsid w:val="000D6412"/>
    <w:rsid w:val="000E06F8"/>
    <w:rsid w:val="000E4B94"/>
    <w:rsid w:val="000E4E3D"/>
    <w:rsid w:val="000E530D"/>
    <w:rsid w:val="000E5316"/>
    <w:rsid w:val="000F076F"/>
    <w:rsid w:val="000F133E"/>
    <w:rsid w:val="000F20F0"/>
    <w:rsid w:val="000F210A"/>
    <w:rsid w:val="000F3814"/>
    <w:rsid w:val="000F3BCC"/>
    <w:rsid w:val="000F3F21"/>
    <w:rsid w:val="000F412E"/>
    <w:rsid w:val="000F482F"/>
    <w:rsid w:val="000F5155"/>
    <w:rsid w:val="000F5BD6"/>
    <w:rsid w:val="000F6087"/>
    <w:rsid w:val="000F713B"/>
    <w:rsid w:val="00101BF4"/>
    <w:rsid w:val="00101F01"/>
    <w:rsid w:val="001020F9"/>
    <w:rsid w:val="00103489"/>
    <w:rsid w:val="00104411"/>
    <w:rsid w:val="001102E6"/>
    <w:rsid w:val="001111FF"/>
    <w:rsid w:val="00111682"/>
    <w:rsid w:val="00111EF0"/>
    <w:rsid w:val="00113353"/>
    <w:rsid w:val="00114F5B"/>
    <w:rsid w:val="0011567D"/>
    <w:rsid w:val="00116289"/>
    <w:rsid w:val="00120F54"/>
    <w:rsid w:val="00122102"/>
    <w:rsid w:val="001245D0"/>
    <w:rsid w:val="0012565B"/>
    <w:rsid w:val="00125B7C"/>
    <w:rsid w:val="00126E89"/>
    <w:rsid w:val="001275D2"/>
    <w:rsid w:val="00127C86"/>
    <w:rsid w:val="00140402"/>
    <w:rsid w:val="00140900"/>
    <w:rsid w:val="00143381"/>
    <w:rsid w:val="00143884"/>
    <w:rsid w:val="001439CA"/>
    <w:rsid w:val="00143F43"/>
    <w:rsid w:val="0014428B"/>
    <w:rsid w:val="00146E13"/>
    <w:rsid w:val="00146F8F"/>
    <w:rsid w:val="0014790E"/>
    <w:rsid w:val="00152DB5"/>
    <w:rsid w:val="00153AF5"/>
    <w:rsid w:val="001541BB"/>
    <w:rsid w:val="00154CA3"/>
    <w:rsid w:val="00155FC5"/>
    <w:rsid w:val="00155FD4"/>
    <w:rsid w:val="00157037"/>
    <w:rsid w:val="0016068E"/>
    <w:rsid w:val="00161537"/>
    <w:rsid w:val="00166902"/>
    <w:rsid w:val="00176E55"/>
    <w:rsid w:val="00180960"/>
    <w:rsid w:val="00182111"/>
    <w:rsid w:val="00182252"/>
    <w:rsid w:val="00182459"/>
    <w:rsid w:val="00185DE8"/>
    <w:rsid w:val="00186315"/>
    <w:rsid w:val="00191610"/>
    <w:rsid w:val="001919A6"/>
    <w:rsid w:val="00191CF0"/>
    <w:rsid w:val="00193AA0"/>
    <w:rsid w:val="00195F8A"/>
    <w:rsid w:val="001A028C"/>
    <w:rsid w:val="001A1685"/>
    <w:rsid w:val="001A27B5"/>
    <w:rsid w:val="001A45D7"/>
    <w:rsid w:val="001B06C3"/>
    <w:rsid w:val="001B2E1B"/>
    <w:rsid w:val="001B5BA0"/>
    <w:rsid w:val="001B5FBC"/>
    <w:rsid w:val="001C3EA8"/>
    <w:rsid w:val="001C4407"/>
    <w:rsid w:val="001C527C"/>
    <w:rsid w:val="001D1737"/>
    <w:rsid w:val="001D1944"/>
    <w:rsid w:val="001D5EFC"/>
    <w:rsid w:val="001D5F5C"/>
    <w:rsid w:val="001D60F8"/>
    <w:rsid w:val="001D7E1A"/>
    <w:rsid w:val="001E36B3"/>
    <w:rsid w:val="001E3D9F"/>
    <w:rsid w:val="001E48CF"/>
    <w:rsid w:val="001E5AD7"/>
    <w:rsid w:val="001E64B3"/>
    <w:rsid w:val="001E75C6"/>
    <w:rsid w:val="001F024B"/>
    <w:rsid w:val="001F0256"/>
    <w:rsid w:val="001F0916"/>
    <w:rsid w:val="001F7C53"/>
    <w:rsid w:val="002005D4"/>
    <w:rsid w:val="0020094C"/>
    <w:rsid w:val="0020353F"/>
    <w:rsid w:val="0020372B"/>
    <w:rsid w:val="00203C34"/>
    <w:rsid w:val="00205556"/>
    <w:rsid w:val="00207AF5"/>
    <w:rsid w:val="002110BE"/>
    <w:rsid w:val="00212D54"/>
    <w:rsid w:val="00214258"/>
    <w:rsid w:val="002159A0"/>
    <w:rsid w:val="00217125"/>
    <w:rsid w:val="002179E0"/>
    <w:rsid w:val="00220E91"/>
    <w:rsid w:val="00221E2D"/>
    <w:rsid w:val="002227FE"/>
    <w:rsid w:val="00223CEC"/>
    <w:rsid w:val="002258EE"/>
    <w:rsid w:val="002259C1"/>
    <w:rsid w:val="002318AF"/>
    <w:rsid w:val="00231C5F"/>
    <w:rsid w:val="00232474"/>
    <w:rsid w:val="00232739"/>
    <w:rsid w:val="00234EE0"/>
    <w:rsid w:val="00237BF4"/>
    <w:rsid w:val="0024069A"/>
    <w:rsid w:val="00242207"/>
    <w:rsid w:val="002443E4"/>
    <w:rsid w:val="002444DD"/>
    <w:rsid w:val="002451D4"/>
    <w:rsid w:val="002469BF"/>
    <w:rsid w:val="00250646"/>
    <w:rsid w:val="002527ED"/>
    <w:rsid w:val="00253E95"/>
    <w:rsid w:val="00257468"/>
    <w:rsid w:val="00261651"/>
    <w:rsid w:val="00261B60"/>
    <w:rsid w:val="00264D36"/>
    <w:rsid w:val="00265934"/>
    <w:rsid w:val="002667F1"/>
    <w:rsid w:val="00270E42"/>
    <w:rsid w:val="002711A2"/>
    <w:rsid w:val="0027298A"/>
    <w:rsid w:val="002752D8"/>
    <w:rsid w:val="00276FC6"/>
    <w:rsid w:val="00281893"/>
    <w:rsid w:val="00285EF7"/>
    <w:rsid w:val="002921CA"/>
    <w:rsid w:val="00292E52"/>
    <w:rsid w:val="00293039"/>
    <w:rsid w:val="0029318D"/>
    <w:rsid w:val="00296EFE"/>
    <w:rsid w:val="002977CB"/>
    <w:rsid w:val="002A236B"/>
    <w:rsid w:val="002A52F9"/>
    <w:rsid w:val="002A79CE"/>
    <w:rsid w:val="002A7DF8"/>
    <w:rsid w:val="002B3400"/>
    <w:rsid w:val="002B48D6"/>
    <w:rsid w:val="002B4BA6"/>
    <w:rsid w:val="002B5023"/>
    <w:rsid w:val="002B677E"/>
    <w:rsid w:val="002C25E4"/>
    <w:rsid w:val="002C36AC"/>
    <w:rsid w:val="002C4331"/>
    <w:rsid w:val="002C4AB6"/>
    <w:rsid w:val="002D19BF"/>
    <w:rsid w:val="002D1B02"/>
    <w:rsid w:val="002D2054"/>
    <w:rsid w:val="002D457E"/>
    <w:rsid w:val="002D5CF2"/>
    <w:rsid w:val="002D5E40"/>
    <w:rsid w:val="002D6D56"/>
    <w:rsid w:val="002D7605"/>
    <w:rsid w:val="002E1057"/>
    <w:rsid w:val="002E3848"/>
    <w:rsid w:val="002E4580"/>
    <w:rsid w:val="002E4756"/>
    <w:rsid w:val="002F11AF"/>
    <w:rsid w:val="002F3F3E"/>
    <w:rsid w:val="002F59DF"/>
    <w:rsid w:val="002F5FCB"/>
    <w:rsid w:val="002F768B"/>
    <w:rsid w:val="00300CCE"/>
    <w:rsid w:val="003013E5"/>
    <w:rsid w:val="003019DD"/>
    <w:rsid w:val="00301EC2"/>
    <w:rsid w:val="0030338E"/>
    <w:rsid w:val="00304919"/>
    <w:rsid w:val="00306D79"/>
    <w:rsid w:val="003106A3"/>
    <w:rsid w:val="003119C8"/>
    <w:rsid w:val="0031212B"/>
    <w:rsid w:val="0031585A"/>
    <w:rsid w:val="003164FF"/>
    <w:rsid w:val="00316508"/>
    <w:rsid w:val="00317082"/>
    <w:rsid w:val="00320E2A"/>
    <w:rsid w:val="00321C1A"/>
    <w:rsid w:val="003228DB"/>
    <w:rsid w:val="003239BD"/>
    <w:rsid w:val="00324582"/>
    <w:rsid w:val="00326D2F"/>
    <w:rsid w:val="00331C49"/>
    <w:rsid w:val="003331CC"/>
    <w:rsid w:val="00336723"/>
    <w:rsid w:val="00336828"/>
    <w:rsid w:val="003379F5"/>
    <w:rsid w:val="00341457"/>
    <w:rsid w:val="0034244B"/>
    <w:rsid w:val="00344192"/>
    <w:rsid w:val="00345BFA"/>
    <w:rsid w:val="00346A0D"/>
    <w:rsid w:val="00350ACC"/>
    <w:rsid w:val="00350F48"/>
    <w:rsid w:val="0035100F"/>
    <w:rsid w:val="00351B77"/>
    <w:rsid w:val="003564D7"/>
    <w:rsid w:val="0036201A"/>
    <w:rsid w:val="00364836"/>
    <w:rsid w:val="00364AF2"/>
    <w:rsid w:val="00365F21"/>
    <w:rsid w:val="00366C5D"/>
    <w:rsid w:val="003728E8"/>
    <w:rsid w:val="00377609"/>
    <w:rsid w:val="00382490"/>
    <w:rsid w:val="003824F2"/>
    <w:rsid w:val="00382C0E"/>
    <w:rsid w:val="00383408"/>
    <w:rsid w:val="00386513"/>
    <w:rsid w:val="003865B4"/>
    <w:rsid w:val="00387D90"/>
    <w:rsid w:val="0039078C"/>
    <w:rsid w:val="003943D2"/>
    <w:rsid w:val="0039523D"/>
    <w:rsid w:val="003A117E"/>
    <w:rsid w:val="003A19D8"/>
    <w:rsid w:val="003B1E9D"/>
    <w:rsid w:val="003B1F7D"/>
    <w:rsid w:val="003B3730"/>
    <w:rsid w:val="003B38DF"/>
    <w:rsid w:val="003B3DFA"/>
    <w:rsid w:val="003B567D"/>
    <w:rsid w:val="003C0808"/>
    <w:rsid w:val="003C1058"/>
    <w:rsid w:val="003C31D8"/>
    <w:rsid w:val="003C4C3F"/>
    <w:rsid w:val="003C5217"/>
    <w:rsid w:val="003C69F5"/>
    <w:rsid w:val="003D007E"/>
    <w:rsid w:val="003D1BF4"/>
    <w:rsid w:val="003D4FA1"/>
    <w:rsid w:val="003D5104"/>
    <w:rsid w:val="003D71B5"/>
    <w:rsid w:val="003D790C"/>
    <w:rsid w:val="003D7F01"/>
    <w:rsid w:val="003E0EF2"/>
    <w:rsid w:val="003E4347"/>
    <w:rsid w:val="003F252B"/>
    <w:rsid w:val="003F36CC"/>
    <w:rsid w:val="003F48A2"/>
    <w:rsid w:val="004004AC"/>
    <w:rsid w:val="00400B33"/>
    <w:rsid w:val="004044A9"/>
    <w:rsid w:val="0041193C"/>
    <w:rsid w:val="00412D6D"/>
    <w:rsid w:val="00414611"/>
    <w:rsid w:val="004151BA"/>
    <w:rsid w:val="004202F9"/>
    <w:rsid w:val="004203A0"/>
    <w:rsid w:val="00420F5B"/>
    <w:rsid w:val="004224E6"/>
    <w:rsid w:val="0042322C"/>
    <w:rsid w:val="00423309"/>
    <w:rsid w:val="004259A0"/>
    <w:rsid w:val="00425AA9"/>
    <w:rsid w:val="00426DBA"/>
    <w:rsid w:val="004306BF"/>
    <w:rsid w:val="00430D9B"/>
    <w:rsid w:val="004315D0"/>
    <w:rsid w:val="00431C70"/>
    <w:rsid w:val="00431CE2"/>
    <w:rsid w:val="00431FB7"/>
    <w:rsid w:val="00432F95"/>
    <w:rsid w:val="004330F4"/>
    <w:rsid w:val="004412E4"/>
    <w:rsid w:val="00441DE5"/>
    <w:rsid w:val="00446A09"/>
    <w:rsid w:val="004473AB"/>
    <w:rsid w:val="00455461"/>
    <w:rsid w:val="0045601D"/>
    <w:rsid w:val="00457132"/>
    <w:rsid w:val="00457705"/>
    <w:rsid w:val="00460B56"/>
    <w:rsid w:val="004614F9"/>
    <w:rsid w:val="004615FF"/>
    <w:rsid w:val="00463753"/>
    <w:rsid w:val="00464D79"/>
    <w:rsid w:val="004652DD"/>
    <w:rsid w:val="00471D99"/>
    <w:rsid w:val="00472401"/>
    <w:rsid w:val="00473860"/>
    <w:rsid w:val="004747DF"/>
    <w:rsid w:val="00474C21"/>
    <w:rsid w:val="00474C4F"/>
    <w:rsid w:val="00475927"/>
    <w:rsid w:val="0047701C"/>
    <w:rsid w:val="00481561"/>
    <w:rsid w:val="00482DA3"/>
    <w:rsid w:val="00483D35"/>
    <w:rsid w:val="00484584"/>
    <w:rsid w:val="00486608"/>
    <w:rsid w:val="004870D6"/>
    <w:rsid w:val="00487681"/>
    <w:rsid w:val="00490F2E"/>
    <w:rsid w:val="00492258"/>
    <w:rsid w:val="00492938"/>
    <w:rsid w:val="0049646D"/>
    <w:rsid w:val="004A33C0"/>
    <w:rsid w:val="004A3630"/>
    <w:rsid w:val="004A5E93"/>
    <w:rsid w:val="004A71D2"/>
    <w:rsid w:val="004B15BA"/>
    <w:rsid w:val="004B213E"/>
    <w:rsid w:val="004B2AC9"/>
    <w:rsid w:val="004B3188"/>
    <w:rsid w:val="004B45D3"/>
    <w:rsid w:val="004B50E2"/>
    <w:rsid w:val="004C1300"/>
    <w:rsid w:val="004C17BA"/>
    <w:rsid w:val="004C195E"/>
    <w:rsid w:val="004C4A1B"/>
    <w:rsid w:val="004C4BED"/>
    <w:rsid w:val="004C6EA2"/>
    <w:rsid w:val="004D06AC"/>
    <w:rsid w:val="004D2B18"/>
    <w:rsid w:val="004D3AE6"/>
    <w:rsid w:val="004D528D"/>
    <w:rsid w:val="004D56F4"/>
    <w:rsid w:val="004D7621"/>
    <w:rsid w:val="004D79EB"/>
    <w:rsid w:val="004E22E3"/>
    <w:rsid w:val="004E2C6F"/>
    <w:rsid w:val="004E2CA0"/>
    <w:rsid w:val="004E45FA"/>
    <w:rsid w:val="004F2F9C"/>
    <w:rsid w:val="004F5673"/>
    <w:rsid w:val="004F575E"/>
    <w:rsid w:val="00500219"/>
    <w:rsid w:val="00500224"/>
    <w:rsid w:val="00500DE5"/>
    <w:rsid w:val="005017FB"/>
    <w:rsid w:val="00501DEE"/>
    <w:rsid w:val="00503757"/>
    <w:rsid w:val="00503816"/>
    <w:rsid w:val="00505564"/>
    <w:rsid w:val="0050626B"/>
    <w:rsid w:val="005069FB"/>
    <w:rsid w:val="00507186"/>
    <w:rsid w:val="00507624"/>
    <w:rsid w:val="005127CF"/>
    <w:rsid w:val="00514DDF"/>
    <w:rsid w:val="00521183"/>
    <w:rsid w:val="0052140B"/>
    <w:rsid w:val="00524FC9"/>
    <w:rsid w:val="005250C5"/>
    <w:rsid w:val="00525819"/>
    <w:rsid w:val="00527AAC"/>
    <w:rsid w:val="0053002C"/>
    <w:rsid w:val="00531213"/>
    <w:rsid w:val="00531CF5"/>
    <w:rsid w:val="00532DB8"/>
    <w:rsid w:val="005332CB"/>
    <w:rsid w:val="00533461"/>
    <w:rsid w:val="005344BA"/>
    <w:rsid w:val="005367A9"/>
    <w:rsid w:val="005368AD"/>
    <w:rsid w:val="00540EFD"/>
    <w:rsid w:val="00543B1C"/>
    <w:rsid w:val="00544CCD"/>
    <w:rsid w:val="00545810"/>
    <w:rsid w:val="0054613F"/>
    <w:rsid w:val="00546508"/>
    <w:rsid w:val="005473DB"/>
    <w:rsid w:val="00554516"/>
    <w:rsid w:val="00554A73"/>
    <w:rsid w:val="00555396"/>
    <w:rsid w:val="005562B0"/>
    <w:rsid w:val="00556CB0"/>
    <w:rsid w:val="00561A8B"/>
    <w:rsid w:val="005646FF"/>
    <w:rsid w:val="00566856"/>
    <w:rsid w:val="005720C8"/>
    <w:rsid w:val="005727EF"/>
    <w:rsid w:val="0057332E"/>
    <w:rsid w:val="00573451"/>
    <w:rsid w:val="005754CB"/>
    <w:rsid w:val="00576D5C"/>
    <w:rsid w:val="00580EF4"/>
    <w:rsid w:val="005828C5"/>
    <w:rsid w:val="005831E0"/>
    <w:rsid w:val="00584F25"/>
    <w:rsid w:val="00585DF0"/>
    <w:rsid w:val="00586072"/>
    <w:rsid w:val="005868A8"/>
    <w:rsid w:val="00587D33"/>
    <w:rsid w:val="0059234A"/>
    <w:rsid w:val="00592A17"/>
    <w:rsid w:val="00593B76"/>
    <w:rsid w:val="005A09CB"/>
    <w:rsid w:val="005A0F0F"/>
    <w:rsid w:val="005A4502"/>
    <w:rsid w:val="005A63C7"/>
    <w:rsid w:val="005A7DF0"/>
    <w:rsid w:val="005B0E2E"/>
    <w:rsid w:val="005B1A8E"/>
    <w:rsid w:val="005B308C"/>
    <w:rsid w:val="005C2C1E"/>
    <w:rsid w:val="005C6B62"/>
    <w:rsid w:val="005C700B"/>
    <w:rsid w:val="005C719F"/>
    <w:rsid w:val="005D1278"/>
    <w:rsid w:val="005D61AF"/>
    <w:rsid w:val="005D7A95"/>
    <w:rsid w:val="005E32B1"/>
    <w:rsid w:val="005E48D9"/>
    <w:rsid w:val="005E48EC"/>
    <w:rsid w:val="005E53F6"/>
    <w:rsid w:val="005F0B2D"/>
    <w:rsid w:val="005F35B2"/>
    <w:rsid w:val="005F4C84"/>
    <w:rsid w:val="005F5F0A"/>
    <w:rsid w:val="005F7685"/>
    <w:rsid w:val="005F7877"/>
    <w:rsid w:val="006022BE"/>
    <w:rsid w:val="006039ED"/>
    <w:rsid w:val="006045E8"/>
    <w:rsid w:val="00604FAD"/>
    <w:rsid w:val="00605093"/>
    <w:rsid w:val="00607225"/>
    <w:rsid w:val="006103C4"/>
    <w:rsid w:val="006108D4"/>
    <w:rsid w:val="00610988"/>
    <w:rsid w:val="00610D25"/>
    <w:rsid w:val="00612496"/>
    <w:rsid w:val="00615893"/>
    <w:rsid w:val="006158BA"/>
    <w:rsid w:val="00620E9E"/>
    <w:rsid w:val="00621463"/>
    <w:rsid w:val="00624408"/>
    <w:rsid w:val="00624857"/>
    <w:rsid w:val="00624FB6"/>
    <w:rsid w:val="006254A5"/>
    <w:rsid w:val="00625CF7"/>
    <w:rsid w:val="0062735A"/>
    <w:rsid w:val="0062738C"/>
    <w:rsid w:val="0063170B"/>
    <w:rsid w:val="00632E89"/>
    <w:rsid w:val="00636741"/>
    <w:rsid w:val="00637D0E"/>
    <w:rsid w:val="00637EC4"/>
    <w:rsid w:val="006455C0"/>
    <w:rsid w:val="0065197D"/>
    <w:rsid w:val="006527A8"/>
    <w:rsid w:val="00653A54"/>
    <w:rsid w:val="00654FB0"/>
    <w:rsid w:val="00655AB7"/>
    <w:rsid w:val="006565C4"/>
    <w:rsid w:val="00656838"/>
    <w:rsid w:val="006619C3"/>
    <w:rsid w:val="00661B89"/>
    <w:rsid w:val="00661CD8"/>
    <w:rsid w:val="00663CEA"/>
    <w:rsid w:val="0066413B"/>
    <w:rsid w:val="00664E7D"/>
    <w:rsid w:val="00665835"/>
    <w:rsid w:val="00665A32"/>
    <w:rsid w:val="00667134"/>
    <w:rsid w:val="006677CD"/>
    <w:rsid w:val="00670298"/>
    <w:rsid w:val="00671762"/>
    <w:rsid w:val="006717ED"/>
    <w:rsid w:val="00672950"/>
    <w:rsid w:val="0067325F"/>
    <w:rsid w:val="006742DC"/>
    <w:rsid w:val="00674DA0"/>
    <w:rsid w:val="0067502D"/>
    <w:rsid w:val="006777C1"/>
    <w:rsid w:val="00677AE0"/>
    <w:rsid w:val="00677E50"/>
    <w:rsid w:val="0068005C"/>
    <w:rsid w:val="00680A6A"/>
    <w:rsid w:val="00682642"/>
    <w:rsid w:val="00683648"/>
    <w:rsid w:val="0068556A"/>
    <w:rsid w:val="00685DAB"/>
    <w:rsid w:val="00686F8A"/>
    <w:rsid w:val="00691757"/>
    <w:rsid w:val="00692310"/>
    <w:rsid w:val="00696545"/>
    <w:rsid w:val="00697B21"/>
    <w:rsid w:val="006A0CE0"/>
    <w:rsid w:val="006A2732"/>
    <w:rsid w:val="006A3628"/>
    <w:rsid w:val="006A3E80"/>
    <w:rsid w:val="006A4D27"/>
    <w:rsid w:val="006A754D"/>
    <w:rsid w:val="006B17DF"/>
    <w:rsid w:val="006B340B"/>
    <w:rsid w:val="006C14D0"/>
    <w:rsid w:val="006C24CA"/>
    <w:rsid w:val="006C3C0D"/>
    <w:rsid w:val="006C4E58"/>
    <w:rsid w:val="006C5B49"/>
    <w:rsid w:val="006C6125"/>
    <w:rsid w:val="006D24D4"/>
    <w:rsid w:val="006D38A1"/>
    <w:rsid w:val="006D55C8"/>
    <w:rsid w:val="006D7061"/>
    <w:rsid w:val="006D795D"/>
    <w:rsid w:val="006D7B1A"/>
    <w:rsid w:val="006D7D5F"/>
    <w:rsid w:val="006E46A4"/>
    <w:rsid w:val="006F1254"/>
    <w:rsid w:val="006F22D1"/>
    <w:rsid w:val="006F2DF0"/>
    <w:rsid w:val="006F5456"/>
    <w:rsid w:val="0070072D"/>
    <w:rsid w:val="0070114B"/>
    <w:rsid w:val="00701F9E"/>
    <w:rsid w:val="00702B52"/>
    <w:rsid w:val="00706ACF"/>
    <w:rsid w:val="00711270"/>
    <w:rsid w:val="00712AD1"/>
    <w:rsid w:val="00713694"/>
    <w:rsid w:val="00713727"/>
    <w:rsid w:val="00715F40"/>
    <w:rsid w:val="007162BF"/>
    <w:rsid w:val="00721CA5"/>
    <w:rsid w:val="007270CA"/>
    <w:rsid w:val="00727138"/>
    <w:rsid w:val="0073156C"/>
    <w:rsid w:val="0073254A"/>
    <w:rsid w:val="007331C9"/>
    <w:rsid w:val="007334CF"/>
    <w:rsid w:val="0073360D"/>
    <w:rsid w:val="00736103"/>
    <w:rsid w:val="00740C90"/>
    <w:rsid w:val="00742BC8"/>
    <w:rsid w:val="007452EC"/>
    <w:rsid w:val="00747E86"/>
    <w:rsid w:val="007500C6"/>
    <w:rsid w:val="00750C7A"/>
    <w:rsid w:val="00752863"/>
    <w:rsid w:val="007528E4"/>
    <w:rsid w:val="00755824"/>
    <w:rsid w:val="007614F5"/>
    <w:rsid w:val="007627D6"/>
    <w:rsid w:val="007635DD"/>
    <w:rsid w:val="00763C4F"/>
    <w:rsid w:val="00767541"/>
    <w:rsid w:val="00770A8B"/>
    <w:rsid w:val="00773404"/>
    <w:rsid w:val="007766F5"/>
    <w:rsid w:val="00782A62"/>
    <w:rsid w:val="007845E6"/>
    <w:rsid w:val="00784951"/>
    <w:rsid w:val="007870A7"/>
    <w:rsid w:val="00790137"/>
    <w:rsid w:val="00791502"/>
    <w:rsid w:val="00793985"/>
    <w:rsid w:val="0079575F"/>
    <w:rsid w:val="00795A3A"/>
    <w:rsid w:val="007968BA"/>
    <w:rsid w:val="007A3101"/>
    <w:rsid w:val="007A3719"/>
    <w:rsid w:val="007B1F77"/>
    <w:rsid w:val="007B3871"/>
    <w:rsid w:val="007B3876"/>
    <w:rsid w:val="007B6D3B"/>
    <w:rsid w:val="007C1E54"/>
    <w:rsid w:val="007C22AB"/>
    <w:rsid w:val="007C294A"/>
    <w:rsid w:val="007C3804"/>
    <w:rsid w:val="007C4804"/>
    <w:rsid w:val="007C7680"/>
    <w:rsid w:val="007D421A"/>
    <w:rsid w:val="007D5485"/>
    <w:rsid w:val="007D5D1B"/>
    <w:rsid w:val="007D6630"/>
    <w:rsid w:val="007E03AC"/>
    <w:rsid w:val="007E4608"/>
    <w:rsid w:val="007E4F7F"/>
    <w:rsid w:val="007E7182"/>
    <w:rsid w:val="007E7BFE"/>
    <w:rsid w:val="007F035F"/>
    <w:rsid w:val="007F12D2"/>
    <w:rsid w:val="007F1349"/>
    <w:rsid w:val="007F17F4"/>
    <w:rsid w:val="007F2063"/>
    <w:rsid w:val="007F2340"/>
    <w:rsid w:val="007F3B71"/>
    <w:rsid w:val="007F4575"/>
    <w:rsid w:val="007F5D85"/>
    <w:rsid w:val="007F7FA3"/>
    <w:rsid w:val="00800C38"/>
    <w:rsid w:val="00801375"/>
    <w:rsid w:val="00802CD4"/>
    <w:rsid w:val="00803AE6"/>
    <w:rsid w:val="008045DB"/>
    <w:rsid w:val="00805AE3"/>
    <w:rsid w:val="0081245E"/>
    <w:rsid w:val="00812CAE"/>
    <w:rsid w:val="00813001"/>
    <w:rsid w:val="00813D40"/>
    <w:rsid w:val="00816747"/>
    <w:rsid w:val="00816F95"/>
    <w:rsid w:val="008179C4"/>
    <w:rsid w:val="00817D8F"/>
    <w:rsid w:val="0082177B"/>
    <w:rsid w:val="00821D21"/>
    <w:rsid w:val="00823167"/>
    <w:rsid w:val="00823BC8"/>
    <w:rsid w:val="0082432D"/>
    <w:rsid w:val="00831B43"/>
    <w:rsid w:val="00832EF4"/>
    <w:rsid w:val="0083408D"/>
    <w:rsid w:val="0083768D"/>
    <w:rsid w:val="00837FA3"/>
    <w:rsid w:val="00841CDD"/>
    <w:rsid w:val="00842741"/>
    <w:rsid w:val="00843110"/>
    <w:rsid w:val="00845BA0"/>
    <w:rsid w:val="00847133"/>
    <w:rsid w:val="008479F2"/>
    <w:rsid w:val="00850225"/>
    <w:rsid w:val="00854D9F"/>
    <w:rsid w:val="008569FD"/>
    <w:rsid w:val="0085751A"/>
    <w:rsid w:val="0086068C"/>
    <w:rsid w:val="00863A05"/>
    <w:rsid w:val="00864F10"/>
    <w:rsid w:val="0087304C"/>
    <w:rsid w:val="00875AF2"/>
    <w:rsid w:val="00881D2C"/>
    <w:rsid w:val="008828FD"/>
    <w:rsid w:val="00883C33"/>
    <w:rsid w:val="00883CED"/>
    <w:rsid w:val="00885A96"/>
    <w:rsid w:val="00887650"/>
    <w:rsid w:val="00887BA2"/>
    <w:rsid w:val="00890189"/>
    <w:rsid w:val="00890689"/>
    <w:rsid w:val="0089399D"/>
    <w:rsid w:val="00895354"/>
    <w:rsid w:val="0089570F"/>
    <w:rsid w:val="00895EB1"/>
    <w:rsid w:val="008A2F8E"/>
    <w:rsid w:val="008A3660"/>
    <w:rsid w:val="008A4B62"/>
    <w:rsid w:val="008B006E"/>
    <w:rsid w:val="008B3186"/>
    <w:rsid w:val="008B37CD"/>
    <w:rsid w:val="008B5DAA"/>
    <w:rsid w:val="008B610D"/>
    <w:rsid w:val="008C09A8"/>
    <w:rsid w:val="008C0F04"/>
    <w:rsid w:val="008C1746"/>
    <w:rsid w:val="008C3387"/>
    <w:rsid w:val="008C47A2"/>
    <w:rsid w:val="008C7282"/>
    <w:rsid w:val="008D1133"/>
    <w:rsid w:val="008D1D3A"/>
    <w:rsid w:val="008D2362"/>
    <w:rsid w:val="008D44EB"/>
    <w:rsid w:val="008D477B"/>
    <w:rsid w:val="008D560E"/>
    <w:rsid w:val="008D5C91"/>
    <w:rsid w:val="008E093F"/>
    <w:rsid w:val="008E1303"/>
    <w:rsid w:val="008E172E"/>
    <w:rsid w:val="008E1B14"/>
    <w:rsid w:val="008E2808"/>
    <w:rsid w:val="008E382D"/>
    <w:rsid w:val="008E3FD3"/>
    <w:rsid w:val="008E4B48"/>
    <w:rsid w:val="008E4BA0"/>
    <w:rsid w:val="008E67DC"/>
    <w:rsid w:val="008E6E21"/>
    <w:rsid w:val="008F0431"/>
    <w:rsid w:val="008F0EC9"/>
    <w:rsid w:val="008F2B02"/>
    <w:rsid w:val="008F2D23"/>
    <w:rsid w:val="008F30F3"/>
    <w:rsid w:val="00900288"/>
    <w:rsid w:val="00901BA2"/>
    <w:rsid w:val="00902B46"/>
    <w:rsid w:val="009051B6"/>
    <w:rsid w:val="00911ED8"/>
    <w:rsid w:val="009141FD"/>
    <w:rsid w:val="00915E31"/>
    <w:rsid w:val="00915F0C"/>
    <w:rsid w:val="0091685F"/>
    <w:rsid w:val="00920070"/>
    <w:rsid w:val="00920F15"/>
    <w:rsid w:val="00926866"/>
    <w:rsid w:val="00927587"/>
    <w:rsid w:val="00932D01"/>
    <w:rsid w:val="00934645"/>
    <w:rsid w:val="00940BB7"/>
    <w:rsid w:val="00942938"/>
    <w:rsid w:val="00943AC8"/>
    <w:rsid w:val="00944391"/>
    <w:rsid w:val="009454AF"/>
    <w:rsid w:val="00945608"/>
    <w:rsid w:val="009478DD"/>
    <w:rsid w:val="0095092B"/>
    <w:rsid w:val="009510F8"/>
    <w:rsid w:val="00952DAE"/>
    <w:rsid w:val="00953988"/>
    <w:rsid w:val="009539B9"/>
    <w:rsid w:val="00953AFF"/>
    <w:rsid w:val="00955856"/>
    <w:rsid w:val="00956EE9"/>
    <w:rsid w:val="00957433"/>
    <w:rsid w:val="009600E2"/>
    <w:rsid w:val="00962D15"/>
    <w:rsid w:val="00964243"/>
    <w:rsid w:val="00964A65"/>
    <w:rsid w:val="0096625E"/>
    <w:rsid w:val="009664EA"/>
    <w:rsid w:val="00966F13"/>
    <w:rsid w:val="00971B98"/>
    <w:rsid w:val="00972283"/>
    <w:rsid w:val="00972783"/>
    <w:rsid w:val="00972B12"/>
    <w:rsid w:val="00972F99"/>
    <w:rsid w:val="00972FED"/>
    <w:rsid w:val="00973590"/>
    <w:rsid w:val="00973E0B"/>
    <w:rsid w:val="00975548"/>
    <w:rsid w:val="00976660"/>
    <w:rsid w:val="00977E9F"/>
    <w:rsid w:val="00983262"/>
    <w:rsid w:val="00983549"/>
    <w:rsid w:val="009838E8"/>
    <w:rsid w:val="00984D38"/>
    <w:rsid w:val="00985885"/>
    <w:rsid w:val="00987340"/>
    <w:rsid w:val="00987BCE"/>
    <w:rsid w:val="00990598"/>
    <w:rsid w:val="009930BE"/>
    <w:rsid w:val="00993B90"/>
    <w:rsid w:val="00993F9F"/>
    <w:rsid w:val="0099431F"/>
    <w:rsid w:val="00997525"/>
    <w:rsid w:val="009A1233"/>
    <w:rsid w:val="009A2323"/>
    <w:rsid w:val="009A50AC"/>
    <w:rsid w:val="009A6124"/>
    <w:rsid w:val="009A797D"/>
    <w:rsid w:val="009B08A9"/>
    <w:rsid w:val="009B0C1C"/>
    <w:rsid w:val="009B0FC5"/>
    <w:rsid w:val="009B1892"/>
    <w:rsid w:val="009B2174"/>
    <w:rsid w:val="009B3B90"/>
    <w:rsid w:val="009B5E57"/>
    <w:rsid w:val="009B7FE4"/>
    <w:rsid w:val="009C1E25"/>
    <w:rsid w:val="009C7BF5"/>
    <w:rsid w:val="009D1623"/>
    <w:rsid w:val="009D708E"/>
    <w:rsid w:val="009D746B"/>
    <w:rsid w:val="009E090A"/>
    <w:rsid w:val="009E3FC6"/>
    <w:rsid w:val="009E7278"/>
    <w:rsid w:val="009E7A44"/>
    <w:rsid w:val="009F1282"/>
    <w:rsid w:val="009F14EA"/>
    <w:rsid w:val="009F2AF5"/>
    <w:rsid w:val="009F2FC6"/>
    <w:rsid w:val="009F5527"/>
    <w:rsid w:val="009F7474"/>
    <w:rsid w:val="00A004DF"/>
    <w:rsid w:val="00A00890"/>
    <w:rsid w:val="00A00E98"/>
    <w:rsid w:val="00A0207F"/>
    <w:rsid w:val="00A02D3D"/>
    <w:rsid w:val="00A05C90"/>
    <w:rsid w:val="00A06DA2"/>
    <w:rsid w:val="00A11DE2"/>
    <w:rsid w:val="00A12798"/>
    <w:rsid w:val="00A12DF6"/>
    <w:rsid w:val="00A1507A"/>
    <w:rsid w:val="00A150CA"/>
    <w:rsid w:val="00A1566F"/>
    <w:rsid w:val="00A16647"/>
    <w:rsid w:val="00A253B4"/>
    <w:rsid w:val="00A259C2"/>
    <w:rsid w:val="00A2678E"/>
    <w:rsid w:val="00A2785E"/>
    <w:rsid w:val="00A301BB"/>
    <w:rsid w:val="00A30AF5"/>
    <w:rsid w:val="00A32D4E"/>
    <w:rsid w:val="00A34714"/>
    <w:rsid w:val="00A355B3"/>
    <w:rsid w:val="00A355F6"/>
    <w:rsid w:val="00A37C32"/>
    <w:rsid w:val="00A37C3C"/>
    <w:rsid w:val="00A37EAC"/>
    <w:rsid w:val="00A41D78"/>
    <w:rsid w:val="00A42189"/>
    <w:rsid w:val="00A47DCB"/>
    <w:rsid w:val="00A50ACB"/>
    <w:rsid w:val="00A51517"/>
    <w:rsid w:val="00A53F28"/>
    <w:rsid w:val="00A56A7C"/>
    <w:rsid w:val="00A56F8C"/>
    <w:rsid w:val="00A57750"/>
    <w:rsid w:val="00A60242"/>
    <w:rsid w:val="00A61492"/>
    <w:rsid w:val="00A62C9B"/>
    <w:rsid w:val="00A66E44"/>
    <w:rsid w:val="00A670D1"/>
    <w:rsid w:val="00A6799E"/>
    <w:rsid w:val="00A73DC7"/>
    <w:rsid w:val="00A763CF"/>
    <w:rsid w:val="00A776B1"/>
    <w:rsid w:val="00A812E8"/>
    <w:rsid w:val="00A82408"/>
    <w:rsid w:val="00A82735"/>
    <w:rsid w:val="00A836B7"/>
    <w:rsid w:val="00A83A74"/>
    <w:rsid w:val="00A83F1B"/>
    <w:rsid w:val="00A854FB"/>
    <w:rsid w:val="00A86059"/>
    <w:rsid w:val="00A86715"/>
    <w:rsid w:val="00A91802"/>
    <w:rsid w:val="00A92447"/>
    <w:rsid w:val="00A92BDD"/>
    <w:rsid w:val="00A92D5B"/>
    <w:rsid w:val="00A952BC"/>
    <w:rsid w:val="00A95B57"/>
    <w:rsid w:val="00A963E5"/>
    <w:rsid w:val="00A966EF"/>
    <w:rsid w:val="00A97297"/>
    <w:rsid w:val="00AA0C35"/>
    <w:rsid w:val="00AA229D"/>
    <w:rsid w:val="00AA33F2"/>
    <w:rsid w:val="00AA3588"/>
    <w:rsid w:val="00AA52A1"/>
    <w:rsid w:val="00AB1234"/>
    <w:rsid w:val="00AB1E64"/>
    <w:rsid w:val="00AB46A1"/>
    <w:rsid w:val="00AC21DD"/>
    <w:rsid w:val="00AC37AA"/>
    <w:rsid w:val="00AC4328"/>
    <w:rsid w:val="00AC5383"/>
    <w:rsid w:val="00AC5CC2"/>
    <w:rsid w:val="00AD4E12"/>
    <w:rsid w:val="00AD5BEF"/>
    <w:rsid w:val="00AE2858"/>
    <w:rsid w:val="00AE29F3"/>
    <w:rsid w:val="00AE42D7"/>
    <w:rsid w:val="00AE4525"/>
    <w:rsid w:val="00AE59CA"/>
    <w:rsid w:val="00AE6BA5"/>
    <w:rsid w:val="00AE7719"/>
    <w:rsid w:val="00AF0363"/>
    <w:rsid w:val="00AF2FD2"/>
    <w:rsid w:val="00AF5CB4"/>
    <w:rsid w:val="00AF5E70"/>
    <w:rsid w:val="00AF6220"/>
    <w:rsid w:val="00AF7500"/>
    <w:rsid w:val="00B00F14"/>
    <w:rsid w:val="00B01A10"/>
    <w:rsid w:val="00B05F9F"/>
    <w:rsid w:val="00B07481"/>
    <w:rsid w:val="00B07ECC"/>
    <w:rsid w:val="00B1516E"/>
    <w:rsid w:val="00B15306"/>
    <w:rsid w:val="00B17E04"/>
    <w:rsid w:val="00B250DC"/>
    <w:rsid w:val="00B255AA"/>
    <w:rsid w:val="00B2621B"/>
    <w:rsid w:val="00B26D1C"/>
    <w:rsid w:val="00B26E09"/>
    <w:rsid w:val="00B26F21"/>
    <w:rsid w:val="00B3071B"/>
    <w:rsid w:val="00B41DF5"/>
    <w:rsid w:val="00B42427"/>
    <w:rsid w:val="00B4289D"/>
    <w:rsid w:val="00B45C1E"/>
    <w:rsid w:val="00B4649C"/>
    <w:rsid w:val="00B46CC7"/>
    <w:rsid w:val="00B47E7F"/>
    <w:rsid w:val="00B50337"/>
    <w:rsid w:val="00B50AE9"/>
    <w:rsid w:val="00B5351A"/>
    <w:rsid w:val="00B55ABB"/>
    <w:rsid w:val="00B562BC"/>
    <w:rsid w:val="00B56942"/>
    <w:rsid w:val="00B62695"/>
    <w:rsid w:val="00B64D83"/>
    <w:rsid w:val="00B668F9"/>
    <w:rsid w:val="00B66A6B"/>
    <w:rsid w:val="00B6785E"/>
    <w:rsid w:val="00B6786B"/>
    <w:rsid w:val="00B72584"/>
    <w:rsid w:val="00B74058"/>
    <w:rsid w:val="00B749A6"/>
    <w:rsid w:val="00B7587D"/>
    <w:rsid w:val="00B76D2B"/>
    <w:rsid w:val="00B773A3"/>
    <w:rsid w:val="00B77C7D"/>
    <w:rsid w:val="00B77D6E"/>
    <w:rsid w:val="00B81AF7"/>
    <w:rsid w:val="00B8726C"/>
    <w:rsid w:val="00B90038"/>
    <w:rsid w:val="00B9090B"/>
    <w:rsid w:val="00B9290B"/>
    <w:rsid w:val="00B93234"/>
    <w:rsid w:val="00B94D56"/>
    <w:rsid w:val="00B950D0"/>
    <w:rsid w:val="00B95514"/>
    <w:rsid w:val="00B95DAB"/>
    <w:rsid w:val="00B95F92"/>
    <w:rsid w:val="00B971D0"/>
    <w:rsid w:val="00BA1373"/>
    <w:rsid w:val="00BA1A86"/>
    <w:rsid w:val="00BA33FA"/>
    <w:rsid w:val="00BA3DED"/>
    <w:rsid w:val="00BA487D"/>
    <w:rsid w:val="00BA5BD5"/>
    <w:rsid w:val="00BA5F53"/>
    <w:rsid w:val="00BA74D5"/>
    <w:rsid w:val="00BB0944"/>
    <w:rsid w:val="00BB67D2"/>
    <w:rsid w:val="00BB70E2"/>
    <w:rsid w:val="00BC3123"/>
    <w:rsid w:val="00BC554A"/>
    <w:rsid w:val="00BD0BF2"/>
    <w:rsid w:val="00BD17B0"/>
    <w:rsid w:val="00BD184E"/>
    <w:rsid w:val="00BD4664"/>
    <w:rsid w:val="00BE2E48"/>
    <w:rsid w:val="00BE3B2D"/>
    <w:rsid w:val="00BE6DFE"/>
    <w:rsid w:val="00BF1054"/>
    <w:rsid w:val="00BF118F"/>
    <w:rsid w:val="00BF19F9"/>
    <w:rsid w:val="00BF2D37"/>
    <w:rsid w:val="00BF2EA2"/>
    <w:rsid w:val="00BF576A"/>
    <w:rsid w:val="00BF62C0"/>
    <w:rsid w:val="00C0216F"/>
    <w:rsid w:val="00C0313F"/>
    <w:rsid w:val="00C045AE"/>
    <w:rsid w:val="00C0545B"/>
    <w:rsid w:val="00C05941"/>
    <w:rsid w:val="00C12494"/>
    <w:rsid w:val="00C12EE2"/>
    <w:rsid w:val="00C16417"/>
    <w:rsid w:val="00C23309"/>
    <w:rsid w:val="00C236EE"/>
    <w:rsid w:val="00C24B19"/>
    <w:rsid w:val="00C25125"/>
    <w:rsid w:val="00C25A57"/>
    <w:rsid w:val="00C25C9A"/>
    <w:rsid w:val="00C26A24"/>
    <w:rsid w:val="00C26F16"/>
    <w:rsid w:val="00C31675"/>
    <w:rsid w:val="00C36138"/>
    <w:rsid w:val="00C42386"/>
    <w:rsid w:val="00C45E18"/>
    <w:rsid w:val="00C46A7B"/>
    <w:rsid w:val="00C51836"/>
    <w:rsid w:val="00C543B5"/>
    <w:rsid w:val="00C55562"/>
    <w:rsid w:val="00C5776B"/>
    <w:rsid w:val="00C57BCC"/>
    <w:rsid w:val="00C57E44"/>
    <w:rsid w:val="00C61928"/>
    <w:rsid w:val="00C630EE"/>
    <w:rsid w:val="00C634C2"/>
    <w:rsid w:val="00C64AF7"/>
    <w:rsid w:val="00C6744D"/>
    <w:rsid w:val="00C67BFD"/>
    <w:rsid w:val="00C70759"/>
    <w:rsid w:val="00C74676"/>
    <w:rsid w:val="00C749C4"/>
    <w:rsid w:val="00C75067"/>
    <w:rsid w:val="00C76627"/>
    <w:rsid w:val="00C76ABF"/>
    <w:rsid w:val="00C80AF1"/>
    <w:rsid w:val="00C81F59"/>
    <w:rsid w:val="00C82123"/>
    <w:rsid w:val="00C829B5"/>
    <w:rsid w:val="00C85000"/>
    <w:rsid w:val="00C87412"/>
    <w:rsid w:val="00C87EEF"/>
    <w:rsid w:val="00C909F4"/>
    <w:rsid w:val="00C91377"/>
    <w:rsid w:val="00C91A3E"/>
    <w:rsid w:val="00C91AD0"/>
    <w:rsid w:val="00C92A67"/>
    <w:rsid w:val="00C951D0"/>
    <w:rsid w:val="00C965F6"/>
    <w:rsid w:val="00CA024D"/>
    <w:rsid w:val="00CA4C2B"/>
    <w:rsid w:val="00CA6C91"/>
    <w:rsid w:val="00CB0D85"/>
    <w:rsid w:val="00CB1C6A"/>
    <w:rsid w:val="00CB39E6"/>
    <w:rsid w:val="00CB652F"/>
    <w:rsid w:val="00CC1FF0"/>
    <w:rsid w:val="00CC2654"/>
    <w:rsid w:val="00CC294E"/>
    <w:rsid w:val="00CC4919"/>
    <w:rsid w:val="00CD45DA"/>
    <w:rsid w:val="00CD4EDB"/>
    <w:rsid w:val="00CD5C30"/>
    <w:rsid w:val="00CD61AE"/>
    <w:rsid w:val="00CD6BE9"/>
    <w:rsid w:val="00CE0A3D"/>
    <w:rsid w:val="00CE0B82"/>
    <w:rsid w:val="00CE1EE5"/>
    <w:rsid w:val="00CE28AB"/>
    <w:rsid w:val="00CE44F4"/>
    <w:rsid w:val="00CE6792"/>
    <w:rsid w:val="00CF460A"/>
    <w:rsid w:val="00CF6267"/>
    <w:rsid w:val="00CF746E"/>
    <w:rsid w:val="00D01D27"/>
    <w:rsid w:val="00D0214C"/>
    <w:rsid w:val="00D040A1"/>
    <w:rsid w:val="00D05BC8"/>
    <w:rsid w:val="00D07819"/>
    <w:rsid w:val="00D1359C"/>
    <w:rsid w:val="00D13D32"/>
    <w:rsid w:val="00D13E2F"/>
    <w:rsid w:val="00D147F8"/>
    <w:rsid w:val="00D15A63"/>
    <w:rsid w:val="00D1757D"/>
    <w:rsid w:val="00D2149E"/>
    <w:rsid w:val="00D25A32"/>
    <w:rsid w:val="00D31CDA"/>
    <w:rsid w:val="00D33E58"/>
    <w:rsid w:val="00D36250"/>
    <w:rsid w:val="00D41C21"/>
    <w:rsid w:val="00D41C8E"/>
    <w:rsid w:val="00D42B28"/>
    <w:rsid w:val="00D45104"/>
    <w:rsid w:val="00D452C4"/>
    <w:rsid w:val="00D4727B"/>
    <w:rsid w:val="00D5065E"/>
    <w:rsid w:val="00D50A69"/>
    <w:rsid w:val="00D51B57"/>
    <w:rsid w:val="00D558B9"/>
    <w:rsid w:val="00D6375C"/>
    <w:rsid w:val="00D6419D"/>
    <w:rsid w:val="00D660BF"/>
    <w:rsid w:val="00D661A0"/>
    <w:rsid w:val="00D7033E"/>
    <w:rsid w:val="00D70622"/>
    <w:rsid w:val="00D70726"/>
    <w:rsid w:val="00D71529"/>
    <w:rsid w:val="00D717AC"/>
    <w:rsid w:val="00D72A7B"/>
    <w:rsid w:val="00D748FD"/>
    <w:rsid w:val="00D74F34"/>
    <w:rsid w:val="00D77940"/>
    <w:rsid w:val="00D77CF9"/>
    <w:rsid w:val="00D803C4"/>
    <w:rsid w:val="00D820D9"/>
    <w:rsid w:val="00D8479C"/>
    <w:rsid w:val="00D86778"/>
    <w:rsid w:val="00D86C0B"/>
    <w:rsid w:val="00D87120"/>
    <w:rsid w:val="00D929A9"/>
    <w:rsid w:val="00DA01DA"/>
    <w:rsid w:val="00DA1374"/>
    <w:rsid w:val="00DA2D6F"/>
    <w:rsid w:val="00DA423D"/>
    <w:rsid w:val="00DA62F8"/>
    <w:rsid w:val="00DB0BAC"/>
    <w:rsid w:val="00DB30FC"/>
    <w:rsid w:val="00DB46CB"/>
    <w:rsid w:val="00DB5B09"/>
    <w:rsid w:val="00DB79A5"/>
    <w:rsid w:val="00DC1352"/>
    <w:rsid w:val="00DC14FB"/>
    <w:rsid w:val="00DC1DEC"/>
    <w:rsid w:val="00DC2D6B"/>
    <w:rsid w:val="00DC2DC5"/>
    <w:rsid w:val="00DC304E"/>
    <w:rsid w:val="00DC3302"/>
    <w:rsid w:val="00DC3B45"/>
    <w:rsid w:val="00DC4C30"/>
    <w:rsid w:val="00DC542B"/>
    <w:rsid w:val="00DC5BFF"/>
    <w:rsid w:val="00DC668D"/>
    <w:rsid w:val="00DD1153"/>
    <w:rsid w:val="00DD1744"/>
    <w:rsid w:val="00DD2D12"/>
    <w:rsid w:val="00DD3282"/>
    <w:rsid w:val="00DD3607"/>
    <w:rsid w:val="00DD598B"/>
    <w:rsid w:val="00DE160D"/>
    <w:rsid w:val="00DE1668"/>
    <w:rsid w:val="00DE1D2E"/>
    <w:rsid w:val="00DE4709"/>
    <w:rsid w:val="00DE4BA0"/>
    <w:rsid w:val="00DE50F5"/>
    <w:rsid w:val="00DE684C"/>
    <w:rsid w:val="00DF10DD"/>
    <w:rsid w:val="00DF2581"/>
    <w:rsid w:val="00DF58B7"/>
    <w:rsid w:val="00DF7999"/>
    <w:rsid w:val="00E01B6B"/>
    <w:rsid w:val="00E03E9B"/>
    <w:rsid w:val="00E05512"/>
    <w:rsid w:val="00E069CB"/>
    <w:rsid w:val="00E06F62"/>
    <w:rsid w:val="00E07359"/>
    <w:rsid w:val="00E12340"/>
    <w:rsid w:val="00E143F9"/>
    <w:rsid w:val="00E203A6"/>
    <w:rsid w:val="00E2338C"/>
    <w:rsid w:val="00E248A8"/>
    <w:rsid w:val="00E25123"/>
    <w:rsid w:val="00E26A8A"/>
    <w:rsid w:val="00E276C4"/>
    <w:rsid w:val="00E31527"/>
    <w:rsid w:val="00E34AEB"/>
    <w:rsid w:val="00E36DB5"/>
    <w:rsid w:val="00E414E4"/>
    <w:rsid w:val="00E437B1"/>
    <w:rsid w:val="00E447BA"/>
    <w:rsid w:val="00E44C64"/>
    <w:rsid w:val="00E46574"/>
    <w:rsid w:val="00E47243"/>
    <w:rsid w:val="00E50FA5"/>
    <w:rsid w:val="00E5111D"/>
    <w:rsid w:val="00E534A6"/>
    <w:rsid w:val="00E53F54"/>
    <w:rsid w:val="00E545FB"/>
    <w:rsid w:val="00E54E1E"/>
    <w:rsid w:val="00E56758"/>
    <w:rsid w:val="00E5765B"/>
    <w:rsid w:val="00E57737"/>
    <w:rsid w:val="00E6016C"/>
    <w:rsid w:val="00E61DD1"/>
    <w:rsid w:val="00E6390D"/>
    <w:rsid w:val="00E64077"/>
    <w:rsid w:val="00E66BDF"/>
    <w:rsid w:val="00E71606"/>
    <w:rsid w:val="00E719F1"/>
    <w:rsid w:val="00E75E5F"/>
    <w:rsid w:val="00E773B3"/>
    <w:rsid w:val="00E837C8"/>
    <w:rsid w:val="00E85A5A"/>
    <w:rsid w:val="00E91CC1"/>
    <w:rsid w:val="00E92D96"/>
    <w:rsid w:val="00E94972"/>
    <w:rsid w:val="00E94C9A"/>
    <w:rsid w:val="00E953AF"/>
    <w:rsid w:val="00E963F9"/>
    <w:rsid w:val="00E96AB9"/>
    <w:rsid w:val="00E96E00"/>
    <w:rsid w:val="00E96EA8"/>
    <w:rsid w:val="00EA1B69"/>
    <w:rsid w:val="00EA1CEC"/>
    <w:rsid w:val="00EA7002"/>
    <w:rsid w:val="00EA7445"/>
    <w:rsid w:val="00EA76EE"/>
    <w:rsid w:val="00EB091A"/>
    <w:rsid w:val="00EB349A"/>
    <w:rsid w:val="00EB3DFF"/>
    <w:rsid w:val="00EB3EFA"/>
    <w:rsid w:val="00EB69C2"/>
    <w:rsid w:val="00EC0AD0"/>
    <w:rsid w:val="00EC1999"/>
    <w:rsid w:val="00EC1BBA"/>
    <w:rsid w:val="00EC42CB"/>
    <w:rsid w:val="00EC463C"/>
    <w:rsid w:val="00EC6B87"/>
    <w:rsid w:val="00ED036C"/>
    <w:rsid w:val="00ED11D1"/>
    <w:rsid w:val="00ED1B64"/>
    <w:rsid w:val="00ED391E"/>
    <w:rsid w:val="00ED39B8"/>
    <w:rsid w:val="00ED5B06"/>
    <w:rsid w:val="00ED6101"/>
    <w:rsid w:val="00ED717F"/>
    <w:rsid w:val="00EE0E42"/>
    <w:rsid w:val="00EE1201"/>
    <w:rsid w:val="00EE1309"/>
    <w:rsid w:val="00EE1A54"/>
    <w:rsid w:val="00EE248F"/>
    <w:rsid w:val="00EE54AB"/>
    <w:rsid w:val="00EE5E27"/>
    <w:rsid w:val="00EF79DE"/>
    <w:rsid w:val="00F02E01"/>
    <w:rsid w:val="00F06591"/>
    <w:rsid w:val="00F125A7"/>
    <w:rsid w:val="00F15D78"/>
    <w:rsid w:val="00F2005C"/>
    <w:rsid w:val="00F20EA9"/>
    <w:rsid w:val="00F22004"/>
    <w:rsid w:val="00F22CC0"/>
    <w:rsid w:val="00F22D5F"/>
    <w:rsid w:val="00F244FB"/>
    <w:rsid w:val="00F26079"/>
    <w:rsid w:val="00F27DB0"/>
    <w:rsid w:val="00F306A8"/>
    <w:rsid w:val="00F30A66"/>
    <w:rsid w:val="00F32062"/>
    <w:rsid w:val="00F32F70"/>
    <w:rsid w:val="00F334A1"/>
    <w:rsid w:val="00F33E5F"/>
    <w:rsid w:val="00F35189"/>
    <w:rsid w:val="00F40CD4"/>
    <w:rsid w:val="00F4275C"/>
    <w:rsid w:val="00F44861"/>
    <w:rsid w:val="00F45A66"/>
    <w:rsid w:val="00F45AB6"/>
    <w:rsid w:val="00F46594"/>
    <w:rsid w:val="00F50874"/>
    <w:rsid w:val="00F50E8A"/>
    <w:rsid w:val="00F603A3"/>
    <w:rsid w:val="00F62047"/>
    <w:rsid w:val="00F626D0"/>
    <w:rsid w:val="00F646CE"/>
    <w:rsid w:val="00F649EC"/>
    <w:rsid w:val="00F70EDD"/>
    <w:rsid w:val="00F71FC8"/>
    <w:rsid w:val="00F7265D"/>
    <w:rsid w:val="00F72999"/>
    <w:rsid w:val="00F7341F"/>
    <w:rsid w:val="00F743CF"/>
    <w:rsid w:val="00F74C7A"/>
    <w:rsid w:val="00F7630D"/>
    <w:rsid w:val="00F7750D"/>
    <w:rsid w:val="00F77AFE"/>
    <w:rsid w:val="00F804C2"/>
    <w:rsid w:val="00F80508"/>
    <w:rsid w:val="00F81887"/>
    <w:rsid w:val="00F81B1E"/>
    <w:rsid w:val="00F8204A"/>
    <w:rsid w:val="00F821CB"/>
    <w:rsid w:val="00F82856"/>
    <w:rsid w:val="00F83765"/>
    <w:rsid w:val="00F837D5"/>
    <w:rsid w:val="00F83B9E"/>
    <w:rsid w:val="00F8564B"/>
    <w:rsid w:val="00FA5478"/>
    <w:rsid w:val="00FA5799"/>
    <w:rsid w:val="00FA6E51"/>
    <w:rsid w:val="00FB1599"/>
    <w:rsid w:val="00FB2DD9"/>
    <w:rsid w:val="00FB30C5"/>
    <w:rsid w:val="00FB31EB"/>
    <w:rsid w:val="00FB49FD"/>
    <w:rsid w:val="00FB70D4"/>
    <w:rsid w:val="00FC557D"/>
    <w:rsid w:val="00FC6EF2"/>
    <w:rsid w:val="00FD289A"/>
    <w:rsid w:val="00FD4436"/>
    <w:rsid w:val="00FD4BAE"/>
    <w:rsid w:val="00FD63D2"/>
    <w:rsid w:val="00FD78BD"/>
    <w:rsid w:val="00FE2AF3"/>
    <w:rsid w:val="00FE30C7"/>
    <w:rsid w:val="00FE61D6"/>
    <w:rsid w:val="00FE75A6"/>
    <w:rsid w:val="00FF3027"/>
    <w:rsid w:val="00FF68D9"/>
    <w:rsid w:val="00FF75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rPr>
      <w:lang w:val="sl-SI"/>
    </w:r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uiPriority w:val="99"/>
    <w:rsid w:val="008569FD"/>
    <w:pPr>
      <w:spacing w:before="100" w:beforeAutospacing="1" w:after="100" w:afterAutospacing="1" w:line="240" w:lineRule="auto"/>
      <w:jc w:val="left"/>
    </w:pPr>
    <w:rPr>
      <w:rFonts w:ascii="Arial" w:eastAsia="SimSun" w:hAnsi="Arial" w:cs="Times New Roman"/>
      <w:kern w:val="0"/>
      <w:szCs w:val="24"/>
      <w:lang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 w:type="paragraph" w:customStyle="1" w:styleId="Subarticle">
    <w:name w:val="Subarticle"/>
    <w:basedOn w:val="Normal"/>
    <w:rsid w:val="004C195E"/>
    <w:pPr>
      <w:suppressAutoHyphens/>
      <w:autoSpaceDN w:val="0"/>
      <w:spacing w:after="0" w:line="240" w:lineRule="auto"/>
      <w:ind w:left="720" w:hanging="720"/>
      <w:textAlignment w:val="baseline"/>
    </w:pPr>
    <w:rPr>
      <w:rFonts w:ascii="Times New Roman" w:eastAsia="Calibri" w:hAnsi="Times New Roman" w:cs="Times New Roman"/>
      <w:b/>
      <w:kern w:val="0"/>
      <w:sz w:val="24"/>
      <w:szCs w:val="24"/>
      <w14:ligatures w14:val="none"/>
    </w:rPr>
  </w:style>
  <w:style w:type="paragraph" w:customStyle="1" w:styleId="navadno">
    <w:name w:val="navadno"/>
    <w:basedOn w:val="Normal"/>
    <w:link w:val="navadnoChar"/>
    <w:qFormat/>
    <w:rsid w:val="00667134"/>
    <w:pPr>
      <w:suppressAutoHyphens/>
      <w:autoSpaceDN w:val="0"/>
      <w:spacing w:after="200" w:line="276" w:lineRule="auto"/>
      <w:textAlignment w:val="baseline"/>
    </w:pPr>
    <w:rPr>
      <w:rFonts w:ascii="Calibri" w:eastAsia="Calibri" w:hAnsi="Calibri" w:cs="Times New Roman"/>
      <w:kern w:val="0"/>
      <w14:ligatures w14:val="none"/>
    </w:rPr>
  </w:style>
  <w:style w:type="character" w:customStyle="1" w:styleId="navadnoChar">
    <w:name w:val="navadno Char"/>
    <w:basedOn w:val="DefaultParagraphFont"/>
    <w:link w:val="navadno"/>
    <w:rsid w:val="00667134"/>
    <w:rPr>
      <w:rFonts w:ascii="Calibri" w:eastAsia="Calibri" w:hAnsi="Calibri" w:cs="Times New Roman"/>
      <w:kern w:val="0"/>
      <w14:ligatures w14:val="none"/>
    </w:rPr>
  </w:style>
  <w:style w:type="character" w:styleId="BookTitle">
    <w:name w:val="Book Title"/>
    <w:basedOn w:val="DefaultParagraphFont"/>
    <w:uiPriority w:val="33"/>
    <w:qFormat/>
    <w:rsid w:val="004C195E"/>
    <w:rPr>
      <w:b/>
      <w:bCs/>
      <w:i/>
      <w:iCs/>
      <w:spacing w:val="5"/>
    </w:rPr>
  </w:style>
  <w:style w:type="paragraph" w:styleId="NoSpacing">
    <w:name w:val="No Spacing"/>
    <w:uiPriority w:val="1"/>
    <w:qFormat/>
    <w:rsid w:val="004C195E"/>
    <w:pPr>
      <w:autoSpaceDN w:val="0"/>
      <w:spacing w:after="0" w:line="240" w:lineRule="auto"/>
      <w:textAlignment w:val="baseline"/>
    </w:pPr>
    <w:rPr>
      <w:rFonts w:ascii="Calibri" w:eastAsia="Calibri" w:hAnsi="Calibri" w:cs="Times New Roman"/>
      <w:kern w:val="0"/>
      <w:sz w:val="20"/>
      <w:szCs w:val="20"/>
      <w:lang w:val="en-US"/>
      <w14:ligatures w14:val="none"/>
    </w:rPr>
  </w:style>
  <w:style w:type="table" w:customStyle="1" w:styleId="TableNormal1">
    <w:name w:val="Table Normal1"/>
    <w:rsid w:val="004C195E"/>
    <w:pPr>
      <w:pBdr>
        <w:top w:val="nil"/>
        <w:left w:val="nil"/>
        <w:bottom w:val="nil"/>
        <w:right w:val="nil"/>
        <w:between w:val="nil"/>
        <w:bar w:val="nil"/>
      </w:pBdr>
      <w:spacing w:after="0" w:line="240" w:lineRule="auto"/>
    </w:pPr>
    <w:rPr>
      <w:rFonts w:ascii="Times New Roman" w:eastAsia="Arial Unicode MS" w:hAnsi="Times New Roman" w:cs="Times New Roman"/>
      <w:kern w:val="0"/>
      <w:sz w:val="20"/>
      <w:szCs w:val="20"/>
      <w:bdr w:val="nil"/>
      <w:lang w:val="sl-SI" w:eastAsia="sl-SI"/>
      <w14:ligatures w14:val="none"/>
    </w:rPr>
    <w:tblPr>
      <w:tblInd w:w="0" w:type="dxa"/>
      <w:tblCellMar>
        <w:top w:w="0" w:type="dxa"/>
        <w:left w:w="0" w:type="dxa"/>
        <w:bottom w:w="0" w:type="dxa"/>
        <w:right w:w="0" w:type="dxa"/>
      </w:tblCellMar>
    </w:tblPr>
  </w:style>
  <w:style w:type="paragraph" w:customStyle="1" w:styleId="BodyText1">
    <w:name w:val="Body Text1"/>
    <w:rsid w:val="004C195E"/>
    <w:pPr>
      <w:pBdr>
        <w:top w:val="nil"/>
        <w:left w:val="nil"/>
        <w:bottom w:val="nil"/>
        <w:right w:val="nil"/>
        <w:between w:val="nil"/>
        <w:bar w:val="nil"/>
      </w:pBdr>
      <w:spacing w:before="60" w:after="120" w:line="240" w:lineRule="auto"/>
      <w:ind w:right="90"/>
    </w:pPr>
    <w:rPr>
      <w:rFonts w:ascii="Arial" w:eastAsia="Arial Unicode MS" w:hAnsi="Arial" w:cs="Arial Unicode MS"/>
      <w:b/>
      <w:bCs/>
      <w:color w:val="000000"/>
      <w:kern w:val="0"/>
      <w:sz w:val="20"/>
      <w:szCs w:val="20"/>
      <w:u w:color="000000"/>
      <w:bdr w:val="nil"/>
      <w:lang w:val="en-US" w:eastAsia="sl-SI"/>
      <w14:textOutline w14:w="0" w14:cap="flat" w14:cmpd="sng" w14:algn="ctr">
        <w14:noFill/>
        <w14:prstDash w14:val="solid"/>
        <w14:bevel/>
      </w14:textOutline>
      <w14:ligatures w14:val="none"/>
    </w:rPr>
  </w:style>
  <w:style w:type="character" w:customStyle="1" w:styleId="line-clamp-1">
    <w:name w:val="line-clamp-1"/>
    <w:basedOn w:val="DefaultParagraphFont"/>
    <w:rsid w:val="00C750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187723859">
      <w:bodyDiv w:val="1"/>
      <w:marLeft w:val="0"/>
      <w:marRight w:val="0"/>
      <w:marTop w:val="0"/>
      <w:marBottom w:val="0"/>
      <w:divBdr>
        <w:top w:val="none" w:sz="0" w:space="0" w:color="auto"/>
        <w:left w:val="none" w:sz="0" w:space="0" w:color="auto"/>
        <w:bottom w:val="none" w:sz="0" w:space="0" w:color="auto"/>
        <w:right w:val="none" w:sz="0" w:space="0" w:color="auto"/>
      </w:divBdr>
    </w:div>
    <w:div w:id="194660708">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258955048">
      <w:bodyDiv w:val="1"/>
      <w:marLeft w:val="0"/>
      <w:marRight w:val="0"/>
      <w:marTop w:val="0"/>
      <w:marBottom w:val="0"/>
      <w:divBdr>
        <w:top w:val="none" w:sz="0" w:space="0" w:color="auto"/>
        <w:left w:val="none" w:sz="0" w:space="0" w:color="auto"/>
        <w:bottom w:val="none" w:sz="0" w:space="0" w:color="auto"/>
        <w:right w:val="none" w:sz="0" w:space="0" w:color="auto"/>
      </w:divBdr>
      <w:divsChild>
        <w:div w:id="20909566">
          <w:marLeft w:val="0"/>
          <w:marRight w:val="0"/>
          <w:marTop w:val="0"/>
          <w:marBottom w:val="0"/>
          <w:divBdr>
            <w:top w:val="single" w:sz="2" w:space="0" w:color="E3E3E3"/>
            <w:left w:val="single" w:sz="2" w:space="0" w:color="E3E3E3"/>
            <w:bottom w:val="single" w:sz="2" w:space="0" w:color="E3E3E3"/>
            <w:right w:val="single" w:sz="2" w:space="0" w:color="E3E3E3"/>
          </w:divBdr>
          <w:divsChild>
            <w:div w:id="326638384">
              <w:marLeft w:val="0"/>
              <w:marRight w:val="0"/>
              <w:marTop w:val="100"/>
              <w:marBottom w:val="100"/>
              <w:divBdr>
                <w:top w:val="single" w:sz="2" w:space="0" w:color="E3E3E3"/>
                <w:left w:val="single" w:sz="2" w:space="0" w:color="E3E3E3"/>
                <w:bottom w:val="single" w:sz="2" w:space="0" w:color="E3E3E3"/>
                <w:right w:val="single" w:sz="2" w:space="0" w:color="E3E3E3"/>
              </w:divBdr>
              <w:divsChild>
                <w:div w:id="1652905280">
                  <w:marLeft w:val="0"/>
                  <w:marRight w:val="0"/>
                  <w:marTop w:val="0"/>
                  <w:marBottom w:val="0"/>
                  <w:divBdr>
                    <w:top w:val="single" w:sz="2" w:space="0" w:color="E3E3E3"/>
                    <w:left w:val="single" w:sz="2" w:space="0" w:color="E3E3E3"/>
                    <w:bottom w:val="single" w:sz="2" w:space="0" w:color="E3E3E3"/>
                    <w:right w:val="single" w:sz="2" w:space="0" w:color="E3E3E3"/>
                  </w:divBdr>
                  <w:divsChild>
                    <w:div w:id="1048452617">
                      <w:marLeft w:val="0"/>
                      <w:marRight w:val="0"/>
                      <w:marTop w:val="0"/>
                      <w:marBottom w:val="0"/>
                      <w:divBdr>
                        <w:top w:val="single" w:sz="2" w:space="0" w:color="E3E3E3"/>
                        <w:left w:val="single" w:sz="2" w:space="0" w:color="E3E3E3"/>
                        <w:bottom w:val="single" w:sz="2" w:space="0" w:color="E3E3E3"/>
                        <w:right w:val="single" w:sz="2" w:space="0" w:color="E3E3E3"/>
                      </w:divBdr>
                      <w:divsChild>
                        <w:div w:id="874971768">
                          <w:marLeft w:val="0"/>
                          <w:marRight w:val="0"/>
                          <w:marTop w:val="0"/>
                          <w:marBottom w:val="0"/>
                          <w:divBdr>
                            <w:top w:val="single" w:sz="2" w:space="0" w:color="E3E3E3"/>
                            <w:left w:val="single" w:sz="2" w:space="0" w:color="E3E3E3"/>
                            <w:bottom w:val="single" w:sz="2" w:space="0" w:color="E3E3E3"/>
                            <w:right w:val="single" w:sz="2" w:space="0" w:color="E3E3E3"/>
                          </w:divBdr>
                          <w:divsChild>
                            <w:div w:id="957567837">
                              <w:marLeft w:val="0"/>
                              <w:marRight w:val="0"/>
                              <w:marTop w:val="0"/>
                              <w:marBottom w:val="0"/>
                              <w:divBdr>
                                <w:top w:val="single" w:sz="2" w:space="0" w:color="E3E3E3"/>
                                <w:left w:val="single" w:sz="2" w:space="0" w:color="E3E3E3"/>
                                <w:bottom w:val="single" w:sz="2" w:space="0" w:color="E3E3E3"/>
                                <w:right w:val="single" w:sz="2" w:space="0" w:color="E3E3E3"/>
                              </w:divBdr>
                              <w:divsChild>
                                <w:div w:id="408500106">
                                  <w:marLeft w:val="0"/>
                                  <w:marRight w:val="0"/>
                                  <w:marTop w:val="0"/>
                                  <w:marBottom w:val="0"/>
                                  <w:divBdr>
                                    <w:top w:val="single" w:sz="2" w:space="0" w:color="E3E3E3"/>
                                    <w:left w:val="single" w:sz="2" w:space="0" w:color="E3E3E3"/>
                                    <w:bottom w:val="single" w:sz="2" w:space="0" w:color="E3E3E3"/>
                                    <w:right w:val="single" w:sz="2" w:space="0" w:color="E3E3E3"/>
                                  </w:divBdr>
                                  <w:divsChild>
                                    <w:div w:id="785661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344984556">
      <w:bodyDiv w:val="1"/>
      <w:marLeft w:val="0"/>
      <w:marRight w:val="0"/>
      <w:marTop w:val="0"/>
      <w:marBottom w:val="0"/>
      <w:divBdr>
        <w:top w:val="none" w:sz="0" w:space="0" w:color="auto"/>
        <w:left w:val="none" w:sz="0" w:space="0" w:color="auto"/>
        <w:bottom w:val="none" w:sz="0" w:space="0" w:color="auto"/>
        <w:right w:val="none" w:sz="0" w:space="0" w:color="auto"/>
      </w:divBdr>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58320705">
      <w:bodyDiv w:val="1"/>
      <w:marLeft w:val="0"/>
      <w:marRight w:val="0"/>
      <w:marTop w:val="0"/>
      <w:marBottom w:val="0"/>
      <w:divBdr>
        <w:top w:val="none" w:sz="0" w:space="0" w:color="auto"/>
        <w:left w:val="none" w:sz="0" w:space="0" w:color="auto"/>
        <w:bottom w:val="none" w:sz="0" w:space="0" w:color="auto"/>
        <w:right w:val="none" w:sz="0" w:space="0" w:color="auto"/>
      </w:divBdr>
      <w:divsChild>
        <w:div w:id="407727349">
          <w:marLeft w:val="0"/>
          <w:marRight w:val="0"/>
          <w:marTop w:val="0"/>
          <w:marBottom w:val="0"/>
          <w:divBdr>
            <w:top w:val="single" w:sz="2" w:space="0" w:color="E3E3E3"/>
            <w:left w:val="single" w:sz="2" w:space="0" w:color="E3E3E3"/>
            <w:bottom w:val="single" w:sz="2" w:space="0" w:color="E3E3E3"/>
            <w:right w:val="single" w:sz="2" w:space="0" w:color="E3E3E3"/>
          </w:divBdr>
          <w:divsChild>
            <w:div w:id="1613170866">
              <w:marLeft w:val="0"/>
              <w:marRight w:val="0"/>
              <w:marTop w:val="100"/>
              <w:marBottom w:val="100"/>
              <w:divBdr>
                <w:top w:val="single" w:sz="2" w:space="0" w:color="E3E3E3"/>
                <w:left w:val="single" w:sz="2" w:space="0" w:color="E3E3E3"/>
                <w:bottom w:val="single" w:sz="2" w:space="0" w:color="E3E3E3"/>
                <w:right w:val="single" w:sz="2" w:space="0" w:color="E3E3E3"/>
              </w:divBdr>
              <w:divsChild>
                <w:div w:id="500044407">
                  <w:marLeft w:val="0"/>
                  <w:marRight w:val="0"/>
                  <w:marTop w:val="0"/>
                  <w:marBottom w:val="0"/>
                  <w:divBdr>
                    <w:top w:val="single" w:sz="2" w:space="0" w:color="E3E3E3"/>
                    <w:left w:val="single" w:sz="2" w:space="0" w:color="E3E3E3"/>
                    <w:bottom w:val="single" w:sz="2" w:space="0" w:color="E3E3E3"/>
                    <w:right w:val="single" w:sz="2" w:space="0" w:color="E3E3E3"/>
                  </w:divBdr>
                  <w:divsChild>
                    <w:div w:id="1465083158">
                      <w:marLeft w:val="0"/>
                      <w:marRight w:val="0"/>
                      <w:marTop w:val="0"/>
                      <w:marBottom w:val="0"/>
                      <w:divBdr>
                        <w:top w:val="single" w:sz="2" w:space="0" w:color="E3E3E3"/>
                        <w:left w:val="single" w:sz="2" w:space="0" w:color="E3E3E3"/>
                        <w:bottom w:val="single" w:sz="2" w:space="0" w:color="E3E3E3"/>
                        <w:right w:val="single" w:sz="2" w:space="0" w:color="E3E3E3"/>
                      </w:divBdr>
                      <w:divsChild>
                        <w:div w:id="1909919884">
                          <w:marLeft w:val="0"/>
                          <w:marRight w:val="0"/>
                          <w:marTop w:val="0"/>
                          <w:marBottom w:val="0"/>
                          <w:divBdr>
                            <w:top w:val="single" w:sz="2" w:space="0" w:color="E3E3E3"/>
                            <w:left w:val="single" w:sz="2" w:space="0" w:color="E3E3E3"/>
                            <w:bottom w:val="single" w:sz="2" w:space="0" w:color="E3E3E3"/>
                            <w:right w:val="single" w:sz="2" w:space="0" w:color="E3E3E3"/>
                          </w:divBdr>
                          <w:divsChild>
                            <w:div w:id="1820029292">
                              <w:marLeft w:val="0"/>
                              <w:marRight w:val="0"/>
                              <w:marTop w:val="0"/>
                              <w:marBottom w:val="0"/>
                              <w:divBdr>
                                <w:top w:val="single" w:sz="2" w:space="0" w:color="E3E3E3"/>
                                <w:left w:val="single" w:sz="2" w:space="0" w:color="E3E3E3"/>
                                <w:bottom w:val="single" w:sz="2" w:space="0" w:color="E3E3E3"/>
                                <w:right w:val="single" w:sz="2" w:space="0" w:color="E3E3E3"/>
                              </w:divBdr>
                              <w:divsChild>
                                <w:div w:id="883835688">
                                  <w:marLeft w:val="0"/>
                                  <w:marRight w:val="0"/>
                                  <w:marTop w:val="0"/>
                                  <w:marBottom w:val="0"/>
                                  <w:divBdr>
                                    <w:top w:val="single" w:sz="2" w:space="0" w:color="E3E3E3"/>
                                    <w:left w:val="single" w:sz="2" w:space="0" w:color="E3E3E3"/>
                                    <w:bottom w:val="single" w:sz="2" w:space="0" w:color="E3E3E3"/>
                                    <w:right w:val="single" w:sz="2" w:space="0" w:color="E3E3E3"/>
                                  </w:divBdr>
                                  <w:divsChild>
                                    <w:div w:id="21396892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686446211">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56024101">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34339964">
      <w:bodyDiv w:val="1"/>
      <w:marLeft w:val="0"/>
      <w:marRight w:val="0"/>
      <w:marTop w:val="0"/>
      <w:marBottom w:val="0"/>
      <w:divBdr>
        <w:top w:val="none" w:sz="0" w:space="0" w:color="auto"/>
        <w:left w:val="none" w:sz="0" w:space="0" w:color="auto"/>
        <w:bottom w:val="none" w:sz="0" w:space="0" w:color="auto"/>
        <w:right w:val="none" w:sz="0" w:space="0" w:color="auto"/>
      </w:divBdr>
      <w:divsChild>
        <w:div w:id="845484918">
          <w:marLeft w:val="0"/>
          <w:marRight w:val="0"/>
          <w:marTop w:val="0"/>
          <w:marBottom w:val="0"/>
          <w:divBdr>
            <w:top w:val="single" w:sz="2" w:space="0" w:color="E3E3E3"/>
            <w:left w:val="single" w:sz="2" w:space="0" w:color="E3E3E3"/>
            <w:bottom w:val="single" w:sz="2" w:space="0" w:color="E3E3E3"/>
            <w:right w:val="single" w:sz="2" w:space="0" w:color="E3E3E3"/>
          </w:divBdr>
          <w:divsChild>
            <w:div w:id="1857881583">
              <w:marLeft w:val="0"/>
              <w:marRight w:val="0"/>
              <w:marTop w:val="0"/>
              <w:marBottom w:val="0"/>
              <w:divBdr>
                <w:top w:val="single" w:sz="2" w:space="0" w:color="E3E3E3"/>
                <w:left w:val="single" w:sz="2" w:space="0" w:color="E3E3E3"/>
                <w:bottom w:val="single" w:sz="2" w:space="0" w:color="E3E3E3"/>
                <w:right w:val="single" w:sz="2" w:space="0" w:color="E3E3E3"/>
              </w:divBdr>
              <w:divsChild>
                <w:div w:id="1756318568">
                  <w:marLeft w:val="0"/>
                  <w:marRight w:val="0"/>
                  <w:marTop w:val="0"/>
                  <w:marBottom w:val="0"/>
                  <w:divBdr>
                    <w:top w:val="single" w:sz="2" w:space="0" w:color="E3E3E3"/>
                    <w:left w:val="single" w:sz="2" w:space="0" w:color="E3E3E3"/>
                    <w:bottom w:val="single" w:sz="2" w:space="0" w:color="E3E3E3"/>
                    <w:right w:val="single" w:sz="2" w:space="0" w:color="E3E3E3"/>
                  </w:divBdr>
                  <w:divsChild>
                    <w:div w:id="1294680808">
                      <w:marLeft w:val="0"/>
                      <w:marRight w:val="0"/>
                      <w:marTop w:val="0"/>
                      <w:marBottom w:val="0"/>
                      <w:divBdr>
                        <w:top w:val="single" w:sz="2" w:space="0" w:color="E3E3E3"/>
                        <w:left w:val="single" w:sz="2" w:space="0" w:color="E3E3E3"/>
                        <w:bottom w:val="single" w:sz="2" w:space="0" w:color="E3E3E3"/>
                        <w:right w:val="single" w:sz="2" w:space="0" w:color="E3E3E3"/>
                      </w:divBdr>
                      <w:divsChild>
                        <w:div w:id="1593516163">
                          <w:marLeft w:val="0"/>
                          <w:marRight w:val="0"/>
                          <w:marTop w:val="0"/>
                          <w:marBottom w:val="0"/>
                          <w:divBdr>
                            <w:top w:val="single" w:sz="2" w:space="0" w:color="E3E3E3"/>
                            <w:left w:val="single" w:sz="2" w:space="0" w:color="E3E3E3"/>
                            <w:bottom w:val="single" w:sz="2" w:space="0" w:color="E3E3E3"/>
                            <w:right w:val="single" w:sz="2" w:space="0" w:color="E3E3E3"/>
                          </w:divBdr>
                          <w:divsChild>
                            <w:div w:id="919751367">
                              <w:marLeft w:val="0"/>
                              <w:marRight w:val="0"/>
                              <w:marTop w:val="0"/>
                              <w:marBottom w:val="0"/>
                              <w:divBdr>
                                <w:top w:val="single" w:sz="2" w:space="0" w:color="E3E3E3"/>
                                <w:left w:val="single" w:sz="2" w:space="0" w:color="E3E3E3"/>
                                <w:bottom w:val="single" w:sz="2" w:space="0" w:color="E3E3E3"/>
                                <w:right w:val="single" w:sz="2" w:space="0" w:color="E3E3E3"/>
                              </w:divBdr>
                              <w:divsChild>
                                <w:div w:id="1963223936">
                                  <w:marLeft w:val="0"/>
                                  <w:marRight w:val="0"/>
                                  <w:marTop w:val="100"/>
                                  <w:marBottom w:val="100"/>
                                  <w:divBdr>
                                    <w:top w:val="single" w:sz="2" w:space="0" w:color="E3E3E3"/>
                                    <w:left w:val="single" w:sz="2" w:space="0" w:color="E3E3E3"/>
                                    <w:bottom w:val="single" w:sz="2" w:space="0" w:color="E3E3E3"/>
                                    <w:right w:val="single" w:sz="2" w:space="0" w:color="E3E3E3"/>
                                  </w:divBdr>
                                  <w:divsChild>
                                    <w:div w:id="1950888866">
                                      <w:marLeft w:val="0"/>
                                      <w:marRight w:val="0"/>
                                      <w:marTop w:val="0"/>
                                      <w:marBottom w:val="0"/>
                                      <w:divBdr>
                                        <w:top w:val="single" w:sz="2" w:space="0" w:color="E3E3E3"/>
                                        <w:left w:val="single" w:sz="2" w:space="0" w:color="E3E3E3"/>
                                        <w:bottom w:val="single" w:sz="2" w:space="0" w:color="E3E3E3"/>
                                        <w:right w:val="single" w:sz="2" w:space="0" w:color="E3E3E3"/>
                                      </w:divBdr>
                                      <w:divsChild>
                                        <w:div w:id="239677753">
                                          <w:marLeft w:val="0"/>
                                          <w:marRight w:val="0"/>
                                          <w:marTop w:val="0"/>
                                          <w:marBottom w:val="0"/>
                                          <w:divBdr>
                                            <w:top w:val="single" w:sz="2" w:space="0" w:color="E3E3E3"/>
                                            <w:left w:val="single" w:sz="2" w:space="0" w:color="E3E3E3"/>
                                            <w:bottom w:val="single" w:sz="2" w:space="0" w:color="E3E3E3"/>
                                            <w:right w:val="single" w:sz="2" w:space="0" w:color="E3E3E3"/>
                                          </w:divBdr>
                                          <w:divsChild>
                                            <w:div w:id="1866215044">
                                              <w:marLeft w:val="0"/>
                                              <w:marRight w:val="0"/>
                                              <w:marTop w:val="0"/>
                                              <w:marBottom w:val="0"/>
                                              <w:divBdr>
                                                <w:top w:val="single" w:sz="2" w:space="0" w:color="E3E3E3"/>
                                                <w:left w:val="single" w:sz="2" w:space="0" w:color="E3E3E3"/>
                                                <w:bottom w:val="single" w:sz="2" w:space="0" w:color="E3E3E3"/>
                                                <w:right w:val="single" w:sz="2" w:space="0" w:color="E3E3E3"/>
                                              </w:divBdr>
                                              <w:divsChild>
                                                <w:div w:id="1037699926">
                                                  <w:marLeft w:val="0"/>
                                                  <w:marRight w:val="0"/>
                                                  <w:marTop w:val="0"/>
                                                  <w:marBottom w:val="0"/>
                                                  <w:divBdr>
                                                    <w:top w:val="single" w:sz="2" w:space="0" w:color="E3E3E3"/>
                                                    <w:left w:val="single" w:sz="2" w:space="0" w:color="E3E3E3"/>
                                                    <w:bottom w:val="single" w:sz="2" w:space="0" w:color="E3E3E3"/>
                                                    <w:right w:val="single" w:sz="2" w:space="0" w:color="E3E3E3"/>
                                                  </w:divBdr>
                                                  <w:divsChild>
                                                    <w:div w:id="192350120">
                                                      <w:marLeft w:val="0"/>
                                                      <w:marRight w:val="0"/>
                                                      <w:marTop w:val="0"/>
                                                      <w:marBottom w:val="0"/>
                                                      <w:divBdr>
                                                        <w:top w:val="single" w:sz="2" w:space="0" w:color="E3E3E3"/>
                                                        <w:left w:val="single" w:sz="2" w:space="0" w:color="E3E3E3"/>
                                                        <w:bottom w:val="single" w:sz="2" w:space="0" w:color="E3E3E3"/>
                                                        <w:right w:val="single" w:sz="2" w:space="0" w:color="E3E3E3"/>
                                                      </w:divBdr>
                                                      <w:divsChild>
                                                        <w:div w:id="20802044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3796784">
          <w:marLeft w:val="0"/>
          <w:marRight w:val="0"/>
          <w:marTop w:val="0"/>
          <w:marBottom w:val="0"/>
          <w:divBdr>
            <w:top w:val="none" w:sz="0" w:space="0" w:color="auto"/>
            <w:left w:val="none" w:sz="0" w:space="0" w:color="auto"/>
            <w:bottom w:val="none" w:sz="0" w:space="0" w:color="auto"/>
            <w:right w:val="none" w:sz="0" w:space="0" w:color="auto"/>
          </w:divBdr>
        </w:div>
      </w:divsChild>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983119407">
      <w:bodyDiv w:val="1"/>
      <w:marLeft w:val="0"/>
      <w:marRight w:val="0"/>
      <w:marTop w:val="0"/>
      <w:marBottom w:val="0"/>
      <w:divBdr>
        <w:top w:val="none" w:sz="0" w:space="0" w:color="auto"/>
        <w:left w:val="none" w:sz="0" w:space="0" w:color="auto"/>
        <w:bottom w:val="none" w:sz="0" w:space="0" w:color="auto"/>
        <w:right w:val="none" w:sz="0" w:space="0" w:color="auto"/>
      </w:divBdr>
      <w:divsChild>
        <w:div w:id="1949390146">
          <w:marLeft w:val="0"/>
          <w:marRight w:val="0"/>
          <w:marTop w:val="0"/>
          <w:marBottom w:val="0"/>
          <w:divBdr>
            <w:top w:val="single" w:sz="2" w:space="0" w:color="E3E3E3"/>
            <w:left w:val="single" w:sz="2" w:space="0" w:color="E3E3E3"/>
            <w:bottom w:val="single" w:sz="2" w:space="0" w:color="E3E3E3"/>
            <w:right w:val="single" w:sz="2" w:space="0" w:color="E3E3E3"/>
          </w:divBdr>
          <w:divsChild>
            <w:div w:id="1384869562">
              <w:marLeft w:val="0"/>
              <w:marRight w:val="0"/>
              <w:marTop w:val="0"/>
              <w:marBottom w:val="0"/>
              <w:divBdr>
                <w:top w:val="single" w:sz="2" w:space="0" w:color="E3E3E3"/>
                <w:left w:val="single" w:sz="2" w:space="0" w:color="E3E3E3"/>
                <w:bottom w:val="single" w:sz="2" w:space="0" w:color="E3E3E3"/>
                <w:right w:val="single" w:sz="2" w:space="0" w:color="E3E3E3"/>
              </w:divBdr>
              <w:divsChild>
                <w:div w:id="625426155">
                  <w:marLeft w:val="0"/>
                  <w:marRight w:val="0"/>
                  <w:marTop w:val="0"/>
                  <w:marBottom w:val="0"/>
                  <w:divBdr>
                    <w:top w:val="single" w:sz="2" w:space="0" w:color="E3E3E3"/>
                    <w:left w:val="single" w:sz="2" w:space="0" w:color="E3E3E3"/>
                    <w:bottom w:val="single" w:sz="2" w:space="0" w:color="E3E3E3"/>
                    <w:right w:val="single" w:sz="2" w:space="0" w:color="E3E3E3"/>
                  </w:divBdr>
                  <w:divsChild>
                    <w:div w:id="914360969">
                      <w:marLeft w:val="0"/>
                      <w:marRight w:val="0"/>
                      <w:marTop w:val="0"/>
                      <w:marBottom w:val="0"/>
                      <w:divBdr>
                        <w:top w:val="single" w:sz="2" w:space="0" w:color="E3E3E3"/>
                        <w:left w:val="single" w:sz="2" w:space="0" w:color="E3E3E3"/>
                        <w:bottom w:val="single" w:sz="2" w:space="0" w:color="E3E3E3"/>
                        <w:right w:val="single" w:sz="2" w:space="0" w:color="E3E3E3"/>
                      </w:divBdr>
                      <w:divsChild>
                        <w:div w:id="583145221">
                          <w:marLeft w:val="0"/>
                          <w:marRight w:val="0"/>
                          <w:marTop w:val="0"/>
                          <w:marBottom w:val="0"/>
                          <w:divBdr>
                            <w:top w:val="single" w:sz="2" w:space="0" w:color="E3E3E3"/>
                            <w:left w:val="single" w:sz="2" w:space="0" w:color="E3E3E3"/>
                            <w:bottom w:val="single" w:sz="2" w:space="0" w:color="E3E3E3"/>
                            <w:right w:val="single" w:sz="2" w:space="0" w:color="E3E3E3"/>
                          </w:divBdr>
                          <w:divsChild>
                            <w:div w:id="1063454858">
                              <w:marLeft w:val="0"/>
                              <w:marRight w:val="0"/>
                              <w:marTop w:val="0"/>
                              <w:marBottom w:val="0"/>
                              <w:divBdr>
                                <w:top w:val="single" w:sz="2" w:space="0" w:color="E3E3E3"/>
                                <w:left w:val="single" w:sz="2" w:space="0" w:color="E3E3E3"/>
                                <w:bottom w:val="single" w:sz="2" w:space="0" w:color="E3E3E3"/>
                                <w:right w:val="single" w:sz="2" w:space="0" w:color="E3E3E3"/>
                              </w:divBdr>
                              <w:divsChild>
                                <w:div w:id="481774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561549311">
                                      <w:marLeft w:val="0"/>
                                      <w:marRight w:val="0"/>
                                      <w:marTop w:val="0"/>
                                      <w:marBottom w:val="0"/>
                                      <w:divBdr>
                                        <w:top w:val="single" w:sz="2" w:space="0" w:color="E3E3E3"/>
                                        <w:left w:val="single" w:sz="2" w:space="0" w:color="E3E3E3"/>
                                        <w:bottom w:val="single" w:sz="2" w:space="0" w:color="E3E3E3"/>
                                        <w:right w:val="single" w:sz="2" w:space="0" w:color="E3E3E3"/>
                                      </w:divBdr>
                                      <w:divsChild>
                                        <w:div w:id="310523620">
                                          <w:marLeft w:val="0"/>
                                          <w:marRight w:val="0"/>
                                          <w:marTop w:val="0"/>
                                          <w:marBottom w:val="0"/>
                                          <w:divBdr>
                                            <w:top w:val="single" w:sz="2" w:space="0" w:color="E3E3E3"/>
                                            <w:left w:val="single" w:sz="2" w:space="0" w:color="E3E3E3"/>
                                            <w:bottom w:val="single" w:sz="2" w:space="0" w:color="E3E3E3"/>
                                            <w:right w:val="single" w:sz="2" w:space="0" w:color="E3E3E3"/>
                                          </w:divBdr>
                                          <w:divsChild>
                                            <w:div w:id="723214330">
                                              <w:marLeft w:val="0"/>
                                              <w:marRight w:val="0"/>
                                              <w:marTop w:val="0"/>
                                              <w:marBottom w:val="0"/>
                                              <w:divBdr>
                                                <w:top w:val="single" w:sz="2" w:space="0" w:color="E3E3E3"/>
                                                <w:left w:val="single" w:sz="2" w:space="0" w:color="E3E3E3"/>
                                                <w:bottom w:val="single" w:sz="2" w:space="0" w:color="E3E3E3"/>
                                                <w:right w:val="single" w:sz="2" w:space="0" w:color="E3E3E3"/>
                                              </w:divBdr>
                                              <w:divsChild>
                                                <w:div w:id="767576684">
                                                  <w:marLeft w:val="0"/>
                                                  <w:marRight w:val="0"/>
                                                  <w:marTop w:val="0"/>
                                                  <w:marBottom w:val="0"/>
                                                  <w:divBdr>
                                                    <w:top w:val="single" w:sz="2" w:space="0" w:color="E3E3E3"/>
                                                    <w:left w:val="single" w:sz="2" w:space="0" w:color="E3E3E3"/>
                                                    <w:bottom w:val="single" w:sz="2" w:space="0" w:color="E3E3E3"/>
                                                    <w:right w:val="single" w:sz="2" w:space="0" w:color="E3E3E3"/>
                                                  </w:divBdr>
                                                  <w:divsChild>
                                                    <w:div w:id="588926225">
                                                      <w:marLeft w:val="0"/>
                                                      <w:marRight w:val="0"/>
                                                      <w:marTop w:val="0"/>
                                                      <w:marBottom w:val="0"/>
                                                      <w:divBdr>
                                                        <w:top w:val="single" w:sz="2" w:space="0" w:color="E3E3E3"/>
                                                        <w:left w:val="single" w:sz="2" w:space="0" w:color="E3E3E3"/>
                                                        <w:bottom w:val="single" w:sz="2" w:space="0" w:color="E3E3E3"/>
                                                        <w:right w:val="single" w:sz="2" w:space="0" w:color="E3E3E3"/>
                                                      </w:divBdr>
                                                      <w:divsChild>
                                                        <w:div w:id="4112431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1719012">
          <w:marLeft w:val="0"/>
          <w:marRight w:val="0"/>
          <w:marTop w:val="0"/>
          <w:marBottom w:val="0"/>
          <w:divBdr>
            <w:top w:val="none" w:sz="0" w:space="0" w:color="auto"/>
            <w:left w:val="none" w:sz="0" w:space="0" w:color="auto"/>
            <w:bottom w:val="none" w:sz="0" w:space="0" w:color="auto"/>
            <w:right w:val="none" w:sz="0" w:space="0" w:color="auto"/>
          </w:divBdr>
        </w:div>
      </w:divsChild>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19520970">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60566367">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495610589">
      <w:bodyDiv w:val="1"/>
      <w:marLeft w:val="0"/>
      <w:marRight w:val="0"/>
      <w:marTop w:val="0"/>
      <w:marBottom w:val="0"/>
      <w:divBdr>
        <w:top w:val="none" w:sz="0" w:space="0" w:color="auto"/>
        <w:left w:val="none" w:sz="0" w:space="0" w:color="auto"/>
        <w:bottom w:val="none" w:sz="0" w:space="0" w:color="auto"/>
        <w:right w:val="none" w:sz="0" w:space="0" w:color="auto"/>
      </w:divBdr>
      <w:divsChild>
        <w:div w:id="1661276440">
          <w:marLeft w:val="0"/>
          <w:marRight w:val="0"/>
          <w:marTop w:val="0"/>
          <w:marBottom w:val="0"/>
          <w:divBdr>
            <w:top w:val="none" w:sz="0" w:space="0" w:color="auto"/>
            <w:left w:val="none" w:sz="0" w:space="0" w:color="auto"/>
            <w:bottom w:val="none" w:sz="0" w:space="0" w:color="auto"/>
            <w:right w:val="none" w:sz="0" w:space="0" w:color="auto"/>
          </w:divBdr>
          <w:divsChild>
            <w:div w:id="1014068868">
              <w:marLeft w:val="0"/>
              <w:marRight w:val="0"/>
              <w:marTop w:val="0"/>
              <w:marBottom w:val="0"/>
              <w:divBdr>
                <w:top w:val="none" w:sz="0" w:space="0" w:color="auto"/>
                <w:left w:val="none" w:sz="0" w:space="0" w:color="auto"/>
                <w:bottom w:val="none" w:sz="0" w:space="0" w:color="auto"/>
                <w:right w:val="none" w:sz="0" w:space="0" w:color="auto"/>
              </w:divBdr>
              <w:divsChild>
                <w:div w:id="379284431">
                  <w:marLeft w:val="0"/>
                  <w:marRight w:val="0"/>
                  <w:marTop w:val="0"/>
                  <w:marBottom w:val="0"/>
                  <w:divBdr>
                    <w:top w:val="none" w:sz="0" w:space="0" w:color="auto"/>
                    <w:left w:val="none" w:sz="0" w:space="0" w:color="auto"/>
                    <w:bottom w:val="none" w:sz="0" w:space="0" w:color="auto"/>
                    <w:right w:val="none" w:sz="0" w:space="0" w:color="auto"/>
                  </w:divBdr>
                  <w:divsChild>
                    <w:div w:id="275790606">
                      <w:marLeft w:val="0"/>
                      <w:marRight w:val="0"/>
                      <w:marTop w:val="0"/>
                      <w:marBottom w:val="0"/>
                      <w:divBdr>
                        <w:top w:val="none" w:sz="0" w:space="0" w:color="auto"/>
                        <w:left w:val="none" w:sz="0" w:space="0" w:color="auto"/>
                        <w:bottom w:val="none" w:sz="0" w:space="0" w:color="auto"/>
                        <w:right w:val="none" w:sz="0" w:space="0" w:color="auto"/>
                      </w:divBdr>
                      <w:divsChild>
                        <w:div w:id="382144797">
                          <w:marLeft w:val="0"/>
                          <w:marRight w:val="0"/>
                          <w:marTop w:val="0"/>
                          <w:marBottom w:val="0"/>
                          <w:divBdr>
                            <w:top w:val="none" w:sz="0" w:space="0" w:color="auto"/>
                            <w:left w:val="none" w:sz="0" w:space="0" w:color="auto"/>
                            <w:bottom w:val="none" w:sz="0" w:space="0" w:color="auto"/>
                            <w:right w:val="none" w:sz="0" w:space="0" w:color="auto"/>
                          </w:divBdr>
                          <w:divsChild>
                            <w:div w:id="210313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231921">
                  <w:marLeft w:val="0"/>
                  <w:marRight w:val="0"/>
                  <w:marTop w:val="0"/>
                  <w:marBottom w:val="0"/>
                  <w:divBdr>
                    <w:top w:val="none" w:sz="0" w:space="0" w:color="auto"/>
                    <w:left w:val="none" w:sz="0" w:space="0" w:color="auto"/>
                    <w:bottom w:val="none" w:sz="0" w:space="0" w:color="auto"/>
                    <w:right w:val="none" w:sz="0" w:space="0" w:color="auto"/>
                  </w:divBdr>
                  <w:divsChild>
                    <w:div w:id="1229921791">
                      <w:marLeft w:val="0"/>
                      <w:marRight w:val="0"/>
                      <w:marTop w:val="0"/>
                      <w:marBottom w:val="0"/>
                      <w:divBdr>
                        <w:top w:val="none" w:sz="0" w:space="0" w:color="auto"/>
                        <w:left w:val="none" w:sz="0" w:space="0" w:color="auto"/>
                        <w:bottom w:val="none" w:sz="0" w:space="0" w:color="auto"/>
                        <w:right w:val="none" w:sz="0" w:space="0" w:color="auto"/>
                      </w:divBdr>
                      <w:divsChild>
                        <w:div w:id="1933784086">
                          <w:marLeft w:val="0"/>
                          <w:marRight w:val="0"/>
                          <w:marTop w:val="0"/>
                          <w:marBottom w:val="0"/>
                          <w:divBdr>
                            <w:top w:val="none" w:sz="0" w:space="0" w:color="auto"/>
                            <w:left w:val="none" w:sz="0" w:space="0" w:color="auto"/>
                            <w:bottom w:val="none" w:sz="0" w:space="0" w:color="auto"/>
                            <w:right w:val="none" w:sz="0" w:space="0" w:color="auto"/>
                          </w:divBdr>
                          <w:divsChild>
                            <w:div w:id="232475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5048660">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680426221">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756824093">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hyperlink" Target="mailto:98233001@student.upr.si"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8" Type="http://schemas.openxmlformats.org/officeDocument/2006/relationships/hyperlink" Target="https://www.e-iji.net/dosyalar/iji_2025_1_24.pdf"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image" Target="media/image34.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99</TotalTime>
  <Pages>84</Pages>
  <Words>21766</Words>
  <Characters>131556</Characters>
  <Application>Microsoft Office Word</Application>
  <DocSecurity>0</DocSecurity>
  <Lines>3153</Lines>
  <Paragraphs>1311</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53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177</cp:revision>
  <cp:lastPrinted>2024-01-12T12:12:00Z</cp:lastPrinted>
  <dcterms:created xsi:type="dcterms:W3CDTF">2023-09-23T17:00:00Z</dcterms:created>
  <dcterms:modified xsi:type="dcterms:W3CDTF">2024-11-10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rY9fkQ5"/&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